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9853D9" w14:textId="5AD59960" w:rsidR="00D17131" w:rsidRDefault="00D17131" w:rsidP="00D17131">
      <w:pPr>
        <w:spacing w:after="240"/>
        <w:jc w:val="center"/>
        <w:rPr>
          <w:rFonts w:ascii="Arial" w:hAnsi="Arial" w:cs="Arial"/>
          <w:sz w:val="28"/>
          <w:szCs w:val="28"/>
        </w:rPr>
      </w:pPr>
      <w:bookmarkStart w:id="0" w:name="_Hlk35953769"/>
      <w:bookmarkStart w:id="1" w:name="_GoBack"/>
      <w:bookmarkEnd w:id="1"/>
      <w:r>
        <w:rPr>
          <w:rFonts w:ascii="Arial" w:hAnsi="Arial" w:cs="Arial"/>
          <w:sz w:val="28"/>
          <w:szCs w:val="28"/>
        </w:rPr>
        <w:t>Aus der</w:t>
      </w:r>
    </w:p>
    <w:p w14:paraId="36571554" w14:textId="5751B418" w:rsidR="007A3A46" w:rsidRPr="004B7EF4" w:rsidRDefault="007A3A46" w:rsidP="00D17131">
      <w:pPr>
        <w:jc w:val="center"/>
        <w:rPr>
          <w:rFonts w:ascii="Arial" w:hAnsi="Arial" w:cs="Arial"/>
          <w:sz w:val="28"/>
          <w:szCs w:val="28"/>
        </w:rPr>
      </w:pPr>
      <w:r w:rsidRPr="004B7EF4">
        <w:rPr>
          <w:rFonts w:ascii="Arial" w:hAnsi="Arial" w:cs="Arial"/>
          <w:sz w:val="28"/>
          <w:szCs w:val="28"/>
        </w:rPr>
        <w:t>Universitätsklinik für Kinder- und Jugendmedizin Tübingen</w:t>
      </w:r>
    </w:p>
    <w:p w14:paraId="1D45CDB9" w14:textId="77777777" w:rsidR="00D17131" w:rsidRDefault="007A3A46" w:rsidP="00D17131">
      <w:pPr>
        <w:jc w:val="center"/>
        <w:rPr>
          <w:rFonts w:ascii="Arial" w:hAnsi="Arial" w:cs="Arial"/>
          <w:sz w:val="28"/>
          <w:szCs w:val="28"/>
        </w:rPr>
      </w:pPr>
      <w:r w:rsidRPr="004B7EF4">
        <w:rPr>
          <w:rFonts w:ascii="Arial" w:hAnsi="Arial" w:cs="Arial"/>
          <w:sz w:val="28"/>
          <w:szCs w:val="28"/>
        </w:rPr>
        <w:t xml:space="preserve">Abteilung Kinderheilkunde II </w:t>
      </w:r>
      <w:r w:rsidR="00D17131">
        <w:rPr>
          <w:rFonts w:ascii="Arial" w:hAnsi="Arial" w:cs="Arial"/>
          <w:sz w:val="28"/>
          <w:szCs w:val="28"/>
        </w:rPr>
        <w:t xml:space="preserve">mit Poliklinik </w:t>
      </w:r>
    </w:p>
    <w:p w14:paraId="3E179425" w14:textId="44CD92C0" w:rsidR="005A43C6" w:rsidRDefault="00D17131" w:rsidP="00D17131">
      <w:pPr>
        <w:jc w:val="center"/>
        <w:rPr>
          <w:rFonts w:ascii="Arial" w:hAnsi="Arial" w:cs="Arial"/>
          <w:sz w:val="28"/>
          <w:szCs w:val="28"/>
        </w:rPr>
      </w:pPr>
      <w:r>
        <w:rPr>
          <w:rFonts w:ascii="Arial" w:hAnsi="Arial" w:cs="Arial"/>
          <w:sz w:val="28"/>
          <w:szCs w:val="28"/>
        </w:rPr>
        <w:t xml:space="preserve">(Schwerpunkt: </w:t>
      </w:r>
      <w:r w:rsidR="007A3A46" w:rsidRPr="004B7EF4">
        <w:rPr>
          <w:rFonts w:ascii="Arial" w:hAnsi="Arial" w:cs="Arial"/>
          <w:sz w:val="28"/>
          <w:szCs w:val="28"/>
        </w:rPr>
        <w:t>Kardiologie,</w:t>
      </w:r>
      <w:r>
        <w:rPr>
          <w:rFonts w:ascii="Arial" w:hAnsi="Arial" w:cs="Arial"/>
          <w:sz w:val="28"/>
          <w:szCs w:val="28"/>
        </w:rPr>
        <w:t xml:space="preserve"> </w:t>
      </w:r>
      <w:r w:rsidRPr="004B7EF4">
        <w:rPr>
          <w:rFonts w:ascii="Arial" w:hAnsi="Arial" w:cs="Arial"/>
          <w:sz w:val="28"/>
          <w:szCs w:val="28"/>
        </w:rPr>
        <w:t>Inte</w:t>
      </w:r>
      <w:r>
        <w:rPr>
          <w:rFonts w:ascii="Arial" w:hAnsi="Arial" w:cs="Arial"/>
          <w:sz w:val="28"/>
          <w:szCs w:val="28"/>
        </w:rPr>
        <w:t>n</w:t>
      </w:r>
      <w:r w:rsidRPr="004B7EF4">
        <w:rPr>
          <w:rFonts w:ascii="Arial" w:hAnsi="Arial" w:cs="Arial"/>
          <w:sz w:val="28"/>
          <w:szCs w:val="28"/>
        </w:rPr>
        <w:t>s</w:t>
      </w:r>
      <w:r>
        <w:rPr>
          <w:rFonts w:ascii="Arial" w:hAnsi="Arial" w:cs="Arial"/>
          <w:sz w:val="28"/>
          <w:szCs w:val="28"/>
        </w:rPr>
        <w:t>iv</w:t>
      </w:r>
      <w:r w:rsidRPr="004B7EF4">
        <w:rPr>
          <w:rFonts w:ascii="Arial" w:hAnsi="Arial" w:cs="Arial"/>
          <w:sz w:val="28"/>
          <w:szCs w:val="28"/>
        </w:rPr>
        <w:t>medizin</w:t>
      </w:r>
      <w:r>
        <w:rPr>
          <w:rFonts w:ascii="Arial" w:hAnsi="Arial" w:cs="Arial"/>
          <w:sz w:val="28"/>
          <w:szCs w:val="28"/>
        </w:rPr>
        <w:t xml:space="preserve"> und </w:t>
      </w:r>
      <w:r w:rsidR="007A3A46" w:rsidRPr="004B7EF4">
        <w:rPr>
          <w:rFonts w:ascii="Arial" w:hAnsi="Arial" w:cs="Arial"/>
          <w:sz w:val="28"/>
          <w:szCs w:val="28"/>
        </w:rPr>
        <w:t>Pulmologie</w:t>
      </w:r>
      <w:r>
        <w:rPr>
          <w:rFonts w:ascii="Arial" w:hAnsi="Arial" w:cs="Arial"/>
          <w:sz w:val="28"/>
          <w:szCs w:val="28"/>
        </w:rPr>
        <w:t>)</w:t>
      </w:r>
    </w:p>
    <w:p w14:paraId="07A6C486" w14:textId="77777777" w:rsidR="00CC6388" w:rsidRDefault="00CC6388" w:rsidP="007754B5">
      <w:pPr>
        <w:jc w:val="center"/>
        <w:rPr>
          <w:rFonts w:ascii="Arial" w:hAnsi="Arial" w:cs="Arial"/>
          <w:sz w:val="28"/>
          <w:szCs w:val="28"/>
        </w:rPr>
      </w:pPr>
    </w:p>
    <w:p w14:paraId="33563486" w14:textId="2DA2D1B5" w:rsidR="007754B5" w:rsidRDefault="007754B5" w:rsidP="007754B5">
      <w:pPr>
        <w:jc w:val="center"/>
        <w:rPr>
          <w:rFonts w:ascii="Arial" w:hAnsi="Arial" w:cs="Arial"/>
          <w:sz w:val="28"/>
          <w:szCs w:val="28"/>
        </w:rPr>
      </w:pPr>
    </w:p>
    <w:p w14:paraId="5A53D522" w14:textId="77777777" w:rsidR="007754B5" w:rsidRPr="007754B5" w:rsidRDefault="007754B5" w:rsidP="007754B5">
      <w:pPr>
        <w:jc w:val="center"/>
        <w:rPr>
          <w:rFonts w:ascii="Arial" w:hAnsi="Arial" w:cs="Arial"/>
          <w:sz w:val="28"/>
          <w:szCs w:val="28"/>
        </w:rPr>
      </w:pPr>
    </w:p>
    <w:p w14:paraId="39E9207E" w14:textId="34F15A5A" w:rsidR="002B0664" w:rsidRPr="007754B5" w:rsidRDefault="007C037A" w:rsidP="00244496">
      <w:pPr>
        <w:spacing w:line="240" w:lineRule="auto"/>
        <w:jc w:val="center"/>
        <w:rPr>
          <w:rFonts w:ascii="Arial" w:hAnsi="Arial" w:cs="Arial"/>
          <w:b/>
          <w:sz w:val="32"/>
          <w:szCs w:val="32"/>
        </w:rPr>
      </w:pPr>
      <w:r w:rsidRPr="007754B5">
        <w:rPr>
          <w:rFonts w:ascii="Arial" w:hAnsi="Arial" w:cs="Arial"/>
          <w:b/>
          <w:sz w:val="32"/>
          <w:szCs w:val="32"/>
        </w:rPr>
        <w:t>Analgosedierungskonzept mit Opiatpause bei Kindern</w:t>
      </w:r>
      <w:r w:rsidR="00D17131">
        <w:rPr>
          <w:rFonts w:ascii="Arial" w:hAnsi="Arial" w:cs="Arial"/>
          <w:b/>
          <w:sz w:val="32"/>
          <w:szCs w:val="32"/>
        </w:rPr>
        <w:t xml:space="preserve"> </w:t>
      </w:r>
      <w:r w:rsidRPr="007754B5">
        <w:rPr>
          <w:rFonts w:ascii="Arial" w:hAnsi="Arial" w:cs="Arial"/>
          <w:b/>
          <w:sz w:val="32"/>
          <w:szCs w:val="32"/>
        </w:rPr>
        <w:t xml:space="preserve">mit </w:t>
      </w:r>
      <w:proofErr w:type="spellStart"/>
      <w:r w:rsidRPr="007754B5">
        <w:rPr>
          <w:rFonts w:ascii="Arial" w:hAnsi="Arial" w:cs="Arial"/>
          <w:b/>
          <w:sz w:val="32"/>
          <w:szCs w:val="32"/>
        </w:rPr>
        <w:t>Brachytherapie</w:t>
      </w:r>
      <w:proofErr w:type="spellEnd"/>
      <w:r w:rsidRPr="007754B5">
        <w:rPr>
          <w:rFonts w:ascii="Arial" w:hAnsi="Arial" w:cs="Arial"/>
          <w:b/>
          <w:sz w:val="32"/>
          <w:szCs w:val="32"/>
        </w:rPr>
        <w:t xml:space="preserve"> </w:t>
      </w:r>
      <w:r w:rsidR="00B65588">
        <w:rPr>
          <w:rFonts w:ascii="Arial" w:hAnsi="Arial" w:cs="Arial"/>
          <w:b/>
          <w:sz w:val="32"/>
          <w:szCs w:val="32"/>
        </w:rPr>
        <w:t xml:space="preserve">aufgrund eines </w:t>
      </w:r>
      <w:proofErr w:type="spellStart"/>
      <w:r w:rsidRPr="007754B5">
        <w:rPr>
          <w:rFonts w:ascii="Arial" w:hAnsi="Arial" w:cs="Arial"/>
          <w:b/>
          <w:sz w:val="32"/>
          <w:szCs w:val="32"/>
        </w:rPr>
        <w:t>Rhabdomyosa</w:t>
      </w:r>
      <w:r w:rsidR="00D82A91">
        <w:rPr>
          <w:rFonts w:ascii="Arial" w:hAnsi="Arial" w:cs="Arial"/>
          <w:b/>
          <w:sz w:val="32"/>
          <w:szCs w:val="32"/>
        </w:rPr>
        <w:t>r</w:t>
      </w:r>
      <w:r w:rsidRPr="007754B5">
        <w:rPr>
          <w:rFonts w:ascii="Arial" w:hAnsi="Arial" w:cs="Arial"/>
          <w:b/>
          <w:sz w:val="32"/>
          <w:szCs w:val="32"/>
        </w:rPr>
        <w:t>kom</w:t>
      </w:r>
      <w:r w:rsidR="00B65588">
        <w:rPr>
          <w:rFonts w:ascii="Arial" w:hAnsi="Arial" w:cs="Arial"/>
          <w:b/>
          <w:sz w:val="32"/>
          <w:szCs w:val="32"/>
        </w:rPr>
        <w:t>s</w:t>
      </w:r>
      <w:proofErr w:type="spellEnd"/>
    </w:p>
    <w:p w14:paraId="5FF65523" w14:textId="082D00FA" w:rsidR="007754B5" w:rsidRPr="007754B5" w:rsidRDefault="007754B5" w:rsidP="007754B5">
      <w:pPr>
        <w:spacing w:line="240" w:lineRule="auto"/>
        <w:jc w:val="center"/>
        <w:rPr>
          <w:rFonts w:ascii="Arial" w:hAnsi="Arial" w:cs="Arial"/>
          <w:b/>
          <w:sz w:val="32"/>
          <w:szCs w:val="32"/>
        </w:rPr>
      </w:pPr>
    </w:p>
    <w:p w14:paraId="418B2174" w14:textId="5732504D" w:rsidR="007754B5" w:rsidRDefault="007754B5" w:rsidP="007754B5">
      <w:pPr>
        <w:spacing w:line="240" w:lineRule="auto"/>
        <w:jc w:val="center"/>
        <w:rPr>
          <w:rFonts w:ascii="Arial" w:hAnsi="Arial" w:cs="Arial"/>
          <w:b/>
          <w:sz w:val="32"/>
          <w:szCs w:val="32"/>
        </w:rPr>
      </w:pPr>
    </w:p>
    <w:p w14:paraId="403F7D41" w14:textId="5EB4F3F0" w:rsidR="006D6B29" w:rsidRDefault="006D6B29" w:rsidP="007754B5">
      <w:pPr>
        <w:spacing w:line="240" w:lineRule="auto"/>
        <w:jc w:val="center"/>
        <w:rPr>
          <w:rFonts w:ascii="Arial" w:hAnsi="Arial" w:cs="Arial"/>
          <w:b/>
          <w:sz w:val="32"/>
          <w:szCs w:val="32"/>
        </w:rPr>
      </w:pPr>
    </w:p>
    <w:p w14:paraId="5EFF2969" w14:textId="7DE47835" w:rsidR="006D6B29" w:rsidRDefault="006D6B29" w:rsidP="007754B5">
      <w:pPr>
        <w:spacing w:line="240" w:lineRule="auto"/>
        <w:jc w:val="center"/>
        <w:rPr>
          <w:rFonts w:ascii="Arial" w:hAnsi="Arial" w:cs="Arial"/>
          <w:b/>
          <w:sz w:val="32"/>
          <w:szCs w:val="32"/>
        </w:rPr>
      </w:pPr>
    </w:p>
    <w:p w14:paraId="40E48C01" w14:textId="1ADBDADB" w:rsidR="006D6B29" w:rsidRDefault="006D6B29" w:rsidP="007754B5">
      <w:pPr>
        <w:spacing w:line="240" w:lineRule="auto"/>
        <w:jc w:val="center"/>
        <w:rPr>
          <w:rFonts w:ascii="Arial" w:hAnsi="Arial" w:cs="Arial"/>
          <w:b/>
          <w:sz w:val="32"/>
          <w:szCs w:val="32"/>
        </w:rPr>
      </w:pPr>
    </w:p>
    <w:p w14:paraId="7F67CAE3" w14:textId="77777777" w:rsidR="006D6B29" w:rsidRPr="007754B5" w:rsidRDefault="006D6B29" w:rsidP="007754B5">
      <w:pPr>
        <w:spacing w:line="240" w:lineRule="auto"/>
        <w:jc w:val="center"/>
        <w:rPr>
          <w:rFonts w:ascii="Arial" w:hAnsi="Arial" w:cs="Arial"/>
          <w:b/>
          <w:sz w:val="32"/>
          <w:szCs w:val="32"/>
        </w:rPr>
      </w:pPr>
    </w:p>
    <w:p w14:paraId="40920F73" w14:textId="121892AD" w:rsidR="007754B5" w:rsidRDefault="007754B5" w:rsidP="0022761C">
      <w:pPr>
        <w:spacing w:line="240" w:lineRule="auto"/>
        <w:rPr>
          <w:rFonts w:ascii="Arial" w:hAnsi="Arial" w:cs="Arial"/>
          <w:b/>
          <w:sz w:val="32"/>
          <w:szCs w:val="32"/>
        </w:rPr>
      </w:pPr>
    </w:p>
    <w:p w14:paraId="53BFB9C2" w14:textId="77777777" w:rsidR="00CC6388" w:rsidRPr="007754B5" w:rsidRDefault="00CC6388" w:rsidP="0022761C">
      <w:pPr>
        <w:spacing w:line="240" w:lineRule="auto"/>
        <w:rPr>
          <w:rFonts w:ascii="Arial" w:hAnsi="Arial" w:cs="Arial"/>
          <w:b/>
          <w:sz w:val="32"/>
          <w:szCs w:val="32"/>
        </w:rPr>
      </w:pPr>
    </w:p>
    <w:p w14:paraId="3BE8DBAA" w14:textId="77777777" w:rsidR="008F55C4" w:rsidRPr="00D17131" w:rsidRDefault="008F55C4" w:rsidP="002B0664">
      <w:pPr>
        <w:spacing w:line="240" w:lineRule="auto"/>
        <w:jc w:val="center"/>
        <w:rPr>
          <w:rFonts w:ascii="Arial" w:hAnsi="Arial" w:cs="Arial"/>
          <w:b/>
          <w:sz w:val="28"/>
          <w:szCs w:val="28"/>
        </w:rPr>
      </w:pPr>
      <w:proofErr w:type="spellStart"/>
      <w:r w:rsidRPr="00D17131">
        <w:rPr>
          <w:rFonts w:ascii="Arial" w:hAnsi="Arial" w:cs="Arial"/>
          <w:b/>
          <w:sz w:val="28"/>
          <w:szCs w:val="28"/>
        </w:rPr>
        <w:t>Inaugural</w:t>
      </w:r>
      <w:proofErr w:type="spellEnd"/>
      <w:r w:rsidRPr="00D17131">
        <w:rPr>
          <w:rFonts w:ascii="Arial" w:hAnsi="Arial" w:cs="Arial"/>
          <w:b/>
          <w:sz w:val="28"/>
          <w:szCs w:val="28"/>
        </w:rPr>
        <w:t>-Dissertation</w:t>
      </w:r>
    </w:p>
    <w:p w14:paraId="6F3FE7FD" w14:textId="77777777" w:rsidR="008F55C4" w:rsidRPr="00D17131" w:rsidRDefault="008F55C4" w:rsidP="002B0664">
      <w:pPr>
        <w:spacing w:line="240" w:lineRule="auto"/>
        <w:jc w:val="center"/>
        <w:rPr>
          <w:rFonts w:ascii="Arial" w:hAnsi="Arial" w:cs="Arial"/>
          <w:b/>
          <w:sz w:val="28"/>
          <w:szCs w:val="28"/>
        </w:rPr>
      </w:pPr>
      <w:r w:rsidRPr="00D17131">
        <w:rPr>
          <w:rFonts w:ascii="Arial" w:hAnsi="Arial" w:cs="Arial"/>
          <w:b/>
          <w:sz w:val="28"/>
          <w:szCs w:val="28"/>
        </w:rPr>
        <w:t>zur Erlangung des Doktorgrades</w:t>
      </w:r>
    </w:p>
    <w:p w14:paraId="2422EC11" w14:textId="22532535" w:rsidR="002B0664" w:rsidRPr="008B0CB7" w:rsidRDefault="008F55C4" w:rsidP="007754B5">
      <w:pPr>
        <w:spacing w:line="240" w:lineRule="auto"/>
        <w:jc w:val="center"/>
        <w:rPr>
          <w:sz w:val="28"/>
          <w:szCs w:val="28"/>
        </w:rPr>
      </w:pPr>
      <w:r w:rsidRPr="00D17131">
        <w:rPr>
          <w:rFonts w:ascii="Arial" w:hAnsi="Arial" w:cs="Arial"/>
          <w:b/>
          <w:sz w:val="28"/>
          <w:szCs w:val="28"/>
        </w:rPr>
        <w:t>der Medizin</w:t>
      </w:r>
    </w:p>
    <w:p w14:paraId="6AC71667" w14:textId="72B35770" w:rsidR="007754B5" w:rsidRPr="008B0CB7" w:rsidRDefault="007754B5" w:rsidP="007754B5">
      <w:pPr>
        <w:spacing w:line="240" w:lineRule="auto"/>
        <w:jc w:val="center"/>
        <w:rPr>
          <w:sz w:val="28"/>
          <w:szCs w:val="28"/>
        </w:rPr>
      </w:pPr>
    </w:p>
    <w:p w14:paraId="2D6C2573" w14:textId="569FF102" w:rsidR="007754B5" w:rsidRDefault="007754B5" w:rsidP="007754B5">
      <w:pPr>
        <w:spacing w:line="240" w:lineRule="auto"/>
        <w:jc w:val="center"/>
        <w:rPr>
          <w:sz w:val="28"/>
          <w:szCs w:val="28"/>
        </w:rPr>
      </w:pPr>
    </w:p>
    <w:p w14:paraId="50EDB630" w14:textId="77777777" w:rsidR="00D17131" w:rsidRPr="008B0CB7" w:rsidRDefault="00D17131" w:rsidP="007754B5">
      <w:pPr>
        <w:spacing w:line="240" w:lineRule="auto"/>
        <w:jc w:val="center"/>
        <w:rPr>
          <w:sz w:val="28"/>
          <w:szCs w:val="28"/>
        </w:rPr>
      </w:pPr>
    </w:p>
    <w:p w14:paraId="6A3D3447" w14:textId="77777777" w:rsidR="008F55C4" w:rsidRPr="00D17131" w:rsidRDefault="008F55C4" w:rsidP="002B0664">
      <w:pPr>
        <w:spacing w:line="240" w:lineRule="auto"/>
        <w:jc w:val="center"/>
        <w:rPr>
          <w:rFonts w:ascii="Arial" w:hAnsi="Arial" w:cs="Arial"/>
          <w:b/>
          <w:sz w:val="28"/>
          <w:szCs w:val="28"/>
        </w:rPr>
      </w:pPr>
      <w:r w:rsidRPr="00D17131">
        <w:rPr>
          <w:rFonts w:ascii="Arial" w:hAnsi="Arial" w:cs="Arial"/>
          <w:b/>
          <w:sz w:val="28"/>
          <w:szCs w:val="28"/>
        </w:rPr>
        <w:t>der Medizinischen Fakultät</w:t>
      </w:r>
    </w:p>
    <w:p w14:paraId="490B7EEE" w14:textId="3FF0E229" w:rsidR="008F55C4" w:rsidRPr="00D17131" w:rsidRDefault="008F55C4" w:rsidP="002B0664">
      <w:pPr>
        <w:spacing w:line="240" w:lineRule="auto"/>
        <w:jc w:val="center"/>
        <w:rPr>
          <w:rFonts w:ascii="Arial" w:hAnsi="Arial" w:cs="Arial"/>
          <w:b/>
          <w:sz w:val="28"/>
          <w:szCs w:val="28"/>
        </w:rPr>
      </w:pPr>
      <w:r w:rsidRPr="00D17131">
        <w:rPr>
          <w:rFonts w:ascii="Arial" w:hAnsi="Arial" w:cs="Arial"/>
          <w:b/>
          <w:sz w:val="28"/>
          <w:szCs w:val="28"/>
        </w:rPr>
        <w:t xml:space="preserve">der </w:t>
      </w:r>
      <w:proofErr w:type="gramStart"/>
      <w:r w:rsidRPr="00D17131">
        <w:rPr>
          <w:rFonts w:ascii="Arial" w:hAnsi="Arial" w:cs="Arial"/>
          <w:b/>
          <w:sz w:val="28"/>
          <w:szCs w:val="28"/>
        </w:rPr>
        <w:t>Eberhard</w:t>
      </w:r>
      <w:r w:rsidR="00D17131" w:rsidRPr="00D17131">
        <w:rPr>
          <w:rFonts w:ascii="Arial" w:hAnsi="Arial" w:cs="Arial"/>
          <w:b/>
          <w:sz w:val="28"/>
          <w:szCs w:val="28"/>
        </w:rPr>
        <w:t xml:space="preserve"> </w:t>
      </w:r>
      <w:r w:rsidRPr="00D17131">
        <w:rPr>
          <w:rFonts w:ascii="Arial" w:hAnsi="Arial" w:cs="Arial"/>
          <w:b/>
          <w:sz w:val="28"/>
          <w:szCs w:val="28"/>
        </w:rPr>
        <w:t>Karls</w:t>
      </w:r>
      <w:r w:rsidR="00D17131" w:rsidRPr="00D17131">
        <w:rPr>
          <w:rFonts w:ascii="Arial" w:hAnsi="Arial" w:cs="Arial"/>
          <w:b/>
          <w:sz w:val="28"/>
          <w:szCs w:val="28"/>
        </w:rPr>
        <w:t xml:space="preserve"> </w:t>
      </w:r>
      <w:r w:rsidRPr="00D17131">
        <w:rPr>
          <w:rFonts w:ascii="Arial" w:hAnsi="Arial" w:cs="Arial"/>
          <w:b/>
          <w:sz w:val="28"/>
          <w:szCs w:val="28"/>
        </w:rPr>
        <w:t>Universität</w:t>
      </w:r>
      <w:proofErr w:type="gramEnd"/>
    </w:p>
    <w:p w14:paraId="61E8F9C5" w14:textId="06BB0079" w:rsidR="002B0664" w:rsidRPr="00D17131" w:rsidRDefault="008F55C4" w:rsidP="007754B5">
      <w:pPr>
        <w:spacing w:line="240" w:lineRule="auto"/>
        <w:jc w:val="center"/>
        <w:rPr>
          <w:rFonts w:ascii="Arial" w:hAnsi="Arial" w:cs="Arial"/>
          <w:b/>
        </w:rPr>
      </w:pPr>
      <w:r w:rsidRPr="00D17131">
        <w:rPr>
          <w:rFonts w:ascii="Arial" w:hAnsi="Arial" w:cs="Arial"/>
          <w:b/>
          <w:sz w:val="28"/>
          <w:szCs w:val="28"/>
        </w:rPr>
        <w:t>zu Tübingen</w:t>
      </w:r>
    </w:p>
    <w:p w14:paraId="4F0DD954" w14:textId="61574E45" w:rsidR="007754B5" w:rsidRPr="008B0CB7" w:rsidRDefault="007754B5" w:rsidP="007754B5">
      <w:pPr>
        <w:spacing w:line="240" w:lineRule="auto"/>
        <w:jc w:val="center"/>
        <w:rPr>
          <w:rFonts w:ascii="Arial" w:hAnsi="Arial" w:cs="Arial"/>
        </w:rPr>
      </w:pPr>
    </w:p>
    <w:p w14:paraId="6D629657" w14:textId="7A2E694F" w:rsidR="007754B5" w:rsidRPr="008B0CB7" w:rsidRDefault="007754B5" w:rsidP="007754B5">
      <w:pPr>
        <w:spacing w:line="240" w:lineRule="auto"/>
        <w:jc w:val="center"/>
        <w:rPr>
          <w:rFonts w:ascii="Arial" w:hAnsi="Arial" w:cs="Arial"/>
        </w:rPr>
      </w:pPr>
    </w:p>
    <w:p w14:paraId="67535D35" w14:textId="77777777" w:rsidR="00930C50" w:rsidRPr="008B0CB7" w:rsidRDefault="00930C50" w:rsidP="00420785">
      <w:pPr>
        <w:spacing w:line="240" w:lineRule="auto"/>
        <w:rPr>
          <w:rFonts w:ascii="Arial" w:hAnsi="Arial" w:cs="Arial"/>
        </w:rPr>
      </w:pPr>
    </w:p>
    <w:p w14:paraId="787BF7FC" w14:textId="77777777" w:rsidR="007754B5" w:rsidRPr="008B0CB7" w:rsidRDefault="007754B5" w:rsidP="007754B5">
      <w:pPr>
        <w:spacing w:line="240" w:lineRule="auto"/>
        <w:jc w:val="center"/>
        <w:rPr>
          <w:rFonts w:ascii="Arial" w:hAnsi="Arial" w:cs="Arial"/>
        </w:rPr>
      </w:pPr>
    </w:p>
    <w:p w14:paraId="1E14B199" w14:textId="37D20498" w:rsidR="002B0664" w:rsidRPr="00D17131" w:rsidRDefault="008F55C4" w:rsidP="002B0664">
      <w:pPr>
        <w:spacing w:line="240" w:lineRule="auto"/>
        <w:jc w:val="center"/>
        <w:rPr>
          <w:rFonts w:ascii="Arial" w:hAnsi="Arial" w:cs="Arial"/>
          <w:b/>
          <w:sz w:val="28"/>
          <w:szCs w:val="28"/>
        </w:rPr>
      </w:pPr>
      <w:r w:rsidRPr="00D17131">
        <w:rPr>
          <w:rFonts w:ascii="Arial" w:hAnsi="Arial" w:cs="Arial"/>
          <w:b/>
          <w:sz w:val="28"/>
          <w:szCs w:val="28"/>
        </w:rPr>
        <w:t>vorgelegt von</w:t>
      </w:r>
    </w:p>
    <w:p w14:paraId="75B3C27F" w14:textId="77777777" w:rsidR="005B2E8E" w:rsidRPr="00D17131" w:rsidRDefault="005B2E8E" w:rsidP="002B0664">
      <w:pPr>
        <w:spacing w:line="240" w:lineRule="auto"/>
        <w:jc w:val="center"/>
        <w:rPr>
          <w:rFonts w:ascii="Arial" w:hAnsi="Arial" w:cs="Arial"/>
          <w:b/>
          <w:sz w:val="28"/>
          <w:szCs w:val="28"/>
        </w:rPr>
      </w:pPr>
    </w:p>
    <w:p w14:paraId="169A6626" w14:textId="36D0C880" w:rsidR="005B2E8E" w:rsidRDefault="008F55C4" w:rsidP="00D17131">
      <w:pPr>
        <w:spacing w:line="240" w:lineRule="auto"/>
        <w:jc w:val="center"/>
        <w:rPr>
          <w:rFonts w:ascii="Arial" w:hAnsi="Arial" w:cs="Arial"/>
          <w:b/>
          <w:sz w:val="28"/>
          <w:szCs w:val="28"/>
        </w:rPr>
      </w:pPr>
      <w:r w:rsidRPr="00D17131">
        <w:rPr>
          <w:rFonts w:ascii="Arial" w:hAnsi="Arial" w:cs="Arial"/>
          <w:b/>
          <w:sz w:val="28"/>
          <w:szCs w:val="28"/>
        </w:rPr>
        <w:t>Sauter, Luisa Elise</w:t>
      </w:r>
    </w:p>
    <w:p w14:paraId="02A8A208" w14:textId="77777777" w:rsidR="00D17131" w:rsidRDefault="00D17131" w:rsidP="00D17131">
      <w:pPr>
        <w:spacing w:line="240" w:lineRule="auto"/>
        <w:jc w:val="center"/>
        <w:rPr>
          <w:rFonts w:ascii="Arial" w:hAnsi="Arial" w:cs="Arial"/>
          <w:b/>
          <w:sz w:val="28"/>
          <w:szCs w:val="28"/>
        </w:rPr>
      </w:pPr>
    </w:p>
    <w:p w14:paraId="036B174B" w14:textId="6A5D25E0" w:rsidR="00744169" w:rsidRPr="00D17131" w:rsidRDefault="007B6E93" w:rsidP="00D17131">
      <w:pPr>
        <w:spacing w:line="240" w:lineRule="auto"/>
        <w:jc w:val="center"/>
        <w:rPr>
          <w:rFonts w:ascii="Arial" w:hAnsi="Arial" w:cs="Arial"/>
          <w:b/>
          <w:sz w:val="28"/>
          <w:szCs w:val="28"/>
        </w:rPr>
      </w:pPr>
      <w:r w:rsidRPr="00D17131">
        <w:rPr>
          <w:rFonts w:ascii="Arial" w:hAnsi="Arial" w:cs="Arial"/>
          <w:b/>
          <w:sz w:val="28"/>
          <w:szCs w:val="28"/>
        </w:rPr>
        <w:t>202</w:t>
      </w:r>
      <w:r w:rsidR="00D17131">
        <w:rPr>
          <w:rFonts w:ascii="Arial" w:hAnsi="Arial" w:cs="Arial"/>
          <w:b/>
          <w:sz w:val="28"/>
          <w:szCs w:val="28"/>
        </w:rPr>
        <w:t>2</w:t>
      </w:r>
    </w:p>
    <w:p w14:paraId="30A42BAE" w14:textId="6708370D" w:rsidR="005A43C6" w:rsidRDefault="00744169" w:rsidP="00744169">
      <w:pPr>
        <w:jc w:val="left"/>
      </w:pPr>
      <w:r w:rsidRPr="008B0CB7">
        <w:br w:type="page"/>
      </w:r>
    </w:p>
    <w:p w14:paraId="4134CB15" w14:textId="77777777" w:rsidR="0017130C" w:rsidRPr="008B0CB7" w:rsidRDefault="0017130C" w:rsidP="00744169">
      <w:pPr>
        <w:jc w:val="left"/>
      </w:pPr>
    </w:p>
    <w:p w14:paraId="36DAD95B" w14:textId="77777777" w:rsidR="005A43C6" w:rsidRDefault="005A43C6" w:rsidP="00744169">
      <w:pPr>
        <w:jc w:val="left"/>
      </w:pPr>
    </w:p>
    <w:p w14:paraId="6BA4A8B8" w14:textId="77777777" w:rsidR="005A43C6" w:rsidRDefault="005A43C6" w:rsidP="00744169">
      <w:pPr>
        <w:jc w:val="left"/>
      </w:pPr>
    </w:p>
    <w:p w14:paraId="6730B83F" w14:textId="77777777" w:rsidR="005A43C6" w:rsidRDefault="005A43C6" w:rsidP="00744169">
      <w:pPr>
        <w:jc w:val="left"/>
      </w:pPr>
    </w:p>
    <w:p w14:paraId="72C7E9A3" w14:textId="77777777" w:rsidR="00C43D48" w:rsidRDefault="00C43D48" w:rsidP="00744169">
      <w:pPr>
        <w:jc w:val="left"/>
      </w:pPr>
    </w:p>
    <w:p w14:paraId="0FE1C706" w14:textId="77777777" w:rsidR="00C43D48" w:rsidRDefault="00C43D48" w:rsidP="00744169">
      <w:pPr>
        <w:jc w:val="left"/>
      </w:pPr>
    </w:p>
    <w:p w14:paraId="13872385" w14:textId="77777777" w:rsidR="00C43D48" w:rsidRDefault="00C43D48" w:rsidP="00744169">
      <w:pPr>
        <w:jc w:val="left"/>
      </w:pPr>
    </w:p>
    <w:p w14:paraId="04983887" w14:textId="77777777" w:rsidR="00C43D48" w:rsidRDefault="00C43D48" w:rsidP="00744169">
      <w:pPr>
        <w:jc w:val="left"/>
      </w:pPr>
    </w:p>
    <w:p w14:paraId="1BC90AB3" w14:textId="77777777" w:rsidR="00C43D48" w:rsidRDefault="00C43D48" w:rsidP="00744169">
      <w:pPr>
        <w:jc w:val="left"/>
      </w:pPr>
    </w:p>
    <w:p w14:paraId="0E68F730" w14:textId="77777777" w:rsidR="00C43D48" w:rsidRDefault="00C43D48" w:rsidP="00744169">
      <w:pPr>
        <w:jc w:val="left"/>
      </w:pPr>
    </w:p>
    <w:p w14:paraId="7D17E4E6" w14:textId="77777777" w:rsidR="00C43D48" w:rsidRDefault="00C43D48" w:rsidP="00744169">
      <w:pPr>
        <w:jc w:val="left"/>
      </w:pPr>
    </w:p>
    <w:p w14:paraId="00220C77" w14:textId="77777777" w:rsidR="00C43D48" w:rsidRDefault="00C43D48" w:rsidP="00744169">
      <w:pPr>
        <w:jc w:val="left"/>
      </w:pPr>
    </w:p>
    <w:p w14:paraId="308AD3F8" w14:textId="77777777" w:rsidR="00C43D48" w:rsidRDefault="00C43D48" w:rsidP="00744169">
      <w:pPr>
        <w:jc w:val="left"/>
      </w:pPr>
    </w:p>
    <w:p w14:paraId="6FC84DAD" w14:textId="77777777" w:rsidR="00C43D48" w:rsidRDefault="00C43D48" w:rsidP="00744169">
      <w:pPr>
        <w:jc w:val="left"/>
      </w:pPr>
    </w:p>
    <w:p w14:paraId="55480C05" w14:textId="77777777" w:rsidR="00C43D48" w:rsidRDefault="00C43D48" w:rsidP="00744169">
      <w:pPr>
        <w:jc w:val="left"/>
      </w:pPr>
    </w:p>
    <w:p w14:paraId="1130DD90" w14:textId="28189012" w:rsidR="00C43D48" w:rsidRDefault="00C43D48" w:rsidP="00744169">
      <w:pPr>
        <w:jc w:val="left"/>
      </w:pPr>
    </w:p>
    <w:p w14:paraId="515BD423" w14:textId="4AE61523" w:rsidR="00AB4036" w:rsidRDefault="00AB4036" w:rsidP="00744169">
      <w:pPr>
        <w:jc w:val="left"/>
      </w:pPr>
    </w:p>
    <w:p w14:paraId="77C5B20F" w14:textId="77777777" w:rsidR="00AB4036" w:rsidRDefault="00AB4036" w:rsidP="00744169">
      <w:pPr>
        <w:jc w:val="left"/>
      </w:pPr>
    </w:p>
    <w:p w14:paraId="4138C0D6" w14:textId="1CD896E8" w:rsidR="00C43D48" w:rsidRDefault="00C43D48" w:rsidP="00744169">
      <w:pPr>
        <w:jc w:val="left"/>
      </w:pPr>
    </w:p>
    <w:p w14:paraId="3C2213E1" w14:textId="33EDFD0A" w:rsidR="00B770B0" w:rsidRDefault="00B770B0" w:rsidP="00744169">
      <w:pPr>
        <w:jc w:val="left"/>
      </w:pPr>
    </w:p>
    <w:p w14:paraId="61CBA366" w14:textId="5C48698D" w:rsidR="002D5D43" w:rsidRDefault="002D5D43" w:rsidP="00744169">
      <w:pPr>
        <w:jc w:val="left"/>
      </w:pPr>
    </w:p>
    <w:p w14:paraId="61063CD5" w14:textId="77777777" w:rsidR="002D5D43" w:rsidRDefault="002D5D43" w:rsidP="00744169">
      <w:pPr>
        <w:jc w:val="left"/>
      </w:pPr>
    </w:p>
    <w:p w14:paraId="6F3F043D" w14:textId="77777777" w:rsidR="00B770B0" w:rsidRDefault="00B770B0" w:rsidP="00744169">
      <w:pPr>
        <w:jc w:val="left"/>
      </w:pPr>
    </w:p>
    <w:p w14:paraId="25983C33" w14:textId="57FFFE19" w:rsidR="008414C1" w:rsidRDefault="008414C1" w:rsidP="00744169">
      <w:pPr>
        <w:jc w:val="left"/>
      </w:pPr>
    </w:p>
    <w:p w14:paraId="1824D7D1" w14:textId="77777777" w:rsidR="00CF0E2D" w:rsidRDefault="00CF0E2D" w:rsidP="00744169">
      <w:pPr>
        <w:jc w:val="left"/>
      </w:pPr>
    </w:p>
    <w:p w14:paraId="55823242" w14:textId="77777777" w:rsidR="00950DCC" w:rsidRDefault="00950DCC" w:rsidP="00950DCC">
      <w:pPr>
        <w:spacing w:line="240" w:lineRule="auto"/>
        <w:jc w:val="left"/>
      </w:pPr>
    </w:p>
    <w:p w14:paraId="69249679" w14:textId="0234A55B" w:rsidR="008F55C4" w:rsidRPr="00E34ADB" w:rsidRDefault="008F55C4" w:rsidP="00950DCC">
      <w:pPr>
        <w:spacing w:line="240" w:lineRule="auto"/>
        <w:jc w:val="left"/>
        <w:rPr>
          <w:rFonts w:ascii="Arial" w:hAnsi="Arial" w:cs="Arial"/>
        </w:rPr>
      </w:pPr>
      <w:r w:rsidRPr="00E34ADB">
        <w:rPr>
          <w:rFonts w:ascii="Arial" w:hAnsi="Arial" w:cs="Arial"/>
        </w:rPr>
        <w:t>Dekan:</w:t>
      </w:r>
      <w:r w:rsidR="00753BC5">
        <w:rPr>
          <w:rFonts w:ascii="Arial" w:hAnsi="Arial" w:cs="Arial"/>
        </w:rPr>
        <w:t xml:space="preserve"> </w:t>
      </w:r>
      <w:r w:rsidR="00753BC5">
        <w:rPr>
          <w:rFonts w:ascii="Arial" w:hAnsi="Arial" w:cs="Arial"/>
        </w:rPr>
        <w:tab/>
      </w:r>
      <w:r w:rsidR="00753BC5">
        <w:rPr>
          <w:rFonts w:ascii="Arial" w:hAnsi="Arial" w:cs="Arial"/>
        </w:rPr>
        <w:tab/>
      </w:r>
      <w:r w:rsidR="00027C77">
        <w:rPr>
          <w:rFonts w:ascii="Arial" w:hAnsi="Arial" w:cs="Arial"/>
        </w:rPr>
        <w:tab/>
      </w:r>
      <w:r w:rsidR="00950DCC">
        <w:rPr>
          <w:rFonts w:ascii="Arial" w:hAnsi="Arial" w:cs="Arial"/>
        </w:rPr>
        <w:tab/>
      </w:r>
      <w:r w:rsidRPr="00E34ADB">
        <w:rPr>
          <w:rFonts w:ascii="Arial" w:hAnsi="Arial" w:cs="Arial"/>
        </w:rPr>
        <w:t>Professor Dr.</w:t>
      </w:r>
      <w:r w:rsidR="001E6FFF" w:rsidRPr="00E34ADB">
        <w:rPr>
          <w:rFonts w:ascii="Arial" w:hAnsi="Arial" w:cs="Arial"/>
        </w:rPr>
        <w:t xml:space="preserve"> B. Pichler</w:t>
      </w:r>
    </w:p>
    <w:p w14:paraId="5516D284" w14:textId="77777777" w:rsidR="00A92F7A" w:rsidRDefault="00A92F7A" w:rsidP="00950DCC">
      <w:pPr>
        <w:spacing w:line="240" w:lineRule="auto"/>
        <w:jc w:val="left"/>
        <w:rPr>
          <w:rFonts w:ascii="Arial" w:hAnsi="Arial" w:cs="Arial"/>
        </w:rPr>
      </w:pPr>
    </w:p>
    <w:p w14:paraId="3BAD7FF1" w14:textId="634F0D8E" w:rsidR="008F55C4" w:rsidRPr="00E34ADB" w:rsidRDefault="008F55C4" w:rsidP="00950DCC">
      <w:pPr>
        <w:spacing w:line="240" w:lineRule="auto"/>
        <w:jc w:val="left"/>
        <w:rPr>
          <w:rFonts w:ascii="Arial" w:hAnsi="Arial" w:cs="Arial"/>
        </w:rPr>
      </w:pPr>
      <w:r w:rsidRPr="00E34ADB">
        <w:rPr>
          <w:rFonts w:ascii="Arial" w:hAnsi="Arial" w:cs="Arial"/>
        </w:rPr>
        <w:t>1. Berichterstatter:</w:t>
      </w:r>
      <w:r w:rsidR="00753BC5">
        <w:rPr>
          <w:rFonts w:ascii="Arial" w:hAnsi="Arial" w:cs="Arial"/>
        </w:rPr>
        <w:t xml:space="preserve"> </w:t>
      </w:r>
      <w:r w:rsidR="00753BC5">
        <w:rPr>
          <w:rFonts w:ascii="Arial" w:hAnsi="Arial" w:cs="Arial"/>
        </w:rPr>
        <w:tab/>
      </w:r>
      <w:r w:rsidR="00950DCC">
        <w:rPr>
          <w:rFonts w:ascii="Arial" w:hAnsi="Arial" w:cs="Arial"/>
        </w:rPr>
        <w:tab/>
      </w:r>
      <w:r w:rsidR="001E6FFF" w:rsidRPr="00E34ADB">
        <w:rPr>
          <w:rFonts w:ascii="Arial" w:hAnsi="Arial" w:cs="Arial"/>
        </w:rPr>
        <w:t>Professor Dr. M. Hofbeck</w:t>
      </w:r>
    </w:p>
    <w:p w14:paraId="0A120E2E" w14:textId="16954C54" w:rsidR="008F55C4" w:rsidRPr="00E34ADB" w:rsidRDefault="008F55C4" w:rsidP="00950DCC">
      <w:pPr>
        <w:spacing w:line="240" w:lineRule="auto"/>
        <w:jc w:val="left"/>
        <w:rPr>
          <w:rFonts w:ascii="Arial" w:hAnsi="Arial" w:cs="Arial"/>
        </w:rPr>
      </w:pPr>
      <w:r w:rsidRPr="00E34ADB">
        <w:rPr>
          <w:rFonts w:ascii="Arial" w:hAnsi="Arial" w:cs="Arial"/>
        </w:rPr>
        <w:t xml:space="preserve">2. Berichterstatter: </w:t>
      </w:r>
      <w:r w:rsidR="00B770B0" w:rsidRPr="00E34ADB">
        <w:rPr>
          <w:rFonts w:ascii="Arial" w:hAnsi="Arial" w:cs="Arial"/>
        </w:rPr>
        <w:tab/>
      </w:r>
      <w:r w:rsidR="00950DCC">
        <w:rPr>
          <w:rFonts w:ascii="Arial" w:hAnsi="Arial" w:cs="Arial"/>
        </w:rPr>
        <w:tab/>
      </w:r>
      <w:r w:rsidR="00A92F7A">
        <w:rPr>
          <w:rFonts w:ascii="Arial" w:hAnsi="Arial" w:cs="Arial"/>
        </w:rPr>
        <w:t>Professorin Dr. H. Häberle</w:t>
      </w:r>
    </w:p>
    <w:p w14:paraId="3675FF75" w14:textId="1FEA8498" w:rsidR="00CF0E2D" w:rsidRPr="00E34ADB" w:rsidRDefault="00CF0E2D" w:rsidP="00950DCC">
      <w:pPr>
        <w:jc w:val="left"/>
        <w:rPr>
          <w:rFonts w:ascii="Arial" w:hAnsi="Arial" w:cs="Arial"/>
        </w:rPr>
      </w:pPr>
    </w:p>
    <w:p w14:paraId="193C8D52" w14:textId="77777777" w:rsidR="00B770B0" w:rsidRPr="00E34ADB" w:rsidRDefault="00B770B0" w:rsidP="00950DCC">
      <w:pPr>
        <w:jc w:val="left"/>
        <w:rPr>
          <w:rFonts w:ascii="Arial" w:hAnsi="Arial" w:cs="Arial"/>
        </w:rPr>
      </w:pPr>
    </w:p>
    <w:p w14:paraId="7B44066A" w14:textId="31BB30F2" w:rsidR="00DA212A" w:rsidRPr="00E34ADB" w:rsidRDefault="008F55C4" w:rsidP="00950DCC">
      <w:pPr>
        <w:jc w:val="left"/>
        <w:rPr>
          <w:rFonts w:ascii="Arial" w:eastAsia="Calibri" w:hAnsi="Arial" w:cs="Arial"/>
        </w:rPr>
      </w:pPr>
      <w:r w:rsidRPr="00E34ADB">
        <w:rPr>
          <w:rFonts w:ascii="Arial" w:hAnsi="Arial" w:cs="Arial"/>
        </w:rPr>
        <w:t>Tag der Disputation</w:t>
      </w:r>
      <w:r w:rsidR="00B704CD" w:rsidRPr="00E34ADB">
        <w:rPr>
          <w:rFonts w:ascii="Arial" w:hAnsi="Arial" w:cs="Arial"/>
        </w:rPr>
        <w:t>:</w:t>
      </w:r>
      <w:r w:rsidR="00753BC5">
        <w:rPr>
          <w:rFonts w:ascii="Arial" w:hAnsi="Arial" w:cs="Arial"/>
        </w:rPr>
        <w:t xml:space="preserve"> </w:t>
      </w:r>
      <w:r w:rsidR="00753BC5">
        <w:rPr>
          <w:rFonts w:ascii="Arial" w:hAnsi="Arial" w:cs="Arial"/>
        </w:rPr>
        <w:tab/>
      </w:r>
      <w:r w:rsidR="00027C77">
        <w:rPr>
          <w:rFonts w:ascii="Arial" w:hAnsi="Arial" w:cs="Arial"/>
        </w:rPr>
        <w:tab/>
      </w:r>
      <w:r w:rsidR="00A92F7A">
        <w:rPr>
          <w:rFonts w:ascii="Arial" w:hAnsi="Arial" w:cs="Arial"/>
        </w:rPr>
        <w:t>11.05.2022</w:t>
      </w:r>
    </w:p>
    <w:p w14:paraId="5AF45CFC" w14:textId="773F0F78" w:rsidR="002424ED" w:rsidRDefault="002424ED" w:rsidP="00950DCC">
      <w:pPr>
        <w:jc w:val="left"/>
        <w:sectPr w:rsidR="002424ED" w:rsidSect="00AD450E">
          <w:footerReference w:type="default" r:id="rId11"/>
          <w:type w:val="continuous"/>
          <w:pgSz w:w="11906" w:h="16838"/>
          <w:pgMar w:top="1701" w:right="1531" w:bottom="1701" w:left="1531" w:header="709" w:footer="709" w:gutter="0"/>
          <w:pgNumType w:start="1"/>
          <w:cols w:space="708"/>
          <w:titlePg/>
          <w:docGrid w:linePitch="360"/>
        </w:sectPr>
      </w:pPr>
    </w:p>
    <w:p w14:paraId="794D1742" w14:textId="1AB42587" w:rsidR="00FA16FB" w:rsidRPr="00875B6B" w:rsidRDefault="00FA16FB" w:rsidP="000F2F5C">
      <w:pPr>
        <w:rPr>
          <w:b/>
          <w:sz w:val="28"/>
          <w:szCs w:val="28"/>
        </w:rPr>
      </w:pPr>
      <w:r w:rsidRPr="00875B6B">
        <w:rPr>
          <w:b/>
          <w:sz w:val="28"/>
          <w:szCs w:val="28"/>
        </w:rPr>
        <w:lastRenderedPageBreak/>
        <w:t>Inhaltsverzeichnis</w:t>
      </w:r>
    </w:p>
    <w:p w14:paraId="5E0BFBD3" w14:textId="77777777" w:rsidR="0072360C" w:rsidRPr="0072360C" w:rsidRDefault="0072360C" w:rsidP="00B3039C"/>
    <w:p w14:paraId="06B153CD" w14:textId="27307A16" w:rsidR="00764178" w:rsidRDefault="00611301">
      <w:pPr>
        <w:pStyle w:val="Verzeichnis1"/>
        <w:tabs>
          <w:tab w:val="right" w:leader="dot" w:pos="8494"/>
        </w:tabs>
        <w:rPr>
          <w:rFonts w:asciiTheme="minorHAnsi" w:eastAsiaTheme="minorEastAsia" w:hAnsiTheme="minorHAnsi"/>
          <w:noProof/>
          <w:sz w:val="22"/>
          <w:szCs w:val="22"/>
        </w:rPr>
      </w:pPr>
      <w:r>
        <w:rPr>
          <w:rFonts w:eastAsia="Calibri" w:cs="Times New Roman"/>
        </w:rPr>
        <w:fldChar w:fldCharType="begin"/>
      </w:r>
      <w:r>
        <w:rPr>
          <w:rFonts w:eastAsia="Calibri" w:cs="Times New Roman"/>
        </w:rPr>
        <w:instrText xml:space="preserve"> TOC \o "1-4" \h \z \u </w:instrText>
      </w:r>
      <w:r>
        <w:rPr>
          <w:rFonts w:eastAsia="Calibri" w:cs="Times New Roman"/>
        </w:rPr>
        <w:fldChar w:fldCharType="separate"/>
      </w:r>
      <w:hyperlink w:anchor="_Toc84414033" w:history="1">
        <w:r w:rsidR="00764178" w:rsidRPr="00F54F7A">
          <w:rPr>
            <w:rStyle w:val="Hyperlink"/>
            <w:noProof/>
          </w:rPr>
          <w:t>Abkürzungsverzeichnis</w:t>
        </w:r>
        <w:r w:rsidR="00764178">
          <w:rPr>
            <w:noProof/>
            <w:webHidden/>
          </w:rPr>
          <w:tab/>
        </w:r>
        <w:r w:rsidR="00764178">
          <w:rPr>
            <w:noProof/>
            <w:webHidden/>
          </w:rPr>
          <w:fldChar w:fldCharType="begin"/>
        </w:r>
        <w:r w:rsidR="00764178">
          <w:rPr>
            <w:noProof/>
            <w:webHidden/>
          </w:rPr>
          <w:instrText xml:space="preserve"> PAGEREF _Toc84414033 \h </w:instrText>
        </w:r>
        <w:r w:rsidR="00764178">
          <w:rPr>
            <w:noProof/>
            <w:webHidden/>
          </w:rPr>
        </w:r>
        <w:r w:rsidR="00764178">
          <w:rPr>
            <w:noProof/>
            <w:webHidden/>
          </w:rPr>
          <w:fldChar w:fldCharType="separate"/>
        </w:r>
        <w:r w:rsidR="00217252">
          <w:rPr>
            <w:noProof/>
            <w:webHidden/>
          </w:rPr>
          <w:t>5</w:t>
        </w:r>
        <w:r w:rsidR="00764178">
          <w:rPr>
            <w:noProof/>
            <w:webHidden/>
          </w:rPr>
          <w:fldChar w:fldCharType="end"/>
        </w:r>
      </w:hyperlink>
    </w:p>
    <w:p w14:paraId="5BE880AA" w14:textId="7D10263D" w:rsidR="00764178" w:rsidRDefault="004952BF">
      <w:pPr>
        <w:pStyle w:val="Verzeichnis1"/>
        <w:tabs>
          <w:tab w:val="right" w:leader="dot" w:pos="8494"/>
        </w:tabs>
        <w:rPr>
          <w:rFonts w:asciiTheme="minorHAnsi" w:eastAsiaTheme="minorEastAsia" w:hAnsiTheme="minorHAnsi"/>
          <w:noProof/>
          <w:sz w:val="22"/>
          <w:szCs w:val="22"/>
        </w:rPr>
      </w:pPr>
      <w:hyperlink w:anchor="_Toc84414034" w:history="1">
        <w:r w:rsidR="00764178" w:rsidRPr="00F54F7A">
          <w:rPr>
            <w:rStyle w:val="Hyperlink"/>
            <w:noProof/>
          </w:rPr>
          <w:t>Abbildungsverzeichnis</w:t>
        </w:r>
        <w:r w:rsidR="00764178">
          <w:rPr>
            <w:noProof/>
            <w:webHidden/>
          </w:rPr>
          <w:tab/>
        </w:r>
        <w:r w:rsidR="00764178">
          <w:rPr>
            <w:noProof/>
            <w:webHidden/>
          </w:rPr>
          <w:fldChar w:fldCharType="begin"/>
        </w:r>
        <w:r w:rsidR="00764178">
          <w:rPr>
            <w:noProof/>
            <w:webHidden/>
          </w:rPr>
          <w:instrText xml:space="preserve"> PAGEREF _Toc84414034 \h </w:instrText>
        </w:r>
        <w:r w:rsidR="00764178">
          <w:rPr>
            <w:noProof/>
            <w:webHidden/>
          </w:rPr>
        </w:r>
        <w:r w:rsidR="00764178">
          <w:rPr>
            <w:noProof/>
            <w:webHidden/>
          </w:rPr>
          <w:fldChar w:fldCharType="separate"/>
        </w:r>
        <w:r w:rsidR="00217252">
          <w:rPr>
            <w:noProof/>
            <w:webHidden/>
          </w:rPr>
          <w:t>7</w:t>
        </w:r>
        <w:r w:rsidR="00764178">
          <w:rPr>
            <w:noProof/>
            <w:webHidden/>
          </w:rPr>
          <w:fldChar w:fldCharType="end"/>
        </w:r>
      </w:hyperlink>
    </w:p>
    <w:p w14:paraId="019CE582" w14:textId="31230396" w:rsidR="00764178" w:rsidRDefault="004952BF">
      <w:pPr>
        <w:pStyle w:val="Verzeichnis1"/>
        <w:tabs>
          <w:tab w:val="right" w:leader="dot" w:pos="8494"/>
        </w:tabs>
        <w:rPr>
          <w:rFonts w:asciiTheme="minorHAnsi" w:eastAsiaTheme="minorEastAsia" w:hAnsiTheme="minorHAnsi"/>
          <w:noProof/>
          <w:sz w:val="22"/>
          <w:szCs w:val="22"/>
        </w:rPr>
      </w:pPr>
      <w:hyperlink w:anchor="_Toc84414035" w:history="1">
        <w:r w:rsidR="00764178" w:rsidRPr="00F54F7A">
          <w:rPr>
            <w:rStyle w:val="Hyperlink"/>
            <w:noProof/>
          </w:rPr>
          <w:t>Tabellenverzeichnis</w:t>
        </w:r>
        <w:r w:rsidR="00764178">
          <w:rPr>
            <w:noProof/>
            <w:webHidden/>
          </w:rPr>
          <w:tab/>
        </w:r>
        <w:r w:rsidR="00764178">
          <w:rPr>
            <w:noProof/>
            <w:webHidden/>
          </w:rPr>
          <w:fldChar w:fldCharType="begin"/>
        </w:r>
        <w:r w:rsidR="00764178">
          <w:rPr>
            <w:noProof/>
            <w:webHidden/>
          </w:rPr>
          <w:instrText xml:space="preserve"> PAGEREF _Toc84414035 \h </w:instrText>
        </w:r>
        <w:r w:rsidR="00764178">
          <w:rPr>
            <w:noProof/>
            <w:webHidden/>
          </w:rPr>
        </w:r>
        <w:r w:rsidR="00764178">
          <w:rPr>
            <w:noProof/>
            <w:webHidden/>
          </w:rPr>
          <w:fldChar w:fldCharType="separate"/>
        </w:r>
        <w:r w:rsidR="00217252">
          <w:rPr>
            <w:noProof/>
            <w:webHidden/>
          </w:rPr>
          <w:t>8</w:t>
        </w:r>
        <w:r w:rsidR="00764178">
          <w:rPr>
            <w:noProof/>
            <w:webHidden/>
          </w:rPr>
          <w:fldChar w:fldCharType="end"/>
        </w:r>
      </w:hyperlink>
    </w:p>
    <w:p w14:paraId="7B1D6757" w14:textId="60FBA376" w:rsidR="00764178" w:rsidRDefault="004952BF">
      <w:pPr>
        <w:pStyle w:val="Verzeichnis1"/>
        <w:tabs>
          <w:tab w:val="left" w:pos="480"/>
          <w:tab w:val="right" w:leader="dot" w:pos="8494"/>
        </w:tabs>
        <w:rPr>
          <w:rFonts w:asciiTheme="minorHAnsi" w:eastAsiaTheme="minorEastAsia" w:hAnsiTheme="minorHAnsi"/>
          <w:noProof/>
          <w:sz w:val="22"/>
          <w:szCs w:val="22"/>
        </w:rPr>
      </w:pPr>
      <w:hyperlink w:anchor="_Toc84414036" w:history="1">
        <w:r w:rsidR="00764178" w:rsidRPr="00F54F7A">
          <w:rPr>
            <w:rStyle w:val="Hyperlink"/>
            <w:noProof/>
          </w:rPr>
          <w:t>1</w:t>
        </w:r>
        <w:r w:rsidR="00764178">
          <w:rPr>
            <w:rFonts w:asciiTheme="minorHAnsi" w:eastAsiaTheme="minorEastAsia" w:hAnsiTheme="minorHAnsi"/>
            <w:noProof/>
            <w:sz w:val="22"/>
            <w:szCs w:val="22"/>
          </w:rPr>
          <w:tab/>
        </w:r>
        <w:r w:rsidR="00764178" w:rsidRPr="00F54F7A">
          <w:rPr>
            <w:rStyle w:val="Hyperlink"/>
            <w:noProof/>
          </w:rPr>
          <w:t>Einleitung</w:t>
        </w:r>
        <w:r w:rsidR="00764178">
          <w:rPr>
            <w:noProof/>
            <w:webHidden/>
          </w:rPr>
          <w:tab/>
        </w:r>
        <w:r w:rsidR="00764178">
          <w:rPr>
            <w:noProof/>
            <w:webHidden/>
          </w:rPr>
          <w:fldChar w:fldCharType="begin"/>
        </w:r>
        <w:r w:rsidR="00764178">
          <w:rPr>
            <w:noProof/>
            <w:webHidden/>
          </w:rPr>
          <w:instrText xml:space="preserve"> PAGEREF _Toc84414036 \h </w:instrText>
        </w:r>
        <w:r w:rsidR="00764178">
          <w:rPr>
            <w:noProof/>
            <w:webHidden/>
          </w:rPr>
        </w:r>
        <w:r w:rsidR="00764178">
          <w:rPr>
            <w:noProof/>
            <w:webHidden/>
          </w:rPr>
          <w:fldChar w:fldCharType="separate"/>
        </w:r>
        <w:r w:rsidR="00217252">
          <w:rPr>
            <w:noProof/>
            <w:webHidden/>
          </w:rPr>
          <w:t>9</w:t>
        </w:r>
        <w:r w:rsidR="00764178">
          <w:rPr>
            <w:noProof/>
            <w:webHidden/>
          </w:rPr>
          <w:fldChar w:fldCharType="end"/>
        </w:r>
      </w:hyperlink>
    </w:p>
    <w:p w14:paraId="321280E0" w14:textId="0ADA2C14" w:rsidR="00764178" w:rsidRDefault="004952BF">
      <w:pPr>
        <w:pStyle w:val="Verzeichnis2"/>
        <w:tabs>
          <w:tab w:val="left" w:pos="880"/>
          <w:tab w:val="right" w:leader="dot" w:pos="8494"/>
        </w:tabs>
        <w:rPr>
          <w:rFonts w:asciiTheme="minorHAnsi" w:eastAsiaTheme="minorEastAsia" w:hAnsiTheme="minorHAnsi"/>
          <w:noProof/>
          <w:sz w:val="22"/>
          <w:szCs w:val="22"/>
        </w:rPr>
      </w:pPr>
      <w:hyperlink w:anchor="_Toc84414037" w:history="1">
        <w:r w:rsidR="00764178" w:rsidRPr="00F54F7A">
          <w:rPr>
            <w:rStyle w:val="Hyperlink"/>
            <w:noProof/>
          </w:rPr>
          <w:t>1.1</w:t>
        </w:r>
        <w:r w:rsidR="00764178">
          <w:rPr>
            <w:rFonts w:asciiTheme="minorHAnsi" w:eastAsiaTheme="minorEastAsia" w:hAnsiTheme="minorHAnsi"/>
            <w:noProof/>
            <w:sz w:val="22"/>
            <w:szCs w:val="22"/>
          </w:rPr>
          <w:tab/>
        </w:r>
        <w:r w:rsidR="00764178" w:rsidRPr="00F54F7A">
          <w:rPr>
            <w:rStyle w:val="Hyperlink"/>
            <w:noProof/>
          </w:rPr>
          <w:t>Krankheitsbild</w:t>
        </w:r>
        <w:r w:rsidR="00764178">
          <w:rPr>
            <w:noProof/>
            <w:webHidden/>
          </w:rPr>
          <w:tab/>
        </w:r>
        <w:r w:rsidR="00764178">
          <w:rPr>
            <w:noProof/>
            <w:webHidden/>
          </w:rPr>
          <w:fldChar w:fldCharType="begin"/>
        </w:r>
        <w:r w:rsidR="00764178">
          <w:rPr>
            <w:noProof/>
            <w:webHidden/>
          </w:rPr>
          <w:instrText xml:space="preserve"> PAGEREF _Toc84414037 \h </w:instrText>
        </w:r>
        <w:r w:rsidR="00764178">
          <w:rPr>
            <w:noProof/>
            <w:webHidden/>
          </w:rPr>
        </w:r>
        <w:r w:rsidR="00764178">
          <w:rPr>
            <w:noProof/>
            <w:webHidden/>
          </w:rPr>
          <w:fldChar w:fldCharType="separate"/>
        </w:r>
        <w:r w:rsidR="00217252">
          <w:rPr>
            <w:noProof/>
            <w:webHidden/>
          </w:rPr>
          <w:t>9</w:t>
        </w:r>
        <w:r w:rsidR="00764178">
          <w:rPr>
            <w:noProof/>
            <w:webHidden/>
          </w:rPr>
          <w:fldChar w:fldCharType="end"/>
        </w:r>
      </w:hyperlink>
    </w:p>
    <w:p w14:paraId="0AE6D198" w14:textId="32C92166" w:rsidR="00764178" w:rsidRDefault="004952BF">
      <w:pPr>
        <w:pStyle w:val="Verzeichnis3"/>
        <w:tabs>
          <w:tab w:val="left" w:pos="1320"/>
          <w:tab w:val="right" w:leader="dot" w:pos="8494"/>
        </w:tabs>
        <w:rPr>
          <w:rFonts w:asciiTheme="minorHAnsi" w:eastAsiaTheme="minorEastAsia" w:hAnsiTheme="minorHAnsi"/>
          <w:noProof/>
          <w:sz w:val="22"/>
          <w:szCs w:val="22"/>
        </w:rPr>
      </w:pPr>
      <w:hyperlink w:anchor="_Toc84414038" w:history="1">
        <w:r w:rsidR="00764178" w:rsidRPr="00F54F7A">
          <w:rPr>
            <w:rStyle w:val="Hyperlink"/>
            <w:noProof/>
          </w:rPr>
          <w:t>1.1.1</w:t>
        </w:r>
        <w:r w:rsidR="00764178">
          <w:rPr>
            <w:rFonts w:asciiTheme="minorHAnsi" w:eastAsiaTheme="minorEastAsia" w:hAnsiTheme="minorHAnsi"/>
            <w:noProof/>
            <w:sz w:val="22"/>
            <w:szCs w:val="22"/>
          </w:rPr>
          <w:tab/>
        </w:r>
        <w:r w:rsidR="00764178" w:rsidRPr="00F54F7A">
          <w:rPr>
            <w:rStyle w:val="Hyperlink"/>
            <w:noProof/>
          </w:rPr>
          <w:t>Klassifikation</w:t>
        </w:r>
        <w:r w:rsidR="00764178">
          <w:rPr>
            <w:noProof/>
            <w:webHidden/>
          </w:rPr>
          <w:tab/>
        </w:r>
        <w:r w:rsidR="00764178">
          <w:rPr>
            <w:noProof/>
            <w:webHidden/>
          </w:rPr>
          <w:fldChar w:fldCharType="begin"/>
        </w:r>
        <w:r w:rsidR="00764178">
          <w:rPr>
            <w:noProof/>
            <w:webHidden/>
          </w:rPr>
          <w:instrText xml:space="preserve"> PAGEREF _Toc84414038 \h </w:instrText>
        </w:r>
        <w:r w:rsidR="00764178">
          <w:rPr>
            <w:noProof/>
            <w:webHidden/>
          </w:rPr>
        </w:r>
        <w:r w:rsidR="00764178">
          <w:rPr>
            <w:noProof/>
            <w:webHidden/>
          </w:rPr>
          <w:fldChar w:fldCharType="separate"/>
        </w:r>
        <w:r w:rsidR="00217252">
          <w:rPr>
            <w:noProof/>
            <w:webHidden/>
          </w:rPr>
          <w:t>10</w:t>
        </w:r>
        <w:r w:rsidR="00764178">
          <w:rPr>
            <w:noProof/>
            <w:webHidden/>
          </w:rPr>
          <w:fldChar w:fldCharType="end"/>
        </w:r>
      </w:hyperlink>
    </w:p>
    <w:p w14:paraId="54035AE1" w14:textId="1DAFE662" w:rsidR="00764178" w:rsidRDefault="004952BF">
      <w:pPr>
        <w:pStyle w:val="Verzeichnis3"/>
        <w:tabs>
          <w:tab w:val="left" w:pos="1320"/>
          <w:tab w:val="right" w:leader="dot" w:pos="8494"/>
        </w:tabs>
        <w:rPr>
          <w:rFonts w:asciiTheme="minorHAnsi" w:eastAsiaTheme="minorEastAsia" w:hAnsiTheme="minorHAnsi"/>
          <w:noProof/>
          <w:sz w:val="22"/>
          <w:szCs w:val="22"/>
        </w:rPr>
      </w:pPr>
      <w:hyperlink w:anchor="_Toc84414039" w:history="1">
        <w:r w:rsidR="00764178" w:rsidRPr="00F54F7A">
          <w:rPr>
            <w:rStyle w:val="Hyperlink"/>
            <w:noProof/>
          </w:rPr>
          <w:t>1.1.2</w:t>
        </w:r>
        <w:r w:rsidR="00764178">
          <w:rPr>
            <w:rFonts w:asciiTheme="minorHAnsi" w:eastAsiaTheme="minorEastAsia" w:hAnsiTheme="minorHAnsi"/>
            <w:noProof/>
            <w:sz w:val="22"/>
            <w:szCs w:val="22"/>
          </w:rPr>
          <w:tab/>
        </w:r>
        <w:r w:rsidR="00764178" w:rsidRPr="00F54F7A">
          <w:rPr>
            <w:rStyle w:val="Hyperlink"/>
            <w:noProof/>
          </w:rPr>
          <w:t>Symptome und Vorgehen bei mutmaßlichem RMS</w:t>
        </w:r>
        <w:r w:rsidR="00764178">
          <w:rPr>
            <w:noProof/>
            <w:webHidden/>
          </w:rPr>
          <w:tab/>
        </w:r>
        <w:r w:rsidR="00764178">
          <w:rPr>
            <w:noProof/>
            <w:webHidden/>
          </w:rPr>
          <w:fldChar w:fldCharType="begin"/>
        </w:r>
        <w:r w:rsidR="00764178">
          <w:rPr>
            <w:noProof/>
            <w:webHidden/>
          </w:rPr>
          <w:instrText xml:space="preserve"> PAGEREF _Toc84414039 \h </w:instrText>
        </w:r>
        <w:r w:rsidR="00764178">
          <w:rPr>
            <w:noProof/>
            <w:webHidden/>
          </w:rPr>
        </w:r>
        <w:r w:rsidR="00764178">
          <w:rPr>
            <w:noProof/>
            <w:webHidden/>
          </w:rPr>
          <w:fldChar w:fldCharType="separate"/>
        </w:r>
        <w:r w:rsidR="00217252">
          <w:rPr>
            <w:noProof/>
            <w:webHidden/>
          </w:rPr>
          <w:t>12</w:t>
        </w:r>
        <w:r w:rsidR="00764178">
          <w:rPr>
            <w:noProof/>
            <w:webHidden/>
          </w:rPr>
          <w:fldChar w:fldCharType="end"/>
        </w:r>
      </w:hyperlink>
    </w:p>
    <w:p w14:paraId="1FC25F74" w14:textId="4D058243" w:rsidR="00764178" w:rsidRDefault="004952BF">
      <w:pPr>
        <w:pStyle w:val="Verzeichnis3"/>
        <w:tabs>
          <w:tab w:val="left" w:pos="1320"/>
          <w:tab w:val="right" w:leader="dot" w:pos="8494"/>
        </w:tabs>
        <w:rPr>
          <w:rFonts w:asciiTheme="minorHAnsi" w:eastAsiaTheme="minorEastAsia" w:hAnsiTheme="minorHAnsi"/>
          <w:noProof/>
          <w:sz w:val="22"/>
          <w:szCs w:val="22"/>
        </w:rPr>
      </w:pPr>
      <w:hyperlink w:anchor="_Toc84414040" w:history="1">
        <w:r w:rsidR="00764178" w:rsidRPr="00F54F7A">
          <w:rPr>
            <w:rStyle w:val="Hyperlink"/>
            <w:noProof/>
          </w:rPr>
          <w:t>1.1.3</w:t>
        </w:r>
        <w:r w:rsidR="00764178">
          <w:rPr>
            <w:rFonts w:asciiTheme="minorHAnsi" w:eastAsiaTheme="minorEastAsia" w:hAnsiTheme="minorHAnsi"/>
            <w:noProof/>
            <w:sz w:val="22"/>
            <w:szCs w:val="22"/>
          </w:rPr>
          <w:tab/>
        </w:r>
        <w:r w:rsidR="00764178" w:rsidRPr="00F54F7A">
          <w:rPr>
            <w:rStyle w:val="Hyperlink"/>
            <w:noProof/>
          </w:rPr>
          <w:t>Prognose und Risikogruppeneinteilung</w:t>
        </w:r>
        <w:r w:rsidR="00764178">
          <w:rPr>
            <w:noProof/>
            <w:webHidden/>
          </w:rPr>
          <w:tab/>
        </w:r>
        <w:r w:rsidR="00764178">
          <w:rPr>
            <w:noProof/>
            <w:webHidden/>
          </w:rPr>
          <w:fldChar w:fldCharType="begin"/>
        </w:r>
        <w:r w:rsidR="00764178">
          <w:rPr>
            <w:noProof/>
            <w:webHidden/>
          </w:rPr>
          <w:instrText xml:space="preserve"> PAGEREF _Toc84414040 \h </w:instrText>
        </w:r>
        <w:r w:rsidR="00764178">
          <w:rPr>
            <w:noProof/>
            <w:webHidden/>
          </w:rPr>
        </w:r>
        <w:r w:rsidR="00764178">
          <w:rPr>
            <w:noProof/>
            <w:webHidden/>
          </w:rPr>
          <w:fldChar w:fldCharType="separate"/>
        </w:r>
        <w:r w:rsidR="00217252">
          <w:rPr>
            <w:noProof/>
            <w:webHidden/>
          </w:rPr>
          <w:t>13</w:t>
        </w:r>
        <w:r w:rsidR="00764178">
          <w:rPr>
            <w:noProof/>
            <w:webHidden/>
          </w:rPr>
          <w:fldChar w:fldCharType="end"/>
        </w:r>
      </w:hyperlink>
    </w:p>
    <w:p w14:paraId="7ED4A653" w14:textId="6089AAC4" w:rsidR="00764178" w:rsidRDefault="004952BF">
      <w:pPr>
        <w:pStyle w:val="Verzeichnis3"/>
        <w:tabs>
          <w:tab w:val="left" w:pos="1320"/>
          <w:tab w:val="right" w:leader="dot" w:pos="8494"/>
        </w:tabs>
        <w:rPr>
          <w:rFonts w:asciiTheme="minorHAnsi" w:eastAsiaTheme="minorEastAsia" w:hAnsiTheme="minorHAnsi"/>
          <w:noProof/>
          <w:sz w:val="22"/>
          <w:szCs w:val="22"/>
        </w:rPr>
      </w:pPr>
      <w:hyperlink w:anchor="_Toc84414041" w:history="1">
        <w:r w:rsidR="00764178" w:rsidRPr="00F54F7A">
          <w:rPr>
            <w:rStyle w:val="Hyperlink"/>
            <w:noProof/>
          </w:rPr>
          <w:t>1.1.4</w:t>
        </w:r>
        <w:r w:rsidR="00764178">
          <w:rPr>
            <w:rFonts w:asciiTheme="minorHAnsi" w:eastAsiaTheme="minorEastAsia" w:hAnsiTheme="minorHAnsi"/>
            <w:noProof/>
            <w:sz w:val="22"/>
            <w:szCs w:val="22"/>
          </w:rPr>
          <w:tab/>
        </w:r>
        <w:r w:rsidR="00764178" w:rsidRPr="00F54F7A">
          <w:rPr>
            <w:rStyle w:val="Hyperlink"/>
            <w:noProof/>
          </w:rPr>
          <w:t>Therapiekonzepte</w:t>
        </w:r>
        <w:r w:rsidR="00764178">
          <w:rPr>
            <w:noProof/>
            <w:webHidden/>
          </w:rPr>
          <w:tab/>
        </w:r>
        <w:r w:rsidR="00764178">
          <w:rPr>
            <w:noProof/>
            <w:webHidden/>
          </w:rPr>
          <w:fldChar w:fldCharType="begin"/>
        </w:r>
        <w:r w:rsidR="00764178">
          <w:rPr>
            <w:noProof/>
            <w:webHidden/>
          </w:rPr>
          <w:instrText xml:space="preserve"> PAGEREF _Toc84414041 \h </w:instrText>
        </w:r>
        <w:r w:rsidR="00764178">
          <w:rPr>
            <w:noProof/>
            <w:webHidden/>
          </w:rPr>
        </w:r>
        <w:r w:rsidR="00764178">
          <w:rPr>
            <w:noProof/>
            <w:webHidden/>
          </w:rPr>
          <w:fldChar w:fldCharType="separate"/>
        </w:r>
        <w:r w:rsidR="00217252">
          <w:rPr>
            <w:noProof/>
            <w:webHidden/>
          </w:rPr>
          <w:t>16</w:t>
        </w:r>
        <w:r w:rsidR="00764178">
          <w:rPr>
            <w:noProof/>
            <w:webHidden/>
          </w:rPr>
          <w:fldChar w:fldCharType="end"/>
        </w:r>
      </w:hyperlink>
    </w:p>
    <w:p w14:paraId="3EFDBF67" w14:textId="076A2D82" w:rsidR="00764178" w:rsidRDefault="004952BF">
      <w:pPr>
        <w:pStyle w:val="Verzeichnis4"/>
        <w:tabs>
          <w:tab w:val="left" w:pos="1760"/>
          <w:tab w:val="right" w:leader="dot" w:pos="8494"/>
        </w:tabs>
        <w:rPr>
          <w:rFonts w:asciiTheme="minorHAnsi" w:eastAsiaTheme="minorEastAsia" w:hAnsiTheme="minorHAnsi"/>
          <w:noProof/>
          <w:sz w:val="22"/>
          <w:szCs w:val="22"/>
        </w:rPr>
      </w:pPr>
      <w:hyperlink w:anchor="_Toc84414042" w:history="1">
        <w:r w:rsidR="00764178" w:rsidRPr="00F54F7A">
          <w:rPr>
            <w:rStyle w:val="Hyperlink"/>
            <w:noProof/>
          </w:rPr>
          <w:t>1.1.4.1</w:t>
        </w:r>
        <w:r w:rsidR="00764178">
          <w:rPr>
            <w:rFonts w:asciiTheme="minorHAnsi" w:eastAsiaTheme="minorEastAsia" w:hAnsiTheme="minorHAnsi"/>
            <w:noProof/>
            <w:sz w:val="22"/>
            <w:szCs w:val="22"/>
          </w:rPr>
          <w:tab/>
        </w:r>
        <w:r w:rsidR="00764178" w:rsidRPr="00F54F7A">
          <w:rPr>
            <w:rStyle w:val="Hyperlink"/>
            <w:noProof/>
          </w:rPr>
          <w:t>Brachytherapie</w:t>
        </w:r>
        <w:r w:rsidR="00764178">
          <w:rPr>
            <w:noProof/>
            <w:webHidden/>
          </w:rPr>
          <w:tab/>
        </w:r>
        <w:r w:rsidR="00764178">
          <w:rPr>
            <w:noProof/>
            <w:webHidden/>
          </w:rPr>
          <w:fldChar w:fldCharType="begin"/>
        </w:r>
        <w:r w:rsidR="00764178">
          <w:rPr>
            <w:noProof/>
            <w:webHidden/>
          </w:rPr>
          <w:instrText xml:space="preserve"> PAGEREF _Toc84414042 \h </w:instrText>
        </w:r>
        <w:r w:rsidR="00764178">
          <w:rPr>
            <w:noProof/>
            <w:webHidden/>
          </w:rPr>
        </w:r>
        <w:r w:rsidR="00764178">
          <w:rPr>
            <w:noProof/>
            <w:webHidden/>
          </w:rPr>
          <w:fldChar w:fldCharType="separate"/>
        </w:r>
        <w:r w:rsidR="00217252">
          <w:rPr>
            <w:noProof/>
            <w:webHidden/>
          </w:rPr>
          <w:t>18</w:t>
        </w:r>
        <w:r w:rsidR="00764178">
          <w:rPr>
            <w:noProof/>
            <w:webHidden/>
          </w:rPr>
          <w:fldChar w:fldCharType="end"/>
        </w:r>
      </w:hyperlink>
    </w:p>
    <w:p w14:paraId="27A4B8FF" w14:textId="082E3471" w:rsidR="00764178" w:rsidRDefault="004952BF">
      <w:pPr>
        <w:pStyle w:val="Verzeichnis2"/>
        <w:tabs>
          <w:tab w:val="left" w:pos="880"/>
          <w:tab w:val="right" w:leader="dot" w:pos="8494"/>
        </w:tabs>
        <w:rPr>
          <w:rFonts w:asciiTheme="minorHAnsi" w:eastAsiaTheme="minorEastAsia" w:hAnsiTheme="minorHAnsi"/>
          <w:noProof/>
          <w:sz w:val="22"/>
          <w:szCs w:val="22"/>
        </w:rPr>
      </w:pPr>
      <w:hyperlink w:anchor="_Toc84414043" w:history="1">
        <w:r w:rsidR="00764178" w:rsidRPr="00F54F7A">
          <w:rPr>
            <w:rStyle w:val="Hyperlink"/>
            <w:noProof/>
          </w:rPr>
          <w:t>1.2</w:t>
        </w:r>
        <w:r w:rsidR="00764178">
          <w:rPr>
            <w:rFonts w:asciiTheme="minorHAnsi" w:eastAsiaTheme="minorEastAsia" w:hAnsiTheme="minorHAnsi"/>
            <w:noProof/>
            <w:sz w:val="22"/>
            <w:szCs w:val="22"/>
          </w:rPr>
          <w:tab/>
        </w:r>
        <w:r w:rsidR="00764178" w:rsidRPr="00F54F7A">
          <w:rPr>
            <w:rStyle w:val="Hyperlink"/>
            <w:noProof/>
          </w:rPr>
          <w:t>Das angewandte Therapiekonzept</w:t>
        </w:r>
        <w:r w:rsidR="00764178">
          <w:rPr>
            <w:noProof/>
            <w:webHidden/>
          </w:rPr>
          <w:tab/>
        </w:r>
        <w:r w:rsidR="00764178">
          <w:rPr>
            <w:noProof/>
            <w:webHidden/>
          </w:rPr>
          <w:fldChar w:fldCharType="begin"/>
        </w:r>
        <w:r w:rsidR="00764178">
          <w:rPr>
            <w:noProof/>
            <w:webHidden/>
          </w:rPr>
          <w:instrText xml:space="preserve"> PAGEREF _Toc84414043 \h </w:instrText>
        </w:r>
        <w:r w:rsidR="00764178">
          <w:rPr>
            <w:noProof/>
            <w:webHidden/>
          </w:rPr>
        </w:r>
        <w:r w:rsidR="00764178">
          <w:rPr>
            <w:noProof/>
            <w:webHidden/>
          </w:rPr>
          <w:fldChar w:fldCharType="separate"/>
        </w:r>
        <w:r w:rsidR="00217252">
          <w:rPr>
            <w:noProof/>
            <w:webHidden/>
          </w:rPr>
          <w:t>19</w:t>
        </w:r>
        <w:r w:rsidR="00764178">
          <w:rPr>
            <w:noProof/>
            <w:webHidden/>
          </w:rPr>
          <w:fldChar w:fldCharType="end"/>
        </w:r>
      </w:hyperlink>
    </w:p>
    <w:p w14:paraId="7559DBA9" w14:textId="2FF1F6D6" w:rsidR="00764178" w:rsidRDefault="004952BF">
      <w:pPr>
        <w:pStyle w:val="Verzeichnis3"/>
        <w:tabs>
          <w:tab w:val="left" w:pos="1320"/>
          <w:tab w:val="right" w:leader="dot" w:pos="8494"/>
        </w:tabs>
        <w:rPr>
          <w:rFonts w:asciiTheme="minorHAnsi" w:eastAsiaTheme="minorEastAsia" w:hAnsiTheme="minorHAnsi"/>
          <w:noProof/>
          <w:sz w:val="22"/>
          <w:szCs w:val="22"/>
        </w:rPr>
      </w:pPr>
      <w:hyperlink w:anchor="_Toc84414044" w:history="1">
        <w:r w:rsidR="00764178" w:rsidRPr="00F54F7A">
          <w:rPr>
            <w:rStyle w:val="Hyperlink"/>
            <w:noProof/>
          </w:rPr>
          <w:t>1.2.1</w:t>
        </w:r>
        <w:r w:rsidR="00764178">
          <w:rPr>
            <w:rFonts w:asciiTheme="minorHAnsi" w:eastAsiaTheme="minorEastAsia" w:hAnsiTheme="minorHAnsi"/>
            <w:noProof/>
            <w:sz w:val="22"/>
            <w:szCs w:val="22"/>
          </w:rPr>
          <w:tab/>
        </w:r>
        <w:r w:rsidR="00764178" w:rsidRPr="00F54F7A">
          <w:rPr>
            <w:rStyle w:val="Hyperlink"/>
            <w:noProof/>
          </w:rPr>
          <w:t>Komplikationen der Analgosedierung: Delir und Entzug</w:t>
        </w:r>
        <w:r w:rsidR="00764178">
          <w:rPr>
            <w:noProof/>
            <w:webHidden/>
          </w:rPr>
          <w:tab/>
        </w:r>
        <w:r w:rsidR="00764178">
          <w:rPr>
            <w:noProof/>
            <w:webHidden/>
          </w:rPr>
          <w:fldChar w:fldCharType="begin"/>
        </w:r>
        <w:r w:rsidR="00764178">
          <w:rPr>
            <w:noProof/>
            <w:webHidden/>
          </w:rPr>
          <w:instrText xml:space="preserve"> PAGEREF _Toc84414044 \h </w:instrText>
        </w:r>
        <w:r w:rsidR="00764178">
          <w:rPr>
            <w:noProof/>
            <w:webHidden/>
          </w:rPr>
        </w:r>
        <w:r w:rsidR="00764178">
          <w:rPr>
            <w:noProof/>
            <w:webHidden/>
          </w:rPr>
          <w:fldChar w:fldCharType="separate"/>
        </w:r>
        <w:r w:rsidR="00217252">
          <w:rPr>
            <w:noProof/>
            <w:webHidden/>
          </w:rPr>
          <w:t>20</w:t>
        </w:r>
        <w:r w:rsidR="00764178">
          <w:rPr>
            <w:noProof/>
            <w:webHidden/>
          </w:rPr>
          <w:fldChar w:fldCharType="end"/>
        </w:r>
      </w:hyperlink>
    </w:p>
    <w:p w14:paraId="134CD81C" w14:textId="7595BA51" w:rsidR="00764178" w:rsidRDefault="004952BF">
      <w:pPr>
        <w:pStyle w:val="Verzeichnis3"/>
        <w:tabs>
          <w:tab w:val="left" w:pos="1320"/>
          <w:tab w:val="right" w:leader="dot" w:pos="8494"/>
        </w:tabs>
        <w:rPr>
          <w:rFonts w:asciiTheme="minorHAnsi" w:eastAsiaTheme="minorEastAsia" w:hAnsiTheme="minorHAnsi"/>
          <w:noProof/>
          <w:sz w:val="22"/>
          <w:szCs w:val="22"/>
        </w:rPr>
      </w:pPr>
      <w:hyperlink w:anchor="_Toc84414045" w:history="1">
        <w:r w:rsidR="00764178" w:rsidRPr="00F54F7A">
          <w:rPr>
            <w:rStyle w:val="Hyperlink"/>
            <w:noProof/>
          </w:rPr>
          <w:t>1.2.2</w:t>
        </w:r>
        <w:r w:rsidR="00764178">
          <w:rPr>
            <w:rFonts w:asciiTheme="minorHAnsi" w:eastAsiaTheme="minorEastAsia" w:hAnsiTheme="minorHAnsi"/>
            <w:noProof/>
            <w:sz w:val="22"/>
            <w:szCs w:val="22"/>
          </w:rPr>
          <w:tab/>
        </w:r>
        <w:r w:rsidR="00764178" w:rsidRPr="00F54F7A">
          <w:rPr>
            <w:rStyle w:val="Hyperlink"/>
            <w:noProof/>
          </w:rPr>
          <w:t>Zielsetzung und Fragestellungen</w:t>
        </w:r>
        <w:r w:rsidR="00764178">
          <w:rPr>
            <w:noProof/>
            <w:webHidden/>
          </w:rPr>
          <w:tab/>
        </w:r>
        <w:r w:rsidR="00764178">
          <w:rPr>
            <w:noProof/>
            <w:webHidden/>
          </w:rPr>
          <w:fldChar w:fldCharType="begin"/>
        </w:r>
        <w:r w:rsidR="00764178">
          <w:rPr>
            <w:noProof/>
            <w:webHidden/>
          </w:rPr>
          <w:instrText xml:space="preserve"> PAGEREF _Toc84414045 \h </w:instrText>
        </w:r>
        <w:r w:rsidR="00764178">
          <w:rPr>
            <w:noProof/>
            <w:webHidden/>
          </w:rPr>
        </w:r>
        <w:r w:rsidR="00764178">
          <w:rPr>
            <w:noProof/>
            <w:webHidden/>
          </w:rPr>
          <w:fldChar w:fldCharType="separate"/>
        </w:r>
        <w:r w:rsidR="00217252">
          <w:rPr>
            <w:noProof/>
            <w:webHidden/>
          </w:rPr>
          <w:t>22</w:t>
        </w:r>
        <w:r w:rsidR="00764178">
          <w:rPr>
            <w:noProof/>
            <w:webHidden/>
          </w:rPr>
          <w:fldChar w:fldCharType="end"/>
        </w:r>
      </w:hyperlink>
    </w:p>
    <w:p w14:paraId="060B6B70" w14:textId="50AD3AFE" w:rsidR="00764178" w:rsidRDefault="004952BF">
      <w:pPr>
        <w:pStyle w:val="Verzeichnis1"/>
        <w:tabs>
          <w:tab w:val="left" w:pos="480"/>
          <w:tab w:val="right" w:leader="dot" w:pos="8494"/>
        </w:tabs>
        <w:rPr>
          <w:rFonts w:asciiTheme="minorHAnsi" w:eastAsiaTheme="minorEastAsia" w:hAnsiTheme="minorHAnsi"/>
          <w:noProof/>
          <w:sz w:val="22"/>
          <w:szCs w:val="22"/>
        </w:rPr>
      </w:pPr>
      <w:hyperlink w:anchor="_Toc84414046" w:history="1">
        <w:r w:rsidR="00764178" w:rsidRPr="00F54F7A">
          <w:rPr>
            <w:rStyle w:val="Hyperlink"/>
            <w:noProof/>
          </w:rPr>
          <w:t>2</w:t>
        </w:r>
        <w:r w:rsidR="00764178">
          <w:rPr>
            <w:rFonts w:asciiTheme="minorHAnsi" w:eastAsiaTheme="minorEastAsia" w:hAnsiTheme="minorHAnsi"/>
            <w:noProof/>
            <w:sz w:val="22"/>
            <w:szCs w:val="22"/>
          </w:rPr>
          <w:tab/>
        </w:r>
        <w:r w:rsidR="00764178" w:rsidRPr="00F54F7A">
          <w:rPr>
            <w:rStyle w:val="Hyperlink"/>
            <w:noProof/>
          </w:rPr>
          <w:t>Material und Methoden</w:t>
        </w:r>
        <w:r w:rsidR="00764178">
          <w:rPr>
            <w:noProof/>
            <w:webHidden/>
          </w:rPr>
          <w:tab/>
        </w:r>
        <w:r w:rsidR="00764178">
          <w:rPr>
            <w:noProof/>
            <w:webHidden/>
          </w:rPr>
          <w:fldChar w:fldCharType="begin"/>
        </w:r>
        <w:r w:rsidR="00764178">
          <w:rPr>
            <w:noProof/>
            <w:webHidden/>
          </w:rPr>
          <w:instrText xml:space="preserve"> PAGEREF _Toc84414046 \h </w:instrText>
        </w:r>
        <w:r w:rsidR="00764178">
          <w:rPr>
            <w:noProof/>
            <w:webHidden/>
          </w:rPr>
        </w:r>
        <w:r w:rsidR="00764178">
          <w:rPr>
            <w:noProof/>
            <w:webHidden/>
          </w:rPr>
          <w:fldChar w:fldCharType="separate"/>
        </w:r>
        <w:r w:rsidR="00217252">
          <w:rPr>
            <w:noProof/>
            <w:webHidden/>
          </w:rPr>
          <w:t>23</w:t>
        </w:r>
        <w:r w:rsidR="00764178">
          <w:rPr>
            <w:noProof/>
            <w:webHidden/>
          </w:rPr>
          <w:fldChar w:fldCharType="end"/>
        </w:r>
      </w:hyperlink>
    </w:p>
    <w:p w14:paraId="7F25632D" w14:textId="10AA2D79" w:rsidR="00764178" w:rsidRDefault="004952BF">
      <w:pPr>
        <w:pStyle w:val="Verzeichnis2"/>
        <w:tabs>
          <w:tab w:val="left" w:pos="880"/>
          <w:tab w:val="right" w:leader="dot" w:pos="8494"/>
        </w:tabs>
        <w:rPr>
          <w:rFonts w:asciiTheme="minorHAnsi" w:eastAsiaTheme="minorEastAsia" w:hAnsiTheme="minorHAnsi"/>
          <w:noProof/>
          <w:sz w:val="22"/>
          <w:szCs w:val="22"/>
        </w:rPr>
      </w:pPr>
      <w:hyperlink w:anchor="_Toc84414047" w:history="1">
        <w:r w:rsidR="00764178" w:rsidRPr="00F54F7A">
          <w:rPr>
            <w:rStyle w:val="Hyperlink"/>
            <w:noProof/>
          </w:rPr>
          <w:t>2.1</w:t>
        </w:r>
        <w:r w:rsidR="00764178">
          <w:rPr>
            <w:rFonts w:asciiTheme="minorHAnsi" w:eastAsiaTheme="minorEastAsia" w:hAnsiTheme="minorHAnsi"/>
            <w:noProof/>
            <w:sz w:val="22"/>
            <w:szCs w:val="22"/>
          </w:rPr>
          <w:tab/>
        </w:r>
        <w:r w:rsidR="00764178" w:rsidRPr="00F54F7A">
          <w:rPr>
            <w:rStyle w:val="Hyperlink"/>
            <w:noProof/>
          </w:rPr>
          <w:t>Studiendesign</w:t>
        </w:r>
        <w:r w:rsidR="00764178">
          <w:rPr>
            <w:noProof/>
            <w:webHidden/>
          </w:rPr>
          <w:tab/>
        </w:r>
        <w:r w:rsidR="00764178">
          <w:rPr>
            <w:noProof/>
            <w:webHidden/>
          </w:rPr>
          <w:fldChar w:fldCharType="begin"/>
        </w:r>
        <w:r w:rsidR="00764178">
          <w:rPr>
            <w:noProof/>
            <w:webHidden/>
          </w:rPr>
          <w:instrText xml:space="preserve"> PAGEREF _Toc84414047 \h </w:instrText>
        </w:r>
        <w:r w:rsidR="00764178">
          <w:rPr>
            <w:noProof/>
            <w:webHidden/>
          </w:rPr>
        </w:r>
        <w:r w:rsidR="00764178">
          <w:rPr>
            <w:noProof/>
            <w:webHidden/>
          </w:rPr>
          <w:fldChar w:fldCharType="separate"/>
        </w:r>
        <w:r w:rsidR="00217252">
          <w:rPr>
            <w:noProof/>
            <w:webHidden/>
          </w:rPr>
          <w:t>23</w:t>
        </w:r>
        <w:r w:rsidR="00764178">
          <w:rPr>
            <w:noProof/>
            <w:webHidden/>
          </w:rPr>
          <w:fldChar w:fldCharType="end"/>
        </w:r>
      </w:hyperlink>
    </w:p>
    <w:p w14:paraId="585ABE17" w14:textId="55A28009" w:rsidR="00764178" w:rsidRDefault="004952BF">
      <w:pPr>
        <w:pStyle w:val="Verzeichnis2"/>
        <w:tabs>
          <w:tab w:val="left" w:pos="880"/>
          <w:tab w:val="right" w:leader="dot" w:pos="8494"/>
        </w:tabs>
        <w:rPr>
          <w:rFonts w:asciiTheme="minorHAnsi" w:eastAsiaTheme="minorEastAsia" w:hAnsiTheme="minorHAnsi"/>
          <w:noProof/>
          <w:sz w:val="22"/>
          <w:szCs w:val="22"/>
        </w:rPr>
      </w:pPr>
      <w:hyperlink w:anchor="_Toc84414048" w:history="1">
        <w:r w:rsidR="00764178" w:rsidRPr="00F54F7A">
          <w:rPr>
            <w:rStyle w:val="Hyperlink"/>
            <w:noProof/>
          </w:rPr>
          <w:t>2.2</w:t>
        </w:r>
        <w:r w:rsidR="00764178">
          <w:rPr>
            <w:rFonts w:asciiTheme="minorHAnsi" w:eastAsiaTheme="minorEastAsia" w:hAnsiTheme="minorHAnsi"/>
            <w:noProof/>
            <w:sz w:val="22"/>
            <w:szCs w:val="22"/>
          </w:rPr>
          <w:tab/>
        </w:r>
        <w:r w:rsidR="00764178" w:rsidRPr="00F54F7A">
          <w:rPr>
            <w:rStyle w:val="Hyperlink"/>
            <w:noProof/>
          </w:rPr>
          <w:t>Patientenkollektiv</w:t>
        </w:r>
        <w:r w:rsidR="00764178">
          <w:rPr>
            <w:noProof/>
            <w:webHidden/>
          </w:rPr>
          <w:tab/>
        </w:r>
        <w:r w:rsidR="00764178">
          <w:rPr>
            <w:noProof/>
            <w:webHidden/>
          </w:rPr>
          <w:fldChar w:fldCharType="begin"/>
        </w:r>
        <w:r w:rsidR="00764178">
          <w:rPr>
            <w:noProof/>
            <w:webHidden/>
          </w:rPr>
          <w:instrText xml:space="preserve"> PAGEREF _Toc84414048 \h </w:instrText>
        </w:r>
        <w:r w:rsidR="00764178">
          <w:rPr>
            <w:noProof/>
            <w:webHidden/>
          </w:rPr>
        </w:r>
        <w:r w:rsidR="00764178">
          <w:rPr>
            <w:noProof/>
            <w:webHidden/>
          </w:rPr>
          <w:fldChar w:fldCharType="separate"/>
        </w:r>
        <w:r w:rsidR="00217252">
          <w:rPr>
            <w:noProof/>
            <w:webHidden/>
          </w:rPr>
          <w:t>23</w:t>
        </w:r>
        <w:r w:rsidR="00764178">
          <w:rPr>
            <w:noProof/>
            <w:webHidden/>
          </w:rPr>
          <w:fldChar w:fldCharType="end"/>
        </w:r>
      </w:hyperlink>
    </w:p>
    <w:p w14:paraId="2C3B653A" w14:textId="4403DB40" w:rsidR="00764178" w:rsidRDefault="004952BF">
      <w:pPr>
        <w:pStyle w:val="Verzeichnis2"/>
        <w:tabs>
          <w:tab w:val="left" w:pos="880"/>
          <w:tab w:val="right" w:leader="dot" w:pos="8494"/>
        </w:tabs>
        <w:rPr>
          <w:rFonts w:asciiTheme="minorHAnsi" w:eastAsiaTheme="minorEastAsia" w:hAnsiTheme="minorHAnsi"/>
          <w:noProof/>
          <w:sz w:val="22"/>
          <w:szCs w:val="22"/>
        </w:rPr>
      </w:pPr>
      <w:hyperlink w:anchor="_Toc84414049" w:history="1">
        <w:r w:rsidR="00764178" w:rsidRPr="00F54F7A">
          <w:rPr>
            <w:rStyle w:val="Hyperlink"/>
            <w:noProof/>
          </w:rPr>
          <w:t>2.3</w:t>
        </w:r>
        <w:r w:rsidR="00764178">
          <w:rPr>
            <w:rFonts w:asciiTheme="minorHAnsi" w:eastAsiaTheme="minorEastAsia" w:hAnsiTheme="minorHAnsi"/>
            <w:noProof/>
            <w:sz w:val="22"/>
            <w:szCs w:val="22"/>
          </w:rPr>
          <w:tab/>
        </w:r>
        <w:r w:rsidR="00764178" w:rsidRPr="00F54F7A">
          <w:rPr>
            <w:rStyle w:val="Hyperlink"/>
            <w:noProof/>
          </w:rPr>
          <w:t>Datenerhebung</w:t>
        </w:r>
        <w:r w:rsidR="00764178">
          <w:rPr>
            <w:noProof/>
            <w:webHidden/>
          </w:rPr>
          <w:tab/>
        </w:r>
        <w:r w:rsidR="00764178">
          <w:rPr>
            <w:noProof/>
            <w:webHidden/>
          </w:rPr>
          <w:fldChar w:fldCharType="begin"/>
        </w:r>
        <w:r w:rsidR="00764178">
          <w:rPr>
            <w:noProof/>
            <w:webHidden/>
          </w:rPr>
          <w:instrText xml:space="preserve"> PAGEREF _Toc84414049 \h </w:instrText>
        </w:r>
        <w:r w:rsidR="00764178">
          <w:rPr>
            <w:noProof/>
            <w:webHidden/>
          </w:rPr>
        </w:r>
        <w:r w:rsidR="00764178">
          <w:rPr>
            <w:noProof/>
            <w:webHidden/>
          </w:rPr>
          <w:fldChar w:fldCharType="separate"/>
        </w:r>
        <w:r w:rsidR="00217252">
          <w:rPr>
            <w:noProof/>
            <w:webHidden/>
          </w:rPr>
          <w:t>23</w:t>
        </w:r>
        <w:r w:rsidR="00764178">
          <w:rPr>
            <w:noProof/>
            <w:webHidden/>
          </w:rPr>
          <w:fldChar w:fldCharType="end"/>
        </w:r>
      </w:hyperlink>
    </w:p>
    <w:p w14:paraId="7DA738FC" w14:textId="6E53E5C3" w:rsidR="00764178" w:rsidRDefault="004952BF">
      <w:pPr>
        <w:pStyle w:val="Verzeichnis2"/>
        <w:tabs>
          <w:tab w:val="left" w:pos="880"/>
          <w:tab w:val="right" w:leader="dot" w:pos="8494"/>
        </w:tabs>
        <w:rPr>
          <w:rFonts w:asciiTheme="minorHAnsi" w:eastAsiaTheme="minorEastAsia" w:hAnsiTheme="minorHAnsi"/>
          <w:noProof/>
          <w:sz w:val="22"/>
          <w:szCs w:val="22"/>
        </w:rPr>
      </w:pPr>
      <w:hyperlink w:anchor="_Toc84414050" w:history="1">
        <w:r w:rsidR="00764178" w:rsidRPr="00F54F7A">
          <w:rPr>
            <w:rStyle w:val="Hyperlink"/>
            <w:noProof/>
          </w:rPr>
          <w:t>2.4</w:t>
        </w:r>
        <w:r w:rsidR="00764178">
          <w:rPr>
            <w:rFonts w:asciiTheme="minorHAnsi" w:eastAsiaTheme="minorEastAsia" w:hAnsiTheme="minorHAnsi"/>
            <w:noProof/>
            <w:sz w:val="22"/>
            <w:szCs w:val="22"/>
          </w:rPr>
          <w:tab/>
        </w:r>
        <w:r w:rsidR="00764178" w:rsidRPr="00F54F7A">
          <w:rPr>
            <w:rStyle w:val="Hyperlink"/>
            <w:noProof/>
          </w:rPr>
          <w:t>Statistische Auswertung</w:t>
        </w:r>
        <w:r w:rsidR="00764178">
          <w:rPr>
            <w:noProof/>
            <w:webHidden/>
          </w:rPr>
          <w:tab/>
        </w:r>
        <w:r w:rsidR="00764178">
          <w:rPr>
            <w:noProof/>
            <w:webHidden/>
          </w:rPr>
          <w:fldChar w:fldCharType="begin"/>
        </w:r>
        <w:r w:rsidR="00764178">
          <w:rPr>
            <w:noProof/>
            <w:webHidden/>
          </w:rPr>
          <w:instrText xml:space="preserve"> PAGEREF _Toc84414050 \h </w:instrText>
        </w:r>
        <w:r w:rsidR="00764178">
          <w:rPr>
            <w:noProof/>
            <w:webHidden/>
          </w:rPr>
        </w:r>
        <w:r w:rsidR="00764178">
          <w:rPr>
            <w:noProof/>
            <w:webHidden/>
          </w:rPr>
          <w:fldChar w:fldCharType="separate"/>
        </w:r>
        <w:r w:rsidR="00217252">
          <w:rPr>
            <w:noProof/>
            <w:webHidden/>
          </w:rPr>
          <w:t>23</w:t>
        </w:r>
        <w:r w:rsidR="00764178">
          <w:rPr>
            <w:noProof/>
            <w:webHidden/>
          </w:rPr>
          <w:fldChar w:fldCharType="end"/>
        </w:r>
      </w:hyperlink>
    </w:p>
    <w:p w14:paraId="1342105D" w14:textId="27F08393" w:rsidR="00764178" w:rsidRDefault="004952BF">
      <w:pPr>
        <w:pStyle w:val="Verzeichnis2"/>
        <w:tabs>
          <w:tab w:val="left" w:pos="880"/>
          <w:tab w:val="right" w:leader="dot" w:pos="8494"/>
        </w:tabs>
        <w:rPr>
          <w:rFonts w:asciiTheme="minorHAnsi" w:eastAsiaTheme="minorEastAsia" w:hAnsiTheme="minorHAnsi"/>
          <w:noProof/>
          <w:sz w:val="22"/>
          <w:szCs w:val="22"/>
        </w:rPr>
      </w:pPr>
      <w:hyperlink w:anchor="_Toc84414051" w:history="1">
        <w:r w:rsidR="00764178" w:rsidRPr="00F54F7A">
          <w:rPr>
            <w:rStyle w:val="Hyperlink"/>
            <w:noProof/>
            <w:lang w:val="en-US"/>
          </w:rPr>
          <w:t>2.5</w:t>
        </w:r>
        <w:r w:rsidR="00764178">
          <w:rPr>
            <w:rFonts w:asciiTheme="minorHAnsi" w:eastAsiaTheme="minorEastAsia" w:hAnsiTheme="minorHAnsi"/>
            <w:noProof/>
            <w:sz w:val="22"/>
            <w:szCs w:val="22"/>
          </w:rPr>
          <w:tab/>
        </w:r>
        <w:r w:rsidR="00764178" w:rsidRPr="00F54F7A">
          <w:rPr>
            <w:rStyle w:val="Hyperlink"/>
            <w:noProof/>
            <w:lang w:val="en-US"/>
          </w:rPr>
          <w:t>Ablauf der Behandlung</w:t>
        </w:r>
        <w:r w:rsidR="00764178">
          <w:rPr>
            <w:noProof/>
            <w:webHidden/>
          </w:rPr>
          <w:tab/>
        </w:r>
        <w:r w:rsidR="00764178">
          <w:rPr>
            <w:noProof/>
            <w:webHidden/>
          </w:rPr>
          <w:fldChar w:fldCharType="begin"/>
        </w:r>
        <w:r w:rsidR="00764178">
          <w:rPr>
            <w:noProof/>
            <w:webHidden/>
          </w:rPr>
          <w:instrText xml:space="preserve"> PAGEREF _Toc84414051 \h </w:instrText>
        </w:r>
        <w:r w:rsidR="00764178">
          <w:rPr>
            <w:noProof/>
            <w:webHidden/>
          </w:rPr>
        </w:r>
        <w:r w:rsidR="00764178">
          <w:rPr>
            <w:noProof/>
            <w:webHidden/>
          </w:rPr>
          <w:fldChar w:fldCharType="separate"/>
        </w:r>
        <w:r w:rsidR="00217252">
          <w:rPr>
            <w:noProof/>
            <w:webHidden/>
          </w:rPr>
          <w:t>24</w:t>
        </w:r>
        <w:r w:rsidR="00764178">
          <w:rPr>
            <w:noProof/>
            <w:webHidden/>
          </w:rPr>
          <w:fldChar w:fldCharType="end"/>
        </w:r>
      </w:hyperlink>
    </w:p>
    <w:p w14:paraId="687A7A27" w14:textId="49E1804C" w:rsidR="00764178" w:rsidRDefault="004952BF">
      <w:pPr>
        <w:pStyle w:val="Verzeichnis2"/>
        <w:tabs>
          <w:tab w:val="left" w:pos="880"/>
          <w:tab w:val="right" w:leader="dot" w:pos="8494"/>
        </w:tabs>
        <w:rPr>
          <w:rFonts w:asciiTheme="minorHAnsi" w:eastAsiaTheme="minorEastAsia" w:hAnsiTheme="minorHAnsi"/>
          <w:noProof/>
          <w:sz w:val="22"/>
          <w:szCs w:val="22"/>
        </w:rPr>
      </w:pPr>
      <w:hyperlink w:anchor="_Toc84414052" w:history="1">
        <w:r w:rsidR="00764178" w:rsidRPr="00F54F7A">
          <w:rPr>
            <w:rStyle w:val="Hyperlink"/>
            <w:noProof/>
          </w:rPr>
          <w:t>2.6</w:t>
        </w:r>
        <w:r w:rsidR="00764178">
          <w:rPr>
            <w:rFonts w:asciiTheme="minorHAnsi" w:eastAsiaTheme="minorEastAsia" w:hAnsiTheme="minorHAnsi"/>
            <w:noProof/>
            <w:sz w:val="22"/>
            <w:szCs w:val="22"/>
          </w:rPr>
          <w:tab/>
        </w:r>
        <w:r w:rsidR="00764178" w:rsidRPr="00F54F7A">
          <w:rPr>
            <w:rStyle w:val="Hyperlink"/>
            <w:noProof/>
          </w:rPr>
          <w:t>Das Analgosedierungskonzept</w:t>
        </w:r>
        <w:r w:rsidR="00764178">
          <w:rPr>
            <w:noProof/>
            <w:webHidden/>
          </w:rPr>
          <w:tab/>
        </w:r>
        <w:r w:rsidR="00764178">
          <w:rPr>
            <w:noProof/>
            <w:webHidden/>
          </w:rPr>
          <w:fldChar w:fldCharType="begin"/>
        </w:r>
        <w:r w:rsidR="00764178">
          <w:rPr>
            <w:noProof/>
            <w:webHidden/>
          </w:rPr>
          <w:instrText xml:space="preserve"> PAGEREF _Toc84414052 \h </w:instrText>
        </w:r>
        <w:r w:rsidR="00764178">
          <w:rPr>
            <w:noProof/>
            <w:webHidden/>
          </w:rPr>
        </w:r>
        <w:r w:rsidR="00764178">
          <w:rPr>
            <w:noProof/>
            <w:webHidden/>
          </w:rPr>
          <w:fldChar w:fldCharType="separate"/>
        </w:r>
        <w:r w:rsidR="00217252">
          <w:rPr>
            <w:noProof/>
            <w:webHidden/>
          </w:rPr>
          <w:t>26</w:t>
        </w:r>
        <w:r w:rsidR="00764178">
          <w:rPr>
            <w:noProof/>
            <w:webHidden/>
          </w:rPr>
          <w:fldChar w:fldCharType="end"/>
        </w:r>
      </w:hyperlink>
    </w:p>
    <w:p w14:paraId="3DAD171D" w14:textId="07572FAC" w:rsidR="00764178" w:rsidRDefault="004952BF">
      <w:pPr>
        <w:pStyle w:val="Verzeichnis3"/>
        <w:tabs>
          <w:tab w:val="left" w:pos="1320"/>
          <w:tab w:val="right" w:leader="dot" w:pos="8494"/>
        </w:tabs>
        <w:rPr>
          <w:rFonts w:asciiTheme="minorHAnsi" w:eastAsiaTheme="minorEastAsia" w:hAnsiTheme="minorHAnsi"/>
          <w:noProof/>
          <w:sz w:val="22"/>
          <w:szCs w:val="22"/>
        </w:rPr>
      </w:pPr>
      <w:hyperlink w:anchor="_Toc84414053" w:history="1">
        <w:r w:rsidR="00764178" w:rsidRPr="00F54F7A">
          <w:rPr>
            <w:rStyle w:val="Hyperlink"/>
            <w:rFonts w:eastAsia="Times New Roman"/>
            <w:noProof/>
          </w:rPr>
          <w:t>2.6.1</w:t>
        </w:r>
        <w:r w:rsidR="00764178">
          <w:rPr>
            <w:rFonts w:asciiTheme="minorHAnsi" w:eastAsiaTheme="minorEastAsia" w:hAnsiTheme="minorHAnsi"/>
            <w:noProof/>
            <w:sz w:val="22"/>
            <w:szCs w:val="22"/>
          </w:rPr>
          <w:tab/>
        </w:r>
        <w:r w:rsidR="00764178" w:rsidRPr="00F54F7A">
          <w:rPr>
            <w:rStyle w:val="Hyperlink"/>
            <w:rFonts w:eastAsia="Times New Roman"/>
            <w:noProof/>
          </w:rPr>
          <w:t>Verabreichte Medikamente</w:t>
        </w:r>
        <w:r w:rsidR="00764178">
          <w:rPr>
            <w:noProof/>
            <w:webHidden/>
          </w:rPr>
          <w:tab/>
        </w:r>
        <w:r w:rsidR="00764178">
          <w:rPr>
            <w:noProof/>
            <w:webHidden/>
          </w:rPr>
          <w:fldChar w:fldCharType="begin"/>
        </w:r>
        <w:r w:rsidR="00764178">
          <w:rPr>
            <w:noProof/>
            <w:webHidden/>
          </w:rPr>
          <w:instrText xml:space="preserve"> PAGEREF _Toc84414053 \h </w:instrText>
        </w:r>
        <w:r w:rsidR="00764178">
          <w:rPr>
            <w:noProof/>
            <w:webHidden/>
          </w:rPr>
        </w:r>
        <w:r w:rsidR="00764178">
          <w:rPr>
            <w:noProof/>
            <w:webHidden/>
          </w:rPr>
          <w:fldChar w:fldCharType="separate"/>
        </w:r>
        <w:r w:rsidR="00217252">
          <w:rPr>
            <w:noProof/>
            <w:webHidden/>
          </w:rPr>
          <w:t>27</w:t>
        </w:r>
        <w:r w:rsidR="00764178">
          <w:rPr>
            <w:noProof/>
            <w:webHidden/>
          </w:rPr>
          <w:fldChar w:fldCharType="end"/>
        </w:r>
      </w:hyperlink>
    </w:p>
    <w:p w14:paraId="345C916C" w14:textId="5FEC8F2D" w:rsidR="00764178" w:rsidRDefault="004952BF">
      <w:pPr>
        <w:pStyle w:val="Verzeichnis3"/>
        <w:tabs>
          <w:tab w:val="left" w:pos="1320"/>
          <w:tab w:val="right" w:leader="dot" w:pos="8494"/>
        </w:tabs>
        <w:rPr>
          <w:rFonts w:asciiTheme="minorHAnsi" w:eastAsiaTheme="minorEastAsia" w:hAnsiTheme="minorHAnsi"/>
          <w:noProof/>
          <w:sz w:val="22"/>
          <w:szCs w:val="22"/>
        </w:rPr>
      </w:pPr>
      <w:hyperlink w:anchor="_Toc84414054" w:history="1">
        <w:r w:rsidR="00764178" w:rsidRPr="00F54F7A">
          <w:rPr>
            <w:rStyle w:val="Hyperlink"/>
            <w:noProof/>
          </w:rPr>
          <w:t>2.6.2</w:t>
        </w:r>
        <w:r w:rsidR="00764178">
          <w:rPr>
            <w:rFonts w:asciiTheme="minorHAnsi" w:eastAsiaTheme="minorEastAsia" w:hAnsiTheme="minorHAnsi"/>
            <w:noProof/>
            <w:sz w:val="22"/>
            <w:szCs w:val="22"/>
          </w:rPr>
          <w:tab/>
        </w:r>
        <w:r w:rsidR="00764178" w:rsidRPr="00F54F7A">
          <w:rPr>
            <w:rStyle w:val="Hyperlink"/>
            <w:noProof/>
          </w:rPr>
          <w:t>Monitoring der Analgosedierung</w:t>
        </w:r>
        <w:r w:rsidR="00764178">
          <w:rPr>
            <w:noProof/>
            <w:webHidden/>
          </w:rPr>
          <w:tab/>
        </w:r>
        <w:r w:rsidR="00764178">
          <w:rPr>
            <w:noProof/>
            <w:webHidden/>
          </w:rPr>
          <w:fldChar w:fldCharType="begin"/>
        </w:r>
        <w:r w:rsidR="00764178">
          <w:rPr>
            <w:noProof/>
            <w:webHidden/>
          </w:rPr>
          <w:instrText xml:space="preserve"> PAGEREF _Toc84414054 \h </w:instrText>
        </w:r>
        <w:r w:rsidR="00764178">
          <w:rPr>
            <w:noProof/>
            <w:webHidden/>
          </w:rPr>
        </w:r>
        <w:r w:rsidR="00764178">
          <w:rPr>
            <w:noProof/>
            <w:webHidden/>
          </w:rPr>
          <w:fldChar w:fldCharType="separate"/>
        </w:r>
        <w:r w:rsidR="00217252">
          <w:rPr>
            <w:noProof/>
            <w:webHidden/>
          </w:rPr>
          <w:t>29</w:t>
        </w:r>
        <w:r w:rsidR="00764178">
          <w:rPr>
            <w:noProof/>
            <w:webHidden/>
          </w:rPr>
          <w:fldChar w:fldCharType="end"/>
        </w:r>
      </w:hyperlink>
    </w:p>
    <w:p w14:paraId="5E43A690" w14:textId="038425EC" w:rsidR="00764178" w:rsidRDefault="004952BF">
      <w:pPr>
        <w:pStyle w:val="Verzeichnis3"/>
        <w:tabs>
          <w:tab w:val="left" w:pos="1320"/>
          <w:tab w:val="right" w:leader="dot" w:pos="8494"/>
        </w:tabs>
        <w:rPr>
          <w:rFonts w:asciiTheme="minorHAnsi" w:eastAsiaTheme="minorEastAsia" w:hAnsiTheme="minorHAnsi"/>
          <w:noProof/>
          <w:sz w:val="22"/>
          <w:szCs w:val="22"/>
        </w:rPr>
      </w:pPr>
      <w:hyperlink w:anchor="_Toc84414055" w:history="1">
        <w:r w:rsidR="00764178" w:rsidRPr="00F54F7A">
          <w:rPr>
            <w:rStyle w:val="Hyperlink"/>
            <w:noProof/>
          </w:rPr>
          <w:t>2.6.3</w:t>
        </w:r>
        <w:r w:rsidR="00764178">
          <w:rPr>
            <w:rFonts w:asciiTheme="minorHAnsi" w:eastAsiaTheme="minorEastAsia" w:hAnsiTheme="minorHAnsi"/>
            <w:noProof/>
            <w:sz w:val="22"/>
            <w:szCs w:val="22"/>
          </w:rPr>
          <w:tab/>
        </w:r>
        <w:r w:rsidR="00764178" w:rsidRPr="00F54F7A">
          <w:rPr>
            <w:rStyle w:val="Hyperlink"/>
            <w:noProof/>
          </w:rPr>
          <w:t>Medikationsreduktionsplan</w:t>
        </w:r>
        <w:r w:rsidR="00764178">
          <w:rPr>
            <w:noProof/>
            <w:webHidden/>
          </w:rPr>
          <w:tab/>
        </w:r>
        <w:r w:rsidR="00764178">
          <w:rPr>
            <w:noProof/>
            <w:webHidden/>
          </w:rPr>
          <w:fldChar w:fldCharType="begin"/>
        </w:r>
        <w:r w:rsidR="00764178">
          <w:rPr>
            <w:noProof/>
            <w:webHidden/>
          </w:rPr>
          <w:instrText xml:space="preserve"> PAGEREF _Toc84414055 \h </w:instrText>
        </w:r>
        <w:r w:rsidR="00764178">
          <w:rPr>
            <w:noProof/>
            <w:webHidden/>
          </w:rPr>
        </w:r>
        <w:r w:rsidR="00764178">
          <w:rPr>
            <w:noProof/>
            <w:webHidden/>
          </w:rPr>
          <w:fldChar w:fldCharType="separate"/>
        </w:r>
        <w:r w:rsidR="00217252">
          <w:rPr>
            <w:noProof/>
            <w:webHidden/>
          </w:rPr>
          <w:t>34</w:t>
        </w:r>
        <w:r w:rsidR="00764178">
          <w:rPr>
            <w:noProof/>
            <w:webHidden/>
          </w:rPr>
          <w:fldChar w:fldCharType="end"/>
        </w:r>
      </w:hyperlink>
    </w:p>
    <w:p w14:paraId="6459C358" w14:textId="08AABFBF" w:rsidR="00764178" w:rsidRDefault="004952BF">
      <w:pPr>
        <w:pStyle w:val="Verzeichnis3"/>
        <w:tabs>
          <w:tab w:val="left" w:pos="1320"/>
          <w:tab w:val="right" w:leader="dot" w:pos="8494"/>
        </w:tabs>
        <w:rPr>
          <w:rFonts w:asciiTheme="minorHAnsi" w:eastAsiaTheme="minorEastAsia" w:hAnsiTheme="minorHAnsi"/>
          <w:noProof/>
          <w:sz w:val="22"/>
          <w:szCs w:val="22"/>
        </w:rPr>
      </w:pPr>
      <w:hyperlink w:anchor="_Toc84414056" w:history="1">
        <w:r w:rsidR="00764178" w:rsidRPr="00F54F7A">
          <w:rPr>
            <w:rStyle w:val="Hyperlink"/>
            <w:rFonts w:eastAsia="Times New Roman"/>
            <w:noProof/>
          </w:rPr>
          <w:t>2.6.4</w:t>
        </w:r>
        <w:r w:rsidR="00764178">
          <w:rPr>
            <w:rFonts w:asciiTheme="minorHAnsi" w:eastAsiaTheme="minorEastAsia" w:hAnsiTheme="minorHAnsi"/>
            <w:noProof/>
            <w:sz w:val="22"/>
            <w:szCs w:val="22"/>
          </w:rPr>
          <w:tab/>
        </w:r>
        <w:r w:rsidR="00764178" w:rsidRPr="00F54F7A">
          <w:rPr>
            <w:rStyle w:val="Hyperlink"/>
            <w:rFonts w:eastAsia="Times New Roman"/>
            <w:noProof/>
          </w:rPr>
          <w:t>Prävention und Management des Delirs</w:t>
        </w:r>
        <w:r w:rsidR="00764178">
          <w:rPr>
            <w:noProof/>
            <w:webHidden/>
          </w:rPr>
          <w:tab/>
        </w:r>
        <w:r w:rsidR="00764178">
          <w:rPr>
            <w:noProof/>
            <w:webHidden/>
          </w:rPr>
          <w:fldChar w:fldCharType="begin"/>
        </w:r>
        <w:r w:rsidR="00764178">
          <w:rPr>
            <w:noProof/>
            <w:webHidden/>
          </w:rPr>
          <w:instrText xml:space="preserve"> PAGEREF _Toc84414056 \h </w:instrText>
        </w:r>
        <w:r w:rsidR="00764178">
          <w:rPr>
            <w:noProof/>
            <w:webHidden/>
          </w:rPr>
        </w:r>
        <w:r w:rsidR="00764178">
          <w:rPr>
            <w:noProof/>
            <w:webHidden/>
          </w:rPr>
          <w:fldChar w:fldCharType="separate"/>
        </w:r>
        <w:r w:rsidR="00217252">
          <w:rPr>
            <w:noProof/>
            <w:webHidden/>
          </w:rPr>
          <w:t>35</w:t>
        </w:r>
        <w:r w:rsidR="00764178">
          <w:rPr>
            <w:noProof/>
            <w:webHidden/>
          </w:rPr>
          <w:fldChar w:fldCharType="end"/>
        </w:r>
      </w:hyperlink>
    </w:p>
    <w:p w14:paraId="62A7E96C" w14:textId="7747C9C9" w:rsidR="00764178" w:rsidRDefault="004952BF">
      <w:pPr>
        <w:pStyle w:val="Verzeichnis3"/>
        <w:tabs>
          <w:tab w:val="left" w:pos="1320"/>
          <w:tab w:val="right" w:leader="dot" w:pos="8494"/>
        </w:tabs>
        <w:rPr>
          <w:rFonts w:asciiTheme="minorHAnsi" w:eastAsiaTheme="minorEastAsia" w:hAnsiTheme="minorHAnsi"/>
          <w:noProof/>
          <w:sz w:val="22"/>
          <w:szCs w:val="22"/>
        </w:rPr>
      </w:pPr>
      <w:hyperlink w:anchor="_Toc84414057" w:history="1">
        <w:r w:rsidR="00764178" w:rsidRPr="00F54F7A">
          <w:rPr>
            <w:rStyle w:val="Hyperlink"/>
            <w:noProof/>
          </w:rPr>
          <w:t>2.6.5</w:t>
        </w:r>
        <w:r w:rsidR="00764178">
          <w:rPr>
            <w:rFonts w:asciiTheme="minorHAnsi" w:eastAsiaTheme="minorEastAsia" w:hAnsiTheme="minorHAnsi"/>
            <w:noProof/>
            <w:sz w:val="22"/>
            <w:szCs w:val="22"/>
          </w:rPr>
          <w:tab/>
        </w:r>
        <w:r w:rsidR="00764178" w:rsidRPr="00F54F7A">
          <w:rPr>
            <w:rStyle w:val="Hyperlink"/>
            <w:noProof/>
          </w:rPr>
          <w:t>Entzugs- und Deliriums Monitoring mittels SOS-PD Score</w:t>
        </w:r>
        <w:r w:rsidR="00764178">
          <w:rPr>
            <w:noProof/>
            <w:webHidden/>
          </w:rPr>
          <w:tab/>
        </w:r>
        <w:r w:rsidR="00764178">
          <w:rPr>
            <w:noProof/>
            <w:webHidden/>
          </w:rPr>
          <w:fldChar w:fldCharType="begin"/>
        </w:r>
        <w:r w:rsidR="00764178">
          <w:rPr>
            <w:noProof/>
            <w:webHidden/>
          </w:rPr>
          <w:instrText xml:space="preserve"> PAGEREF _Toc84414057 \h </w:instrText>
        </w:r>
        <w:r w:rsidR="00764178">
          <w:rPr>
            <w:noProof/>
            <w:webHidden/>
          </w:rPr>
        </w:r>
        <w:r w:rsidR="00764178">
          <w:rPr>
            <w:noProof/>
            <w:webHidden/>
          </w:rPr>
          <w:fldChar w:fldCharType="separate"/>
        </w:r>
        <w:r w:rsidR="00217252">
          <w:rPr>
            <w:noProof/>
            <w:webHidden/>
          </w:rPr>
          <w:t>37</w:t>
        </w:r>
        <w:r w:rsidR="00764178">
          <w:rPr>
            <w:noProof/>
            <w:webHidden/>
          </w:rPr>
          <w:fldChar w:fldCharType="end"/>
        </w:r>
      </w:hyperlink>
    </w:p>
    <w:p w14:paraId="5EB2C7FF" w14:textId="7BE24A0F" w:rsidR="00764178" w:rsidRDefault="004952BF">
      <w:pPr>
        <w:pStyle w:val="Verzeichnis2"/>
        <w:tabs>
          <w:tab w:val="left" w:pos="880"/>
          <w:tab w:val="right" w:leader="dot" w:pos="8494"/>
        </w:tabs>
        <w:rPr>
          <w:rFonts w:asciiTheme="minorHAnsi" w:eastAsiaTheme="minorEastAsia" w:hAnsiTheme="minorHAnsi"/>
          <w:noProof/>
          <w:sz w:val="22"/>
          <w:szCs w:val="22"/>
        </w:rPr>
      </w:pPr>
      <w:hyperlink w:anchor="_Toc84414058" w:history="1">
        <w:r w:rsidR="00764178" w:rsidRPr="00F54F7A">
          <w:rPr>
            <w:rStyle w:val="Hyperlink"/>
            <w:noProof/>
          </w:rPr>
          <w:t>2.7</w:t>
        </w:r>
        <w:r w:rsidR="00764178">
          <w:rPr>
            <w:rFonts w:asciiTheme="minorHAnsi" w:eastAsiaTheme="minorEastAsia" w:hAnsiTheme="minorHAnsi"/>
            <w:noProof/>
            <w:sz w:val="22"/>
            <w:szCs w:val="22"/>
          </w:rPr>
          <w:tab/>
        </w:r>
        <w:r w:rsidR="00764178" w:rsidRPr="00F54F7A">
          <w:rPr>
            <w:rStyle w:val="Hyperlink"/>
            <w:noProof/>
          </w:rPr>
          <w:t>Ethik</w:t>
        </w:r>
        <w:r w:rsidR="00764178">
          <w:rPr>
            <w:noProof/>
            <w:webHidden/>
          </w:rPr>
          <w:tab/>
        </w:r>
        <w:r w:rsidR="00764178">
          <w:rPr>
            <w:noProof/>
            <w:webHidden/>
          </w:rPr>
          <w:fldChar w:fldCharType="begin"/>
        </w:r>
        <w:r w:rsidR="00764178">
          <w:rPr>
            <w:noProof/>
            <w:webHidden/>
          </w:rPr>
          <w:instrText xml:space="preserve"> PAGEREF _Toc84414058 \h </w:instrText>
        </w:r>
        <w:r w:rsidR="00764178">
          <w:rPr>
            <w:noProof/>
            <w:webHidden/>
          </w:rPr>
        </w:r>
        <w:r w:rsidR="00764178">
          <w:rPr>
            <w:noProof/>
            <w:webHidden/>
          </w:rPr>
          <w:fldChar w:fldCharType="separate"/>
        </w:r>
        <w:r w:rsidR="00217252">
          <w:rPr>
            <w:noProof/>
            <w:webHidden/>
          </w:rPr>
          <w:t>38</w:t>
        </w:r>
        <w:r w:rsidR="00764178">
          <w:rPr>
            <w:noProof/>
            <w:webHidden/>
          </w:rPr>
          <w:fldChar w:fldCharType="end"/>
        </w:r>
      </w:hyperlink>
    </w:p>
    <w:p w14:paraId="0BAF73D5" w14:textId="3B1EDA75" w:rsidR="00764178" w:rsidRDefault="004952BF">
      <w:pPr>
        <w:pStyle w:val="Verzeichnis1"/>
        <w:tabs>
          <w:tab w:val="left" w:pos="480"/>
          <w:tab w:val="right" w:leader="dot" w:pos="8494"/>
        </w:tabs>
        <w:rPr>
          <w:rFonts w:asciiTheme="minorHAnsi" w:eastAsiaTheme="minorEastAsia" w:hAnsiTheme="minorHAnsi"/>
          <w:noProof/>
          <w:sz w:val="22"/>
          <w:szCs w:val="22"/>
        </w:rPr>
      </w:pPr>
      <w:hyperlink w:anchor="_Toc84414059" w:history="1">
        <w:r w:rsidR="00764178" w:rsidRPr="00F54F7A">
          <w:rPr>
            <w:rStyle w:val="Hyperlink"/>
            <w:noProof/>
          </w:rPr>
          <w:t>3</w:t>
        </w:r>
        <w:r w:rsidR="00764178">
          <w:rPr>
            <w:rFonts w:asciiTheme="minorHAnsi" w:eastAsiaTheme="minorEastAsia" w:hAnsiTheme="minorHAnsi"/>
            <w:noProof/>
            <w:sz w:val="22"/>
            <w:szCs w:val="22"/>
          </w:rPr>
          <w:tab/>
        </w:r>
        <w:r w:rsidR="00764178" w:rsidRPr="00F54F7A">
          <w:rPr>
            <w:rStyle w:val="Hyperlink"/>
            <w:noProof/>
          </w:rPr>
          <w:t>Ergebnisse</w:t>
        </w:r>
        <w:r w:rsidR="00764178">
          <w:rPr>
            <w:noProof/>
            <w:webHidden/>
          </w:rPr>
          <w:tab/>
        </w:r>
        <w:r w:rsidR="00764178">
          <w:rPr>
            <w:noProof/>
            <w:webHidden/>
          </w:rPr>
          <w:fldChar w:fldCharType="begin"/>
        </w:r>
        <w:r w:rsidR="00764178">
          <w:rPr>
            <w:noProof/>
            <w:webHidden/>
          </w:rPr>
          <w:instrText xml:space="preserve"> PAGEREF _Toc84414059 \h </w:instrText>
        </w:r>
        <w:r w:rsidR="00764178">
          <w:rPr>
            <w:noProof/>
            <w:webHidden/>
          </w:rPr>
        </w:r>
        <w:r w:rsidR="00764178">
          <w:rPr>
            <w:noProof/>
            <w:webHidden/>
          </w:rPr>
          <w:fldChar w:fldCharType="separate"/>
        </w:r>
        <w:r w:rsidR="00217252">
          <w:rPr>
            <w:noProof/>
            <w:webHidden/>
          </w:rPr>
          <w:t>39</w:t>
        </w:r>
        <w:r w:rsidR="00764178">
          <w:rPr>
            <w:noProof/>
            <w:webHidden/>
          </w:rPr>
          <w:fldChar w:fldCharType="end"/>
        </w:r>
      </w:hyperlink>
    </w:p>
    <w:p w14:paraId="64FB5EF6" w14:textId="4ECF71AB" w:rsidR="00764178" w:rsidRDefault="004952BF">
      <w:pPr>
        <w:pStyle w:val="Verzeichnis2"/>
        <w:tabs>
          <w:tab w:val="left" w:pos="880"/>
          <w:tab w:val="right" w:leader="dot" w:pos="8494"/>
        </w:tabs>
        <w:rPr>
          <w:rFonts w:asciiTheme="minorHAnsi" w:eastAsiaTheme="minorEastAsia" w:hAnsiTheme="minorHAnsi"/>
          <w:noProof/>
          <w:sz w:val="22"/>
          <w:szCs w:val="22"/>
        </w:rPr>
      </w:pPr>
      <w:hyperlink w:anchor="_Toc84414060" w:history="1">
        <w:r w:rsidR="00764178" w:rsidRPr="00F54F7A">
          <w:rPr>
            <w:rStyle w:val="Hyperlink"/>
            <w:noProof/>
          </w:rPr>
          <w:t>3.1</w:t>
        </w:r>
        <w:r w:rsidR="00764178">
          <w:rPr>
            <w:rFonts w:asciiTheme="minorHAnsi" w:eastAsiaTheme="minorEastAsia" w:hAnsiTheme="minorHAnsi"/>
            <w:noProof/>
            <w:sz w:val="22"/>
            <w:szCs w:val="22"/>
          </w:rPr>
          <w:tab/>
        </w:r>
        <w:r w:rsidR="00764178" w:rsidRPr="00F54F7A">
          <w:rPr>
            <w:rStyle w:val="Hyperlink"/>
            <w:noProof/>
          </w:rPr>
          <w:t>Patientencharakteristiken</w:t>
        </w:r>
        <w:r w:rsidR="00764178">
          <w:rPr>
            <w:noProof/>
            <w:webHidden/>
          </w:rPr>
          <w:tab/>
        </w:r>
        <w:r w:rsidR="00764178">
          <w:rPr>
            <w:noProof/>
            <w:webHidden/>
          </w:rPr>
          <w:fldChar w:fldCharType="begin"/>
        </w:r>
        <w:r w:rsidR="00764178">
          <w:rPr>
            <w:noProof/>
            <w:webHidden/>
          </w:rPr>
          <w:instrText xml:space="preserve"> PAGEREF _Toc84414060 \h </w:instrText>
        </w:r>
        <w:r w:rsidR="00764178">
          <w:rPr>
            <w:noProof/>
            <w:webHidden/>
          </w:rPr>
        </w:r>
        <w:r w:rsidR="00764178">
          <w:rPr>
            <w:noProof/>
            <w:webHidden/>
          </w:rPr>
          <w:fldChar w:fldCharType="separate"/>
        </w:r>
        <w:r w:rsidR="00217252">
          <w:rPr>
            <w:noProof/>
            <w:webHidden/>
          </w:rPr>
          <w:t>39</w:t>
        </w:r>
        <w:r w:rsidR="00764178">
          <w:rPr>
            <w:noProof/>
            <w:webHidden/>
          </w:rPr>
          <w:fldChar w:fldCharType="end"/>
        </w:r>
      </w:hyperlink>
    </w:p>
    <w:p w14:paraId="1A76E022" w14:textId="044EBE77" w:rsidR="00764178" w:rsidRDefault="004952BF">
      <w:pPr>
        <w:pStyle w:val="Verzeichnis2"/>
        <w:tabs>
          <w:tab w:val="left" w:pos="880"/>
          <w:tab w:val="right" w:leader="dot" w:pos="8494"/>
        </w:tabs>
        <w:rPr>
          <w:rFonts w:asciiTheme="minorHAnsi" w:eastAsiaTheme="minorEastAsia" w:hAnsiTheme="minorHAnsi"/>
          <w:noProof/>
          <w:sz w:val="22"/>
          <w:szCs w:val="22"/>
        </w:rPr>
      </w:pPr>
      <w:hyperlink w:anchor="_Toc84414061" w:history="1">
        <w:r w:rsidR="00764178" w:rsidRPr="00F54F7A">
          <w:rPr>
            <w:rStyle w:val="Hyperlink"/>
            <w:noProof/>
          </w:rPr>
          <w:t>3.2</w:t>
        </w:r>
        <w:r w:rsidR="00764178">
          <w:rPr>
            <w:rFonts w:asciiTheme="minorHAnsi" w:eastAsiaTheme="minorEastAsia" w:hAnsiTheme="minorHAnsi"/>
            <w:noProof/>
            <w:sz w:val="22"/>
            <w:szCs w:val="22"/>
          </w:rPr>
          <w:tab/>
        </w:r>
        <w:r w:rsidR="00764178" w:rsidRPr="00F54F7A">
          <w:rPr>
            <w:rStyle w:val="Hyperlink"/>
            <w:noProof/>
          </w:rPr>
          <w:t>Medikationen während der BT-Periode</w:t>
        </w:r>
        <w:r w:rsidR="00764178">
          <w:rPr>
            <w:noProof/>
            <w:webHidden/>
          </w:rPr>
          <w:tab/>
        </w:r>
        <w:r w:rsidR="00764178">
          <w:rPr>
            <w:noProof/>
            <w:webHidden/>
          </w:rPr>
          <w:fldChar w:fldCharType="begin"/>
        </w:r>
        <w:r w:rsidR="00764178">
          <w:rPr>
            <w:noProof/>
            <w:webHidden/>
          </w:rPr>
          <w:instrText xml:space="preserve"> PAGEREF _Toc84414061 \h </w:instrText>
        </w:r>
        <w:r w:rsidR="00764178">
          <w:rPr>
            <w:noProof/>
            <w:webHidden/>
          </w:rPr>
        </w:r>
        <w:r w:rsidR="00764178">
          <w:rPr>
            <w:noProof/>
            <w:webHidden/>
          </w:rPr>
          <w:fldChar w:fldCharType="separate"/>
        </w:r>
        <w:r w:rsidR="00217252">
          <w:rPr>
            <w:noProof/>
            <w:webHidden/>
          </w:rPr>
          <w:t>41</w:t>
        </w:r>
        <w:r w:rsidR="00764178">
          <w:rPr>
            <w:noProof/>
            <w:webHidden/>
          </w:rPr>
          <w:fldChar w:fldCharType="end"/>
        </w:r>
      </w:hyperlink>
    </w:p>
    <w:p w14:paraId="5D8126E1" w14:textId="44829C2D" w:rsidR="00764178" w:rsidRDefault="004952BF">
      <w:pPr>
        <w:pStyle w:val="Verzeichnis2"/>
        <w:tabs>
          <w:tab w:val="left" w:pos="880"/>
          <w:tab w:val="right" w:leader="dot" w:pos="8494"/>
        </w:tabs>
        <w:rPr>
          <w:rFonts w:asciiTheme="minorHAnsi" w:eastAsiaTheme="minorEastAsia" w:hAnsiTheme="minorHAnsi"/>
          <w:noProof/>
          <w:sz w:val="22"/>
          <w:szCs w:val="22"/>
        </w:rPr>
      </w:pPr>
      <w:hyperlink w:anchor="_Toc84414062" w:history="1">
        <w:r w:rsidR="00764178" w:rsidRPr="00F54F7A">
          <w:rPr>
            <w:rStyle w:val="Hyperlink"/>
            <w:noProof/>
          </w:rPr>
          <w:t>3.3</w:t>
        </w:r>
        <w:r w:rsidR="00764178">
          <w:rPr>
            <w:rFonts w:asciiTheme="minorHAnsi" w:eastAsiaTheme="minorEastAsia" w:hAnsiTheme="minorHAnsi"/>
            <w:noProof/>
            <w:sz w:val="22"/>
            <w:szCs w:val="22"/>
          </w:rPr>
          <w:tab/>
        </w:r>
        <w:r w:rsidR="00764178" w:rsidRPr="00F54F7A">
          <w:rPr>
            <w:rStyle w:val="Hyperlink"/>
            <w:noProof/>
          </w:rPr>
          <w:t>Verlauf nach der BT-Behandlung</w:t>
        </w:r>
        <w:r w:rsidR="00764178">
          <w:rPr>
            <w:noProof/>
            <w:webHidden/>
          </w:rPr>
          <w:tab/>
        </w:r>
        <w:r w:rsidR="00764178">
          <w:rPr>
            <w:noProof/>
            <w:webHidden/>
          </w:rPr>
          <w:fldChar w:fldCharType="begin"/>
        </w:r>
        <w:r w:rsidR="00764178">
          <w:rPr>
            <w:noProof/>
            <w:webHidden/>
          </w:rPr>
          <w:instrText xml:space="preserve"> PAGEREF _Toc84414062 \h </w:instrText>
        </w:r>
        <w:r w:rsidR="00764178">
          <w:rPr>
            <w:noProof/>
            <w:webHidden/>
          </w:rPr>
        </w:r>
        <w:r w:rsidR="00764178">
          <w:rPr>
            <w:noProof/>
            <w:webHidden/>
          </w:rPr>
          <w:fldChar w:fldCharType="separate"/>
        </w:r>
        <w:r w:rsidR="00217252">
          <w:rPr>
            <w:noProof/>
            <w:webHidden/>
          </w:rPr>
          <w:t>42</w:t>
        </w:r>
        <w:r w:rsidR="00764178">
          <w:rPr>
            <w:noProof/>
            <w:webHidden/>
          </w:rPr>
          <w:fldChar w:fldCharType="end"/>
        </w:r>
      </w:hyperlink>
    </w:p>
    <w:p w14:paraId="3EBD7E39" w14:textId="736CAEC6" w:rsidR="00764178" w:rsidRDefault="004952BF">
      <w:pPr>
        <w:pStyle w:val="Verzeichnis2"/>
        <w:tabs>
          <w:tab w:val="left" w:pos="880"/>
          <w:tab w:val="right" w:leader="dot" w:pos="8494"/>
        </w:tabs>
        <w:rPr>
          <w:rFonts w:asciiTheme="minorHAnsi" w:eastAsiaTheme="minorEastAsia" w:hAnsiTheme="minorHAnsi"/>
          <w:noProof/>
          <w:sz w:val="22"/>
          <w:szCs w:val="22"/>
        </w:rPr>
      </w:pPr>
      <w:hyperlink w:anchor="_Toc84414063" w:history="1">
        <w:r w:rsidR="00764178" w:rsidRPr="00F54F7A">
          <w:rPr>
            <w:rStyle w:val="Hyperlink"/>
            <w:noProof/>
          </w:rPr>
          <w:t>3.4</w:t>
        </w:r>
        <w:r w:rsidR="00764178">
          <w:rPr>
            <w:rFonts w:asciiTheme="minorHAnsi" w:eastAsiaTheme="minorEastAsia" w:hAnsiTheme="minorHAnsi"/>
            <w:noProof/>
            <w:sz w:val="22"/>
            <w:szCs w:val="22"/>
          </w:rPr>
          <w:tab/>
        </w:r>
        <w:r w:rsidR="00764178" w:rsidRPr="00F54F7A">
          <w:rPr>
            <w:rStyle w:val="Hyperlink"/>
            <w:noProof/>
          </w:rPr>
          <w:t>Ergebnisse des Analgosedierungsmonitorings</w:t>
        </w:r>
        <w:r w:rsidR="00764178">
          <w:rPr>
            <w:noProof/>
            <w:webHidden/>
          </w:rPr>
          <w:tab/>
        </w:r>
        <w:r w:rsidR="00764178">
          <w:rPr>
            <w:noProof/>
            <w:webHidden/>
          </w:rPr>
          <w:fldChar w:fldCharType="begin"/>
        </w:r>
        <w:r w:rsidR="00764178">
          <w:rPr>
            <w:noProof/>
            <w:webHidden/>
          </w:rPr>
          <w:instrText xml:space="preserve"> PAGEREF _Toc84414063 \h </w:instrText>
        </w:r>
        <w:r w:rsidR="00764178">
          <w:rPr>
            <w:noProof/>
            <w:webHidden/>
          </w:rPr>
        </w:r>
        <w:r w:rsidR="00764178">
          <w:rPr>
            <w:noProof/>
            <w:webHidden/>
          </w:rPr>
          <w:fldChar w:fldCharType="separate"/>
        </w:r>
        <w:r w:rsidR="00217252">
          <w:rPr>
            <w:noProof/>
            <w:webHidden/>
          </w:rPr>
          <w:t>43</w:t>
        </w:r>
        <w:r w:rsidR="00764178">
          <w:rPr>
            <w:noProof/>
            <w:webHidden/>
          </w:rPr>
          <w:fldChar w:fldCharType="end"/>
        </w:r>
      </w:hyperlink>
    </w:p>
    <w:p w14:paraId="06A02D8C" w14:textId="7BDCBB94" w:rsidR="00764178" w:rsidRDefault="004952BF">
      <w:pPr>
        <w:pStyle w:val="Verzeichnis2"/>
        <w:tabs>
          <w:tab w:val="left" w:pos="880"/>
          <w:tab w:val="right" w:leader="dot" w:pos="8494"/>
        </w:tabs>
        <w:rPr>
          <w:rFonts w:asciiTheme="minorHAnsi" w:eastAsiaTheme="minorEastAsia" w:hAnsiTheme="minorHAnsi"/>
          <w:noProof/>
          <w:sz w:val="22"/>
          <w:szCs w:val="22"/>
        </w:rPr>
      </w:pPr>
      <w:hyperlink w:anchor="_Toc84414064" w:history="1">
        <w:r w:rsidR="00764178" w:rsidRPr="00F54F7A">
          <w:rPr>
            <w:rStyle w:val="Hyperlink"/>
            <w:noProof/>
          </w:rPr>
          <w:t>3.5</w:t>
        </w:r>
        <w:r w:rsidR="00764178">
          <w:rPr>
            <w:rFonts w:asciiTheme="minorHAnsi" w:eastAsiaTheme="minorEastAsia" w:hAnsiTheme="minorHAnsi"/>
            <w:noProof/>
            <w:sz w:val="22"/>
            <w:szCs w:val="22"/>
          </w:rPr>
          <w:tab/>
        </w:r>
        <w:r w:rsidR="00764178" w:rsidRPr="00F54F7A">
          <w:rPr>
            <w:rStyle w:val="Hyperlink"/>
            <w:noProof/>
          </w:rPr>
          <w:t>Ergebnisse des SOS-PD-Scores</w:t>
        </w:r>
        <w:r w:rsidR="00764178">
          <w:rPr>
            <w:noProof/>
            <w:webHidden/>
          </w:rPr>
          <w:tab/>
        </w:r>
        <w:r w:rsidR="00764178">
          <w:rPr>
            <w:noProof/>
            <w:webHidden/>
          </w:rPr>
          <w:fldChar w:fldCharType="begin"/>
        </w:r>
        <w:r w:rsidR="00764178">
          <w:rPr>
            <w:noProof/>
            <w:webHidden/>
          </w:rPr>
          <w:instrText xml:space="preserve"> PAGEREF _Toc84414064 \h </w:instrText>
        </w:r>
        <w:r w:rsidR="00764178">
          <w:rPr>
            <w:noProof/>
            <w:webHidden/>
          </w:rPr>
        </w:r>
        <w:r w:rsidR="00764178">
          <w:rPr>
            <w:noProof/>
            <w:webHidden/>
          </w:rPr>
          <w:fldChar w:fldCharType="separate"/>
        </w:r>
        <w:r w:rsidR="00217252">
          <w:rPr>
            <w:noProof/>
            <w:webHidden/>
          </w:rPr>
          <w:t>45</w:t>
        </w:r>
        <w:r w:rsidR="00764178">
          <w:rPr>
            <w:noProof/>
            <w:webHidden/>
          </w:rPr>
          <w:fldChar w:fldCharType="end"/>
        </w:r>
      </w:hyperlink>
    </w:p>
    <w:p w14:paraId="4A00095C" w14:textId="69D7557E" w:rsidR="00764178" w:rsidRDefault="004952BF">
      <w:pPr>
        <w:pStyle w:val="Verzeichnis2"/>
        <w:tabs>
          <w:tab w:val="left" w:pos="880"/>
          <w:tab w:val="right" w:leader="dot" w:pos="8494"/>
        </w:tabs>
        <w:rPr>
          <w:rFonts w:asciiTheme="minorHAnsi" w:eastAsiaTheme="minorEastAsia" w:hAnsiTheme="minorHAnsi"/>
          <w:noProof/>
          <w:sz w:val="22"/>
          <w:szCs w:val="22"/>
        </w:rPr>
      </w:pPr>
      <w:hyperlink w:anchor="_Toc84414065" w:history="1">
        <w:r w:rsidR="00764178" w:rsidRPr="00F54F7A">
          <w:rPr>
            <w:rStyle w:val="Hyperlink"/>
            <w:noProof/>
          </w:rPr>
          <w:t>3.6</w:t>
        </w:r>
        <w:r w:rsidR="00764178">
          <w:rPr>
            <w:rFonts w:asciiTheme="minorHAnsi" w:eastAsiaTheme="minorEastAsia" w:hAnsiTheme="minorHAnsi"/>
            <w:noProof/>
            <w:sz w:val="22"/>
            <w:szCs w:val="22"/>
          </w:rPr>
          <w:tab/>
        </w:r>
        <w:r w:rsidR="00764178" w:rsidRPr="00F54F7A">
          <w:rPr>
            <w:rStyle w:val="Hyperlink"/>
            <w:noProof/>
          </w:rPr>
          <w:t>Komplikationen</w:t>
        </w:r>
        <w:r w:rsidR="00764178">
          <w:rPr>
            <w:noProof/>
            <w:webHidden/>
          </w:rPr>
          <w:tab/>
        </w:r>
        <w:r w:rsidR="00764178">
          <w:rPr>
            <w:noProof/>
            <w:webHidden/>
          </w:rPr>
          <w:fldChar w:fldCharType="begin"/>
        </w:r>
        <w:r w:rsidR="00764178">
          <w:rPr>
            <w:noProof/>
            <w:webHidden/>
          </w:rPr>
          <w:instrText xml:space="preserve"> PAGEREF _Toc84414065 \h </w:instrText>
        </w:r>
        <w:r w:rsidR="00764178">
          <w:rPr>
            <w:noProof/>
            <w:webHidden/>
          </w:rPr>
        </w:r>
        <w:r w:rsidR="00764178">
          <w:rPr>
            <w:noProof/>
            <w:webHidden/>
          </w:rPr>
          <w:fldChar w:fldCharType="separate"/>
        </w:r>
        <w:r w:rsidR="00217252">
          <w:rPr>
            <w:noProof/>
            <w:webHidden/>
          </w:rPr>
          <w:t>45</w:t>
        </w:r>
        <w:r w:rsidR="00764178">
          <w:rPr>
            <w:noProof/>
            <w:webHidden/>
          </w:rPr>
          <w:fldChar w:fldCharType="end"/>
        </w:r>
      </w:hyperlink>
    </w:p>
    <w:p w14:paraId="7E73DC6B" w14:textId="2DE07AF0" w:rsidR="00764178" w:rsidRDefault="004952BF">
      <w:pPr>
        <w:pStyle w:val="Verzeichnis1"/>
        <w:tabs>
          <w:tab w:val="left" w:pos="480"/>
          <w:tab w:val="right" w:leader="dot" w:pos="8494"/>
        </w:tabs>
        <w:rPr>
          <w:rFonts w:asciiTheme="minorHAnsi" w:eastAsiaTheme="minorEastAsia" w:hAnsiTheme="minorHAnsi"/>
          <w:noProof/>
          <w:sz w:val="22"/>
          <w:szCs w:val="22"/>
        </w:rPr>
      </w:pPr>
      <w:hyperlink w:anchor="_Toc84414066" w:history="1">
        <w:r w:rsidR="00764178" w:rsidRPr="00F54F7A">
          <w:rPr>
            <w:rStyle w:val="Hyperlink"/>
            <w:noProof/>
          </w:rPr>
          <w:t>4</w:t>
        </w:r>
        <w:r w:rsidR="00764178">
          <w:rPr>
            <w:rFonts w:asciiTheme="minorHAnsi" w:eastAsiaTheme="minorEastAsia" w:hAnsiTheme="minorHAnsi"/>
            <w:noProof/>
            <w:sz w:val="22"/>
            <w:szCs w:val="22"/>
          </w:rPr>
          <w:tab/>
        </w:r>
        <w:r w:rsidR="00764178" w:rsidRPr="00F54F7A">
          <w:rPr>
            <w:rStyle w:val="Hyperlink"/>
            <w:noProof/>
          </w:rPr>
          <w:t>Diskussion</w:t>
        </w:r>
        <w:r w:rsidR="00764178">
          <w:rPr>
            <w:noProof/>
            <w:webHidden/>
          </w:rPr>
          <w:tab/>
        </w:r>
        <w:r w:rsidR="00764178">
          <w:rPr>
            <w:noProof/>
            <w:webHidden/>
          </w:rPr>
          <w:fldChar w:fldCharType="begin"/>
        </w:r>
        <w:r w:rsidR="00764178">
          <w:rPr>
            <w:noProof/>
            <w:webHidden/>
          </w:rPr>
          <w:instrText xml:space="preserve"> PAGEREF _Toc84414066 \h </w:instrText>
        </w:r>
        <w:r w:rsidR="00764178">
          <w:rPr>
            <w:noProof/>
            <w:webHidden/>
          </w:rPr>
        </w:r>
        <w:r w:rsidR="00764178">
          <w:rPr>
            <w:noProof/>
            <w:webHidden/>
          </w:rPr>
          <w:fldChar w:fldCharType="separate"/>
        </w:r>
        <w:r w:rsidR="00217252">
          <w:rPr>
            <w:noProof/>
            <w:webHidden/>
          </w:rPr>
          <w:t>46</w:t>
        </w:r>
        <w:r w:rsidR="00764178">
          <w:rPr>
            <w:noProof/>
            <w:webHidden/>
          </w:rPr>
          <w:fldChar w:fldCharType="end"/>
        </w:r>
      </w:hyperlink>
    </w:p>
    <w:p w14:paraId="3DDBF872" w14:textId="7C0E2428" w:rsidR="00764178" w:rsidRDefault="004952BF">
      <w:pPr>
        <w:pStyle w:val="Verzeichnis2"/>
        <w:tabs>
          <w:tab w:val="left" w:pos="880"/>
          <w:tab w:val="right" w:leader="dot" w:pos="8494"/>
        </w:tabs>
        <w:rPr>
          <w:rFonts w:asciiTheme="minorHAnsi" w:eastAsiaTheme="minorEastAsia" w:hAnsiTheme="minorHAnsi"/>
          <w:noProof/>
          <w:sz w:val="22"/>
          <w:szCs w:val="22"/>
        </w:rPr>
      </w:pPr>
      <w:hyperlink w:anchor="_Toc84414067" w:history="1">
        <w:r w:rsidR="00764178" w:rsidRPr="00F54F7A">
          <w:rPr>
            <w:rStyle w:val="Hyperlink"/>
            <w:noProof/>
          </w:rPr>
          <w:t>4.1</w:t>
        </w:r>
        <w:r w:rsidR="00764178">
          <w:rPr>
            <w:rFonts w:asciiTheme="minorHAnsi" w:eastAsiaTheme="minorEastAsia" w:hAnsiTheme="minorHAnsi"/>
            <w:noProof/>
            <w:sz w:val="22"/>
            <w:szCs w:val="22"/>
          </w:rPr>
          <w:tab/>
        </w:r>
        <w:r w:rsidR="00764178" w:rsidRPr="00F54F7A">
          <w:rPr>
            <w:rStyle w:val="Hyperlink"/>
            <w:noProof/>
          </w:rPr>
          <w:t>Ansätze zur Optimierung der Analgosedierung</w:t>
        </w:r>
        <w:r w:rsidR="00764178">
          <w:rPr>
            <w:noProof/>
            <w:webHidden/>
          </w:rPr>
          <w:tab/>
        </w:r>
        <w:r w:rsidR="00764178">
          <w:rPr>
            <w:noProof/>
            <w:webHidden/>
          </w:rPr>
          <w:fldChar w:fldCharType="begin"/>
        </w:r>
        <w:r w:rsidR="00764178">
          <w:rPr>
            <w:noProof/>
            <w:webHidden/>
          </w:rPr>
          <w:instrText xml:space="preserve"> PAGEREF _Toc84414067 \h </w:instrText>
        </w:r>
        <w:r w:rsidR="00764178">
          <w:rPr>
            <w:noProof/>
            <w:webHidden/>
          </w:rPr>
        </w:r>
        <w:r w:rsidR="00764178">
          <w:rPr>
            <w:noProof/>
            <w:webHidden/>
          </w:rPr>
          <w:fldChar w:fldCharType="separate"/>
        </w:r>
        <w:r w:rsidR="00217252">
          <w:rPr>
            <w:noProof/>
            <w:webHidden/>
          </w:rPr>
          <w:t>47</w:t>
        </w:r>
        <w:r w:rsidR="00764178">
          <w:rPr>
            <w:noProof/>
            <w:webHidden/>
          </w:rPr>
          <w:fldChar w:fldCharType="end"/>
        </w:r>
      </w:hyperlink>
    </w:p>
    <w:p w14:paraId="3AD705C1" w14:textId="7657A948" w:rsidR="00764178" w:rsidRDefault="004952BF">
      <w:pPr>
        <w:pStyle w:val="Verzeichnis2"/>
        <w:tabs>
          <w:tab w:val="left" w:pos="880"/>
          <w:tab w:val="right" w:leader="dot" w:pos="8494"/>
        </w:tabs>
        <w:rPr>
          <w:rFonts w:asciiTheme="minorHAnsi" w:eastAsiaTheme="minorEastAsia" w:hAnsiTheme="minorHAnsi"/>
          <w:noProof/>
          <w:sz w:val="22"/>
          <w:szCs w:val="22"/>
        </w:rPr>
      </w:pPr>
      <w:hyperlink w:anchor="_Toc84414068" w:history="1">
        <w:r w:rsidR="00764178" w:rsidRPr="00F54F7A">
          <w:rPr>
            <w:rStyle w:val="Hyperlink"/>
            <w:noProof/>
          </w:rPr>
          <w:t>4.2</w:t>
        </w:r>
        <w:r w:rsidR="00764178">
          <w:rPr>
            <w:rFonts w:asciiTheme="minorHAnsi" w:eastAsiaTheme="minorEastAsia" w:hAnsiTheme="minorHAnsi"/>
            <w:noProof/>
            <w:sz w:val="22"/>
            <w:szCs w:val="22"/>
          </w:rPr>
          <w:tab/>
        </w:r>
        <w:r w:rsidR="00764178" w:rsidRPr="00F54F7A">
          <w:rPr>
            <w:rStyle w:val="Hyperlink"/>
            <w:noProof/>
          </w:rPr>
          <w:t>Zusammenfassung des Analgosedierungskonzeptes und der Ergebnisse</w:t>
        </w:r>
        <w:r w:rsidR="00764178">
          <w:rPr>
            <w:noProof/>
            <w:webHidden/>
          </w:rPr>
          <w:tab/>
        </w:r>
        <w:r w:rsidR="00764178">
          <w:rPr>
            <w:noProof/>
            <w:webHidden/>
          </w:rPr>
          <w:fldChar w:fldCharType="begin"/>
        </w:r>
        <w:r w:rsidR="00764178">
          <w:rPr>
            <w:noProof/>
            <w:webHidden/>
          </w:rPr>
          <w:instrText xml:space="preserve"> PAGEREF _Toc84414068 \h </w:instrText>
        </w:r>
        <w:r w:rsidR="00764178">
          <w:rPr>
            <w:noProof/>
            <w:webHidden/>
          </w:rPr>
        </w:r>
        <w:r w:rsidR="00764178">
          <w:rPr>
            <w:noProof/>
            <w:webHidden/>
          </w:rPr>
          <w:fldChar w:fldCharType="separate"/>
        </w:r>
        <w:r w:rsidR="00217252">
          <w:rPr>
            <w:noProof/>
            <w:webHidden/>
          </w:rPr>
          <w:t>48</w:t>
        </w:r>
        <w:r w:rsidR="00764178">
          <w:rPr>
            <w:noProof/>
            <w:webHidden/>
          </w:rPr>
          <w:fldChar w:fldCharType="end"/>
        </w:r>
      </w:hyperlink>
    </w:p>
    <w:p w14:paraId="66049CDF" w14:textId="30687B61" w:rsidR="00764178" w:rsidRDefault="004952BF">
      <w:pPr>
        <w:pStyle w:val="Verzeichnis2"/>
        <w:tabs>
          <w:tab w:val="left" w:pos="880"/>
          <w:tab w:val="right" w:leader="dot" w:pos="8494"/>
        </w:tabs>
        <w:rPr>
          <w:rFonts w:asciiTheme="minorHAnsi" w:eastAsiaTheme="minorEastAsia" w:hAnsiTheme="minorHAnsi"/>
          <w:noProof/>
          <w:sz w:val="22"/>
          <w:szCs w:val="22"/>
        </w:rPr>
      </w:pPr>
      <w:hyperlink w:anchor="_Toc84414069" w:history="1">
        <w:r w:rsidR="00764178" w:rsidRPr="00F54F7A">
          <w:rPr>
            <w:rStyle w:val="Hyperlink"/>
            <w:noProof/>
          </w:rPr>
          <w:t>4.3</w:t>
        </w:r>
        <w:r w:rsidR="00764178">
          <w:rPr>
            <w:rFonts w:asciiTheme="minorHAnsi" w:eastAsiaTheme="minorEastAsia" w:hAnsiTheme="minorHAnsi"/>
            <w:noProof/>
            <w:sz w:val="22"/>
            <w:szCs w:val="22"/>
          </w:rPr>
          <w:tab/>
        </w:r>
        <w:r w:rsidR="00764178" w:rsidRPr="00F54F7A">
          <w:rPr>
            <w:rStyle w:val="Hyperlink"/>
            <w:noProof/>
          </w:rPr>
          <w:t>Auftreten von Entzug und Delir</w:t>
        </w:r>
        <w:r w:rsidR="00764178">
          <w:rPr>
            <w:noProof/>
            <w:webHidden/>
          </w:rPr>
          <w:tab/>
        </w:r>
        <w:r w:rsidR="00764178">
          <w:rPr>
            <w:noProof/>
            <w:webHidden/>
          </w:rPr>
          <w:fldChar w:fldCharType="begin"/>
        </w:r>
        <w:r w:rsidR="00764178">
          <w:rPr>
            <w:noProof/>
            <w:webHidden/>
          </w:rPr>
          <w:instrText xml:space="preserve"> PAGEREF _Toc84414069 \h </w:instrText>
        </w:r>
        <w:r w:rsidR="00764178">
          <w:rPr>
            <w:noProof/>
            <w:webHidden/>
          </w:rPr>
        </w:r>
        <w:r w:rsidR="00764178">
          <w:rPr>
            <w:noProof/>
            <w:webHidden/>
          </w:rPr>
          <w:fldChar w:fldCharType="separate"/>
        </w:r>
        <w:r w:rsidR="00217252">
          <w:rPr>
            <w:noProof/>
            <w:webHidden/>
          </w:rPr>
          <w:t>49</w:t>
        </w:r>
        <w:r w:rsidR="00764178">
          <w:rPr>
            <w:noProof/>
            <w:webHidden/>
          </w:rPr>
          <w:fldChar w:fldCharType="end"/>
        </w:r>
      </w:hyperlink>
    </w:p>
    <w:p w14:paraId="5A02F618" w14:textId="6DA38569" w:rsidR="00764178" w:rsidRDefault="004952BF">
      <w:pPr>
        <w:pStyle w:val="Verzeichnis3"/>
        <w:tabs>
          <w:tab w:val="left" w:pos="1320"/>
          <w:tab w:val="right" w:leader="dot" w:pos="8494"/>
        </w:tabs>
        <w:rPr>
          <w:rFonts w:asciiTheme="minorHAnsi" w:eastAsiaTheme="minorEastAsia" w:hAnsiTheme="minorHAnsi"/>
          <w:noProof/>
          <w:sz w:val="22"/>
          <w:szCs w:val="22"/>
        </w:rPr>
      </w:pPr>
      <w:hyperlink w:anchor="_Toc84414070" w:history="1">
        <w:r w:rsidR="00764178" w:rsidRPr="00F54F7A">
          <w:rPr>
            <w:rStyle w:val="Hyperlink"/>
            <w:noProof/>
          </w:rPr>
          <w:t>4.3.1</w:t>
        </w:r>
        <w:r w:rsidR="00764178">
          <w:rPr>
            <w:rFonts w:asciiTheme="minorHAnsi" w:eastAsiaTheme="minorEastAsia" w:hAnsiTheme="minorHAnsi"/>
            <w:noProof/>
            <w:sz w:val="22"/>
            <w:szCs w:val="22"/>
          </w:rPr>
          <w:tab/>
        </w:r>
        <w:r w:rsidR="00764178" w:rsidRPr="00F54F7A">
          <w:rPr>
            <w:rStyle w:val="Hyperlink"/>
            <w:noProof/>
          </w:rPr>
          <w:t>Prävention des Entzuges</w:t>
        </w:r>
        <w:r w:rsidR="00764178">
          <w:rPr>
            <w:noProof/>
            <w:webHidden/>
          </w:rPr>
          <w:tab/>
        </w:r>
        <w:r w:rsidR="00764178">
          <w:rPr>
            <w:noProof/>
            <w:webHidden/>
          </w:rPr>
          <w:fldChar w:fldCharType="begin"/>
        </w:r>
        <w:r w:rsidR="00764178">
          <w:rPr>
            <w:noProof/>
            <w:webHidden/>
          </w:rPr>
          <w:instrText xml:space="preserve"> PAGEREF _Toc84414070 \h </w:instrText>
        </w:r>
        <w:r w:rsidR="00764178">
          <w:rPr>
            <w:noProof/>
            <w:webHidden/>
          </w:rPr>
        </w:r>
        <w:r w:rsidR="00764178">
          <w:rPr>
            <w:noProof/>
            <w:webHidden/>
          </w:rPr>
          <w:fldChar w:fldCharType="separate"/>
        </w:r>
        <w:r w:rsidR="00217252">
          <w:rPr>
            <w:noProof/>
            <w:webHidden/>
          </w:rPr>
          <w:t>51</w:t>
        </w:r>
        <w:r w:rsidR="00764178">
          <w:rPr>
            <w:noProof/>
            <w:webHidden/>
          </w:rPr>
          <w:fldChar w:fldCharType="end"/>
        </w:r>
      </w:hyperlink>
    </w:p>
    <w:p w14:paraId="3EA7E3D1" w14:textId="403DD591" w:rsidR="00764178" w:rsidRDefault="004952BF">
      <w:pPr>
        <w:pStyle w:val="Verzeichnis3"/>
        <w:tabs>
          <w:tab w:val="left" w:pos="1320"/>
          <w:tab w:val="right" w:leader="dot" w:pos="8494"/>
        </w:tabs>
        <w:rPr>
          <w:rFonts w:asciiTheme="minorHAnsi" w:eastAsiaTheme="minorEastAsia" w:hAnsiTheme="minorHAnsi"/>
          <w:noProof/>
          <w:sz w:val="22"/>
          <w:szCs w:val="22"/>
        </w:rPr>
      </w:pPr>
      <w:hyperlink w:anchor="_Toc84414071" w:history="1">
        <w:r w:rsidR="00764178" w:rsidRPr="00F54F7A">
          <w:rPr>
            <w:rStyle w:val="Hyperlink"/>
            <w:noProof/>
          </w:rPr>
          <w:t>4.3.2</w:t>
        </w:r>
        <w:r w:rsidR="00764178">
          <w:rPr>
            <w:rFonts w:asciiTheme="minorHAnsi" w:eastAsiaTheme="minorEastAsia" w:hAnsiTheme="minorHAnsi"/>
            <w:noProof/>
            <w:sz w:val="22"/>
            <w:szCs w:val="22"/>
          </w:rPr>
          <w:tab/>
        </w:r>
        <w:r w:rsidR="00764178" w:rsidRPr="00F54F7A">
          <w:rPr>
            <w:rStyle w:val="Hyperlink"/>
            <w:noProof/>
          </w:rPr>
          <w:t>Prävention des Delirs</w:t>
        </w:r>
        <w:r w:rsidR="00764178">
          <w:rPr>
            <w:noProof/>
            <w:webHidden/>
          </w:rPr>
          <w:tab/>
        </w:r>
        <w:r w:rsidR="00764178">
          <w:rPr>
            <w:noProof/>
            <w:webHidden/>
          </w:rPr>
          <w:fldChar w:fldCharType="begin"/>
        </w:r>
        <w:r w:rsidR="00764178">
          <w:rPr>
            <w:noProof/>
            <w:webHidden/>
          </w:rPr>
          <w:instrText xml:space="preserve"> PAGEREF _Toc84414071 \h </w:instrText>
        </w:r>
        <w:r w:rsidR="00764178">
          <w:rPr>
            <w:noProof/>
            <w:webHidden/>
          </w:rPr>
        </w:r>
        <w:r w:rsidR="00764178">
          <w:rPr>
            <w:noProof/>
            <w:webHidden/>
          </w:rPr>
          <w:fldChar w:fldCharType="separate"/>
        </w:r>
        <w:r w:rsidR="00217252">
          <w:rPr>
            <w:noProof/>
            <w:webHidden/>
          </w:rPr>
          <w:t>52</w:t>
        </w:r>
        <w:r w:rsidR="00764178">
          <w:rPr>
            <w:noProof/>
            <w:webHidden/>
          </w:rPr>
          <w:fldChar w:fldCharType="end"/>
        </w:r>
      </w:hyperlink>
    </w:p>
    <w:p w14:paraId="49DB8E62" w14:textId="1ADA361A" w:rsidR="00764178" w:rsidRDefault="004952BF">
      <w:pPr>
        <w:pStyle w:val="Verzeichnis2"/>
        <w:tabs>
          <w:tab w:val="left" w:pos="880"/>
          <w:tab w:val="right" w:leader="dot" w:pos="8494"/>
        </w:tabs>
        <w:rPr>
          <w:rFonts w:asciiTheme="minorHAnsi" w:eastAsiaTheme="minorEastAsia" w:hAnsiTheme="minorHAnsi"/>
          <w:noProof/>
          <w:sz w:val="22"/>
          <w:szCs w:val="22"/>
        </w:rPr>
      </w:pPr>
      <w:hyperlink w:anchor="_Toc84414072" w:history="1">
        <w:r w:rsidR="00764178" w:rsidRPr="00F54F7A">
          <w:rPr>
            <w:rStyle w:val="Hyperlink"/>
            <w:noProof/>
          </w:rPr>
          <w:t>4.4</w:t>
        </w:r>
        <w:r w:rsidR="00764178">
          <w:rPr>
            <w:rFonts w:asciiTheme="minorHAnsi" w:eastAsiaTheme="minorEastAsia" w:hAnsiTheme="minorHAnsi"/>
            <w:noProof/>
            <w:sz w:val="22"/>
            <w:szCs w:val="22"/>
          </w:rPr>
          <w:tab/>
        </w:r>
        <w:r w:rsidR="00764178" w:rsidRPr="00F54F7A">
          <w:rPr>
            <w:rStyle w:val="Hyperlink"/>
            <w:noProof/>
          </w:rPr>
          <w:t>Möglichkeiten zur Vermeidung der Analgosedierung</w:t>
        </w:r>
        <w:r w:rsidR="00764178">
          <w:rPr>
            <w:noProof/>
            <w:webHidden/>
          </w:rPr>
          <w:tab/>
        </w:r>
        <w:r w:rsidR="00764178">
          <w:rPr>
            <w:noProof/>
            <w:webHidden/>
          </w:rPr>
          <w:fldChar w:fldCharType="begin"/>
        </w:r>
        <w:r w:rsidR="00764178">
          <w:rPr>
            <w:noProof/>
            <w:webHidden/>
          </w:rPr>
          <w:instrText xml:space="preserve"> PAGEREF _Toc84414072 \h </w:instrText>
        </w:r>
        <w:r w:rsidR="00764178">
          <w:rPr>
            <w:noProof/>
            <w:webHidden/>
          </w:rPr>
        </w:r>
        <w:r w:rsidR="00764178">
          <w:rPr>
            <w:noProof/>
            <w:webHidden/>
          </w:rPr>
          <w:fldChar w:fldCharType="separate"/>
        </w:r>
        <w:r w:rsidR="00217252">
          <w:rPr>
            <w:noProof/>
            <w:webHidden/>
          </w:rPr>
          <w:t>54</w:t>
        </w:r>
        <w:r w:rsidR="00764178">
          <w:rPr>
            <w:noProof/>
            <w:webHidden/>
          </w:rPr>
          <w:fldChar w:fldCharType="end"/>
        </w:r>
      </w:hyperlink>
    </w:p>
    <w:p w14:paraId="06F22E0E" w14:textId="614A1E46" w:rsidR="00764178" w:rsidRDefault="004952BF">
      <w:pPr>
        <w:pStyle w:val="Verzeichnis2"/>
        <w:tabs>
          <w:tab w:val="left" w:pos="880"/>
          <w:tab w:val="right" w:leader="dot" w:pos="8494"/>
        </w:tabs>
        <w:rPr>
          <w:rFonts w:asciiTheme="minorHAnsi" w:eastAsiaTheme="minorEastAsia" w:hAnsiTheme="minorHAnsi"/>
          <w:noProof/>
          <w:sz w:val="22"/>
          <w:szCs w:val="22"/>
        </w:rPr>
      </w:pPr>
      <w:hyperlink w:anchor="_Toc84414073" w:history="1">
        <w:r w:rsidR="00764178" w:rsidRPr="00F54F7A">
          <w:rPr>
            <w:rStyle w:val="Hyperlink"/>
            <w:noProof/>
          </w:rPr>
          <w:t>4.5</w:t>
        </w:r>
        <w:r w:rsidR="00764178">
          <w:rPr>
            <w:rFonts w:asciiTheme="minorHAnsi" w:eastAsiaTheme="minorEastAsia" w:hAnsiTheme="minorHAnsi"/>
            <w:noProof/>
            <w:sz w:val="22"/>
            <w:szCs w:val="22"/>
          </w:rPr>
          <w:tab/>
        </w:r>
        <w:r w:rsidR="00764178" w:rsidRPr="00F54F7A">
          <w:rPr>
            <w:rStyle w:val="Hyperlink"/>
            <w:noProof/>
          </w:rPr>
          <w:t>Unterschiede der Konzepte von Paris und Tübingen</w:t>
        </w:r>
        <w:r w:rsidR="00764178">
          <w:rPr>
            <w:noProof/>
            <w:webHidden/>
          </w:rPr>
          <w:tab/>
        </w:r>
        <w:r w:rsidR="00764178">
          <w:rPr>
            <w:noProof/>
            <w:webHidden/>
          </w:rPr>
          <w:fldChar w:fldCharType="begin"/>
        </w:r>
        <w:r w:rsidR="00764178">
          <w:rPr>
            <w:noProof/>
            <w:webHidden/>
          </w:rPr>
          <w:instrText xml:space="preserve"> PAGEREF _Toc84414073 \h </w:instrText>
        </w:r>
        <w:r w:rsidR="00764178">
          <w:rPr>
            <w:noProof/>
            <w:webHidden/>
          </w:rPr>
        </w:r>
        <w:r w:rsidR="00764178">
          <w:rPr>
            <w:noProof/>
            <w:webHidden/>
          </w:rPr>
          <w:fldChar w:fldCharType="separate"/>
        </w:r>
        <w:r w:rsidR="00217252">
          <w:rPr>
            <w:noProof/>
            <w:webHidden/>
          </w:rPr>
          <w:t>55</w:t>
        </w:r>
        <w:r w:rsidR="00764178">
          <w:rPr>
            <w:noProof/>
            <w:webHidden/>
          </w:rPr>
          <w:fldChar w:fldCharType="end"/>
        </w:r>
      </w:hyperlink>
    </w:p>
    <w:p w14:paraId="13DD8A82" w14:textId="693D55EE" w:rsidR="00764178" w:rsidRDefault="004952BF">
      <w:pPr>
        <w:pStyle w:val="Verzeichnis2"/>
        <w:tabs>
          <w:tab w:val="left" w:pos="880"/>
          <w:tab w:val="right" w:leader="dot" w:pos="8494"/>
        </w:tabs>
        <w:rPr>
          <w:rFonts w:asciiTheme="minorHAnsi" w:eastAsiaTheme="minorEastAsia" w:hAnsiTheme="minorHAnsi"/>
          <w:noProof/>
          <w:sz w:val="22"/>
          <w:szCs w:val="22"/>
        </w:rPr>
      </w:pPr>
      <w:hyperlink w:anchor="_Toc84414074" w:history="1">
        <w:r w:rsidR="00764178" w:rsidRPr="00F54F7A">
          <w:rPr>
            <w:rStyle w:val="Hyperlink"/>
            <w:noProof/>
          </w:rPr>
          <w:t>4.6</w:t>
        </w:r>
        <w:r w:rsidR="00764178">
          <w:rPr>
            <w:rFonts w:asciiTheme="minorHAnsi" w:eastAsiaTheme="minorEastAsia" w:hAnsiTheme="minorHAnsi"/>
            <w:noProof/>
            <w:sz w:val="22"/>
            <w:szCs w:val="22"/>
          </w:rPr>
          <w:tab/>
        </w:r>
        <w:r w:rsidR="00764178" w:rsidRPr="00F54F7A">
          <w:rPr>
            <w:rStyle w:val="Hyperlink"/>
            <w:noProof/>
          </w:rPr>
          <w:t>Ergebnisse der BT-Behandlungen in Paris und Tübingen</w:t>
        </w:r>
        <w:r w:rsidR="00764178">
          <w:rPr>
            <w:noProof/>
            <w:webHidden/>
          </w:rPr>
          <w:tab/>
        </w:r>
        <w:r w:rsidR="00764178">
          <w:rPr>
            <w:noProof/>
            <w:webHidden/>
          </w:rPr>
          <w:fldChar w:fldCharType="begin"/>
        </w:r>
        <w:r w:rsidR="00764178">
          <w:rPr>
            <w:noProof/>
            <w:webHidden/>
          </w:rPr>
          <w:instrText xml:space="preserve"> PAGEREF _Toc84414074 \h </w:instrText>
        </w:r>
        <w:r w:rsidR="00764178">
          <w:rPr>
            <w:noProof/>
            <w:webHidden/>
          </w:rPr>
        </w:r>
        <w:r w:rsidR="00764178">
          <w:rPr>
            <w:noProof/>
            <w:webHidden/>
          </w:rPr>
          <w:fldChar w:fldCharType="separate"/>
        </w:r>
        <w:r w:rsidR="00217252">
          <w:rPr>
            <w:noProof/>
            <w:webHidden/>
          </w:rPr>
          <w:t>56</w:t>
        </w:r>
        <w:r w:rsidR="00764178">
          <w:rPr>
            <w:noProof/>
            <w:webHidden/>
          </w:rPr>
          <w:fldChar w:fldCharType="end"/>
        </w:r>
      </w:hyperlink>
    </w:p>
    <w:p w14:paraId="35175247" w14:textId="085D916B" w:rsidR="00764178" w:rsidRDefault="004952BF">
      <w:pPr>
        <w:pStyle w:val="Verzeichnis2"/>
        <w:tabs>
          <w:tab w:val="left" w:pos="880"/>
          <w:tab w:val="right" w:leader="dot" w:pos="8494"/>
        </w:tabs>
        <w:rPr>
          <w:rFonts w:asciiTheme="minorHAnsi" w:eastAsiaTheme="minorEastAsia" w:hAnsiTheme="minorHAnsi"/>
          <w:noProof/>
          <w:sz w:val="22"/>
          <w:szCs w:val="22"/>
        </w:rPr>
      </w:pPr>
      <w:hyperlink w:anchor="_Toc84414075" w:history="1">
        <w:r w:rsidR="00764178" w:rsidRPr="00F54F7A">
          <w:rPr>
            <w:rStyle w:val="Hyperlink"/>
            <w:noProof/>
          </w:rPr>
          <w:t>4.7</w:t>
        </w:r>
        <w:r w:rsidR="00764178">
          <w:rPr>
            <w:rFonts w:asciiTheme="minorHAnsi" w:eastAsiaTheme="minorEastAsia" w:hAnsiTheme="minorHAnsi"/>
            <w:noProof/>
            <w:sz w:val="22"/>
            <w:szCs w:val="22"/>
          </w:rPr>
          <w:tab/>
        </w:r>
        <w:r w:rsidR="00764178" w:rsidRPr="00F54F7A">
          <w:rPr>
            <w:rStyle w:val="Hyperlink"/>
            <w:noProof/>
          </w:rPr>
          <w:t>BT als Therapieoption des RMS</w:t>
        </w:r>
        <w:r w:rsidR="00764178">
          <w:rPr>
            <w:noProof/>
            <w:webHidden/>
          </w:rPr>
          <w:tab/>
        </w:r>
        <w:r w:rsidR="00764178">
          <w:rPr>
            <w:noProof/>
            <w:webHidden/>
          </w:rPr>
          <w:fldChar w:fldCharType="begin"/>
        </w:r>
        <w:r w:rsidR="00764178">
          <w:rPr>
            <w:noProof/>
            <w:webHidden/>
          </w:rPr>
          <w:instrText xml:space="preserve"> PAGEREF _Toc84414075 \h </w:instrText>
        </w:r>
        <w:r w:rsidR="00764178">
          <w:rPr>
            <w:noProof/>
            <w:webHidden/>
          </w:rPr>
        </w:r>
        <w:r w:rsidR="00764178">
          <w:rPr>
            <w:noProof/>
            <w:webHidden/>
          </w:rPr>
          <w:fldChar w:fldCharType="separate"/>
        </w:r>
        <w:r w:rsidR="00217252">
          <w:rPr>
            <w:noProof/>
            <w:webHidden/>
          </w:rPr>
          <w:t>57</w:t>
        </w:r>
        <w:r w:rsidR="00764178">
          <w:rPr>
            <w:noProof/>
            <w:webHidden/>
          </w:rPr>
          <w:fldChar w:fldCharType="end"/>
        </w:r>
      </w:hyperlink>
    </w:p>
    <w:p w14:paraId="5ABC3858" w14:textId="0BBFDAF9" w:rsidR="00764178" w:rsidRDefault="004952BF">
      <w:pPr>
        <w:pStyle w:val="Verzeichnis2"/>
        <w:tabs>
          <w:tab w:val="left" w:pos="880"/>
          <w:tab w:val="right" w:leader="dot" w:pos="8494"/>
        </w:tabs>
        <w:rPr>
          <w:rFonts w:asciiTheme="minorHAnsi" w:eastAsiaTheme="minorEastAsia" w:hAnsiTheme="minorHAnsi"/>
          <w:noProof/>
          <w:sz w:val="22"/>
          <w:szCs w:val="22"/>
        </w:rPr>
      </w:pPr>
      <w:hyperlink w:anchor="_Toc84414076" w:history="1">
        <w:r w:rsidR="00764178" w:rsidRPr="00F54F7A">
          <w:rPr>
            <w:rStyle w:val="Hyperlink"/>
            <w:noProof/>
          </w:rPr>
          <w:t>4.8</w:t>
        </w:r>
        <w:r w:rsidR="00764178">
          <w:rPr>
            <w:rFonts w:asciiTheme="minorHAnsi" w:eastAsiaTheme="minorEastAsia" w:hAnsiTheme="minorHAnsi"/>
            <w:noProof/>
            <w:sz w:val="22"/>
            <w:szCs w:val="22"/>
          </w:rPr>
          <w:tab/>
        </w:r>
        <w:r w:rsidR="00764178" w:rsidRPr="00F54F7A">
          <w:rPr>
            <w:rStyle w:val="Hyperlink"/>
            <w:noProof/>
          </w:rPr>
          <w:t>Limitationen der Studie</w:t>
        </w:r>
        <w:r w:rsidR="00764178">
          <w:rPr>
            <w:noProof/>
            <w:webHidden/>
          </w:rPr>
          <w:tab/>
        </w:r>
        <w:r w:rsidR="00764178">
          <w:rPr>
            <w:noProof/>
            <w:webHidden/>
          </w:rPr>
          <w:fldChar w:fldCharType="begin"/>
        </w:r>
        <w:r w:rsidR="00764178">
          <w:rPr>
            <w:noProof/>
            <w:webHidden/>
          </w:rPr>
          <w:instrText xml:space="preserve"> PAGEREF _Toc84414076 \h </w:instrText>
        </w:r>
        <w:r w:rsidR="00764178">
          <w:rPr>
            <w:noProof/>
            <w:webHidden/>
          </w:rPr>
        </w:r>
        <w:r w:rsidR="00764178">
          <w:rPr>
            <w:noProof/>
            <w:webHidden/>
          </w:rPr>
          <w:fldChar w:fldCharType="separate"/>
        </w:r>
        <w:r w:rsidR="00217252">
          <w:rPr>
            <w:noProof/>
            <w:webHidden/>
          </w:rPr>
          <w:t>58</w:t>
        </w:r>
        <w:r w:rsidR="00764178">
          <w:rPr>
            <w:noProof/>
            <w:webHidden/>
          </w:rPr>
          <w:fldChar w:fldCharType="end"/>
        </w:r>
      </w:hyperlink>
    </w:p>
    <w:p w14:paraId="01CA7DE9" w14:textId="6FC5FC70" w:rsidR="00764178" w:rsidRDefault="004952BF">
      <w:pPr>
        <w:pStyle w:val="Verzeichnis2"/>
        <w:tabs>
          <w:tab w:val="left" w:pos="880"/>
          <w:tab w:val="right" w:leader="dot" w:pos="8494"/>
        </w:tabs>
        <w:rPr>
          <w:rFonts w:asciiTheme="minorHAnsi" w:eastAsiaTheme="minorEastAsia" w:hAnsiTheme="minorHAnsi"/>
          <w:noProof/>
          <w:sz w:val="22"/>
          <w:szCs w:val="22"/>
        </w:rPr>
      </w:pPr>
      <w:hyperlink w:anchor="_Toc84414077" w:history="1">
        <w:r w:rsidR="00764178" w:rsidRPr="00F54F7A">
          <w:rPr>
            <w:rStyle w:val="Hyperlink"/>
            <w:noProof/>
          </w:rPr>
          <w:t>4.9</w:t>
        </w:r>
        <w:r w:rsidR="00764178">
          <w:rPr>
            <w:rFonts w:asciiTheme="minorHAnsi" w:eastAsiaTheme="minorEastAsia" w:hAnsiTheme="minorHAnsi"/>
            <w:noProof/>
            <w:sz w:val="22"/>
            <w:szCs w:val="22"/>
          </w:rPr>
          <w:tab/>
        </w:r>
        <w:r w:rsidR="00764178" w:rsidRPr="00F54F7A">
          <w:rPr>
            <w:rStyle w:val="Hyperlink"/>
            <w:noProof/>
          </w:rPr>
          <w:t>Schlussfolgerung</w:t>
        </w:r>
        <w:r w:rsidR="00764178">
          <w:rPr>
            <w:noProof/>
            <w:webHidden/>
          </w:rPr>
          <w:tab/>
        </w:r>
        <w:r w:rsidR="00764178">
          <w:rPr>
            <w:noProof/>
            <w:webHidden/>
          </w:rPr>
          <w:fldChar w:fldCharType="begin"/>
        </w:r>
        <w:r w:rsidR="00764178">
          <w:rPr>
            <w:noProof/>
            <w:webHidden/>
          </w:rPr>
          <w:instrText xml:space="preserve"> PAGEREF _Toc84414077 \h </w:instrText>
        </w:r>
        <w:r w:rsidR="00764178">
          <w:rPr>
            <w:noProof/>
            <w:webHidden/>
          </w:rPr>
        </w:r>
        <w:r w:rsidR="00764178">
          <w:rPr>
            <w:noProof/>
            <w:webHidden/>
          </w:rPr>
          <w:fldChar w:fldCharType="separate"/>
        </w:r>
        <w:r w:rsidR="00217252">
          <w:rPr>
            <w:noProof/>
            <w:webHidden/>
          </w:rPr>
          <w:t>59</w:t>
        </w:r>
        <w:r w:rsidR="00764178">
          <w:rPr>
            <w:noProof/>
            <w:webHidden/>
          </w:rPr>
          <w:fldChar w:fldCharType="end"/>
        </w:r>
      </w:hyperlink>
    </w:p>
    <w:p w14:paraId="504D0360" w14:textId="4F949E94" w:rsidR="00764178" w:rsidRDefault="004952BF">
      <w:pPr>
        <w:pStyle w:val="Verzeichnis1"/>
        <w:tabs>
          <w:tab w:val="left" w:pos="480"/>
          <w:tab w:val="right" w:leader="dot" w:pos="8494"/>
        </w:tabs>
        <w:rPr>
          <w:rFonts w:asciiTheme="minorHAnsi" w:eastAsiaTheme="minorEastAsia" w:hAnsiTheme="minorHAnsi"/>
          <w:noProof/>
          <w:sz w:val="22"/>
          <w:szCs w:val="22"/>
        </w:rPr>
      </w:pPr>
      <w:hyperlink w:anchor="_Toc84414078" w:history="1">
        <w:r w:rsidR="00764178" w:rsidRPr="00F54F7A">
          <w:rPr>
            <w:rStyle w:val="Hyperlink"/>
            <w:noProof/>
          </w:rPr>
          <w:t>5</w:t>
        </w:r>
        <w:r w:rsidR="00764178">
          <w:rPr>
            <w:rFonts w:asciiTheme="minorHAnsi" w:eastAsiaTheme="minorEastAsia" w:hAnsiTheme="minorHAnsi"/>
            <w:noProof/>
            <w:sz w:val="22"/>
            <w:szCs w:val="22"/>
          </w:rPr>
          <w:tab/>
        </w:r>
        <w:r w:rsidR="00764178" w:rsidRPr="00F54F7A">
          <w:rPr>
            <w:rStyle w:val="Hyperlink"/>
            <w:noProof/>
          </w:rPr>
          <w:t>Zusammenfassung</w:t>
        </w:r>
        <w:r w:rsidR="00764178">
          <w:rPr>
            <w:noProof/>
            <w:webHidden/>
          </w:rPr>
          <w:tab/>
        </w:r>
        <w:r w:rsidR="00764178">
          <w:rPr>
            <w:noProof/>
            <w:webHidden/>
          </w:rPr>
          <w:fldChar w:fldCharType="begin"/>
        </w:r>
        <w:r w:rsidR="00764178">
          <w:rPr>
            <w:noProof/>
            <w:webHidden/>
          </w:rPr>
          <w:instrText xml:space="preserve"> PAGEREF _Toc84414078 \h </w:instrText>
        </w:r>
        <w:r w:rsidR="00764178">
          <w:rPr>
            <w:noProof/>
            <w:webHidden/>
          </w:rPr>
        </w:r>
        <w:r w:rsidR="00764178">
          <w:rPr>
            <w:noProof/>
            <w:webHidden/>
          </w:rPr>
          <w:fldChar w:fldCharType="separate"/>
        </w:r>
        <w:r w:rsidR="00217252">
          <w:rPr>
            <w:noProof/>
            <w:webHidden/>
          </w:rPr>
          <w:t>60</w:t>
        </w:r>
        <w:r w:rsidR="00764178">
          <w:rPr>
            <w:noProof/>
            <w:webHidden/>
          </w:rPr>
          <w:fldChar w:fldCharType="end"/>
        </w:r>
      </w:hyperlink>
    </w:p>
    <w:p w14:paraId="35874867" w14:textId="40C4BEE7" w:rsidR="00764178" w:rsidRDefault="004952BF">
      <w:pPr>
        <w:pStyle w:val="Verzeichnis1"/>
        <w:tabs>
          <w:tab w:val="left" w:pos="480"/>
          <w:tab w:val="right" w:leader="dot" w:pos="8494"/>
        </w:tabs>
        <w:rPr>
          <w:rFonts w:asciiTheme="minorHAnsi" w:eastAsiaTheme="minorEastAsia" w:hAnsiTheme="minorHAnsi"/>
          <w:noProof/>
          <w:sz w:val="22"/>
          <w:szCs w:val="22"/>
        </w:rPr>
      </w:pPr>
      <w:hyperlink w:anchor="_Toc84414079" w:history="1">
        <w:r w:rsidR="00764178" w:rsidRPr="00F54F7A">
          <w:rPr>
            <w:rStyle w:val="Hyperlink"/>
            <w:noProof/>
          </w:rPr>
          <w:t>6</w:t>
        </w:r>
        <w:r w:rsidR="00764178">
          <w:rPr>
            <w:rFonts w:asciiTheme="minorHAnsi" w:eastAsiaTheme="minorEastAsia" w:hAnsiTheme="minorHAnsi"/>
            <w:noProof/>
            <w:sz w:val="22"/>
            <w:szCs w:val="22"/>
          </w:rPr>
          <w:tab/>
        </w:r>
        <w:r w:rsidR="00764178" w:rsidRPr="00F54F7A">
          <w:rPr>
            <w:rStyle w:val="Hyperlink"/>
            <w:noProof/>
          </w:rPr>
          <w:t>Literaturverzeichnis</w:t>
        </w:r>
        <w:r w:rsidR="00764178">
          <w:rPr>
            <w:noProof/>
            <w:webHidden/>
          </w:rPr>
          <w:tab/>
        </w:r>
        <w:r w:rsidR="00764178">
          <w:rPr>
            <w:noProof/>
            <w:webHidden/>
          </w:rPr>
          <w:fldChar w:fldCharType="begin"/>
        </w:r>
        <w:r w:rsidR="00764178">
          <w:rPr>
            <w:noProof/>
            <w:webHidden/>
          </w:rPr>
          <w:instrText xml:space="preserve"> PAGEREF _Toc84414079 \h </w:instrText>
        </w:r>
        <w:r w:rsidR="00764178">
          <w:rPr>
            <w:noProof/>
            <w:webHidden/>
          </w:rPr>
        </w:r>
        <w:r w:rsidR="00764178">
          <w:rPr>
            <w:noProof/>
            <w:webHidden/>
          </w:rPr>
          <w:fldChar w:fldCharType="separate"/>
        </w:r>
        <w:r w:rsidR="00217252">
          <w:rPr>
            <w:noProof/>
            <w:webHidden/>
          </w:rPr>
          <w:t>62</w:t>
        </w:r>
        <w:r w:rsidR="00764178">
          <w:rPr>
            <w:noProof/>
            <w:webHidden/>
          </w:rPr>
          <w:fldChar w:fldCharType="end"/>
        </w:r>
      </w:hyperlink>
    </w:p>
    <w:p w14:paraId="21F16FB0" w14:textId="63783128" w:rsidR="00764178" w:rsidRDefault="004952BF">
      <w:pPr>
        <w:pStyle w:val="Verzeichnis1"/>
        <w:tabs>
          <w:tab w:val="left" w:pos="480"/>
          <w:tab w:val="right" w:leader="dot" w:pos="8494"/>
        </w:tabs>
        <w:rPr>
          <w:rFonts w:asciiTheme="minorHAnsi" w:eastAsiaTheme="minorEastAsia" w:hAnsiTheme="minorHAnsi"/>
          <w:noProof/>
          <w:sz w:val="22"/>
          <w:szCs w:val="22"/>
        </w:rPr>
      </w:pPr>
      <w:hyperlink w:anchor="_Toc84414080" w:history="1">
        <w:r w:rsidR="00764178" w:rsidRPr="00F54F7A">
          <w:rPr>
            <w:rStyle w:val="Hyperlink"/>
            <w:noProof/>
          </w:rPr>
          <w:t>7</w:t>
        </w:r>
        <w:r w:rsidR="00764178">
          <w:rPr>
            <w:rFonts w:asciiTheme="minorHAnsi" w:eastAsiaTheme="minorEastAsia" w:hAnsiTheme="minorHAnsi"/>
            <w:noProof/>
            <w:sz w:val="22"/>
            <w:szCs w:val="22"/>
          </w:rPr>
          <w:tab/>
        </w:r>
        <w:r w:rsidR="00764178" w:rsidRPr="00F54F7A">
          <w:rPr>
            <w:rStyle w:val="Hyperlink"/>
            <w:noProof/>
          </w:rPr>
          <w:t>Erklärungen zum Eigenanteil</w:t>
        </w:r>
        <w:r w:rsidR="00764178">
          <w:rPr>
            <w:noProof/>
            <w:webHidden/>
          </w:rPr>
          <w:tab/>
        </w:r>
        <w:r w:rsidR="00764178">
          <w:rPr>
            <w:noProof/>
            <w:webHidden/>
          </w:rPr>
          <w:fldChar w:fldCharType="begin"/>
        </w:r>
        <w:r w:rsidR="00764178">
          <w:rPr>
            <w:noProof/>
            <w:webHidden/>
          </w:rPr>
          <w:instrText xml:space="preserve"> PAGEREF _Toc84414080 \h </w:instrText>
        </w:r>
        <w:r w:rsidR="00764178">
          <w:rPr>
            <w:noProof/>
            <w:webHidden/>
          </w:rPr>
        </w:r>
        <w:r w:rsidR="00764178">
          <w:rPr>
            <w:noProof/>
            <w:webHidden/>
          </w:rPr>
          <w:fldChar w:fldCharType="separate"/>
        </w:r>
        <w:r w:rsidR="00217252">
          <w:rPr>
            <w:noProof/>
            <w:webHidden/>
          </w:rPr>
          <w:t>73</w:t>
        </w:r>
        <w:r w:rsidR="00764178">
          <w:rPr>
            <w:noProof/>
            <w:webHidden/>
          </w:rPr>
          <w:fldChar w:fldCharType="end"/>
        </w:r>
      </w:hyperlink>
    </w:p>
    <w:p w14:paraId="4656655D" w14:textId="23638A1B" w:rsidR="00764178" w:rsidRDefault="004952BF">
      <w:pPr>
        <w:pStyle w:val="Verzeichnis1"/>
        <w:tabs>
          <w:tab w:val="left" w:pos="480"/>
          <w:tab w:val="right" w:leader="dot" w:pos="8494"/>
        </w:tabs>
        <w:rPr>
          <w:rFonts w:asciiTheme="minorHAnsi" w:eastAsiaTheme="minorEastAsia" w:hAnsiTheme="minorHAnsi"/>
          <w:noProof/>
          <w:sz w:val="22"/>
          <w:szCs w:val="22"/>
        </w:rPr>
      </w:pPr>
      <w:hyperlink w:anchor="_Toc84414081" w:history="1">
        <w:r w:rsidR="00764178" w:rsidRPr="00F54F7A">
          <w:rPr>
            <w:rStyle w:val="Hyperlink"/>
            <w:noProof/>
          </w:rPr>
          <w:t>8</w:t>
        </w:r>
        <w:r w:rsidR="00764178">
          <w:rPr>
            <w:rFonts w:asciiTheme="minorHAnsi" w:eastAsiaTheme="minorEastAsia" w:hAnsiTheme="minorHAnsi"/>
            <w:noProof/>
            <w:sz w:val="22"/>
            <w:szCs w:val="22"/>
          </w:rPr>
          <w:tab/>
        </w:r>
        <w:r w:rsidR="00764178" w:rsidRPr="00F54F7A">
          <w:rPr>
            <w:rStyle w:val="Hyperlink"/>
            <w:noProof/>
          </w:rPr>
          <w:t>Veröffentlichung</w:t>
        </w:r>
        <w:r w:rsidR="00764178">
          <w:rPr>
            <w:noProof/>
            <w:webHidden/>
          </w:rPr>
          <w:tab/>
        </w:r>
        <w:r w:rsidR="00764178">
          <w:rPr>
            <w:noProof/>
            <w:webHidden/>
          </w:rPr>
          <w:fldChar w:fldCharType="begin"/>
        </w:r>
        <w:r w:rsidR="00764178">
          <w:rPr>
            <w:noProof/>
            <w:webHidden/>
          </w:rPr>
          <w:instrText xml:space="preserve"> PAGEREF _Toc84414081 \h </w:instrText>
        </w:r>
        <w:r w:rsidR="00764178">
          <w:rPr>
            <w:noProof/>
            <w:webHidden/>
          </w:rPr>
        </w:r>
        <w:r w:rsidR="00764178">
          <w:rPr>
            <w:noProof/>
            <w:webHidden/>
          </w:rPr>
          <w:fldChar w:fldCharType="separate"/>
        </w:r>
        <w:r w:rsidR="00217252">
          <w:rPr>
            <w:noProof/>
            <w:webHidden/>
          </w:rPr>
          <w:t>74</w:t>
        </w:r>
        <w:r w:rsidR="00764178">
          <w:rPr>
            <w:noProof/>
            <w:webHidden/>
          </w:rPr>
          <w:fldChar w:fldCharType="end"/>
        </w:r>
      </w:hyperlink>
    </w:p>
    <w:p w14:paraId="7B7B83FD" w14:textId="2B50BF82" w:rsidR="00764178" w:rsidRDefault="004952BF">
      <w:pPr>
        <w:pStyle w:val="Verzeichnis1"/>
        <w:tabs>
          <w:tab w:val="left" w:pos="480"/>
          <w:tab w:val="right" w:leader="dot" w:pos="8494"/>
        </w:tabs>
        <w:rPr>
          <w:rFonts w:asciiTheme="minorHAnsi" w:eastAsiaTheme="minorEastAsia" w:hAnsiTheme="minorHAnsi"/>
          <w:noProof/>
          <w:sz w:val="22"/>
          <w:szCs w:val="22"/>
        </w:rPr>
      </w:pPr>
      <w:hyperlink w:anchor="_Toc84414082" w:history="1">
        <w:r w:rsidR="00764178" w:rsidRPr="00F54F7A">
          <w:rPr>
            <w:rStyle w:val="Hyperlink"/>
            <w:noProof/>
          </w:rPr>
          <w:t>9</w:t>
        </w:r>
        <w:r w:rsidR="00764178">
          <w:rPr>
            <w:rFonts w:asciiTheme="minorHAnsi" w:eastAsiaTheme="minorEastAsia" w:hAnsiTheme="minorHAnsi"/>
            <w:noProof/>
            <w:sz w:val="22"/>
            <w:szCs w:val="22"/>
          </w:rPr>
          <w:tab/>
        </w:r>
        <w:r w:rsidR="00764178" w:rsidRPr="00F54F7A">
          <w:rPr>
            <w:rStyle w:val="Hyperlink"/>
            <w:noProof/>
          </w:rPr>
          <w:t>Danksagung</w:t>
        </w:r>
        <w:r w:rsidR="00764178">
          <w:rPr>
            <w:noProof/>
            <w:webHidden/>
          </w:rPr>
          <w:tab/>
        </w:r>
        <w:r w:rsidR="00764178">
          <w:rPr>
            <w:noProof/>
            <w:webHidden/>
          </w:rPr>
          <w:fldChar w:fldCharType="begin"/>
        </w:r>
        <w:r w:rsidR="00764178">
          <w:rPr>
            <w:noProof/>
            <w:webHidden/>
          </w:rPr>
          <w:instrText xml:space="preserve"> PAGEREF _Toc84414082 \h </w:instrText>
        </w:r>
        <w:r w:rsidR="00764178">
          <w:rPr>
            <w:noProof/>
            <w:webHidden/>
          </w:rPr>
        </w:r>
        <w:r w:rsidR="00764178">
          <w:rPr>
            <w:noProof/>
            <w:webHidden/>
          </w:rPr>
          <w:fldChar w:fldCharType="separate"/>
        </w:r>
        <w:r w:rsidR="00217252">
          <w:rPr>
            <w:noProof/>
            <w:webHidden/>
          </w:rPr>
          <w:t>75</w:t>
        </w:r>
        <w:r w:rsidR="00764178">
          <w:rPr>
            <w:noProof/>
            <w:webHidden/>
          </w:rPr>
          <w:fldChar w:fldCharType="end"/>
        </w:r>
      </w:hyperlink>
    </w:p>
    <w:p w14:paraId="757DFE37" w14:textId="72BE3983" w:rsidR="000F2F5C" w:rsidRDefault="00611301" w:rsidP="000F2F5C">
      <w:pPr>
        <w:pStyle w:val="berschrift"/>
      </w:pPr>
      <w:r>
        <w:fldChar w:fldCharType="end"/>
      </w:r>
      <w:bookmarkStart w:id="2" w:name="_Toc35782405"/>
      <w:r w:rsidR="00FA16FB">
        <w:br w:type="page"/>
      </w:r>
      <w:bookmarkStart w:id="3" w:name="_Toc84414033"/>
      <w:r w:rsidR="00DA212A" w:rsidRPr="00B845B1">
        <w:lastRenderedPageBreak/>
        <w:t>Abkürzungsverzeichnis</w:t>
      </w:r>
      <w:bookmarkEnd w:id="2"/>
      <w:bookmarkEnd w:id="3"/>
    </w:p>
    <w:p w14:paraId="3FBD55C0" w14:textId="77777777" w:rsidR="004C183E" w:rsidRDefault="004C183E" w:rsidP="000F2F5C"/>
    <w:p w14:paraId="69BBFEE8" w14:textId="36ADAC72" w:rsidR="00084EE7" w:rsidRDefault="00084EE7" w:rsidP="000F2F5C">
      <w:r w:rsidRPr="00B845B1">
        <w:t>ARMS</w:t>
      </w:r>
      <w:r w:rsidRPr="00B845B1">
        <w:tab/>
      </w:r>
      <w:r>
        <w:tab/>
      </w:r>
      <w:r w:rsidRPr="00B845B1">
        <w:t>alveoläres Rhabdomyosarkom</w:t>
      </w:r>
    </w:p>
    <w:p w14:paraId="6C2F07B5" w14:textId="77777777" w:rsidR="00084EE7" w:rsidRDefault="00084EE7" w:rsidP="000F2F5C">
      <w:r>
        <w:t>ARMSn</w:t>
      </w:r>
      <w:r>
        <w:tab/>
      </w:r>
      <w:r>
        <w:tab/>
        <w:t>ARMS negativ (=Fehlen der Translokationen im ARMS)</w:t>
      </w:r>
    </w:p>
    <w:p w14:paraId="6347AD80" w14:textId="77777777" w:rsidR="00084EE7" w:rsidRDefault="00084EE7" w:rsidP="000F2F5C">
      <w:r w:rsidRPr="009A2412">
        <w:t>ARMSp</w:t>
      </w:r>
      <w:r>
        <w:tab/>
      </w:r>
      <w:r>
        <w:tab/>
      </w:r>
      <w:r w:rsidRPr="009A2412">
        <w:t>ARMS positiv</w:t>
      </w:r>
    </w:p>
    <w:p w14:paraId="4FD8065A" w14:textId="77777777" w:rsidR="00084EE7" w:rsidRPr="00B845B1" w:rsidRDefault="00084EE7" w:rsidP="000F2F5C">
      <w:r w:rsidRPr="00B845B1">
        <w:t>BP RMS</w:t>
      </w:r>
      <w:r>
        <w:tab/>
      </w:r>
      <w:r>
        <w:tab/>
      </w:r>
      <w:r w:rsidRPr="00B845B1">
        <w:t>Blasen</w:t>
      </w:r>
      <w:r>
        <w:t xml:space="preserve"> </w:t>
      </w:r>
      <w:r w:rsidRPr="00B845B1">
        <w:t>und Prostata Rhabdomyosarkom</w:t>
      </w:r>
    </w:p>
    <w:p w14:paraId="2D789864" w14:textId="77777777" w:rsidR="00084EE7" w:rsidRPr="00507E94" w:rsidRDefault="00084EE7" w:rsidP="000F2F5C">
      <w:pPr>
        <w:rPr>
          <w:lang w:val="en-GB"/>
        </w:rPr>
      </w:pPr>
      <w:r w:rsidRPr="00507E94">
        <w:rPr>
          <w:lang w:val="en-GB"/>
        </w:rPr>
        <w:t>BT</w:t>
      </w:r>
      <w:r w:rsidRPr="00507E94">
        <w:rPr>
          <w:lang w:val="en-GB"/>
        </w:rPr>
        <w:tab/>
      </w:r>
      <w:r w:rsidRPr="00507E94">
        <w:rPr>
          <w:lang w:val="en-GB"/>
        </w:rPr>
        <w:tab/>
      </w:r>
      <w:r w:rsidRPr="00507E94">
        <w:rPr>
          <w:lang w:val="en-GB"/>
        </w:rPr>
        <w:tab/>
      </w:r>
      <w:proofErr w:type="spellStart"/>
      <w:r w:rsidRPr="00507E94">
        <w:rPr>
          <w:lang w:val="en-GB"/>
        </w:rPr>
        <w:t>Brachytherapie</w:t>
      </w:r>
      <w:proofErr w:type="spellEnd"/>
    </w:p>
    <w:p w14:paraId="067B0B2D" w14:textId="77777777" w:rsidR="00084EE7" w:rsidRPr="00507E94" w:rsidRDefault="00084EE7" w:rsidP="000F2F5C">
      <w:pPr>
        <w:rPr>
          <w:lang w:val="en-GB"/>
        </w:rPr>
      </w:pPr>
      <w:r w:rsidRPr="00507E94">
        <w:rPr>
          <w:lang w:val="en-GB"/>
        </w:rPr>
        <w:t>COG</w:t>
      </w:r>
      <w:r w:rsidRPr="00507E94">
        <w:rPr>
          <w:lang w:val="en-GB"/>
        </w:rPr>
        <w:tab/>
      </w:r>
      <w:r w:rsidRPr="00507E94">
        <w:rPr>
          <w:lang w:val="en-GB"/>
        </w:rPr>
        <w:tab/>
      </w:r>
      <w:r w:rsidRPr="00507E94">
        <w:rPr>
          <w:lang w:val="en-GB"/>
        </w:rPr>
        <w:tab/>
      </w:r>
      <w:r w:rsidRPr="00A33FAD">
        <w:rPr>
          <w:lang w:val="en-GB"/>
        </w:rPr>
        <w:t>Children</w:t>
      </w:r>
      <w:r>
        <w:rPr>
          <w:lang w:val="en-GB"/>
        </w:rPr>
        <w:t>’</w:t>
      </w:r>
      <w:r w:rsidRPr="00A33FAD">
        <w:rPr>
          <w:lang w:val="en-GB"/>
        </w:rPr>
        <w:t>s Oncology Group</w:t>
      </w:r>
      <w:r w:rsidRPr="00507E94">
        <w:rPr>
          <w:lang w:val="en-GB"/>
        </w:rPr>
        <w:t xml:space="preserve"> </w:t>
      </w:r>
    </w:p>
    <w:p w14:paraId="39685E77" w14:textId="377C92DC" w:rsidR="00084EE7" w:rsidRPr="00B845B1" w:rsidRDefault="00084EE7" w:rsidP="00EA461B">
      <w:r w:rsidRPr="00B845B1">
        <w:t>COMFORT-B</w:t>
      </w:r>
      <w:r>
        <w:tab/>
      </w:r>
      <w:r w:rsidRPr="00D85BBB">
        <w:t>COMFORT-behavior</w:t>
      </w:r>
    </w:p>
    <w:p w14:paraId="73FCE002" w14:textId="77777777" w:rsidR="00084EE7" w:rsidRDefault="00084EE7" w:rsidP="003666CE">
      <w:r w:rsidRPr="009A2412">
        <w:t>CRP</w:t>
      </w:r>
      <w:r>
        <w:tab/>
      </w:r>
      <w:r>
        <w:tab/>
      </w:r>
      <w:r>
        <w:tab/>
        <w:t>C-reaktives Protein</w:t>
      </w:r>
    </w:p>
    <w:p w14:paraId="472A9254" w14:textId="77777777" w:rsidR="00084EE7" w:rsidRDefault="00084EE7" w:rsidP="003666CE">
      <w:r w:rsidRPr="00B3039C">
        <w:t>CT</w:t>
      </w:r>
      <w:r>
        <w:rPr>
          <w:rStyle w:val="article-header-to-navbar"/>
        </w:rPr>
        <w:tab/>
      </w:r>
      <w:r>
        <w:rPr>
          <w:rStyle w:val="article-header-to-navbar"/>
        </w:rPr>
        <w:tab/>
      </w:r>
      <w:r>
        <w:rPr>
          <w:rStyle w:val="article-header-to-navbar"/>
        </w:rPr>
        <w:tab/>
        <w:t>Computertomographie</w:t>
      </w:r>
    </w:p>
    <w:p w14:paraId="473C860B" w14:textId="77777777" w:rsidR="00084EE7" w:rsidRDefault="00084EE7" w:rsidP="003666CE">
      <w:r>
        <w:t>CWS</w:t>
      </w:r>
      <w:r>
        <w:tab/>
      </w:r>
      <w:r>
        <w:tab/>
      </w:r>
      <w:r>
        <w:tab/>
      </w:r>
      <w:proofErr w:type="spellStart"/>
      <w:r w:rsidRPr="009A2412">
        <w:t>Cooperative</w:t>
      </w:r>
      <w:proofErr w:type="spellEnd"/>
      <w:r w:rsidRPr="009A2412">
        <w:t xml:space="preserve"> Weichteilsarkom Studiengruppe</w:t>
      </w:r>
    </w:p>
    <w:p w14:paraId="77EF328D" w14:textId="77777777" w:rsidR="00084EE7" w:rsidRDefault="00084EE7" w:rsidP="003666CE">
      <w:r w:rsidRPr="009A2412">
        <w:t>CYP3A4</w:t>
      </w:r>
      <w:r>
        <w:tab/>
      </w:r>
      <w:r>
        <w:tab/>
      </w:r>
      <w:r w:rsidRPr="009A2412">
        <w:t>Cytochrom P</w:t>
      </w:r>
      <w:r w:rsidRPr="009A2412">
        <w:rPr>
          <w:vertAlign w:val="subscript"/>
        </w:rPr>
        <w:t>450</w:t>
      </w:r>
      <w:r w:rsidRPr="009A2412">
        <w:t>, Isoenzym 3A4</w:t>
      </w:r>
    </w:p>
    <w:p w14:paraId="2E735445" w14:textId="77777777" w:rsidR="00084EE7" w:rsidRDefault="00084EE7" w:rsidP="003666CE">
      <w:r>
        <w:t xml:space="preserve">EEG </w:t>
      </w:r>
      <w:r>
        <w:tab/>
      </w:r>
      <w:r>
        <w:tab/>
      </w:r>
      <w:r>
        <w:tab/>
        <w:t>Elektroenzephalogramm</w:t>
      </w:r>
      <w:r w:rsidRPr="009A2412">
        <w:t xml:space="preserve"> </w:t>
      </w:r>
    </w:p>
    <w:p w14:paraId="19749716" w14:textId="77777777" w:rsidR="00084EE7" w:rsidRPr="00B845B1" w:rsidRDefault="00084EE7" w:rsidP="003666CE">
      <w:r w:rsidRPr="00B845B1">
        <w:t>EFS</w:t>
      </w:r>
      <w:r>
        <w:tab/>
      </w:r>
      <w:r>
        <w:tab/>
      </w:r>
      <w:r>
        <w:tab/>
      </w:r>
      <w:proofErr w:type="spellStart"/>
      <w:r w:rsidRPr="00507E94">
        <w:t>event</w:t>
      </w:r>
      <w:proofErr w:type="spellEnd"/>
      <w:r w:rsidRPr="00507E94">
        <w:t xml:space="preserve"> </w:t>
      </w:r>
      <w:proofErr w:type="spellStart"/>
      <w:r w:rsidRPr="00507E94">
        <w:t>free</w:t>
      </w:r>
      <w:proofErr w:type="spellEnd"/>
      <w:r w:rsidRPr="00507E94">
        <w:t xml:space="preserve"> </w:t>
      </w:r>
      <w:proofErr w:type="spellStart"/>
      <w:r w:rsidRPr="00507E94">
        <w:t>survival</w:t>
      </w:r>
      <w:proofErr w:type="spellEnd"/>
      <w:r w:rsidRPr="00B845B1">
        <w:t xml:space="preserve"> (</w:t>
      </w:r>
      <w:proofErr w:type="spellStart"/>
      <w:r w:rsidRPr="00B845B1">
        <w:t>rezidivfreies</w:t>
      </w:r>
      <w:proofErr w:type="spellEnd"/>
      <w:r w:rsidRPr="00B845B1">
        <w:t xml:space="preserve"> Überleben)</w:t>
      </w:r>
    </w:p>
    <w:p w14:paraId="28D4ED6D" w14:textId="77777777" w:rsidR="00084EE7" w:rsidRPr="00B845B1" w:rsidRDefault="00084EE7" w:rsidP="003666CE">
      <w:r w:rsidRPr="00B845B1">
        <w:t>ERMS</w:t>
      </w:r>
      <w:r w:rsidRPr="00B845B1">
        <w:tab/>
      </w:r>
      <w:r w:rsidRPr="00B845B1">
        <w:tab/>
        <w:t>embryonales Rhabdomyosarkom</w:t>
      </w:r>
    </w:p>
    <w:p w14:paraId="0BA53E8D" w14:textId="77777777" w:rsidR="00084EE7" w:rsidRPr="00507E94" w:rsidRDefault="00084EE7" w:rsidP="003666CE">
      <w:pPr>
        <w:rPr>
          <w:lang w:val="en-GB"/>
        </w:rPr>
      </w:pPr>
      <w:r w:rsidRPr="00507E94">
        <w:rPr>
          <w:lang w:val="en-GB"/>
        </w:rPr>
        <w:t>FFS</w:t>
      </w:r>
      <w:r w:rsidRPr="00507E94">
        <w:rPr>
          <w:lang w:val="en-GB"/>
        </w:rPr>
        <w:tab/>
      </w:r>
      <w:r w:rsidRPr="00507E94">
        <w:rPr>
          <w:lang w:val="en-GB"/>
        </w:rPr>
        <w:tab/>
      </w:r>
      <w:r w:rsidRPr="00507E94">
        <w:rPr>
          <w:lang w:val="en-GB"/>
        </w:rPr>
        <w:tab/>
      </w:r>
      <w:r w:rsidRPr="00A33FAD">
        <w:rPr>
          <w:lang w:val="en-GB"/>
        </w:rPr>
        <w:t>failure free survival</w:t>
      </w:r>
      <w:r w:rsidRPr="00507E94">
        <w:rPr>
          <w:lang w:val="en-GB"/>
        </w:rPr>
        <w:t xml:space="preserve"> (</w:t>
      </w:r>
      <w:proofErr w:type="spellStart"/>
      <w:r w:rsidRPr="00507E94">
        <w:rPr>
          <w:lang w:val="en-GB"/>
        </w:rPr>
        <w:t>rezidivfreies</w:t>
      </w:r>
      <w:proofErr w:type="spellEnd"/>
      <w:r w:rsidRPr="00507E94">
        <w:rPr>
          <w:lang w:val="en-GB"/>
        </w:rPr>
        <w:t xml:space="preserve"> </w:t>
      </w:r>
      <w:proofErr w:type="spellStart"/>
      <w:r w:rsidRPr="00507E94">
        <w:rPr>
          <w:lang w:val="en-GB"/>
        </w:rPr>
        <w:t>Überleben</w:t>
      </w:r>
      <w:proofErr w:type="spellEnd"/>
      <w:r w:rsidRPr="00507E94">
        <w:rPr>
          <w:lang w:val="en-GB"/>
        </w:rPr>
        <w:t>)</w:t>
      </w:r>
    </w:p>
    <w:p w14:paraId="5D5D536E" w14:textId="77777777" w:rsidR="00084EE7" w:rsidRPr="00507E94" w:rsidRDefault="00084EE7" w:rsidP="003666CE">
      <w:pPr>
        <w:rPr>
          <w:lang w:val="en-GB"/>
        </w:rPr>
      </w:pPr>
      <w:r w:rsidRPr="00507E94">
        <w:rPr>
          <w:lang w:val="en-GB"/>
        </w:rPr>
        <w:t>FKHR/FOXO1</w:t>
      </w:r>
      <w:r w:rsidRPr="00507E94">
        <w:rPr>
          <w:lang w:val="en-GB"/>
        </w:rPr>
        <w:tab/>
        <w:t>Forkhead in Rhabdomyosarcoma/Forkhead Box O1</w:t>
      </w:r>
    </w:p>
    <w:p w14:paraId="6056833E" w14:textId="77777777" w:rsidR="00084EE7" w:rsidRPr="00D85BBB" w:rsidRDefault="00084EE7" w:rsidP="003666CE">
      <w:pPr>
        <w:rPr>
          <w:lang w:val="en-GB"/>
        </w:rPr>
      </w:pPr>
      <w:r w:rsidRPr="00507E94">
        <w:rPr>
          <w:lang w:val="en-GB"/>
        </w:rPr>
        <w:t>FNRMS</w:t>
      </w:r>
      <w:r w:rsidRPr="00507E94">
        <w:rPr>
          <w:lang w:val="en-GB"/>
        </w:rPr>
        <w:tab/>
      </w:r>
      <w:r w:rsidRPr="00507E94">
        <w:rPr>
          <w:lang w:val="en-GB"/>
        </w:rPr>
        <w:tab/>
      </w:r>
      <w:r w:rsidRPr="00D85BBB">
        <w:rPr>
          <w:lang w:val="en-GB"/>
        </w:rPr>
        <w:t>fusionsnegatives Rhabdomyosarkom</w:t>
      </w:r>
    </w:p>
    <w:p w14:paraId="71F5CB05" w14:textId="77777777" w:rsidR="00084EE7" w:rsidRPr="00D85BBB" w:rsidRDefault="00084EE7" w:rsidP="003666CE">
      <w:pPr>
        <w:rPr>
          <w:lang w:val="en-GB"/>
        </w:rPr>
      </w:pPr>
      <w:r w:rsidRPr="00D85BBB">
        <w:rPr>
          <w:lang w:val="en-GB"/>
        </w:rPr>
        <w:t xml:space="preserve">FPRMS </w:t>
      </w:r>
      <w:r w:rsidRPr="00D85BBB">
        <w:rPr>
          <w:lang w:val="en-GB"/>
        </w:rPr>
        <w:tab/>
      </w:r>
      <w:r w:rsidRPr="00D85BBB">
        <w:rPr>
          <w:lang w:val="en-GB"/>
        </w:rPr>
        <w:tab/>
        <w:t>fusionspositives Rhabdomyosarkom</w:t>
      </w:r>
    </w:p>
    <w:p w14:paraId="7D7A756D" w14:textId="77777777" w:rsidR="00084EE7" w:rsidRDefault="00084EE7" w:rsidP="00371BBB">
      <w:r>
        <w:t>h</w:t>
      </w:r>
      <w:r>
        <w:tab/>
      </w:r>
      <w:r>
        <w:tab/>
      </w:r>
      <w:r>
        <w:tab/>
        <w:t>Stunde</w:t>
      </w:r>
    </w:p>
    <w:p w14:paraId="0551E6BF" w14:textId="7FC5DDE3" w:rsidR="00084EE7" w:rsidRDefault="00084EE7" w:rsidP="003666CE">
      <w:r>
        <w:t>HDR-BT</w:t>
      </w:r>
      <w:r>
        <w:tab/>
      </w:r>
      <w:r>
        <w:tab/>
        <w:t>high-dose-rate (ho</w:t>
      </w:r>
      <w:r w:rsidR="00231106">
        <w:t>he Dosisrate</w:t>
      </w:r>
      <w:r>
        <w:t>) Brachytherapie</w:t>
      </w:r>
    </w:p>
    <w:p w14:paraId="320DCE82" w14:textId="77777777" w:rsidR="00084EE7" w:rsidRDefault="00084EE7" w:rsidP="003666CE">
      <w:r>
        <w:t>i.v.</w:t>
      </w:r>
      <w:r>
        <w:tab/>
      </w:r>
      <w:r>
        <w:tab/>
      </w:r>
      <w:r>
        <w:tab/>
        <w:t>intravenös</w:t>
      </w:r>
    </w:p>
    <w:p w14:paraId="56B80FA4" w14:textId="77777777" w:rsidR="00084EE7" w:rsidRDefault="00084EE7" w:rsidP="00B86906">
      <w:r w:rsidRPr="009A2412">
        <w:t>IGF-II</w:t>
      </w:r>
      <w:r>
        <w:tab/>
      </w:r>
      <w:r>
        <w:tab/>
      </w:r>
      <w:r w:rsidRPr="00507E94">
        <w:t>insulin-like growth factor II</w:t>
      </w:r>
      <w:r>
        <w:t xml:space="preserve"> (Insulinähnlicher Wachstumsfaktor II)</w:t>
      </w:r>
    </w:p>
    <w:p w14:paraId="6E3CEC2E" w14:textId="77777777" w:rsidR="00084EE7" w:rsidRDefault="00084EE7" w:rsidP="003666CE">
      <w:r>
        <w:t xml:space="preserve">IMRT </w:t>
      </w:r>
      <w:r>
        <w:tab/>
      </w:r>
      <w:r>
        <w:tab/>
        <w:t>optimierte intensitätsmodulierte Radiotherapie</w:t>
      </w:r>
      <w:r w:rsidRPr="00B845B1">
        <w:t xml:space="preserve"> </w:t>
      </w:r>
    </w:p>
    <w:p w14:paraId="323D863D" w14:textId="77777777" w:rsidR="00084EE7" w:rsidRPr="00507E94" w:rsidRDefault="00084EE7" w:rsidP="003666CE">
      <w:pPr>
        <w:rPr>
          <w:lang w:val="en-GB"/>
        </w:rPr>
      </w:pPr>
      <w:r w:rsidRPr="00507E94">
        <w:rPr>
          <w:lang w:val="en-GB"/>
        </w:rPr>
        <w:t>IRSG</w:t>
      </w:r>
      <w:r w:rsidRPr="00507E94">
        <w:rPr>
          <w:lang w:val="en-GB"/>
        </w:rPr>
        <w:tab/>
      </w:r>
      <w:r w:rsidRPr="00507E94">
        <w:rPr>
          <w:lang w:val="en-GB"/>
        </w:rPr>
        <w:tab/>
      </w:r>
      <w:r w:rsidRPr="00507E94">
        <w:rPr>
          <w:lang w:val="en-GB"/>
        </w:rPr>
        <w:tab/>
        <w:t>Intergroup Rhabdomyosarcoma Study Group</w:t>
      </w:r>
    </w:p>
    <w:p w14:paraId="7D53B0CB" w14:textId="77777777" w:rsidR="00084EE7" w:rsidRPr="00507E94" w:rsidRDefault="00084EE7" w:rsidP="00B3039C">
      <w:pPr>
        <w:rPr>
          <w:lang w:val="en-GB"/>
        </w:rPr>
      </w:pPr>
      <w:r w:rsidRPr="00507E94">
        <w:rPr>
          <w:lang w:val="en-GB"/>
        </w:rPr>
        <w:t>IVA</w:t>
      </w:r>
      <w:r w:rsidRPr="00507E94">
        <w:rPr>
          <w:lang w:val="en-GB"/>
        </w:rPr>
        <w:tab/>
      </w:r>
      <w:r w:rsidRPr="00507E94">
        <w:rPr>
          <w:lang w:val="en-GB"/>
        </w:rPr>
        <w:tab/>
      </w:r>
      <w:r w:rsidRPr="00507E94">
        <w:rPr>
          <w:lang w:val="en-GB"/>
        </w:rPr>
        <w:tab/>
        <w:t>Ifosfamid, Vincristin, Actinomycin D</w:t>
      </w:r>
    </w:p>
    <w:p w14:paraId="0EB24566" w14:textId="77777777" w:rsidR="00084EE7" w:rsidRDefault="00084EE7" w:rsidP="00371BBB">
      <w:r>
        <w:t>kg</w:t>
      </w:r>
      <w:r>
        <w:tab/>
      </w:r>
      <w:r>
        <w:tab/>
      </w:r>
      <w:r>
        <w:tab/>
        <w:t>Kilogramm</w:t>
      </w:r>
    </w:p>
    <w:p w14:paraId="681D1206" w14:textId="77777777" w:rsidR="00084EE7" w:rsidRDefault="00084EE7" w:rsidP="00371BBB">
      <w:r>
        <w:t>KG</w:t>
      </w:r>
      <w:r>
        <w:tab/>
      </w:r>
      <w:r>
        <w:tab/>
      </w:r>
      <w:r>
        <w:tab/>
        <w:t>Körpergewicht</w:t>
      </w:r>
    </w:p>
    <w:p w14:paraId="3E496452" w14:textId="5FC76BA6" w:rsidR="00084EE7" w:rsidRPr="00B845B1" w:rsidRDefault="00084EE7" w:rsidP="003666CE">
      <w:r w:rsidRPr="00B845B1">
        <w:t>LDR</w:t>
      </w:r>
      <w:r w:rsidR="00231106">
        <w:t>-BT</w:t>
      </w:r>
      <w:r>
        <w:tab/>
      </w:r>
      <w:r>
        <w:tab/>
      </w:r>
      <w:r w:rsidRPr="00507E94">
        <w:t>low-dose-rate</w:t>
      </w:r>
      <w:r w:rsidRPr="00B845B1">
        <w:t xml:space="preserve"> (niedrig</w:t>
      </w:r>
      <w:r w:rsidR="004914EC">
        <w:t>e Dosisrate</w:t>
      </w:r>
      <w:r w:rsidRPr="00B845B1">
        <w:t>)</w:t>
      </w:r>
      <w:r w:rsidR="00231106">
        <w:t xml:space="preserve"> Brachytherapie</w:t>
      </w:r>
    </w:p>
    <w:p w14:paraId="209A6619" w14:textId="77777777" w:rsidR="00084EE7" w:rsidRDefault="00084EE7" w:rsidP="003666CE">
      <w:r>
        <w:t>m</w:t>
      </w:r>
      <w:r w:rsidRPr="009A2412">
        <w:t>g</w:t>
      </w:r>
      <w:r>
        <w:tab/>
      </w:r>
      <w:r w:rsidRPr="009A2412">
        <w:t xml:space="preserve"> </w:t>
      </w:r>
      <w:r>
        <w:tab/>
      </w:r>
      <w:r>
        <w:tab/>
        <w:t>Milligramm</w:t>
      </w:r>
    </w:p>
    <w:p w14:paraId="5E4B8B6C" w14:textId="77777777" w:rsidR="00084EE7" w:rsidRDefault="00084EE7" w:rsidP="003666CE">
      <w:r w:rsidRPr="00B3039C">
        <w:t xml:space="preserve">MRT </w:t>
      </w:r>
      <w:r>
        <w:tab/>
      </w:r>
      <w:r>
        <w:tab/>
      </w:r>
      <w:r w:rsidRPr="00B3039C">
        <w:t>Magnetresonanztomographie</w:t>
      </w:r>
      <w:r>
        <w:t xml:space="preserve"> </w:t>
      </w:r>
    </w:p>
    <w:p w14:paraId="13308CDF" w14:textId="77777777" w:rsidR="00084EE7" w:rsidRPr="007552C2" w:rsidRDefault="00084EE7" w:rsidP="003666CE">
      <w:r w:rsidRPr="007552C2">
        <w:lastRenderedPageBreak/>
        <w:t>NISS</w:t>
      </w:r>
      <w:r w:rsidRPr="007552C2">
        <w:tab/>
      </w:r>
      <w:r w:rsidRPr="007552C2">
        <w:tab/>
      </w:r>
      <w:r w:rsidRPr="007552C2">
        <w:tab/>
        <w:t>Nurse interpretation of sedation score</w:t>
      </w:r>
    </w:p>
    <w:p w14:paraId="48990A4C" w14:textId="77777777" w:rsidR="00084EE7" w:rsidRPr="00B845B1" w:rsidRDefault="00084EE7" w:rsidP="003666CE">
      <w:r w:rsidRPr="00B845B1">
        <w:t>OS</w:t>
      </w:r>
      <w:r>
        <w:tab/>
      </w:r>
      <w:r>
        <w:tab/>
      </w:r>
      <w:r>
        <w:tab/>
      </w:r>
      <w:proofErr w:type="spellStart"/>
      <w:r w:rsidRPr="00D85BBB">
        <w:t>overall</w:t>
      </w:r>
      <w:proofErr w:type="spellEnd"/>
      <w:r w:rsidRPr="00D85BBB">
        <w:t xml:space="preserve"> </w:t>
      </w:r>
      <w:proofErr w:type="spellStart"/>
      <w:r w:rsidRPr="00D85BBB">
        <w:t>survival</w:t>
      </w:r>
      <w:proofErr w:type="spellEnd"/>
      <w:r w:rsidRPr="00B845B1">
        <w:t xml:space="preserve"> (Gesamtüberleben)</w:t>
      </w:r>
    </w:p>
    <w:p w14:paraId="322CE3CC" w14:textId="77777777" w:rsidR="00084EE7" w:rsidRDefault="00084EE7" w:rsidP="003666CE">
      <w:r>
        <w:t>p</w:t>
      </w:r>
      <w:r w:rsidRPr="009A2412">
        <w:t>.o.</w:t>
      </w:r>
      <w:r w:rsidRPr="00EA461B">
        <w:t xml:space="preserve"> </w:t>
      </w:r>
      <w:r>
        <w:tab/>
      </w:r>
      <w:r>
        <w:tab/>
      </w:r>
      <w:r>
        <w:tab/>
      </w:r>
      <w:r w:rsidRPr="009A2412">
        <w:t>per os</w:t>
      </w:r>
      <w:r>
        <w:t xml:space="preserve"> (durch den Mund)</w:t>
      </w:r>
    </w:p>
    <w:p w14:paraId="7F2BC8F2" w14:textId="77777777" w:rsidR="00084EE7" w:rsidRDefault="00084EE7" w:rsidP="003666CE">
      <w:r>
        <w:t>PAX3</w:t>
      </w:r>
      <w:r>
        <w:tab/>
      </w:r>
      <w:r>
        <w:tab/>
      </w:r>
      <w:proofErr w:type="spellStart"/>
      <w:r w:rsidRPr="009A2412">
        <w:t>Paired</w:t>
      </w:r>
      <w:proofErr w:type="spellEnd"/>
      <w:r w:rsidRPr="009A2412">
        <w:t xml:space="preserve"> Box 3</w:t>
      </w:r>
      <w:r w:rsidRPr="003666CE">
        <w:t xml:space="preserve"> </w:t>
      </w:r>
    </w:p>
    <w:p w14:paraId="4DC8E2D3" w14:textId="77777777" w:rsidR="00084EE7" w:rsidRDefault="00084EE7" w:rsidP="003666CE">
      <w:r w:rsidRPr="009A2412">
        <w:t xml:space="preserve">PD </w:t>
      </w:r>
      <w:r>
        <w:tab/>
      </w:r>
      <w:r>
        <w:tab/>
      </w:r>
      <w:r>
        <w:tab/>
      </w:r>
      <w:r w:rsidRPr="009A2412">
        <w:t>pädiatrische Deliriums</w:t>
      </w:r>
      <w:r>
        <w:t xml:space="preserve"> Komponente (des SOS-PD Scores)</w:t>
      </w:r>
      <w:r w:rsidRPr="009A2412">
        <w:t xml:space="preserve"> </w:t>
      </w:r>
    </w:p>
    <w:p w14:paraId="2EB29CAF" w14:textId="77777777" w:rsidR="00084EE7" w:rsidRDefault="00084EE7" w:rsidP="003666CE">
      <w:r w:rsidRPr="009A2412">
        <w:t xml:space="preserve">PDMS </w:t>
      </w:r>
      <w:r>
        <w:tab/>
      </w:r>
      <w:r>
        <w:tab/>
      </w:r>
      <w:r w:rsidRPr="009A2412">
        <w:t>Patientendatenmanagementsystem</w:t>
      </w:r>
      <w:r>
        <w:t xml:space="preserve"> </w:t>
      </w:r>
    </w:p>
    <w:p w14:paraId="1531ABDC" w14:textId="0BE93849" w:rsidR="00084EE7" w:rsidRDefault="00084EE7" w:rsidP="003666CE">
      <w:r>
        <w:t>PDR</w:t>
      </w:r>
      <w:r w:rsidR="00231106">
        <w:t>-BT</w:t>
      </w:r>
      <w:r>
        <w:tab/>
      </w:r>
      <w:r>
        <w:tab/>
        <w:t>pulse</w:t>
      </w:r>
      <w:r w:rsidR="00231106">
        <w:t>d</w:t>
      </w:r>
      <w:r>
        <w:t>-dose-rate (</w:t>
      </w:r>
      <w:r w:rsidR="00231106">
        <w:t>Impuls-Dosisrate</w:t>
      </w:r>
      <w:r>
        <w:t>)</w:t>
      </w:r>
      <w:r w:rsidR="00231106">
        <w:t xml:space="preserve"> Brachytherapie</w:t>
      </w:r>
    </w:p>
    <w:p w14:paraId="2D9AD8EF" w14:textId="77777777" w:rsidR="00084EE7" w:rsidRPr="00507E94" w:rsidRDefault="00084EE7" w:rsidP="00B3039C">
      <w:pPr>
        <w:rPr>
          <w:lang w:val="en-GB"/>
        </w:rPr>
      </w:pPr>
      <w:r w:rsidRPr="00507E94">
        <w:rPr>
          <w:lang w:val="en-GB"/>
        </w:rPr>
        <w:t>PICU</w:t>
      </w:r>
      <w:r w:rsidRPr="00507E94">
        <w:rPr>
          <w:lang w:val="en-GB"/>
        </w:rPr>
        <w:tab/>
      </w:r>
      <w:r w:rsidRPr="00507E94">
        <w:rPr>
          <w:lang w:val="en-GB"/>
        </w:rPr>
        <w:tab/>
      </w:r>
      <w:r w:rsidRPr="00507E94">
        <w:rPr>
          <w:lang w:val="en-GB"/>
        </w:rPr>
        <w:tab/>
      </w:r>
      <w:proofErr w:type="spellStart"/>
      <w:r w:rsidRPr="00A33FAD">
        <w:rPr>
          <w:lang w:val="en-GB"/>
        </w:rPr>
        <w:t>pediatric</w:t>
      </w:r>
      <w:proofErr w:type="spellEnd"/>
      <w:r w:rsidRPr="00A33FAD">
        <w:rPr>
          <w:lang w:val="en-GB"/>
        </w:rPr>
        <w:t xml:space="preserve"> intensive care unit</w:t>
      </w:r>
      <w:r w:rsidRPr="00507E94">
        <w:rPr>
          <w:lang w:val="en-GB"/>
        </w:rPr>
        <w:t xml:space="preserve"> (</w:t>
      </w:r>
      <w:proofErr w:type="spellStart"/>
      <w:r w:rsidRPr="00D85BBB">
        <w:rPr>
          <w:lang w:val="en-GB"/>
        </w:rPr>
        <w:t>Kinderintensivstation</w:t>
      </w:r>
      <w:proofErr w:type="spellEnd"/>
      <w:r w:rsidRPr="00D85BBB">
        <w:rPr>
          <w:lang w:val="en-GB"/>
        </w:rPr>
        <w:t>)</w:t>
      </w:r>
    </w:p>
    <w:p w14:paraId="288123A4" w14:textId="77777777" w:rsidR="00084EE7" w:rsidRDefault="00084EE7" w:rsidP="003666CE">
      <w:r>
        <w:t>PRMS</w:t>
      </w:r>
      <w:r w:rsidRPr="009A2412">
        <w:t xml:space="preserve"> </w:t>
      </w:r>
      <w:r>
        <w:tab/>
      </w:r>
      <w:r>
        <w:tab/>
      </w:r>
      <w:proofErr w:type="spellStart"/>
      <w:r w:rsidRPr="009A2412">
        <w:t>perineale</w:t>
      </w:r>
      <w:r>
        <w:t>s</w:t>
      </w:r>
      <w:proofErr w:type="spellEnd"/>
      <w:r w:rsidRPr="009A2412">
        <w:t>/</w:t>
      </w:r>
      <w:proofErr w:type="spellStart"/>
      <w:r w:rsidRPr="009A2412">
        <w:t>perianale</w:t>
      </w:r>
      <w:r>
        <w:t>s</w:t>
      </w:r>
      <w:proofErr w:type="spellEnd"/>
      <w:r w:rsidRPr="009A2412">
        <w:t xml:space="preserve"> </w:t>
      </w:r>
      <w:proofErr w:type="spellStart"/>
      <w:r w:rsidRPr="009A2412">
        <w:t>R</w:t>
      </w:r>
      <w:r>
        <w:t>habdomyosarkom</w:t>
      </w:r>
      <w:proofErr w:type="spellEnd"/>
    </w:p>
    <w:p w14:paraId="7D4103BF" w14:textId="77777777" w:rsidR="00084EE7" w:rsidRDefault="00084EE7" w:rsidP="00B86906">
      <w:r>
        <w:t>R0</w:t>
      </w:r>
      <w:r>
        <w:tab/>
      </w:r>
      <w:r>
        <w:tab/>
      </w:r>
      <w:r>
        <w:tab/>
        <w:t>mikroskopisch und makroskopisch komplette Tumorresektion</w:t>
      </w:r>
    </w:p>
    <w:p w14:paraId="4239A6EE" w14:textId="77777777" w:rsidR="00084EE7" w:rsidRDefault="00084EE7" w:rsidP="00B86906">
      <w:r>
        <w:t>R1</w:t>
      </w:r>
      <w:r>
        <w:tab/>
      </w:r>
      <w:r>
        <w:tab/>
      </w:r>
      <w:r>
        <w:tab/>
        <w:t>Resektion mit mikroskopischem Tumorrest</w:t>
      </w:r>
    </w:p>
    <w:p w14:paraId="38C5CBB5" w14:textId="77777777" w:rsidR="00084EE7" w:rsidRDefault="00084EE7" w:rsidP="00B86906">
      <w:r>
        <w:t>R2</w:t>
      </w:r>
      <w:r>
        <w:tab/>
      </w:r>
      <w:r>
        <w:tab/>
      </w:r>
      <w:r>
        <w:tab/>
        <w:t>Resektion mit makroskopischem Tumorrest</w:t>
      </w:r>
    </w:p>
    <w:p w14:paraId="1724B107" w14:textId="77777777" w:rsidR="00084EE7" w:rsidRPr="00B845B1" w:rsidRDefault="00084EE7" w:rsidP="00B86906">
      <w:r w:rsidRPr="00B845B1">
        <w:t>RMS</w:t>
      </w:r>
      <w:r w:rsidRPr="00B845B1">
        <w:tab/>
      </w:r>
      <w:r w:rsidRPr="00B845B1">
        <w:tab/>
      </w:r>
      <w:r w:rsidRPr="00B845B1">
        <w:tab/>
        <w:t xml:space="preserve">Rhabdomyosarkom </w:t>
      </w:r>
    </w:p>
    <w:p w14:paraId="75A81DF3" w14:textId="77777777" w:rsidR="00084EE7" w:rsidRPr="00B845B1" w:rsidRDefault="00084EE7" w:rsidP="00B86906">
      <w:r w:rsidRPr="00B845B1">
        <w:t>SD</w:t>
      </w:r>
      <w:r>
        <w:tab/>
      </w:r>
      <w:r>
        <w:tab/>
      </w:r>
      <w:r>
        <w:tab/>
      </w:r>
      <w:proofErr w:type="spellStart"/>
      <w:r w:rsidRPr="00D85BBB">
        <w:t>standard</w:t>
      </w:r>
      <w:proofErr w:type="spellEnd"/>
      <w:r w:rsidRPr="00D85BBB">
        <w:t xml:space="preserve"> </w:t>
      </w:r>
      <w:proofErr w:type="spellStart"/>
      <w:r w:rsidRPr="00D85BBB">
        <w:t>deviation</w:t>
      </w:r>
      <w:proofErr w:type="spellEnd"/>
      <w:r w:rsidRPr="00B845B1">
        <w:t xml:space="preserve"> (Standardabweichung)</w:t>
      </w:r>
    </w:p>
    <w:p w14:paraId="4D91ED43" w14:textId="522F67A0" w:rsidR="00084EE7" w:rsidRPr="00507E94" w:rsidRDefault="00084EE7" w:rsidP="00371BBB">
      <w:pPr>
        <w:rPr>
          <w:lang w:val="en-GB"/>
        </w:rPr>
      </w:pPr>
      <w:r w:rsidRPr="00507E94">
        <w:rPr>
          <w:lang w:val="en-GB"/>
        </w:rPr>
        <w:t>SIOP</w:t>
      </w:r>
      <w:r w:rsidRPr="00507E94">
        <w:rPr>
          <w:lang w:val="en-GB"/>
        </w:rPr>
        <w:tab/>
      </w:r>
      <w:r w:rsidRPr="00507E94">
        <w:rPr>
          <w:lang w:val="en-GB"/>
        </w:rPr>
        <w:tab/>
      </w:r>
      <w:r w:rsidRPr="00507E94">
        <w:rPr>
          <w:lang w:val="en-GB"/>
        </w:rPr>
        <w:tab/>
        <w:t xml:space="preserve">International Society </w:t>
      </w:r>
      <w:r w:rsidR="000034EB">
        <w:rPr>
          <w:lang w:val="en-GB"/>
        </w:rPr>
        <w:t>of</w:t>
      </w:r>
      <w:r w:rsidRPr="00507E94">
        <w:rPr>
          <w:lang w:val="en-GB"/>
        </w:rPr>
        <w:t xml:space="preserve"> Paediatric Oncology</w:t>
      </w:r>
    </w:p>
    <w:p w14:paraId="7247F216" w14:textId="77777777" w:rsidR="00084EE7" w:rsidRPr="00507E94" w:rsidRDefault="00084EE7" w:rsidP="00371BBB">
      <w:pPr>
        <w:rPr>
          <w:lang w:val="en-GB"/>
        </w:rPr>
      </w:pPr>
      <w:r w:rsidRPr="00507E94">
        <w:rPr>
          <w:lang w:val="en-GB"/>
        </w:rPr>
        <w:t xml:space="preserve">SOS </w:t>
      </w:r>
      <w:r w:rsidRPr="00507E94">
        <w:rPr>
          <w:lang w:val="en-GB"/>
        </w:rPr>
        <w:tab/>
      </w:r>
      <w:r w:rsidRPr="00507E94">
        <w:rPr>
          <w:lang w:val="en-GB"/>
        </w:rPr>
        <w:tab/>
      </w:r>
      <w:r w:rsidRPr="00507E94">
        <w:rPr>
          <w:lang w:val="en-GB"/>
        </w:rPr>
        <w:tab/>
        <w:t xml:space="preserve">Sophia Observation withdrawal Symptoms Score </w:t>
      </w:r>
    </w:p>
    <w:p w14:paraId="4D1F3286" w14:textId="77777777" w:rsidR="00084EE7" w:rsidRPr="00507E94" w:rsidRDefault="00084EE7" w:rsidP="00A204F9">
      <w:pPr>
        <w:rPr>
          <w:lang w:val="en-GB"/>
        </w:rPr>
      </w:pPr>
      <w:r w:rsidRPr="00507E94">
        <w:rPr>
          <w:lang w:val="en-GB"/>
        </w:rPr>
        <w:t>SOS-PD</w:t>
      </w:r>
      <w:r w:rsidRPr="00507E94">
        <w:rPr>
          <w:lang w:val="en-GB"/>
        </w:rPr>
        <w:tab/>
      </w:r>
      <w:r w:rsidRPr="00507E94">
        <w:rPr>
          <w:lang w:val="en-GB"/>
        </w:rPr>
        <w:tab/>
      </w:r>
      <w:r w:rsidRPr="00507E94">
        <w:rPr>
          <w:rFonts w:cs="Times New Roman"/>
          <w:lang w:val="en-GB"/>
        </w:rPr>
        <w:t xml:space="preserve">Sophia </w:t>
      </w:r>
      <w:r w:rsidRPr="00507E94">
        <w:rPr>
          <w:lang w:val="en-GB"/>
        </w:rPr>
        <w:t>Observation withdrawal Symptoms-</w:t>
      </w:r>
      <w:proofErr w:type="spellStart"/>
      <w:r w:rsidRPr="00507E94">
        <w:rPr>
          <w:lang w:val="en-GB"/>
        </w:rPr>
        <w:t>Pediatric</w:t>
      </w:r>
      <w:proofErr w:type="spellEnd"/>
      <w:r w:rsidRPr="00507E94">
        <w:rPr>
          <w:lang w:val="en-GB"/>
        </w:rPr>
        <w:t xml:space="preserve"> Delirium Scale</w:t>
      </w:r>
    </w:p>
    <w:p w14:paraId="40E21453" w14:textId="77777777" w:rsidR="00084EE7" w:rsidRPr="00507E94" w:rsidRDefault="00084EE7" w:rsidP="00371BBB">
      <w:pPr>
        <w:rPr>
          <w:lang w:val="en-GB"/>
        </w:rPr>
      </w:pPr>
      <w:r w:rsidRPr="00507E94">
        <w:rPr>
          <w:lang w:val="en-GB"/>
        </w:rPr>
        <w:t>TNM</w:t>
      </w:r>
      <w:r w:rsidRPr="00507E94">
        <w:rPr>
          <w:lang w:val="en-GB"/>
        </w:rPr>
        <w:tab/>
      </w:r>
      <w:r w:rsidRPr="00507E94">
        <w:rPr>
          <w:lang w:val="en-GB"/>
        </w:rPr>
        <w:tab/>
      </w:r>
      <w:r w:rsidRPr="00507E94">
        <w:rPr>
          <w:lang w:val="en-GB"/>
        </w:rPr>
        <w:tab/>
      </w:r>
      <w:proofErr w:type="spellStart"/>
      <w:r w:rsidRPr="00D85BBB">
        <w:rPr>
          <w:lang w:val="en-GB"/>
        </w:rPr>
        <w:t>Tumor</w:t>
      </w:r>
      <w:proofErr w:type="spellEnd"/>
      <w:r w:rsidRPr="00D85BBB">
        <w:rPr>
          <w:lang w:val="en-GB"/>
        </w:rPr>
        <w:t xml:space="preserve">, </w:t>
      </w:r>
      <w:proofErr w:type="spellStart"/>
      <w:r w:rsidRPr="00D85BBB">
        <w:rPr>
          <w:lang w:val="en-GB"/>
        </w:rPr>
        <w:t>Nodus</w:t>
      </w:r>
      <w:proofErr w:type="spellEnd"/>
      <w:r w:rsidRPr="00D85BBB">
        <w:rPr>
          <w:lang w:val="en-GB"/>
        </w:rPr>
        <w:t xml:space="preserve"> (</w:t>
      </w:r>
      <w:proofErr w:type="spellStart"/>
      <w:r w:rsidRPr="00D85BBB">
        <w:rPr>
          <w:lang w:val="en-GB"/>
        </w:rPr>
        <w:t>Lymphknoten</w:t>
      </w:r>
      <w:proofErr w:type="spellEnd"/>
      <w:r w:rsidRPr="00D85BBB">
        <w:rPr>
          <w:lang w:val="en-GB"/>
        </w:rPr>
        <w:t xml:space="preserve">), </w:t>
      </w:r>
      <w:proofErr w:type="spellStart"/>
      <w:r w:rsidRPr="00D85BBB">
        <w:rPr>
          <w:lang w:val="en-GB"/>
        </w:rPr>
        <w:t>Metastasen</w:t>
      </w:r>
      <w:proofErr w:type="spellEnd"/>
    </w:p>
    <w:p w14:paraId="3C327F3B" w14:textId="77777777" w:rsidR="00084EE7" w:rsidRPr="00507E94" w:rsidRDefault="00084EE7" w:rsidP="00371BBB">
      <w:pPr>
        <w:rPr>
          <w:lang w:val="en-GB"/>
        </w:rPr>
      </w:pPr>
      <w:r w:rsidRPr="00507E94">
        <w:rPr>
          <w:lang w:val="en-GB"/>
        </w:rPr>
        <w:t>VAC</w:t>
      </w:r>
      <w:r w:rsidRPr="00507E94">
        <w:rPr>
          <w:lang w:val="en-GB"/>
        </w:rPr>
        <w:tab/>
      </w:r>
      <w:r w:rsidRPr="00507E94">
        <w:rPr>
          <w:lang w:val="en-GB"/>
        </w:rPr>
        <w:tab/>
      </w:r>
      <w:r w:rsidRPr="00507E94">
        <w:rPr>
          <w:lang w:val="en-GB"/>
        </w:rPr>
        <w:tab/>
        <w:t xml:space="preserve">Vincristin, Actinomycin D und </w:t>
      </w:r>
      <w:proofErr w:type="spellStart"/>
      <w:r w:rsidRPr="00507E94">
        <w:rPr>
          <w:lang w:val="en-GB"/>
        </w:rPr>
        <w:t>Cyclophosphamid</w:t>
      </w:r>
      <w:proofErr w:type="spellEnd"/>
    </w:p>
    <w:p w14:paraId="7847D46B" w14:textId="77777777" w:rsidR="00084EE7" w:rsidRPr="00D85BBB" w:rsidRDefault="00084EE7" w:rsidP="00371BBB">
      <w:pPr>
        <w:rPr>
          <w:lang w:val="en-GB"/>
        </w:rPr>
      </w:pPr>
      <w:r w:rsidRPr="00507E94">
        <w:rPr>
          <w:lang w:val="en-GB"/>
        </w:rPr>
        <w:t>WHO</w:t>
      </w:r>
      <w:r w:rsidRPr="00507E94">
        <w:rPr>
          <w:lang w:val="en-GB"/>
        </w:rPr>
        <w:tab/>
      </w:r>
      <w:r w:rsidRPr="00507E94">
        <w:rPr>
          <w:lang w:val="en-GB"/>
        </w:rPr>
        <w:tab/>
      </w:r>
      <w:r w:rsidRPr="004C702D">
        <w:rPr>
          <w:lang w:val="en-GB"/>
        </w:rPr>
        <w:t>World Health Organization</w:t>
      </w:r>
      <w:r w:rsidRPr="00D85BBB">
        <w:rPr>
          <w:lang w:val="en-GB"/>
        </w:rPr>
        <w:t xml:space="preserve"> (</w:t>
      </w:r>
      <w:proofErr w:type="spellStart"/>
      <w:r w:rsidRPr="00D85BBB">
        <w:rPr>
          <w:lang w:val="en-GB"/>
        </w:rPr>
        <w:t>Weltgesundheitsorganisation</w:t>
      </w:r>
      <w:proofErr w:type="spellEnd"/>
      <w:r w:rsidRPr="00D85BBB">
        <w:rPr>
          <w:lang w:val="en-GB"/>
        </w:rPr>
        <w:t>)</w:t>
      </w:r>
    </w:p>
    <w:p w14:paraId="76AD12D7" w14:textId="77777777" w:rsidR="00084EE7" w:rsidRPr="004C702D" w:rsidRDefault="00084EE7" w:rsidP="00371BBB">
      <w:r w:rsidRPr="004C702D">
        <w:t>ZNS</w:t>
      </w:r>
      <w:r w:rsidRPr="004C702D">
        <w:tab/>
      </w:r>
      <w:r w:rsidRPr="004C702D">
        <w:tab/>
      </w:r>
      <w:r w:rsidRPr="004C702D">
        <w:tab/>
        <w:t>zentrales Nervensystem</w:t>
      </w:r>
    </w:p>
    <w:p w14:paraId="68B8B99D" w14:textId="77777777" w:rsidR="00084EE7" w:rsidRDefault="00084EE7" w:rsidP="00004828">
      <w:proofErr w:type="spellStart"/>
      <w:r w:rsidRPr="009A2412">
        <w:t>μg</w:t>
      </w:r>
      <w:proofErr w:type="spellEnd"/>
      <w:r>
        <w:tab/>
      </w:r>
      <w:r>
        <w:tab/>
      </w:r>
      <w:r>
        <w:tab/>
        <w:t>Mikrogramm</w:t>
      </w:r>
    </w:p>
    <w:p w14:paraId="332B81C9" w14:textId="6B648FF2" w:rsidR="00371BBB" w:rsidRDefault="00004828" w:rsidP="00371BBB">
      <w:pPr>
        <w:ind w:left="2124" w:hanging="2124"/>
      </w:pPr>
      <w:r>
        <w:tab/>
      </w:r>
    </w:p>
    <w:p w14:paraId="53301E02" w14:textId="77777777" w:rsidR="003666CE" w:rsidRPr="009A2412" w:rsidRDefault="003666CE" w:rsidP="00B3039C"/>
    <w:p w14:paraId="143A9021" w14:textId="0A956B12" w:rsidR="00DA212A" w:rsidRPr="00B845B1" w:rsidRDefault="00DA212A" w:rsidP="00B3039C"/>
    <w:p w14:paraId="06B07ADD" w14:textId="61569095" w:rsidR="00846BAB" w:rsidRDefault="00846BAB" w:rsidP="00B3039C"/>
    <w:p w14:paraId="338D4F91" w14:textId="1E9E9C22" w:rsidR="00DE2D67" w:rsidRDefault="00DE2D67" w:rsidP="00B3039C"/>
    <w:p w14:paraId="1758230C" w14:textId="1EB5EE36" w:rsidR="00094214" w:rsidRDefault="00094214" w:rsidP="00094214">
      <w:pPr>
        <w:pStyle w:val="berschrift"/>
        <w:rPr>
          <w:rFonts w:eastAsiaTheme="minorHAnsi" w:cstheme="minorBidi"/>
          <w:b w:val="0"/>
          <w:sz w:val="24"/>
          <w:szCs w:val="24"/>
        </w:rPr>
      </w:pPr>
    </w:p>
    <w:p w14:paraId="034D275D" w14:textId="0B199BAF" w:rsidR="00094214" w:rsidRDefault="00094214">
      <w:pPr>
        <w:jc w:val="left"/>
      </w:pPr>
      <w:r>
        <w:br w:type="page"/>
      </w:r>
    </w:p>
    <w:p w14:paraId="328E3460" w14:textId="147C090A" w:rsidR="004C183E" w:rsidRPr="001E276D" w:rsidRDefault="00094214" w:rsidP="00E00658">
      <w:pPr>
        <w:pStyle w:val="berschrift"/>
      </w:pPr>
      <w:bookmarkStart w:id="4" w:name="_Toc84414034"/>
      <w:r w:rsidRPr="001E276D">
        <w:lastRenderedPageBreak/>
        <w:t>Abbildungsverzeichnis</w:t>
      </w:r>
      <w:bookmarkEnd w:id="4"/>
    </w:p>
    <w:p w14:paraId="1165F66D" w14:textId="77777777" w:rsidR="00DF0786" w:rsidRDefault="00DF0786" w:rsidP="00DF0786">
      <w:pPr>
        <w:rPr>
          <w:highlight w:val="yellow"/>
        </w:rPr>
      </w:pPr>
    </w:p>
    <w:p w14:paraId="36838216" w14:textId="20E1AD8F" w:rsidR="00D431B2" w:rsidRDefault="00DF0786" w:rsidP="00223F23">
      <w:pPr>
        <w:pStyle w:val="Abbildungsverzeichnis"/>
        <w:tabs>
          <w:tab w:val="right" w:leader="dot" w:pos="8494"/>
        </w:tabs>
        <w:ind w:right="340"/>
        <w:jc w:val="left"/>
        <w:rPr>
          <w:rFonts w:asciiTheme="minorHAnsi" w:eastAsiaTheme="minorEastAsia" w:hAnsiTheme="minorHAnsi"/>
          <w:noProof/>
          <w:sz w:val="22"/>
          <w:szCs w:val="22"/>
        </w:rPr>
      </w:pPr>
      <w:r>
        <w:fldChar w:fldCharType="begin"/>
      </w:r>
      <w:r>
        <w:instrText xml:space="preserve"> TOC \h \z \c "Abbildung" </w:instrText>
      </w:r>
      <w:r>
        <w:fldChar w:fldCharType="separate"/>
      </w:r>
      <w:hyperlink w:anchor="_Toc84413170" w:history="1">
        <w:r w:rsidR="00D431B2" w:rsidRPr="00125787">
          <w:rPr>
            <w:rStyle w:val="Hyperlink"/>
            <w:noProof/>
          </w:rPr>
          <w:t xml:space="preserve">Abbildung 1: </w:t>
        </w:r>
        <w:r w:rsidR="00D431B2" w:rsidRPr="00125787">
          <w:rPr>
            <w:rStyle w:val="Hyperlink"/>
            <w:i/>
            <w:noProof/>
          </w:rPr>
          <w:t>Links:</w:t>
        </w:r>
        <w:r w:rsidR="00D431B2" w:rsidRPr="00125787">
          <w:rPr>
            <w:rStyle w:val="Hyperlink"/>
            <w:noProof/>
          </w:rPr>
          <w:t xml:space="preserve"> Beispiel einer Brachytherapieplanung für pädiatrische Patienten mit RMS. </w:t>
        </w:r>
        <w:r w:rsidR="00D431B2" w:rsidRPr="00125787">
          <w:rPr>
            <w:rStyle w:val="Hyperlink"/>
            <w:i/>
            <w:noProof/>
          </w:rPr>
          <w:t>Rechts</w:t>
        </w:r>
        <w:r w:rsidR="00D431B2" w:rsidRPr="00125787">
          <w:rPr>
            <w:rStyle w:val="Hyperlink"/>
            <w:noProof/>
          </w:rPr>
          <w:t>: Fixierte Brachytherapiesonden</w:t>
        </w:r>
        <w:r w:rsidR="00D431B2">
          <w:rPr>
            <w:noProof/>
            <w:webHidden/>
          </w:rPr>
          <w:tab/>
        </w:r>
        <w:r w:rsidR="00D431B2">
          <w:rPr>
            <w:noProof/>
            <w:webHidden/>
          </w:rPr>
          <w:fldChar w:fldCharType="begin"/>
        </w:r>
        <w:r w:rsidR="00D431B2">
          <w:rPr>
            <w:noProof/>
            <w:webHidden/>
          </w:rPr>
          <w:instrText xml:space="preserve"> PAGEREF _Toc84413170 \h </w:instrText>
        </w:r>
        <w:r w:rsidR="00D431B2">
          <w:rPr>
            <w:noProof/>
            <w:webHidden/>
          </w:rPr>
        </w:r>
        <w:r w:rsidR="00D431B2">
          <w:rPr>
            <w:noProof/>
            <w:webHidden/>
          </w:rPr>
          <w:fldChar w:fldCharType="separate"/>
        </w:r>
        <w:r w:rsidR="00217252">
          <w:rPr>
            <w:noProof/>
            <w:webHidden/>
          </w:rPr>
          <w:t>26</w:t>
        </w:r>
        <w:r w:rsidR="00D431B2">
          <w:rPr>
            <w:noProof/>
            <w:webHidden/>
          </w:rPr>
          <w:fldChar w:fldCharType="end"/>
        </w:r>
      </w:hyperlink>
    </w:p>
    <w:p w14:paraId="6E226573" w14:textId="07EE5DCD" w:rsidR="00D431B2" w:rsidRDefault="004952BF" w:rsidP="00223F23">
      <w:pPr>
        <w:pStyle w:val="Abbildungsverzeichnis"/>
        <w:tabs>
          <w:tab w:val="right" w:leader="dot" w:pos="8494"/>
        </w:tabs>
        <w:ind w:right="340"/>
        <w:jc w:val="left"/>
        <w:rPr>
          <w:rFonts w:asciiTheme="minorHAnsi" w:eastAsiaTheme="minorEastAsia" w:hAnsiTheme="minorHAnsi"/>
          <w:noProof/>
          <w:sz w:val="22"/>
          <w:szCs w:val="22"/>
        </w:rPr>
      </w:pPr>
      <w:hyperlink w:anchor="_Toc84413171" w:history="1">
        <w:r w:rsidR="00D431B2" w:rsidRPr="00125787">
          <w:rPr>
            <w:rStyle w:val="Hyperlink"/>
            <w:noProof/>
          </w:rPr>
          <w:t>Abbildung 2: Ablauf des Analgosedierungskonzeptes im Zusammenhang mit der Brachytherapie.</w:t>
        </w:r>
        <w:r w:rsidR="00D431B2">
          <w:rPr>
            <w:noProof/>
            <w:webHidden/>
          </w:rPr>
          <w:tab/>
        </w:r>
        <w:r w:rsidR="00D431B2">
          <w:rPr>
            <w:noProof/>
            <w:webHidden/>
          </w:rPr>
          <w:fldChar w:fldCharType="begin"/>
        </w:r>
        <w:r w:rsidR="00D431B2">
          <w:rPr>
            <w:noProof/>
            <w:webHidden/>
          </w:rPr>
          <w:instrText xml:space="preserve"> PAGEREF _Toc84413171 \h </w:instrText>
        </w:r>
        <w:r w:rsidR="00D431B2">
          <w:rPr>
            <w:noProof/>
            <w:webHidden/>
          </w:rPr>
        </w:r>
        <w:r w:rsidR="00D431B2">
          <w:rPr>
            <w:noProof/>
            <w:webHidden/>
          </w:rPr>
          <w:fldChar w:fldCharType="separate"/>
        </w:r>
        <w:r w:rsidR="00217252">
          <w:rPr>
            <w:noProof/>
            <w:webHidden/>
          </w:rPr>
          <w:t>27</w:t>
        </w:r>
        <w:r w:rsidR="00D431B2">
          <w:rPr>
            <w:noProof/>
            <w:webHidden/>
          </w:rPr>
          <w:fldChar w:fldCharType="end"/>
        </w:r>
      </w:hyperlink>
    </w:p>
    <w:p w14:paraId="389AD65A" w14:textId="023650A3" w:rsidR="00D431B2" w:rsidRDefault="004952BF" w:rsidP="00223F23">
      <w:pPr>
        <w:pStyle w:val="Abbildungsverzeichnis"/>
        <w:tabs>
          <w:tab w:val="right" w:leader="dot" w:pos="8494"/>
        </w:tabs>
        <w:ind w:right="340"/>
        <w:jc w:val="left"/>
        <w:rPr>
          <w:rFonts w:asciiTheme="minorHAnsi" w:eastAsiaTheme="minorEastAsia" w:hAnsiTheme="minorHAnsi"/>
          <w:noProof/>
          <w:sz w:val="22"/>
          <w:szCs w:val="22"/>
        </w:rPr>
      </w:pPr>
      <w:hyperlink w:anchor="_Toc84413172" w:history="1">
        <w:r w:rsidR="00D431B2" w:rsidRPr="00125787">
          <w:rPr>
            <w:rStyle w:val="Hyperlink"/>
            <w:noProof/>
          </w:rPr>
          <w:t>Abbildung 3: Regulation der tiefen Analgosedierung der Kinder mit Brachytherapie bei RMS anhand der erhobenen Überwachungsdaten.</w:t>
        </w:r>
        <w:r w:rsidR="00D431B2">
          <w:rPr>
            <w:noProof/>
            <w:webHidden/>
          </w:rPr>
          <w:tab/>
        </w:r>
        <w:r w:rsidR="00D431B2">
          <w:rPr>
            <w:noProof/>
            <w:webHidden/>
          </w:rPr>
          <w:fldChar w:fldCharType="begin"/>
        </w:r>
        <w:r w:rsidR="00D431B2">
          <w:rPr>
            <w:noProof/>
            <w:webHidden/>
          </w:rPr>
          <w:instrText xml:space="preserve"> PAGEREF _Toc84413172 \h </w:instrText>
        </w:r>
        <w:r w:rsidR="00D431B2">
          <w:rPr>
            <w:noProof/>
            <w:webHidden/>
          </w:rPr>
        </w:r>
        <w:r w:rsidR="00D431B2">
          <w:rPr>
            <w:noProof/>
            <w:webHidden/>
          </w:rPr>
          <w:fldChar w:fldCharType="separate"/>
        </w:r>
        <w:r w:rsidR="00217252">
          <w:rPr>
            <w:noProof/>
            <w:webHidden/>
          </w:rPr>
          <w:t>34</w:t>
        </w:r>
        <w:r w:rsidR="00D431B2">
          <w:rPr>
            <w:noProof/>
            <w:webHidden/>
          </w:rPr>
          <w:fldChar w:fldCharType="end"/>
        </w:r>
      </w:hyperlink>
    </w:p>
    <w:p w14:paraId="271E11FD" w14:textId="7F35B230" w:rsidR="00D431B2" w:rsidRDefault="004952BF" w:rsidP="00223F23">
      <w:pPr>
        <w:pStyle w:val="Abbildungsverzeichnis"/>
        <w:tabs>
          <w:tab w:val="right" w:leader="dot" w:pos="8494"/>
        </w:tabs>
        <w:ind w:right="340"/>
        <w:jc w:val="left"/>
        <w:rPr>
          <w:rFonts w:asciiTheme="minorHAnsi" w:eastAsiaTheme="minorEastAsia" w:hAnsiTheme="minorHAnsi"/>
          <w:noProof/>
          <w:sz w:val="22"/>
          <w:szCs w:val="22"/>
        </w:rPr>
      </w:pPr>
      <w:hyperlink w:anchor="_Toc84413173" w:history="1">
        <w:r w:rsidR="00D431B2" w:rsidRPr="00125787">
          <w:rPr>
            <w:rStyle w:val="Hyperlink"/>
            <w:noProof/>
          </w:rPr>
          <w:t>Abbildung 4: Delir Maßnahmen der Tübinger Kinderintensivstation</w:t>
        </w:r>
        <w:r w:rsidR="00223F23">
          <w:rPr>
            <w:rStyle w:val="Hyperlink"/>
            <w:noProof/>
          </w:rPr>
          <w:t>.</w:t>
        </w:r>
        <w:r w:rsidR="00D431B2">
          <w:rPr>
            <w:noProof/>
            <w:webHidden/>
          </w:rPr>
          <w:tab/>
        </w:r>
        <w:r w:rsidR="00D431B2">
          <w:rPr>
            <w:noProof/>
            <w:webHidden/>
          </w:rPr>
          <w:fldChar w:fldCharType="begin"/>
        </w:r>
        <w:r w:rsidR="00D431B2">
          <w:rPr>
            <w:noProof/>
            <w:webHidden/>
          </w:rPr>
          <w:instrText xml:space="preserve"> PAGEREF _Toc84413173 \h </w:instrText>
        </w:r>
        <w:r w:rsidR="00D431B2">
          <w:rPr>
            <w:noProof/>
            <w:webHidden/>
          </w:rPr>
        </w:r>
        <w:r w:rsidR="00D431B2">
          <w:rPr>
            <w:noProof/>
            <w:webHidden/>
          </w:rPr>
          <w:fldChar w:fldCharType="separate"/>
        </w:r>
        <w:r w:rsidR="00217252">
          <w:rPr>
            <w:noProof/>
            <w:webHidden/>
          </w:rPr>
          <w:t>36</w:t>
        </w:r>
        <w:r w:rsidR="00D431B2">
          <w:rPr>
            <w:noProof/>
            <w:webHidden/>
          </w:rPr>
          <w:fldChar w:fldCharType="end"/>
        </w:r>
      </w:hyperlink>
    </w:p>
    <w:p w14:paraId="47A4E1D7" w14:textId="44C12F69" w:rsidR="00D431B2" w:rsidRDefault="004952BF" w:rsidP="00223F23">
      <w:pPr>
        <w:pStyle w:val="Abbildungsverzeichnis"/>
        <w:tabs>
          <w:tab w:val="right" w:leader="dot" w:pos="8494"/>
        </w:tabs>
        <w:ind w:right="340"/>
        <w:jc w:val="left"/>
        <w:rPr>
          <w:rFonts w:asciiTheme="minorHAnsi" w:eastAsiaTheme="minorEastAsia" w:hAnsiTheme="minorHAnsi"/>
          <w:noProof/>
          <w:sz w:val="22"/>
          <w:szCs w:val="22"/>
        </w:rPr>
      </w:pPr>
      <w:hyperlink w:anchor="_Toc84413174" w:history="1">
        <w:r w:rsidR="00D431B2" w:rsidRPr="00125787">
          <w:rPr>
            <w:rStyle w:val="Hyperlink"/>
            <w:noProof/>
          </w:rPr>
          <w:t>Abbildung 5: Mitteldosen mit Standardabweichungen von Fentanyl und Ketamin im Bezug zu den postoperativen Tagen auf der Kinderintensivstation</w:t>
        </w:r>
        <w:r w:rsidR="00D431B2">
          <w:rPr>
            <w:noProof/>
            <w:webHidden/>
          </w:rPr>
          <w:tab/>
        </w:r>
        <w:r w:rsidR="00D431B2">
          <w:rPr>
            <w:noProof/>
            <w:webHidden/>
          </w:rPr>
          <w:fldChar w:fldCharType="begin"/>
        </w:r>
        <w:r w:rsidR="00D431B2">
          <w:rPr>
            <w:noProof/>
            <w:webHidden/>
          </w:rPr>
          <w:instrText xml:space="preserve"> PAGEREF _Toc84413174 \h </w:instrText>
        </w:r>
        <w:r w:rsidR="00D431B2">
          <w:rPr>
            <w:noProof/>
            <w:webHidden/>
          </w:rPr>
        </w:r>
        <w:r w:rsidR="00D431B2">
          <w:rPr>
            <w:noProof/>
            <w:webHidden/>
          </w:rPr>
          <w:fldChar w:fldCharType="separate"/>
        </w:r>
        <w:r w:rsidR="00217252">
          <w:rPr>
            <w:noProof/>
            <w:webHidden/>
          </w:rPr>
          <w:t>42</w:t>
        </w:r>
        <w:r w:rsidR="00D431B2">
          <w:rPr>
            <w:noProof/>
            <w:webHidden/>
          </w:rPr>
          <w:fldChar w:fldCharType="end"/>
        </w:r>
      </w:hyperlink>
    </w:p>
    <w:p w14:paraId="1B78C129" w14:textId="5F94F766" w:rsidR="00D431B2" w:rsidRDefault="004952BF" w:rsidP="00223F23">
      <w:pPr>
        <w:pStyle w:val="Abbildungsverzeichnis"/>
        <w:tabs>
          <w:tab w:val="right" w:leader="dot" w:pos="8494"/>
        </w:tabs>
        <w:ind w:right="340"/>
        <w:jc w:val="left"/>
        <w:rPr>
          <w:rFonts w:asciiTheme="minorHAnsi" w:eastAsiaTheme="minorEastAsia" w:hAnsiTheme="minorHAnsi"/>
          <w:noProof/>
          <w:sz w:val="22"/>
          <w:szCs w:val="22"/>
        </w:rPr>
      </w:pPr>
      <w:hyperlink w:anchor="_Toc84413175" w:history="1">
        <w:r w:rsidR="00D431B2" w:rsidRPr="00125787">
          <w:rPr>
            <w:rStyle w:val="Hyperlink"/>
            <w:noProof/>
          </w:rPr>
          <w:t>Abbildung 6: Mittelwerte der COMFORT-B, NISS und BIS Scores mit Standardab</w:t>
        </w:r>
        <w:r w:rsidR="00223F23">
          <w:rPr>
            <w:rStyle w:val="Hyperlink"/>
            <w:noProof/>
          </w:rPr>
          <w:t>-</w:t>
        </w:r>
        <w:r w:rsidR="00D431B2" w:rsidRPr="00125787">
          <w:rPr>
            <w:rStyle w:val="Hyperlink"/>
            <w:noProof/>
          </w:rPr>
          <w:t>weichung im Bezug zu den postoperativen Tagen.</w:t>
        </w:r>
        <w:r w:rsidR="00D431B2">
          <w:rPr>
            <w:noProof/>
            <w:webHidden/>
          </w:rPr>
          <w:tab/>
        </w:r>
        <w:r w:rsidR="00D431B2">
          <w:rPr>
            <w:noProof/>
            <w:webHidden/>
          </w:rPr>
          <w:fldChar w:fldCharType="begin"/>
        </w:r>
        <w:r w:rsidR="00D431B2">
          <w:rPr>
            <w:noProof/>
            <w:webHidden/>
          </w:rPr>
          <w:instrText xml:space="preserve"> PAGEREF _Toc84413175 \h </w:instrText>
        </w:r>
        <w:r w:rsidR="00D431B2">
          <w:rPr>
            <w:noProof/>
            <w:webHidden/>
          </w:rPr>
        </w:r>
        <w:r w:rsidR="00D431B2">
          <w:rPr>
            <w:noProof/>
            <w:webHidden/>
          </w:rPr>
          <w:fldChar w:fldCharType="separate"/>
        </w:r>
        <w:r w:rsidR="00217252">
          <w:rPr>
            <w:noProof/>
            <w:webHidden/>
          </w:rPr>
          <w:t>44</w:t>
        </w:r>
        <w:r w:rsidR="00D431B2">
          <w:rPr>
            <w:noProof/>
            <w:webHidden/>
          </w:rPr>
          <w:fldChar w:fldCharType="end"/>
        </w:r>
      </w:hyperlink>
    </w:p>
    <w:p w14:paraId="65C9E91A" w14:textId="4A51930F" w:rsidR="00094214" w:rsidRDefault="00DF0786" w:rsidP="00223F23">
      <w:pPr>
        <w:ind w:right="340"/>
        <w:jc w:val="left"/>
      </w:pPr>
      <w:r>
        <w:fldChar w:fldCharType="end"/>
      </w:r>
    </w:p>
    <w:p w14:paraId="4455852D" w14:textId="77777777" w:rsidR="00094214" w:rsidRDefault="00094214" w:rsidP="00DF0786">
      <w:r>
        <w:br w:type="page"/>
      </w:r>
    </w:p>
    <w:p w14:paraId="01687FAF" w14:textId="77777777" w:rsidR="00094214" w:rsidRPr="00D32750" w:rsidRDefault="00094214" w:rsidP="00094214">
      <w:pPr>
        <w:pStyle w:val="berschrift"/>
      </w:pPr>
      <w:bookmarkStart w:id="5" w:name="_Toc84414035"/>
      <w:r w:rsidRPr="00D32750">
        <w:lastRenderedPageBreak/>
        <w:t>Tabellenverzeichnis</w:t>
      </w:r>
      <w:bookmarkEnd w:id="5"/>
    </w:p>
    <w:p w14:paraId="634B0949" w14:textId="5E55C3D1" w:rsidR="004C183E" w:rsidRDefault="004C183E" w:rsidP="00D32750"/>
    <w:p w14:paraId="37FFBDC9" w14:textId="71A781A5" w:rsidR="00D431B2" w:rsidRDefault="00D32750" w:rsidP="00223F23">
      <w:pPr>
        <w:pStyle w:val="Abbildungsverzeichnis"/>
        <w:tabs>
          <w:tab w:val="right" w:leader="dot" w:pos="8494"/>
        </w:tabs>
        <w:ind w:right="340"/>
        <w:jc w:val="left"/>
        <w:rPr>
          <w:rFonts w:asciiTheme="minorHAnsi" w:eastAsiaTheme="minorEastAsia" w:hAnsiTheme="minorHAnsi"/>
          <w:noProof/>
          <w:sz w:val="22"/>
          <w:szCs w:val="22"/>
        </w:rPr>
      </w:pPr>
      <w:r>
        <w:fldChar w:fldCharType="begin"/>
      </w:r>
      <w:r>
        <w:instrText xml:space="preserve"> TOC \h \z \c "Tabelle" </w:instrText>
      </w:r>
      <w:r>
        <w:fldChar w:fldCharType="separate"/>
      </w:r>
      <w:hyperlink w:anchor="_Toc84413176" w:history="1">
        <w:r w:rsidR="00D431B2" w:rsidRPr="005928C9">
          <w:rPr>
            <w:rStyle w:val="Hyperlink"/>
            <w:noProof/>
          </w:rPr>
          <w:t>Tabelle 1: Prätherapeutisches TNM Staging</w:t>
        </w:r>
        <w:r w:rsidR="00D431B2">
          <w:rPr>
            <w:noProof/>
            <w:webHidden/>
          </w:rPr>
          <w:tab/>
        </w:r>
        <w:r w:rsidR="00D431B2">
          <w:rPr>
            <w:noProof/>
            <w:webHidden/>
          </w:rPr>
          <w:fldChar w:fldCharType="begin"/>
        </w:r>
        <w:r w:rsidR="00D431B2">
          <w:rPr>
            <w:noProof/>
            <w:webHidden/>
          </w:rPr>
          <w:instrText xml:space="preserve"> PAGEREF _Toc84413176 \h </w:instrText>
        </w:r>
        <w:r w:rsidR="00D431B2">
          <w:rPr>
            <w:noProof/>
            <w:webHidden/>
          </w:rPr>
        </w:r>
        <w:r w:rsidR="00D431B2">
          <w:rPr>
            <w:noProof/>
            <w:webHidden/>
          </w:rPr>
          <w:fldChar w:fldCharType="separate"/>
        </w:r>
        <w:r w:rsidR="00217252">
          <w:rPr>
            <w:noProof/>
            <w:webHidden/>
          </w:rPr>
          <w:t>14</w:t>
        </w:r>
        <w:r w:rsidR="00D431B2">
          <w:rPr>
            <w:noProof/>
            <w:webHidden/>
          </w:rPr>
          <w:fldChar w:fldCharType="end"/>
        </w:r>
      </w:hyperlink>
    </w:p>
    <w:p w14:paraId="6920AA40" w14:textId="344A190A" w:rsidR="00D431B2" w:rsidRDefault="004952BF" w:rsidP="00223F23">
      <w:pPr>
        <w:pStyle w:val="Abbildungsverzeichnis"/>
        <w:tabs>
          <w:tab w:val="right" w:leader="dot" w:pos="8494"/>
        </w:tabs>
        <w:ind w:right="340"/>
        <w:jc w:val="left"/>
        <w:rPr>
          <w:rFonts w:asciiTheme="minorHAnsi" w:eastAsiaTheme="minorEastAsia" w:hAnsiTheme="minorHAnsi"/>
          <w:noProof/>
          <w:sz w:val="22"/>
          <w:szCs w:val="22"/>
        </w:rPr>
      </w:pPr>
      <w:hyperlink w:anchor="_Toc84413177" w:history="1">
        <w:r w:rsidR="00D431B2" w:rsidRPr="005928C9">
          <w:rPr>
            <w:rStyle w:val="Hyperlink"/>
            <w:noProof/>
          </w:rPr>
          <w:t>Tabelle 2: IRS-Gruppeneinteilung für RMS-Patienten</w:t>
        </w:r>
        <w:r w:rsidR="00D431B2">
          <w:rPr>
            <w:noProof/>
            <w:webHidden/>
          </w:rPr>
          <w:tab/>
        </w:r>
        <w:r w:rsidR="00D431B2">
          <w:rPr>
            <w:noProof/>
            <w:webHidden/>
          </w:rPr>
          <w:fldChar w:fldCharType="begin"/>
        </w:r>
        <w:r w:rsidR="00D431B2">
          <w:rPr>
            <w:noProof/>
            <w:webHidden/>
          </w:rPr>
          <w:instrText xml:space="preserve"> PAGEREF _Toc84413177 \h </w:instrText>
        </w:r>
        <w:r w:rsidR="00D431B2">
          <w:rPr>
            <w:noProof/>
            <w:webHidden/>
          </w:rPr>
        </w:r>
        <w:r w:rsidR="00D431B2">
          <w:rPr>
            <w:noProof/>
            <w:webHidden/>
          </w:rPr>
          <w:fldChar w:fldCharType="separate"/>
        </w:r>
        <w:r w:rsidR="00217252">
          <w:rPr>
            <w:noProof/>
            <w:webHidden/>
          </w:rPr>
          <w:t>15</w:t>
        </w:r>
        <w:r w:rsidR="00D431B2">
          <w:rPr>
            <w:noProof/>
            <w:webHidden/>
          </w:rPr>
          <w:fldChar w:fldCharType="end"/>
        </w:r>
      </w:hyperlink>
    </w:p>
    <w:p w14:paraId="2530381C" w14:textId="770BEDB5" w:rsidR="00D431B2" w:rsidRDefault="004952BF" w:rsidP="00223F23">
      <w:pPr>
        <w:pStyle w:val="Abbildungsverzeichnis"/>
        <w:tabs>
          <w:tab w:val="right" w:leader="dot" w:pos="8494"/>
        </w:tabs>
        <w:ind w:right="340"/>
        <w:jc w:val="left"/>
        <w:rPr>
          <w:rFonts w:asciiTheme="minorHAnsi" w:eastAsiaTheme="minorEastAsia" w:hAnsiTheme="minorHAnsi"/>
          <w:noProof/>
          <w:sz w:val="22"/>
          <w:szCs w:val="22"/>
        </w:rPr>
      </w:pPr>
      <w:hyperlink w:anchor="_Toc84413178" w:history="1">
        <w:r w:rsidR="00D431B2" w:rsidRPr="005928C9">
          <w:rPr>
            <w:rStyle w:val="Hyperlink"/>
            <w:noProof/>
          </w:rPr>
          <w:t>Tabelle 3: Risikoeinteilung der europäischen Studien für Patienten mit lokalem Rhabdomyosarkom</w:t>
        </w:r>
        <w:r w:rsidR="00D431B2">
          <w:rPr>
            <w:noProof/>
            <w:webHidden/>
          </w:rPr>
          <w:tab/>
        </w:r>
        <w:r w:rsidR="00D431B2">
          <w:rPr>
            <w:noProof/>
            <w:webHidden/>
          </w:rPr>
          <w:fldChar w:fldCharType="begin"/>
        </w:r>
        <w:r w:rsidR="00D431B2">
          <w:rPr>
            <w:noProof/>
            <w:webHidden/>
          </w:rPr>
          <w:instrText xml:space="preserve"> PAGEREF _Toc84413178 \h </w:instrText>
        </w:r>
        <w:r w:rsidR="00D431B2">
          <w:rPr>
            <w:noProof/>
            <w:webHidden/>
          </w:rPr>
        </w:r>
        <w:r w:rsidR="00D431B2">
          <w:rPr>
            <w:noProof/>
            <w:webHidden/>
          </w:rPr>
          <w:fldChar w:fldCharType="separate"/>
        </w:r>
        <w:r w:rsidR="00217252">
          <w:rPr>
            <w:noProof/>
            <w:webHidden/>
          </w:rPr>
          <w:t>15</w:t>
        </w:r>
        <w:r w:rsidR="00D431B2">
          <w:rPr>
            <w:noProof/>
            <w:webHidden/>
          </w:rPr>
          <w:fldChar w:fldCharType="end"/>
        </w:r>
      </w:hyperlink>
    </w:p>
    <w:p w14:paraId="45E5625D" w14:textId="0678838C" w:rsidR="00D431B2" w:rsidRDefault="004952BF" w:rsidP="00223F23">
      <w:pPr>
        <w:pStyle w:val="Abbildungsverzeichnis"/>
        <w:tabs>
          <w:tab w:val="right" w:leader="dot" w:pos="8494"/>
        </w:tabs>
        <w:ind w:right="340"/>
        <w:jc w:val="left"/>
        <w:rPr>
          <w:rFonts w:asciiTheme="minorHAnsi" w:eastAsiaTheme="minorEastAsia" w:hAnsiTheme="minorHAnsi"/>
          <w:noProof/>
          <w:sz w:val="22"/>
          <w:szCs w:val="22"/>
        </w:rPr>
      </w:pPr>
      <w:hyperlink w:anchor="_Toc84413179" w:history="1">
        <w:r w:rsidR="00D431B2" w:rsidRPr="005928C9">
          <w:rPr>
            <w:rStyle w:val="Hyperlink"/>
            <w:noProof/>
          </w:rPr>
          <w:t>Tabelle 4:</w:t>
        </w:r>
        <w:r w:rsidR="00223F23">
          <w:rPr>
            <w:rStyle w:val="Hyperlink"/>
            <w:noProof/>
          </w:rPr>
          <w:t xml:space="preserve"> </w:t>
        </w:r>
        <w:r w:rsidR="00D431B2" w:rsidRPr="005928C9">
          <w:rPr>
            <w:rStyle w:val="Hyperlink"/>
            <w:noProof/>
          </w:rPr>
          <w:t>Patientencharakteristiken.</w:t>
        </w:r>
        <w:r w:rsidR="00D431B2">
          <w:rPr>
            <w:noProof/>
            <w:webHidden/>
          </w:rPr>
          <w:tab/>
        </w:r>
        <w:r w:rsidR="00D431B2">
          <w:rPr>
            <w:noProof/>
            <w:webHidden/>
          </w:rPr>
          <w:fldChar w:fldCharType="begin"/>
        </w:r>
        <w:r w:rsidR="00D431B2">
          <w:rPr>
            <w:noProof/>
            <w:webHidden/>
          </w:rPr>
          <w:instrText xml:space="preserve"> PAGEREF _Toc84413179 \h </w:instrText>
        </w:r>
        <w:r w:rsidR="00D431B2">
          <w:rPr>
            <w:noProof/>
            <w:webHidden/>
          </w:rPr>
        </w:r>
        <w:r w:rsidR="00D431B2">
          <w:rPr>
            <w:noProof/>
            <w:webHidden/>
          </w:rPr>
          <w:fldChar w:fldCharType="separate"/>
        </w:r>
        <w:r w:rsidR="00217252">
          <w:rPr>
            <w:noProof/>
            <w:webHidden/>
          </w:rPr>
          <w:t>40</w:t>
        </w:r>
        <w:r w:rsidR="00D431B2">
          <w:rPr>
            <w:noProof/>
            <w:webHidden/>
          </w:rPr>
          <w:fldChar w:fldCharType="end"/>
        </w:r>
      </w:hyperlink>
    </w:p>
    <w:p w14:paraId="0725418B" w14:textId="0C230EE9" w:rsidR="00900B0A" w:rsidRDefault="00D32750" w:rsidP="00223F23">
      <w:pPr>
        <w:ind w:right="340"/>
      </w:pPr>
      <w:r>
        <w:fldChar w:fldCharType="end"/>
      </w:r>
    </w:p>
    <w:p w14:paraId="6FA636EC" w14:textId="508096F1" w:rsidR="0069338D" w:rsidRDefault="00094214" w:rsidP="00730071">
      <w:pPr>
        <w:jc w:val="right"/>
      </w:pPr>
      <w:r>
        <w:tab/>
      </w:r>
      <w:r>
        <w:tab/>
      </w:r>
      <w:r>
        <w:tab/>
      </w:r>
      <w:r>
        <w:tab/>
      </w:r>
      <w:r w:rsidR="0069338D">
        <w:br w:type="page"/>
      </w:r>
    </w:p>
    <w:p w14:paraId="656FEB99" w14:textId="528D9544" w:rsidR="00C31495" w:rsidRDefault="005A6261" w:rsidP="00B3039C">
      <w:pPr>
        <w:pStyle w:val="berschrift1"/>
      </w:pPr>
      <w:bookmarkStart w:id="6" w:name="_Toc35782406"/>
      <w:bookmarkStart w:id="7" w:name="_Toc84414036"/>
      <w:bookmarkStart w:id="8" w:name="_Hlk40692530"/>
      <w:r w:rsidRPr="00A06C11">
        <w:lastRenderedPageBreak/>
        <w:t>Einleitung</w:t>
      </w:r>
      <w:bookmarkEnd w:id="6"/>
      <w:bookmarkEnd w:id="7"/>
    </w:p>
    <w:p w14:paraId="0DF75F83" w14:textId="77777777" w:rsidR="0013524F" w:rsidRPr="0013524F" w:rsidRDefault="0013524F" w:rsidP="0013524F"/>
    <w:p w14:paraId="13C8306B" w14:textId="64773F04" w:rsidR="009A2412" w:rsidRPr="009A2412" w:rsidRDefault="005A6261" w:rsidP="00B3039C">
      <w:pPr>
        <w:pStyle w:val="berschrift2"/>
      </w:pPr>
      <w:bookmarkStart w:id="9" w:name="_Toc35782407"/>
      <w:bookmarkStart w:id="10" w:name="_Toc84414037"/>
      <w:r w:rsidRPr="00011D64">
        <w:t>Krankheitsbild</w:t>
      </w:r>
      <w:bookmarkEnd w:id="9"/>
      <w:bookmarkEnd w:id="10"/>
    </w:p>
    <w:p w14:paraId="084ED53D" w14:textId="7F2CF3DD" w:rsidR="005A6261" w:rsidRPr="009A2412" w:rsidRDefault="005A6261" w:rsidP="00B3039C">
      <w:r w:rsidRPr="009A2412">
        <w:t xml:space="preserve">Das Rhabdomyosarkom (RMS) ist ein hoch maligner Tumor und gehört zur Gruppe der Weichteilsarkome. Im Kindesalter ist es mit einem Auftreten von ca. 2/3 der häufigste Tumor innerhalb dieser Gruppe. An der Gesamtheit aller pädiatrischen Tumore hat das RMS einen Anteil von etwa 4,5% </w:t>
      </w:r>
      <w:r w:rsidRPr="009A2412">
        <w:fldChar w:fldCharType="begin">
          <w:fldData xml:space="preserve">PEVuZE5vdGU+PENpdGU+PEF1dGhvcj5IdWg8L0F1dGhvcj48WWVhcj4yMDEwPC9ZZWFyPjxSZWNO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</w:fldData>
        </w:fldChar>
      </w:r>
      <w:r w:rsidR="00A14F7C">
        <w:instrText xml:space="preserve"> ADDIN EN.CITE </w:instrText>
      </w:r>
      <w:r w:rsidR="00A14F7C">
        <w:fldChar w:fldCharType="begin">
          <w:fldData xml:space="preserve">PEVuZE5vdGU+PENpdGU+PEF1dGhvcj5IdWg8L0F1dGhvcj48WWVhcj4yMDEwPC9ZZWFyPjxSZWNO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</w:fldData>
        </w:fldChar>
      </w:r>
      <w:r w:rsidR="00A14F7C">
        <w:instrText xml:space="preserve"> ADDIN EN.CITE.DATA </w:instrText>
      </w:r>
      <w:r w:rsidR="00A14F7C">
        <w:fldChar w:fldCharType="end"/>
      </w:r>
      <w:r w:rsidRPr="009A2412">
        <w:fldChar w:fldCharType="separate"/>
      </w:r>
      <w:r w:rsidR="00A14F7C">
        <w:rPr>
          <w:noProof/>
        </w:rPr>
        <w:t>(</w:t>
      </w:r>
      <w:hyperlink w:anchor="_ENREF_62" w:tooltip="Huh, 2010 #186" w:history="1">
        <w:r w:rsidR="00764178" w:rsidRPr="00764178">
          <w:rPr>
            <w:rStyle w:val="Hyperlink"/>
          </w:rPr>
          <w:t>Huh and Skapek, 2010</w:t>
        </w:r>
      </w:hyperlink>
      <w:r w:rsidR="00A14F7C">
        <w:rPr>
          <w:noProof/>
        </w:rPr>
        <w:t xml:space="preserve">, </w:t>
      </w:r>
      <w:hyperlink w:anchor="_ENREF_34" w:tooltip="Dasgupta, 2016 #223" w:history="1">
        <w:r w:rsidR="00764178" w:rsidRPr="00764178">
          <w:rPr>
            <w:rStyle w:val="Hyperlink"/>
          </w:rPr>
          <w:t>Dasgupta et al., 2016</w:t>
        </w:r>
      </w:hyperlink>
      <w:r w:rsidR="00A14F7C">
        <w:rPr>
          <w:noProof/>
        </w:rPr>
        <w:t xml:space="preserve">, </w:t>
      </w:r>
      <w:hyperlink w:anchor="_ENREF_35" w:tooltip="Dasgupta, 2012 #204" w:history="1">
        <w:r w:rsidR="00764178" w:rsidRPr="00764178">
          <w:rPr>
            <w:rStyle w:val="Hyperlink"/>
          </w:rPr>
          <w:t>Dasgupta and Rodeberg, 2012</w:t>
        </w:r>
      </w:hyperlink>
      <w:r w:rsidR="00A14F7C">
        <w:rPr>
          <w:noProof/>
        </w:rPr>
        <w:t>)</w:t>
      </w:r>
      <w:r w:rsidRPr="009A2412">
        <w:fldChar w:fldCharType="end"/>
      </w:r>
      <w:r w:rsidRPr="009A2412">
        <w:t xml:space="preserve">. Die Inzidenz beträgt ca. 4,5 Fälle pro Million Kinder pro Jahr. Dabei sind Jungen etwas häufiger betroffen als Mädchen (Jungen 1.5 : Mädchen 1) </w:t>
      </w:r>
      <w:r w:rsidRPr="009A2412">
        <w:fldChar w:fldCharType="begin">
          <w:fldData xml:space="preserve">PEVuZE5vdGU+PENpdGU+PEF1dGhvcj5PZ25qYW5vdmljPC9BdXRob3I+PFllYXI+MjAwOTwvWWVh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</w:fldData>
        </w:fldChar>
      </w:r>
      <w:r w:rsidR="008A3057">
        <w:instrText xml:space="preserve"> ADDIN EN.CITE </w:instrText>
      </w:r>
      <w:r w:rsidR="008A3057">
        <w:fldChar w:fldCharType="begin">
          <w:fldData xml:space="preserve">PEVuZE5vdGU+PENpdGU+PEF1dGhvcj5PZ25qYW5vdmljPC9BdXRob3I+PFllYXI+MjAwOTwvWWVh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</w:fldData>
        </w:fldChar>
      </w:r>
      <w:r w:rsidR="008A3057">
        <w:instrText xml:space="preserve"> ADDIN EN.CITE.DATA </w:instrText>
      </w:r>
      <w:r w:rsidR="008A3057">
        <w:fldChar w:fldCharType="end"/>
      </w:r>
      <w:r w:rsidRPr="009A2412">
        <w:fldChar w:fldCharType="separate"/>
      </w:r>
      <w:r w:rsidR="008A3057">
        <w:rPr>
          <w:noProof/>
        </w:rPr>
        <w:t>(</w:t>
      </w:r>
      <w:hyperlink w:anchor="_ENREF_105" w:tooltip="Ognjanovic, 2009 #185" w:history="1">
        <w:r w:rsidR="00764178" w:rsidRPr="00764178">
          <w:rPr>
            <w:rStyle w:val="Hyperlink"/>
          </w:rPr>
          <w:t>Ognjanovic et al., 2009</w:t>
        </w:r>
      </w:hyperlink>
      <w:r w:rsidR="008A3057">
        <w:rPr>
          <w:noProof/>
        </w:rPr>
        <w:t xml:space="preserve">, </w:t>
      </w:r>
      <w:hyperlink w:anchor="_ENREF_62" w:tooltip="Huh, 2010 #186" w:history="1">
        <w:r w:rsidR="00764178" w:rsidRPr="00764178">
          <w:rPr>
            <w:rStyle w:val="Hyperlink"/>
          </w:rPr>
          <w:t>Huh and Skapek, 2010</w:t>
        </w:r>
      </w:hyperlink>
      <w:r w:rsidR="008A3057">
        <w:rPr>
          <w:noProof/>
        </w:rPr>
        <w:t>)</w:t>
      </w:r>
      <w:r w:rsidRPr="009A2412">
        <w:fldChar w:fldCharType="end"/>
      </w:r>
      <w:r w:rsidRPr="009A2412">
        <w:t>. D</w:t>
      </w:r>
      <w:r w:rsidR="00535EC2">
        <w:t xml:space="preserve">as </w:t>
      </w:r>
      <w:r w:rsidRPr="009A2412">
        <w:t>RMS kann bei pädiatrischen Pati</w:t>
      </w:r>
      <w:r w:rsidR="007552C2">
        <w:softHyphen/>
      </w:r>
      <w:r w:rsidRPr="009A2412">
        <w:t xml:space="preserve">enten jeden Alters auftreten, wobei sich über 50% der Fälle in der ersten Lebensdekade manifestieren </w:t>
      </w:r>
      <w:r w:rsidRPr="009A2412">
        <w:fldChar w:fldCharType="begin"/>
      </w:r>
      <w:r w:rsidR="008A3057">
        <w:instrText xml:space="preserve"> ADDIN EN.CITE &lt;EndNote&gt;&lt;Cite&gt;&lt;Author&gt;Ognjanovic&lt;/Author&gt;&lt;Year&gt;2009&lt;/Year&gt;&lt;RecNum&gt;185&lt;/RecNum&gt;&lt;DisplayText&gt;(Ognjanovic et al., 2009)&lt;/DisplayText&gt;&lt;record&gt;&lt;rec-number&gt;185&lt;/rec-number&gt;&lt;foreign-keys&gt;&lt;key app="EN" db-id="vpzepa9akttafke9d9rp2szsdavft9xazwwt" timestamp="1585052530" guid="8bf4838c-f442-4118-af80-064303a63de6"&gt;185&lt;/key&gt;&lt;/foreign-keys&gt;&lt;ref-type name="Journal Article"&gt;17&lt;/ref-type&gt;&lt;contributors&gt;&lt;authors&gt;&lt;author&gt;Ognjanovic, S.&lt;/author&gt;&lt;author&gt;Linabery, A. M.&lt;/author&gt;&lt;author&gt;Charbonneau, B.&lt;/author&gt;&lt;author&gt;Ross, J. A.&lt;/author&gt;&lt;/authors&gt;&lt;/contributors&gt;&lt;auth-address&gt;Division of Pediatric Epidemiology and Clinical Research, Department of Pediatrics, University of Minnesota, Masonic Cancer Center, Minneapolis, Minnesota 55455, USA. ognja001@umn.edu&lt;/auth-address&gt;&lt;titles&gt;&lt;title&gt;Trends in childhood rhabdomyosarcoma incidence and survival in the United States, 1975-2005&lt;/title&gt;&lt;secondary-title&gt;Cancer&lt;/secondary-title&gt;&lt;/titles&gt;&lt;periodical&gt;&lt;full-title&gt;Cancer&lt;/full-title&gt;&lt;/periodical&gt;&lt;pages&gt;4218-26&lt;/pages&gt;&lt;volume&gt;115&lt;/volume&gt;&lt;number&gt;18&lt;/number&gt;&lt;edition&gt;2009/06/19&lt;/edition&gt;&lt;keywords&gt;&lt;keyword&gt;Adolescent&lt;/keyword&gt;&lt;keyword&gt;Child&lt;/keyword&gt;&lt;keyword&gt;Child, Preschool&lt;/keyword&gt;&lt;keyword&gt;Humans&lt;/keyword&gt;&lt;keyword&gt;Incidence&lt;/keyword&gt;&lt;keyword&gt;Male&lt;/keyword&gt;&lt;keyword&gt;Rhabdomyosarcoma/*epidemiology/mortality&lt;/keyword&gt;&lt;keyword&gt;Rhabdomyosarcoma, Alveolar/epidemiology/mortality&lt;/keyword&gt;&lt;keyword&gt;Rhabdomyosarcoma, Embryonal/epidemiology/mortality&lt;/keyword&gt;&lt;keyword&gt;SEER Program&lt;/keyword&gt;&lt;keyword&gt;Survival Rate&lt;/keyword&gt;&lt;keyword&gt;United States/epidemiology&lt;/keyword&gt;&lt;keyword&gt;Young Adult&lt;/keyword&gt;&lt;/keywords&gt;&lt;dates&gt;&lt;year&gt;2009&lt;/year&gt;&lt;pub-dates&gt;&lt;date&gt;Sep 15&lt;/date&gt;&lt;/pub-dates&gt;&lt;/dates&gt;&lt;isbn&gt;0008-543X (Print)&amp;#xD;0008-543x&lt;/isbn&gt;&lt;accession-num&gt;19536876&lt;/accession-num&gt;&lt;urls&gt;&lt;/urls&gt;&lt;custom2&gt;PMC2953716&lt;/custom2&gt;&lt;custom6&gt;NIHMS218300&lt;/custom6&gt;&lt;electronic-resource-num&gt;10.1002/cncr.24465&lt;/electronic-resource-num&gt;&lt;remote-database-provider&gt;NLM&lt;/remote-database-provider&gt;&lt;language&gt;eng&lt;/language&gt;&lt;/record&gt;&lt;/Cite&gt;&lt;/EndNote&gt;</w:instrText>
      </w:r>
      <w:r w:rsidRPr="009A2412">
        <w:fldChar w:fldCharType="separate"/>
      </w:r>
      <w:r w:rsidR="008A3057">
        <w:rPr>
          <w:noProof/>
        </w:rPr>
        <w:t>(</w:t>
      </w:r>
      <w:hyperlink w:anchor="_ENREF_105" w:tooltip="Ognjanovic, 2009 #185" w:history="1">
        <w:r w:rsidR="00764178" w:rsidRPr="00764178">
          <w:rPr>
            <w:rStyle w:val="Hyperlink"/>
          </w:rPr>
          <w:t>Ognjanovic et al., 2009</w:t>
        </w:r>
      </w:hyperlink>
      <w:r w:rsidR="008A3057">
        <w:rPr>
          <w:noProof/>
        </w:rPr>
        <w:t>)</w:t>
      </w:r>
      <w:r w:rsidRPr="009A2412">
        <w:fldChar w:fldCharType="end"/>
      </w:r>
      <w:r w:rsidRPr="009A2412">
        <w:t xml:space="preserve">. Es zeichnen sich zwei Häufigkeitsgipfel ab: Ein erster im Alter von  2-6 Jahren, der zahlenmäßig überwiegt und ein zweiter Gipfel im Jugendalter zwischen 10-18 Jahren </w:t>
      </w:r>
      <w:r w:rsidRPr="009A2412">
        <w:fldChar w:fldCharType="begin">
          <w:fldData xml:space="preserve">PEVuZE5vdGU+PENpdGU+PEF1dGhvcj5EYXNndXB0YTwvQXV0aG9yPjxZZWFyPjIwMTY8L1llYXI+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</w:fldData>
        </w:fldChar>
      </w:r>
      <w:r w:rsidR="008A3057">
        <w:instrText xml:space="preserve"> ADDIN EN.CITE </w:instrText>
      </w:r>
      <w:r w:rsidR="008A3057">
        <w:fldChar w:fldCharType="begin">
          <w:fldData xml:space="preserve">PEVuZE5vdGU+PENpdGU+PEF1dGhvcj5EYXNndXB0YTwvQXV0aG9yPjxZZWFyPjIwMTY8L1llYXI+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</w:fldData>
        </w:fldChar>
      </w:r>
      <w:r w:rsidR="008A3057">
        <w:instrText xml:space="preserve"> ADDIN EN.CITE.DATA </w:instrText>
      </w:r>
      <w:r w:rsidR="008A3057">
        <w:fldChar w:fldCharType="end"/>
      </w:r>
      <w:r w:rsidRPr="009A2412">
        <w:fldChar w:fldCharType="separate"/>
      </w:r>
      <w:r w:rsidR="008A3057">
        <w:rPr>
          <w:noProof/>
        </w:rPr>
        <w:t>(</w:t>
      </w:r>
      <w:hyperlink w:anchor="_ENREF_34" w:tooltip="Dasgupta, 2016 #223" w:history="1">
        <w:r w:rsidR="00764178" w:rsidRPr="00764178">
          <w:rPr>
            <w:rStyle w:val="Hyperlink"/>
          </w:rPr>
          <w:t>Dasgupta et al., 2016</w:t>
        </w:r>
      </w:hyperlink>
      <w:r w:rsidR="008A3057">
        <w:rPr>
          <w:noProof/>
        </w:rPr>
        <w:t>)</w:t>
      </w:r>
      <w:r w:rsidRPr="009A2412">
        <w:fldChar w:fldCharType="end"/>
      </w:r>
      <w:r w:rsidRPr="009A2412">
        <w:t xml:space="preserve">. </w:t>
      </w:r>
    </w:p>
    <w:p w14:paraId="535741ED" w14:textId="3FEA61CD" w:rsidR="005A6261" w:rsidRPr="009A2412" w:rsidRDefault="005A6261" w:rsidP="00B3039C">
      <w:r w:rsidRPr="009A2412">
        <w:t xml:space="preserve">Das RMS ist sehr heterogen und zeigt eine große Vielfalt an morphologischen, klinischen und molekularen Eigenschaften. Daher wird es in verschiedene Subtypen unterteilt </w:t>
      </w:r>
      <w:r w:rsidRPr="009A2412">
        <w:fldChar w:fldCharType="begin">
          <w:fldData xml:space="preserve">PEVuZE5vdGU+PENpdGU+PEF1dGhvcj5MZWluZXI8L0F1dGhvcj48WWVhcj4yMDIwPC9ZZWFyPjxS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</w:fldData>
        </w:fldChar>
      </w:r>
      <w:r w:rsidR="008A3057">
        <w:instrText xml:space="preserve"> ADDIN EN.CITE </w:instrText>
      </w:r>
      <w:r w:rsidR="008A3057">
        <w:fldChar w:fldCharType="begin">
          <w:fldData xml:space="preserve">PEVuZE5vdGU+PENpdGU+PEF1dGhvcj5MZWluZXI8L0F1dGhvcj48WWVhcj4yMDIwPC9ZZWFyPjxS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</w:fldData>
        </w:fldChar>
      </w:r>
      <w:r w:rsidR="008A3057">
        <w:instrText xml:space="preserve"> ADDIN EN.CITE.DATA </w:instrText>
      </w:r>
      <w:r w:rsidR="008A3057">
        <w:fldChar w:fldCharType="end"/>
      </w:r>
      <w:r w:rsidRPr="009A2412">
        <w:fldChar w:fldCharType="separate"/>
      </w:r>
      <w:r w:rsidR="008A3057">
        <w:rPr>
          <w:noProof/>
        </w:rPr>
        <w:t>(</w:t>
      </w:r>
      <w:hyperlink w:anchor="_ENREF_76" w:tooltip="Leiner, 2020 #241" w:history="1">
        <w:r w:rsidR="00764178" w:rsidRPr="00764178">
          <w:rPr>
            <w:rStyle w:val="Hyperlink"/>
          </w:rPr>
          <w:t>Leiner and Le Loarer, 2020</w:t>
        </w:r>
      </w:hyperlink>
      <w:r w:rsidR="008A3057">
        <w:rPr>
          <w:noProof/>
        </w:rPr>
        <w:t>)</w:t>
      </w:r>
      <w:r w:rsidRPr="009A2412">
        <w:fldChar w:fldCharType="end"/>
      </w:r>
      <w:r w:rsidRPr="009A2412">
        <w:t xml:space="preserve">. Allen Subtypten gemein ist jedoch die Abstammung von mesenchymalen Zellen, welche sich in quergestreifte Muskulatur entwickeln. Allerdings kann das RMS überall im Körper auftreten, auch an Stellen, an denen sich normalerweise keine quergestreifte Muskulatur befindet. Die häufigsten Manifestationsorte sind dabei der Kopf-/Halsbereich, urogenital und die  Extremitäten </w:t>
      </w:r>
      <w:r w:rsidRPr="009A2412">
        <w:fldChar w:fldCharType="begin">
          <w:fldData xml:space="preserve">PEVuZE5vdGU+PENpdGU+PEF1dGhvcj5PZ25qYW5vdmljPC9BdXRob3I+PFllYXI+MjAwOTwvWWVh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</w:fldData>
        </w:fldChar>
      </w:r>
      <w:r w:rsidR="00A14F7C">
        <w:instrText xml:space="preserve"> ADDIN EN.CITE </w:instrText>
      </w:r>
      <w:r w:rsidR="00A14F7C">
        <w:fldChar w:fldCharType="begin">
          <w:fldData xml:space="preserve">PEVuZE5vdGU+PENpdGU+PEF1dGhvcj5PZ25qYW5vdmljPC9BdXRob3I+PFllYXI+MjAwOTwvWWVh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</w:fldData>
        </w:fldChar>
      </w:r>
      <w:r w:rsidR="00A14F7C">
        <w:instrText xml:space="preserve"> ADDIN EN.CITE.DATA </w:instrText>
      </w:r>
      <w:r w:rsidR="00A14F7C">
        <w:fldChar w:fldCharType="end"/>
      </w:r>
      <w:r w:rsidRPr="009A2412">
        <w:fldChar w:fldCharType="separate"/>
      </w:r>
      <w:r w:rsidR="00A14F7C">
        <w:rPr>
          <w:noProof/>
        </w:rPr>
        <w:t>(</w:t>
      </w:r>
      <w:hyperlink w:anchor="_ENREF_105" w:tooltip="Ognjanovic, 2009 #185" w:history="1">
        <w:r w:rsidR="00764178" w:rsidRPr="00764178">
          <w:rPr>
            <w:rStyle w:val="Hyperlink"/>
          </w:rPr>
          <w:t>Ognjanovic et al., 2009</w:t>
        </w:r>
      </w:hyperlink>
      <w:r w:rsidR="00A14F7C">
        <w:rPr>
          <w:noProof/>
        </w:rPr>
        <w:t xml:space="preserve">, </w:t>
      </w:r>
      <w:hyperlink w:anchor="_ENREF_88" w:tooltip="McDowell, 2003 #224" w:history="1">
        <w:r w:rsidR="00764178" w:rsidRPr="00764178">
          <w:rPr>
            <w:rStyle w:val="Hyperlink"/>
          </w:rPr>
          <w:t>McDowell, 2003</w:t>
        </w:r>
      </w:hyperlink>
      <w:r w:rsidR="00A14F7C">
        <w:rPr>
          <w:noProof/>
        </w:rPr>
        <w:t xml:space="preserve">, </w:t>
      </w:r>
      <w:hyperlink w:anchor="_ENREF_35" w:tooltip="Dasgupta, 2012 #204" w:history="1">
        <w:r w:rsidR="00764178" w:rsidRPr="00764178">
          <w:rPr>
            <w:rStyle w:val="Hyperlink"/>
          </w:rPr>
          <w:t>Dasgupta and Rodeberg, 2012</w:t>
        </w:r>
      </w:hyperlink>
      <w:r w:rsidR="00A14F7C">
        <w:rPr>
          <w:noProof/>
        </w:rPr>
        <w:t xml:space="preserve">, </w:t>
      </w:r>
      <w:hyperlink w:anchor="_ENREF_76" w:tooltip="Leiner, 2020 #241" w:history="1">
        <w:r w:rsidR="00764178" w:rsidRPr="00764178">
          <w:rPr>
            <w:rStyle w:val="Hyperlink"/>
          </w:rPr>
          <w:t>Leiner and Le Loarer, 2020</w:t>
        </w:r>
      </w:hyperlink>
      <w:r w:rsidR="00A14F7C">
        <w:rPr>
          <w:noProof/>
        </w:rPr>
        <w:t xml:space="preserve">, </w:t>
      </w:r>
      <w:hyperlink w:anchor="_ENREF_107" w:tooltip="Parham, 2013 #252" w:history="1">
        <w:r w:rsidR="00764178" w:rsidRPr="00764178">
          <w:rPr>
            <w:rStyle w:val="Hyperlink"/>
          </w:rPr>
          <w:t>Parham and Barr, 2013</w:t>
        </w:r>
      </w:hyperlink>
      <w:r w:rsidR="00A14F7C">
        <w:rPr>
          <w:noProof/>
        </w:rPr>
        <w:t>)</w:t>
      </w:r>
      <w:r w:rsidRPr="009A2412">
        <w:fldChar w:fldCharType="end"/>
      </w:r>
      <w:r w:rsidRPr="009A2412">
        <w:t>. Die genaue Pathogenese ist noch unklar und Gegenstand aktueller For</w:t>
      </w:r>
      <w:r w:rsidR="00900D3F">
        <w:softHyphen/>
      </w:r>
      <w:r w:rsidRPr="009A2412">
        <w:t xml:space="preserve">schung </w:t>
      </w:r>
      <w:r w:rsidRPr="009A2412">
        <w:fldChar w:fldCharType="begin"/>
      </w:r>
      <w:r w:rsidR="008A3057">
        <w:instrText xml:space="preserve"> ADDIN EN.CITE &lt;EndNote&gt;&lt;Cite&gt;&lt;Author&gt;Dasgupta&lt;/Author&gt;&lt;Year&gt;2012&lt;/Year&gt;&lt;RecNum&gt;204&lt;/RecNum&gt;&lt;DisplayText&gt;(Dasgupta and Rodeberg, 2012)&lt;/DisplayText&gt;&lt;record&gt;&lt;rec-number&gt;204&lt;/rec-number&gt;&lt;foreign-keys&gt;&lt;key app="EN" db-id="vpzepa9akttafke9d9rp2szsdavft9xazwwt" timestamp="1585052530" guid="95f51aed-893b-44ff-ac19-95cb394b9a27"&gt;204&lt;/key&gt;&lt;/foreign-keys&gt;&lt;ref-type name="Journal Article"&gt;17&lt;/ref-type&gt;&lt;contributors&gt;&lt;authors&gt;&lt;author&gt;Dasgupta, R.&lt;/author&gt;&lt;author&gt;Rodeberg, D. A.&lt;/author&gt;&lt;/authors&gt;&lt;/contributors&gt;&lt;auth-address&gt;Division of Pediatric General and Thoracic Surgery, Cincinnati Children&amp;apos;s Hospital Medical Center, Cincinnati, Ohio, USA. roshni.dasgupta@cchmc.org&lt;/auth-address&gt;&lt;titles&gt;&lt;title&gt;Update on rhabdomyosarcoma&lt;/title&gt;&lt;secondary-title&gt;Semin Pediatr Surg&lt;/secondary-title&gt;&lt;/titles&gt;&lt;periodical&gt;&lt;full-title&gt;Semin Pediatr Surg&lt;/full-title&gt;&lt;/periodical&gt;&lt;pages&gt;68-78&lt;/pages&gt;&lt;volume&gt;21&lt;/volume&gt;&lt;number&gt;1&lt;/number&gt;&lt;edition&gt;2012/01/18&lt;/edition&gt;&lt;keywords&gt;&lt;keyword&gt;Child&lt;/keyword&gt;&lt;keyword&gt;Combined Modality Therapy&lt;/keyword&gt;&lt;keyword&gt;Humans&lt;/keyword&gt;&lt;keyword&gt;*Rhabdomyosarcoma/drug therapy/radiotherapy/surgery&lt;/keyword&gt;&lt;/keywords&gt;&lt;dates&gt;&lt;year&gt;2012&lt;/year&gt;&lt;pub-dates&gt;&lt;date&gt;Feb&lt;/date&gt;&lt;/pub-dates&gt;&lt;/dates&gt;&lt;isbn&gt;1055-8586&lt;/isbn&gt;&lt;accession-num&gt;22248972&lt;/accession-num&gt;&lt;urls&gt;&lt;/urls&gt;&lt;electronic-resource-num&gt;10.1053/j.sempedsurg.2011.10.007&lt;/electronic-resource-num&gt;&lt;remote-database-provider&gt;NLM&lt;/remote-database-provider&gt;&lt;language&gt;eng&lt;/language&gt;&lt;/record&gt;&lt;/Cite&gt;&lt;/EndNote&gt;</w:instrText>
      </w:r>
      <w:r w:rsidRPr="009A2412">
        <w:fldChar w:fldCharType="separate"/>
      </w:r>
      <w:r w:rsidR="008A3057">
        <w:rPr>
          <w:noProof/>
        </w:rPr>
        <w:t>(</w:t>
      </w:r>
      <w:hyperlink w:anchor="_ENREF_35" w:tooltip="Dasgupta, 2012 #204" w:history="1">
        <w:r w:rsidR="00764178" w:rsidRPr="00764178">
          <w:rPr>
            <w:rStyle w:val="Hyperlink"/>
          </w:rPr>
          <w:t>Dasgupta and Rodeberg, 2012</w:t>
        </w:r>
      </w:hyperlink>
      <w:r w:rsidR="008A3057">
        <w:rPr>
          <w:noProof/>
        </w:rPr>
        <w:t>)</w:t>
      </w:r>
      <w:r w:rsidRPr="009A2412">
        <w:fldChar w:fldCharType="end"/>
      </w:r>
      <w:r w:rsidRPr="009A2412">
        <w:t xml:space="preserve">. </w:t>
      </w:r>
    </w:p>
    <w:p w14:paraId="558906D9" w14:textId="77777777" w:rsidR="005A6261" w:rsidRPr="009A2412" w:rsidRDefault="005A6261" w:rsidP="00B3039C"/>
    <w:p w14:paraId="04D8A64D" w14:textId="26AC0723" w:rsidR="005A6261" w:rsidRPr="009A2412" w:rsidRDefault="005A6261" w:rsidP="00B3039C">
      <w:r w:rsidRPr="009A2412">
        <w:t xml:space="preserve">Auch wenn die meisten RMS Fälle sporadisch erscheinen </w:t>
      </w:r>
      <w:r w:rsidRPr="009A2412">
        <w:fldChar w:fldCharType="begin"/>
      </w:r>
      <w:r w:rsidR="008A3057">
        <w:instrText xml:space="preserve"> ADDIN EN.CITE &lt;EndNote&gt;&lt;Cite&gt;&lt;Author&gt;Ramadan&lt;/Author&gt;&lt;Year&gt;2020&lt;/Year&gt;&lt;RecNum&gt;245&lt;/RecNum&gt;&lt;DisplayText&gt;(Ramadan et al., 2020)&lt;/DisplayText&gt;&lt;record&gt;&lt;rec-number&gt;245&lt;/rec-number&gt;&lt;foreign-keys&gt;&lt;key app="EN" db-id="vpzepa9akttafke9d9rp2szsdavft9xazwwt" timestamp="1586182605" guid="17c41e34-9e38-467c-820e-10a5d029a887"&gt;245&lt;/key&gt;&lt;/foreign-keys&gt;&lt;ref-type name="Journal Article"&gt;17&lt;/ref-type&gt;&lt;contributors&gt;&lt;authors&gt;&lt;author&gt;Ramadan, F.&lt;/author&gt;&lt;author&gt;Fahs, A.&lt;/author&gt;&lt;author&gt;Ghayad, S. E.&lt;/author&gt;&lt;author&gt;Saab, R.&lt;/author&gt;&lt;/authors&gt;&lt;/contributors&gt;&lt;auth-address&gt;Department of Biology, Faculty of Science II, Lebanese University, Fanar, Beirut, Lebanon.&amp;#xD;Department of Anatomy, Cellular Biology &amp;amp; Physiological Sciences, American University of Beirut, Beirut, Lebanon.&amp;#xD;Department of Anatomy, Cellular Biology &amp;amp; Physiological Sciences, American University of Beirut, Beirut, Lebanon. rs88@aub.edu.lb.&amp;#xD;Department of Pediatrics, American University of Beirut Medical Center, Building 56, Riad El Solh Street, Beirut, Lebanon. rs88@aub.edu.lb.&lt;/auth-address&gt;&lt;titles&gt;&lt;title&gt;Signaling pathways in Rhabdomyosarcoma invasion and metastasis&lt;/title&gt;&lt;secondary-title&gt;Cancer Metastasis Rev&lt;/secondary-title&gt;&lt;/titles&gt;&lt;periodical&gt;&lt;full-title&gt;Cancer Metastasis Rev&lt;/full-title&gt;&lt;/periodical&gt;&lt;pages&gt;287-301&lt;/pages&gt;&lt;volume&gt;39&lt;/volume&gt;&lt;number&gt;1&lt;/number&gt;&lt;edition&gt;2020/01/29&lt;/edition&gt;&lt;keywords&gt;&lt;keyword&gt;Exosome&lt;/keyword&gt;&lt;keyword&gt;Metastasis&lt;/keyword&gt;&lt;keyword&gt;Paracrine&lt;/keyword&gt;&lt;keyword&gt;Rhabdomyosarcoma&lt;/keyword&gt;&lt;keyword&gt;Signaling&lt;/keyword&gt;&lt;/keywords&gt;&lt;dates&gt;&lt;year&gt;2020&lt;/year&gt;&lt;pub-dates&gt;&lt;date&gt;Mar&lt;/date&gt;&lt;/pub-dates&gt;&lt;/dates&gt;&lt;isbn&gt;0167-7659&lt;/isbn&gt;&lt;accession-num&gt;31989508&lt;/accession-num&gt;&lt;urls&gt;&lt;/urls&gt;&lt;electronic-resource-num&gt;10.1007/s10555-020-09860-3&lt;/electronic-resource-num&gt;&lt;remote-database-provider&gt;NLM&lt;/remote-database-provider&gt;&lt;language&gt;eng&lt;/language&gt;&lt;/record&gt;&lt;/Cite&gt;&lt;/EndNote&gt;</w:instrText>
      </w:r>
      <w:r w:rsidRPr="009A2412">
        <w:fldChar w:fldCharType="separate"/>
      </w:r>
      <w:r w:rsidR="008A3057">
        <w:rPr>
          <w:noProof/>
        </w:rPr>
        <w:t>(</w:t>
      </w:r>
      <w:hyperlink w:anchor="_ENREF_113" w:tooltip="Ramadan, 2020 #245" w:history="1">
        <w:r w:rsidR="00764178" w:rsidRPr="00764178">
          <w:rPr>
            <w:rStyle w:val="Hyperlink"/>
          </w:rPr>
          <w:t>Ramadan et al., 2020</w:t>
        </w:r>
      </w:hyperlink>
      <w:r w:rsidR="008A3057">
        <w:rPr>
          <w:noProof/>
        </w:rPr>
        <w:t>)</w:t>
      </w:r>
      <w:r w:rsidRPr="009A2412">
        <w:fldChar w:fldCharType="end"/>
      </w:r>
      <w:r w:rsidRPr="009A2412">
        <w:t>, sind Fälle im Rahmen von familiären Syndromen mit vererbten Gendefekten wie beispiels</w:t>
      </w:r>
      <w:r w:rsidR="007552C2">
        <w:softHyphen/>
      </w:r>
      <w:r w:rsidRPr="009A2412">
        <w:t xml:space="preserve">weise das Li-Fraumeni-Syndrom </w:t>
      </w:r>
      <w:r w:rsidRPr="009A2412">
        <w:fldChar w:fldCharType="begin">
          <w:fldData xml:space="preserve">PEVuZE5vdGU+PENpdGU+PEF1dGhvcj5NYWk8L0F1dGhvcj48WWVhcj4yMDE2PC9ZZWFyPjxSZWNO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</w:fldData>
        </w:fldChar>
      </w:r>
      <w:r w:rsidR="00764178">
        <w:instrText xml:space="preserve"> ADDIN EN.CITE </w:instrText>
      </w:r>
      <w:r w:rsidR="00764178">
        <w:fldChar w:fldCharType="begin">
          <w:fldData xml:space="preserve">PEVuZE5vdGU+PENpdGU+PEF1dGhvcj5NYWk8L0F1dGhvcj48WWVhcj4yMDE2PC9ZZWFyPjxSZWNO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</w:fldData>
        </w:fldChar>
      </w:r>
      <w:r w:rsidR="00764178">
        <w:instrText xml:space="preserve"> ADDIN EN.CITE.DATA </w:instrText>
      </w:r>
      <w:r w:rsidR="00764178">
        <w:fldChar w:fldCharType="end"/>
      </w:r>
      <w:r w:rsidRPr="009A2412">
        <w:fldChar w:fldCharType="separate"/>
      </w:r>
      <w:r w:rsidR="00764178">
        <w:rPr>
          <w:noProof/>
        </w:rPr>
        <w:t>(</w:t>
      </w:r>
      <w:hyperlink w:anchor="_ENREF_77" w:tooltip="Mai, 2016 #253" w:history="1">
        <w:r w:rsidR="00764178" w:rsidRPr="00764178">
          <w:rPr>
            <w:rStyle w:val="Hyperlink"/>
          </w:rPr>
          <w:t>Mai et al., 2016</w:t>
        </w:r>
      </w:hyperlink>
      <w:r w:rsidR="00764178">
        <w:rPr>
          <w:noProof/>
        </w:rPr>
        <w:t xml:space="preserve">, </w:t>
      </w:r>
      <w:hyperlink w:anchor="_ENREF_113" w:tooltip="Ramadan, 2020 #245" w:history="1">
        <w:r w:rsidR="00764178" w:rsidRPr="00764178">
          <w:rPr>
            <w:rStyle w:val="Hyperlink"/>
          </w:rPr>
          <w:t>Ramadan et al., 2020</w:t>
        </w:r>
      </w:hyperlink>
      <w:r w:rsidR="00764178">
        <w:rPr>
          <w:noProof/>
        </w:rPr>
        <w:t xml:space="preserve">, </w:t>
      </w:r>
      <w:hyperlink w:anchor="_ENREF_129" w:tooltip="Shrestha, 2013 #225" w:history="1">
        <w:r w:rsidR="00764178" w:rsidRPr="00764178">
          <w:rPr>
            <w:rStyle w:val="Hyperlink"/>
          </w:rPr>
          <w:t>Shrestha et al., 2013</w:t>
        </w:r>
      </w:hyperlink>
      <w:r w:rsidR="00764178">
        <w:rPr>
          <w:noProof/>
        </w:rPr>
        <w:t xml:space="preserve">, </w:t>
      </w:r>
      <w:hyperlink w:anchor="_ENREF_31" w:tooltip="Dagher, 1999 #230" w:history="1">
        <w:r w:rsidR="00764178" w:rsidRPr="00764178">
          <w:rPr>
            <w:rStyle w:val="Hyperlink"/>
          </w:rPr>
          <w:t>Dagher and Helman, 1999</w:t>
        </w:r>
      </w:hyperlink>
      <w:r w:rsidR="00764178">
        <w:rPr>
          <w:noProof/>
        </w:rPr>
        <w:t>)</w:t>
      </w:r>
      <w:r w:rsidRPr="009A2412">
        <w:fldChar w:fldCharType="end"/>
      </w:r>
      <w:r w:rsidRPr="009A2412">
        <w:t xml:space="preserve">, die Neurofibromatose Typ I </w:t>
      </w:r>
      <w:r w:rsidRPr="009A2412">
        <w:fldChar w:fldCharType="begin">
          <w:fldData xml:space="preserve">PEVuZE5vdGU+PENpdGU+PEF1dGhvcj5SYW1hZGFuPC9BdXRob3I+PFllYXI+MjAyMDwvWWVhcj48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</w:fldData>
        </w:fldChar>
      </w:r>
      <w:r w:rsidR="008A3057">
        <w:instrText xml:space="preserve"> ADDIN EN.CITE </w:instrText>
      </w:r>
      <w:r w:rsidR="008A3057">
        <w:fldChar w:fldCharType="begin">
          <w:fldData xml:space="preserve">PEVuZE5vdGU+PENpdGU+PEF1dGhvcj5SYW1hZGFuPC9BdXRob3I+PFllYXI+MjAyMDwvWWVhcj48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</w:fldData>
        </w:fldChar>
      </w:r>
      <w:r w:rsidR="008A3057">
        <w:instrText xml:space="preserve"> ADDIN EN.CITE.DATA </w:instrText>
      </w:r>
      <w:r w:rsidR="008A3057">
        <w:fldChar w:fldCharType="end"/>
      </w:r>
      <w:r w:rsidRPr="009A2412">
        <w:fldChar w:fldCharType="separate"/>
      </w:r>
      <w:r w:rsidR="008A3057">
        <w:rPr>
          <w:noProof/>
        </w:rPr>
        <w:t>(</w:t>
      </w:r>
      <w:hyperlink w:anchor="_ENREF_113" w:tooltip="Ramadan, 2020 #245" w:history="1">
        <w:r w:rsidR="00764178" w:rsidRPr="00764178">
          <w:rPr>
            <w:rStyle w:val="Hyperlink"/>
          </w:rPr>
          <w:t>Ramadan et al., 2020</w:t>
        </w:r>
      </w:hyperlink>
      <w:r w:rsidR="008A3057">
        <w:rPr>
          <w:noProof/>
        </w:rPr>
        <w:t xml:space="preserve">, </w:t>
      </w:r>
      <w:hyperlink w:anchor="_ENREF_30" w:tooltip="Crucis, 2015 #189" w:history="1">
        <w:r w:rsidR="00764178" w:rsidRPr="00764178">
          <w:rPr>
            <w:rStyle w:val="Hyperlink"/>
          </w:rPr>
          <w:t>Crucis et al., 2015</w:t>
        </w:r>
      </w:hyperlink>
      <w:r w:rsidR="008A3057">
        <w:rPr>
          <w:noProof/>
        </w:rPr>
        <w:t xml:space="preserve">, </w:t>
      </w:r>
      <w:hyperlink w:anchor="_ENREF_129" w:tooltip="Shrestha, 2013 #225" w:history="1">
        <w:r w:rsidR="00764178" w:rsidRPr="00764178">
          <w:rPr>
            <w:rStyle w:val="Hyperlink"/>
          </w:rPr>
          <w:t>Shrestha et al., 2013</w:t>
        </w:r>
      </w:hyperlink>
      <w:r w:rsidR="008A3057">
        <w:rPr>
          <w:noProof/>
        </w:rPr>
        <w:t>)</w:t>
      </w:r>
      <w:r w:rsidRPr="009A2412">
        <w:fldChar w:fldCharType="end"/>
      </w:r>
      <w:r w:rsidRPr="009A2412">
        <w:t xml:space="preserve">, das Beckwith-Wiedemann-Syndrom </w:t>
      </w:r>
      <w:r w:rsidRPr="009A2412">
        <w:fldChar w:fldCharType="begin">
          <w:fldData xml:space="preserve">PEVuZE5vdGU+PENpdGU+PEF1dGhvcj5EYWdoZXI8L0F1dGhvcj48WWVhcj4xOTk5PC9ZZWFyPjxS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=
</w:fldData>
        </w:fldChar>
      </w:r>
      <w:r w:rsidR="008A3057">
        <w:instrText xml:space="preserve"> ADDIN EN.CITE </w:instrText>
      </w:r>
      <w:r w:rsidR="008A3057">
        <w:fldChar w:fldCharType="begin">
          <w:fldData xml:space="preserve">PEVuZE5vdGU+PENpdGU+PEF1dGhvcj5EYWdoZXI8L0F1dGhvcj48WWVhcj4xOTk5PC9ZZWFyPjxS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=
</w:fldData>
        </w:fldChar>
      </w:r>
      <w:r w:rsidR="008A3057">
        <w:instrText xml:space="preserve"> ADDIN EN.CITE.DATA </w:instrText>
      </w:r>
      <w:r w:rsidR="008A3057">
        <w:fldChar w:fldCharType="end"/>
      </w:r>
      <w:r w:rsidRPr="009A2412">
        <w:fldChar w:fldCharType="separate"/>
      </w:r>
      <w:r w:rsidR="008A3057">
        <w:rPr>
          <w:noProof/>
        </w:rPr>
        <w:t>(</w:t>
      </w:r>
      <w:hyperlink w:anchor="_ENREF_31" w:tooltip="Dagher, 1999 #230" w:history="1">
        <w:r w:rsidR="00764178" w:rsidRPr="00764178">
          <w:rPr>
            <w:rStyle w:val="Hyperlink"/>
          </w:rPr>
          <w:t>Dagher and Helman, 1999</w:t>
        </w:r>
      </w:hyperlink>
      <w:r w:rsidR="008A3057">
        <w:rPr>
          <w:noProof/>
        </w:rPr>
        <w:t xml:space="preserve">, </w:t>
      </w:r>
      <w:hyperlink w:anchor="_ENREF_113" w:tooltip="Ramadan, 2020 #245" w:history="1">
        <w:r w:rsidR="00764178" w:rsidRPr="00764178">
          <w:rPr>
            <w:rStyle w:val="Hyperlink"/>
          </w:rPr>
          <w:t>Ramadan et al., 2020</w:t>
        </w:r>
      </w:hyperlink>
      <w:r w:rsidR="008A3057">
        <w:rPr>
          <w:noProof/>
        </w:rPr>
        <w:t>)</w:t>
      </w:r>
      <w:r w:rsidRPr="009A2412">
        <w:fldChar w:fldCharType="end"/>
      </w:r>
      <w:r w:rsidRPr="009A2412">
        <w:t xml:space="preserve"> etc. möglich. Weitere Faktoren weisen darauf hin, dass genetische Prädispositionen eine wichtige Rolle in der</w:t>
      </w:r>
      <w:r w:rsidR="008A3057">
        <w:t xml:space="preserve"> </w:t>
      </w:r>
      <w:r w:rsidRPr="009A2412">
        <w:t xml:space="preserve">Entwicklung der RMS </w:t>
      </w:r>
      <w:r w:rsidRPr="009A2412">
        <w:lastRenderedPageBreak/>
        <w:t xml:space="preserve">spielen </w:t>
      </w:r>
      <w:r w:rsidRPr="009A2412">
        <w:fldChar w:fldCharType="begin">
          <w:fldData xml:space="preserve">PEVuZE5vdGU+PENpdGU+PEF1dGhvcj5PZ25qYW5vdmljPC9BdXRob3I+PFllYXI+MjAwOTwvWWVh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</w:fldData>
        </w:fldChar>
      </w:r>
      <w:r w:rsidR="008A3057">
        <w:instrText xml:space="preserve"> ADDIN EN.CITE </w:instrText>
      </w:r>
      <w:r w:rsidR="008A3057">
        <w:fldChar w:fldCharType="begin">
          <w:fldData xml:space="preserve">PEVuZE5vdGU+PENpdGU+PEF1dGhvcj5PZ25qYW5vdmljPC9BdXRob3I+PFllYXI+MjAwOTwvWWVh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</w:fldData>
        </w:fldChar>
      </w:r>
      <w:r w:rsidR="008A3057">
        <w:instrText xml:space="preserve"> ADDIN EN.CITE.DATA </w:instrText>
      </w:r>
      <w:r w:rsidR="008A3057">
        <w:fldChar w:fldCharType="end"/>
      </w:r>
      <w:r w:rsidRPr="009A2412">
        <w:fldChar w:fldCharType="separate"/>
      </w:r>
      <w:r w:rsidR="008A3057">
        <w:rPr>
          <w:noProof/>
        </w:rPr>
        <w:t>(</w:t>
      </w:r>
      <w:hyperlink w:anchor="_ENREF_105" w:tooltip="Ognjanovic, 2009 #185" w:history="1">
        <w:r w:rsidR="00764178" w:rsidRPr="00764178">
          <w:rPr>
            <w:rStyle w:val="Hyperlink"/>
          </w:rPr>
          <w:t>Ognjanovic et al., 2009</w:t>
        </w:r>
      </w:hyperlink>
      <w:r w:rsidR="008A3057">
        <w:rPr>
          <w:noProof/>
        </w:rPr>
        <w:t xml:space="preserve">, </w:t>
      </w:r>
      <w:hyperlink w:anchor="_ENREF_97" w:tooltip="Moutou, 1996 #231" w:history="1">
        <w:r w:rsidR="00764178" w:rsidRPr="00764178">
          <w:rPr>
            <w:rStyle w:val="Hyperlink"/>
          </w:rPr>
          <w:t>Moutou et al., 1996</w:t>
        </w:r>
      </w:hyperlink>
      <w:r w:rsidR="008A3057">
        <w:rPr>
          <w:noProof/>
        </w:rPr>
        <w:t xml:space="preserve">, </w:t>
      </w:r>
      <w:hyperlink w:anchor="_ENREF_84" w:tooltip="Maurer, 1978 #232" w:history="1">
        <w:r w:rsidR="00764178" w:rsidRPr="00764178">
          <w:rPr>
            <w:rStyle w:val="Hyperlink"/>
          </w:rPr>
          <w:t>Maurer, 1978</w:t>
        </w:r>
      </w:hyperlink>
      <w:r w:rsidR="008A3057">
        <w:rPr>
          <w:noProof/>
        </w:rPr>
        <w:t xml:space="preserve">, </w:t>
      </w:r>
      <w:hyperlink w:anchor="_ENREF_117" w:tooltip="Ruymann, 1988 #233" w:history="1">
        <w:r w:rsidR="00764178" w:rsidRPr="00764178">
          <w:rPr>
            <w:rStyle w:val="Hyperlink"/>
          </w:rPr>
          <w:t>Ruymann et al., 1988</w:t>
        </w:r>
      </w:hyperlink>
      <w:r w:rsidR="008A3057">
        <w:rPr>
          <w:noProof/>
        </w:rPr>
        <w:t>)</w:t>
      </w:r>
      <w:r w:rsidRPr="009A2412">
        <w:fldChar w:fldCharType="end"/>
      </w:r>
      <w:r w:rsidRPr="009A2412">
        <w:t xml:space="preserve">. </w:t>
      </w:r>
    </w:p>
    <w:p w14:paraId="407D3606" w14:textId="041EB997" w:rsidR="008A3057" w:rsidRDefault="005A6261" w:rsidP="00B3039C">
      <w:r w:rsidRPr="009A2412">
        <w:t>Über mögliche Umweltfaktoren, die das RMS triggern könnten, ist bislang sehr wenig bekannt. Einige Studien haben es mit verschiedenen frühen Lebensfaktoren in Verbin</w:t>
      </w:r>
      <w:r w:rsidR="007552C2">
        <w:softHyphen/>
      </w:r>
      <w:r w:rsidRPr="009A2412">
        <w:t xml:space="preserve">dung gebracht, wie z.B. präkonzeptioneller Gebrauch von Drogen der Eltern </w:t>
      </w:r>
      <w:r w:rsidRPr="009A2412">
        <w:fldChar w:fldCharType="begin">
          <w:fldData xml:space="preserve">PEVuZE5vdGU+PENpdGU+PEF1dGhvcj5HcnVmZmVybWFuPC9BdXRob3I+PFllYXI+MTk5MzwvWWVh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</w:fldData>
        </w:fldChar>
      </w:r>
      <w:r w:rsidR="008A3057">
        <w:instrText xml:space="preserve"> ADDIN EN.CITE </w:instrText>
      </w:r>
      <w:r w:rsidR="008A3057">
        <w:fldChar w:fldCharType="begin">
          <w:fldData xml:space="preserve">PEVuZE5vdGU+PENpdGU+PEF1dGhvcj5HcnVmZmVybWFuPC9BdXRob3I+PFllYXI+MTk5MzwvWWVh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</w:fldData>
        </w:fldChar>
      </w:r>
      <w:r w:rsidR="008A3057">
        <w:instrText xml:space="preserve"> ADDIN EN.CITE.DATA </w:instrText>
      </w:r>
      <w:r w:rsidR="008A3057">
        <w:fldChar w:fldCharType="end"/>
      </w:r>
      <w:r w:rsidRPr="009A2412">
        <w:fldChar w:fldCharType="separate"/>
      </w:r>
      <w:r w:rsidR="008A3057">
        <w:rPr>
          <w:noProof/>
        </w:rPr>
        <w:t>(</w:t>
      </w:r>
      <w:hyperlink w:anchor="_ENREF_53" w:tooltip="Grufferman, 1993 #228" w:history="1">
        <w:r w:rsidR="00764178" w:rsidRPr="00764178">
          <w:rPr>
            <w:rStyle w:val="Hyperlink"/>
          </w:rPr>
          <w:t>Grufferman et al., 1993</w:t>
        </w:r>
      </w:hyperlink>
      <w:r w:rsidR="008A3057">
        <w:rPr>
          <w:noProof/>
        </w:rPr>
        <w:t>)</w:t>
      </w:r>
      <w:r w:rsidRPr="009A2412">
        <w:fldChar w:fldCharType="end"/>
      </w:r>
      <w:r w:rsidRPr="009A2412">
        <w:t xml:space="preserve">, vorausgegangene Fehlgeburten </w:t>
      </w:r>
      <w:r w:rsidRPr="009A2412">
        <w:fldChar w:fldCharType="begin"/>
      </w:r>
      <w:r w:rsidR="008A3057">
        <w:instrText xml:space="preserve"> ADDIN EN.CITE &lt;EndNote&gt;&lt;Cite&gt;&lt;Author&gt;Ghali&lt;/Author&gt;&lt;Year&gt;1992&lt;/Year&gt;&lt;RecNum&gt;229&lt;/RecNum&gt;&lt;DisplayText&gt;(Ghali et al., 1992)&lt;/DisplayText&gt;&lt;record&gt;&lt;rec-number&gt;229&lt;/rec-number&gt;&lt;foreign-keys&gt;&lt;key app="EN" db-id="vpzepa9akttafke9d9rp2szsdavft9xazwwt" timestamp="1585922691" guid="5a8faa65-4dc9-4367-b84e-a56d108349d7"&gt;229&lt;/key&gt;&lt;/foreign-keys&gt;&lt;ref-type name="Journal Article"&gt;17&lt;/ref-type&gt;&lt;contributors&gt;&lt;authors&gt;&lt;author&gt;Ghali, M. H.&lt;/author&gt;&lt;author&gt;Yoo, K. Y.&lt;/author&gt;&lt;author&gt;Flannery, J. T.&lt;/author&gt;&lt;author&gt;Dubrow, R.&lt;/author&gt;&lt;/authors&gt;&lt;/contributors&gt;&lt;auth-address&gt;Department of Epidemiology and Public Health, Yale University School of Medicine, New Haven, CT 06510.&lt;/auth-address&gt;&lt;titles&gt;&lt;title&gt;Association between childhood rhabdomyosarcoma and maternal history of stillbirths&lt;/title&gt;&lt;secondary-title&gt;Int J Cancer&lt;/secondary-title&gt;&lt;/titles&gt;&lt;periodical&gt;&lt;full-title&gt;Int J Cancer&lt;/full-title&gt;&lt;/periodical&gt;&lt;pages&gt;365-8&lt;/pages&gt;&lt;volume&gt;50&lt;/volume&gt;&lt;number&gt;3&lt;/number&gt;&lt;edition&gt;1992/02/01&lt;/edition&gt;&lt;keywords&gt;&lt;keyword&gt;Birth Weight&lt;/keyword&gt;&lt;keyword&gt;Case-Control Studies&lt;/keyword&gt;&lt;keyword&gt;Child&lt;/keyword&gt;&lt;keyword&gt;Connecticut&lt;/keyword&gt;&lt;keyword&gt;Female&lt;/keyword&gt;&lt;keyword&gt;Fetal Death/*epidemiology&lt;/keyword&gt;&lt;keyword&gt;Humans&lt;/keyword&gt;&lt;keyword&gt;Registries&lt;/keyword&gt;&lt;keyword&gt;Rhabdomyosarcoma/complications/*epidemiology&lt;/keyword&gt;&lt;/keywords&gt;&lt;dates&gt;&lt;year&gt;1992&lt;/year&gt;&lt;pub-dates&gt;&lt;date&gt;Feb 1&lt;/date&gt;&lt;/pub-dates&gt;&lt;/dates&gt;&lt;isbn&gt;0020-7136 (Print)&amp;#xD;0020-7136&lt;/isbn&gt;&lt;accession-num&gt;1735603&lt;/accession-num&gt;&lt;urls&gt;&lt;/urls&gt;&lt;electronic-resource-num&gt;10.1002/ijc.2910500306&lt;/electronic-resource-num&gt;&lt;remote-database-provider&gt;NLM&lt;/remote-database-provider&gt;&lt;language&gt;eng&lt;/language&gt;&lt;/record&gt;&lt;/Cite&gt;&lt;/EndNote&gt;</w:instrText>
      </w:r>
      <w:r w:rsidRPr="009A2412">
        <w:fldChar w:fldCharType="separate"/>
      </w:r>
      <w:r w:rsidR="008A3057">
        <w:rPr>
          <w:noProof/>
        </w:rPr>
        <w:t>(</w:t>
      </w:r>
      <w:hyperlink w:anchor="_ENREF_49" w:tooltip="Ghali, 1992 #229" w:history="1">
        <w:r w:rsidR="00764178" w:rsidRPr="00764178">
          <w:rPr>
            <w:rStyle w:val="Hyperlink"/>
          </w:rPr>
          <w:t>Ghali et al., 1992</w:t>
        </w:r>
      </w:hyperlink>
      <w:r w:rsidR="008A3057">
        <w:rPr>
          <w:noProof/>
        </w:rPr>
        <w:t>)</w:t>
      </w:r>
      <w:r w:rsidRPr="009A2412">
        <w:fldChar w:fldCharType="end"/>
      </w:r>
      <w:r w:rsidRPr="009A2412">
        <w:t>, pränatale Röntgenstrah</w:t>
      </w:r>
      <w:r w:rsidR="007552C2">
        <w:softHyphen/>
      </w:r>
      <w:r w:rsidRPr="009A2412">
        <w:t xml:space="preserve">lenexposition </w:t>
      </w:r>
      <w:r w:rsidRPr="009A2412">
        <w:fldChar w:fldCharType="begin">
          <w:fldData xml:space="preserve">PEVuZE5vdGU+PENpdGU+PEF1dGhvcj5HcnVmZmVybWFuPC9BdXRob3I+PFllYXI+MjAwOTwvWWVh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==
</w:fldData>
        </w:fldChar>
      </w:r>
      <w:r w:rsidR="008A3057">
        <w:instrText xml:space="preserve"> ADDIN EN.CITE </w:instrText>
      </w:r>
      <w:r w:rsidR="008A3057">
        <w:fldChar w:fldCharType="begin">
          <w:fldData xml:space="preserve">PEVuZE5vdGU+PENpdGU+PEF1dGhvcj5HcnVmZmVybWFuPC9BdXRob3I+PFllYXI+MjAwOTwvWWVh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==
</w:fldData>
        </w:fldChar>
      </w:r>
      <w:r w:rsidR="008A3057">
        <w:instrText xml:space="preserve"> ADDIN EN.CITE.DATA </w:instrText>
      </w:r>
      <w:r w:rsidR="008A3057">
        <w:fldChar w:fldCharType="end"/>
      </w:r>
      <w:r w:rsidRPr="009A2412">
        <w:fldChar w:fldCharType="separate"/>
      </w:r>
      <w:r w:rsidR="008A3057">
        <w:rPr>
          <w:noProof/>
        </w:rPr>
        <w:t>(</w:t>
      </w:r>
      <w:hyperlink w:anchor="_ENREF_52" w:tooltip="Grufferman, 2009 #227" w:history="1">
        <w:r w:rsidR="00764178" w:rsidRPr="00764178">
          <w:rPr>
            <w:rStyle w:val="Hyperlink"/>
          </w:rPr>
          <w:t>Grufferman et al., 2009</w:t>
        </w:r>
      </w:hyperlink>
      <w:r w:rsidR="008A3057">
        <w:rPr>
          <w:noProof/>
        </w:rPr>
        <w:t>)</w:t>
      </w:r>
      <w:r w:rsidRPr="009A2412">
        <w:fldChar w:fldCharType="end"/>
      </w:r>
      <w:r w:rsidRPr="009A2412">
        <w:t xml:space="preserve">, Zigarettenrauchen väterlicherseits </w:t>
      </w:r>
      <w:r w:rsidRPr="009A2412">
        <w:fldChar w:fldCharType="begin"/>
      </w:r>
      <w:r w:rsidR="008A3057">
        <w:instrText xml:space="preserve"> ADDIN EN.CITE &lt;EndNote&gt;&lt;Cite&gt;&lt;Author&gt;Grufferman&lt;/Author&gt;&lt;Year&gt;1982&lt;/Year&gt;&lt;RecNum&gt;226&lt;/RecNum&gt;&lt;DisplayText&gt;(Grufferman et al., 1982)&lt;/DisplayText&gt;&lt;record&gt;&lt;rec-number&gt;226&lt;/rec-number&gt;&lt;foreign-keys&gt;&lt;key app="EN" db-id="vpzepa9akttafke9d9rp2szsdavft9xazwwt" timestamp="1585921796" guid="5e1e81c0-68fc-4602-b032-c05bbc9727e6"&gt;226&lt;/key&gt;&lt;/foreign-keys&gt;&lt;ref-type name="Journal Article"&gt;17&lt;/ref-type&gt;&lt;contributors&gt;&lt;authors&gt;&lt;author&gt;Grufferman, S.&lt;/author&gt;&lt;author&gt;Wang, H. H.&lt;/author&gt;&lt;author&gt;DeLong, E. R.&lt;/author&gt;&lt;author&gt;Kimm, S. Y.&lt;/author&gt;&lt;author&gt;Delzell, E. S.&lt;/author&gt;&lt;author&gt;Falletta, J. M.&lt;/author&gt;&lt;/authors&gt;&lt;/contributors&gt;&lt;titles&gt;&lt;title&gt;Environmental factors in the etiology of rhabdomyosarcoma in childhood&lt;/title&gt;&lt;secondary-title&gt;J Natl Cancer Inst&lt;/secondary-title&gt;&lt;/titles&gt;&lt;periodical&gt;&lt;full-title&gt;J Natl Cancer Inst&lt;/full-title&gt;&lt;/periodical&gt;&lt;pages&gt;107-13&lt;/pages&gt;&lt;volume&gt;68&lt;/volume&gt;&lt;number&gt;1&lt;/number&gt;&lt;edition&gt;1982/01/01&lt;/edition&gt;&lt;keywords&gt;&lt;keyword&gt;Adolescent&lt;/keyword&gt;&lt;keyword&gt;Child&lt;/keyword&gt;&lt;keyword&gt;Child, Preschool&lt;/keyword&gt;&lt;keyword&gt;Diet&lt;/keyword&gt;&lt;keyword&gt;Family&lt;/keyword&gt;&lt;keyword&gt;Female&lt;/keyword&gt;&lt;keyword&gt;Humans&lt;/keyword&gt;&lt;keyword&gt;Infant&lt;/keyword&gt;&lt;keyword&gt;Infant, Newborn&lt;/keyword&gt;&lt;keyword&gt;Male&lt;/keyword&gt;&lt;keyword&gt;Maternal Age&lt;/keyword&gt;&lt;keyword&gt;Medical History Taking&lt;/keyword&gt;&lt;keyword&gt;North Carolina&lt;/keyword&gt;&lt;keyword&gt;Pregnancy&lt;/keyword&gt;&lt;keyword&gt;Rhabdomyosarcoma/epidemiology/*etiology&lt;/keyword&gt;&lt;keyword&gt;Risk&lt;/keyword&gt;&lt;keyword&gt;Smoke&lt;/keyword&gt;&lt;keyword&gt;Socioeconomic Factors&lt;/keyword&gt;&lt;/keywords&gt;&lt;dates&gt;&lt;year&gt;1982&lt;/year&gt;&lt;pub-dates&gt;&lt;date&gt;Jan&lt;/date&gt;&lt;/pub-dates&gt;&lt;/dates&gt;&lt;isbn&gt;0027-8874 (Print)&amp;#xD;0027-8874&lt;/isbn&gt;&lt;accession-num&gt;6948120&lt;/accession-num&gt;&lt;urls&gt;&lt;/urls&gt;&lt;remote-database-provider&gt;NLM&lt;/remote-database-provider&gt;&lt;language&gt;eng&lt;/language&gt;&lt;/record&gt;&lt;/Cite&gt;&lt;/EndNote&gt;</w:instrText>
      </w:r>
      <w:r w:rsidRPr="009A2412">
        <w:fldChar w:fldCharType="separate"/>
      </w:r>
      <w:r w:rsidR="008A3057">
        <w:rPr>
          <w:noProof/>
        </w:rPr>
        <w:t>(</w:t>
      </w:r>
      <w:hyperlink w:anchor="_ENREF_54" w:tooltip="Grufferman, 1982 #226" w:history="1">
        <w:r w:rsidR="00764178" w:rsidRPr="00764178">
          <w:rPr>
            <w:rStyle w:val="Hyperlink"/>
          </w:rPr>
          <w:t>Grufferman et al., 1982</w:t>
        </w:r>
      </w:hyperlink>
      <w:r w:rsidR="008A3057">
        <w:rPr>
          <w:noProof/>
        </w:rPr>
        <w:t>)</w:t>
      </w:r>
      <w:r w:rsidRPr="009A2412">
        <w:fldChar w:fldCharType="end"/>
      </w:r>
      <w:r w:rsidRPr="009A2412">
        <w:t>, erhöhtes mütterliches Alter bei Geburt und hohes Geburtsgewicht des Kin</w:t>
      </w:r>
      <w:r w:rsidR="007552C2">
        <w:softHyphen/>
      </w:r>
      <w:r w:rsidRPr="009A2412">
        <w:t xml:space="preserve">des </w:t>
      </w:r>
      <w:r w:rsidRPr="009A2412">
        <w:fldChar w:fldCharType="begin">
          <w:fldData xml:space="preserve">PEVuZE5vdGU+PENpdGU+PEF1dGhvcj5TaHJlc3RoYTwvQXV0aG9yPjxZZWFyPjIwMTM8L1llYXI+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=
</w:fldData>
        </w:fldChar>
      </w:r>
      <w:r w:rsidR="008A3057">
        <w:instrText xml:space="preserve"> ADDIN EN.CITE </w:instrText>
      </w:r>
      <w:r w:rsidR="008A3057">
        <w:fldChar w:fldCharType="begin">
          <w:fldData xml:space="preserve">PEVuZE5vdGU+PENpdGU+PEF1dGhvcj5TaHJlc3RoYTwvQXV0aG9yPjxZZWFyPjIwMTM8L1llYXI+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=
</w:fldData>
        </w:fldChar>
      </w:r>
      <w:r w:rsidR="008A3057">
        <w:instrText xml:space="preserve"> ADDIN EN.CITE.DATA </w:instrText>
      </w:r>
      <w:r w:rsidR="008A3057">
        <w:fldChar w:fldCharType="end"/>
      </w:r>
      <w:r w:rsidRPr="009A2412">
        <w:fldChar w:fldCharType="separate"/>
      </w:r>
      <w:r w:rsidR="008A3057">
        <w:rPr>
          <w:noProof/>
        </w:rPr>
        <w:t>(</w:t>
      </w:r>
      <w:hyperlink w:anchor="_ENREF_129" w:tooltip="Shrestha, 2013 #225" w:history="1">
        <w:r w:rsidR="00764178" w:rsidRPr="00764178">
          <w:rPr>
            <w:rStyle w:val="Hyperlink"/>
          </w:rPr>
          <w:t>Shrestha et al., 2013</w:t>
        </w:r>
      </w:hyperlink>
      <w:r w:rsidR="008A3057">
        <w:rPr>
          <w:noProof/>
        </w:rPr>
        <w:t xml:space="preserve">, </w:t>
      </w:r>
      <w:hyperlink w:anchor="_ENREF_105" w:tooltip="Ognjanovic, 2009 #185" w:history="1">
        <w:r w:rsidR="00764178" w:rsidRPr="00764178">
          <w:rPr>
            <w:rStyle w:val="Hyperlink"/>
          </w:rPr>
          <w:t>Ognjanovic et al., 2009</w:t>
        </w:r>
      </w:hyperlink>
      <w:r w:rsidR="008A3057">
        <w:rPr>
          <w:noProof/>
        </w:rPr>
        <w:t>)</w:t>
      </w:r>
      <w:r w:rsidRPr="009A2412">
        <w:fldChar w:fldCharType="end"/>
      </w:r>
      <w:r w:rsidRPr="009A2412">
        <w:t xml:space="preserve">. </w:t>
      </w:r>
    </w:p>
    <w:p w14:paraId="2D3D05E1" w14:textId="77777777" w:rsidR="0013524F" w:rsidRPr="009A2412" w:rsidRDefault="0013524F" w:rsidP="00B3039C"/>
    <w:p w14:paraId="5C803EF5" w14:textId="4DB961C1" w:rsidR="009A2412" w:rsidRPr="009A2412" w:rsidRDefault="005A6261" w:rsidP="00B3039C">
      <w:pPr>
        <w:pStyle w:val="berschrift3"/>
      </w:pPr>
      <w:bookmarkStart w:id="11" w:name="_Toc84414038"/>
      <w:r>
        <w:t>Klassifikation</w:t>
      </w:r>
      <w:bookmarkEnd w:id="11"/>
    </w:p>
    <w:p w14:paraId="1C181352" w14:textId="7908EAF0" w:rsidR="005A6261" w:rsidRPr="009A2412" w:rsidRDefault="005A6261" w:rsidP="00B3039C">
      <w:r w:rsidRPr="009A2412">
        <w:t>Die Klassifikation des RMS basiert auf histologischen Kriterien. Die zwei wichtigsten Untergruppen stellen das embryonale Rhabdomyosarkom (ERMS) und das alveoläre Rhabdomyosarkom (ARMS) dar. Des Weiteren unterteilt die aktuelle Klassifikation der World Health Organization (WHO) das RMS in die Untergruppen spindelzellför</w:t>
      </w:r>
      <w:r w:rsidR="007552C2">
        <w:softHyphen/>
      </w:r>
      <w:r w:rsidRPr="009A2412">
        <w:t xml:space="preserve">mig/sklerosierend und pleomorph. Eine Variante des ERMS, die botryoide Form, wird nicht separat gelistet </w:t>
      </w:r>
      <w:r w:rsidRPr="009A2412">
        <w:fldChar w:fldCharType="begin">
          <w:fldData xml:space="preserve">PEVuZE5vdGU+PENpdGU+PEF1dGhvcj5SdWR6aW5za2k8L0F1dGhvcj48WWVhcj4yMDE1PC9ZZWFy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</w:fldData>
        </w:fldChar>
      </w:r>
      <w:r w:rsidR="008A3057">
        <w:instrText xml:space="preserve"> ADDIN EN.CITE </w:instrText>
      </w:r>
      <w:r w:rsidR="008A3057">
        <w:fldChar w:fldCharType="begin">
          <w:fldData xml:space="preserve">PEVuZE5vdGU+PENpdGU+PEF1dGhvcj5SdWR6aW5za2k8L0F1dGhvcj48WWVhcj4yMDE1PC9ZZWFy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</w:fldData>
        </w:fldChar>
      </w:r>
      <w:r w:rsidR="008A3057">
        <w:instrText xml:space="preserve"> ADDIN EN.CITE.DATA </w:instrText>
      </w:r>
      <w:r w:rsidR="008A3057">
        <w:fldChar w:fldCharType="end"/>
      </w:r>
      <w:r w:rsidRPr="009A2412">
        <w:fldChar w:fldCharType="separate"/>
      </w:r>
      <w:r w:rsidR="008A3057">
        <w:rPr>
          <w:noProof/>
        </w:rPr>
        <w:t>(</w:t>
      </w:r>
      <w:hyperlink w:anchor="_ENREF_116" w:tooltip="Rudzinski, 2015 #246" w:history="1">
        <w:r w:rsidR="00764178" w:rsidRPr="00764178">
          <w:rPr>
            <w:rStyle w:val="Hyperlink"/>
          </w:rPr>
          <w:t>Rudzinski et al., 2015</w:t>
        </w:r>
      </w:hyperlink>
      <w:r w:rsidR="008A3057">
        <w:rPr>
          <w:noProof/>
        </w:rPr>
        <w:t>)</w:t>
      </w:r>
      <w:r w:rsidRPr="009A2412">
        <w:fldChar w:fldCharType="end"/>
      </w:r>
      <w:r w:rsidRPr="009A2412">
        <w:t>.</w:t>
      </w:r>
    </w:p>
    <w:p w14:paraId="62A9E23D" w14:textId="77777777" w:rsidR="005A6261" w:rsidRPr="009A2412" w:rsidRDefault="005A6261" w:rsidP="00B3039C"/>
    <w:p w14:paraId="6C9CF03F" w14:textId="5BE81921" w:rsidR="009A2412" w:rsidRPr="008D16B4" w:rsidRDefault="005A6261" w:rsidP="0063485A">
      <w:r w:rsidRPr="008D16B4">
        <w:t>Das embryonale RMS</w:t>
      </w:r>
    </w:p>
    <w:p w14:paraId="3C0DCF38" w14:textId="2D45D94C" w:rsidR="005A6261" w:rsidRPr="009A2412" w:rsidRDefault="005A6261" w:rsidP="00B3039C">
      <w:r w:rsidRPr="009A2412">
        <w:t xml:space="preserve">Das ERMS stellt mit ca. 60% aller RMS den häufigsten Subtypen dar </w:t>
      </w:r>
      <w:r w:rsidRPr="009A2412">
        <w:fldChar w:fldCharType="begin">
          <w:fldData xml:space="preserve">PEVuZE5vdGU+PENpdGU+PEF1dGhvcj5OaXNoaW11cmE8L0F1dGhvcj48WWVhcj4yMDEzPC9ZZWFy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</w:fldData>
        </w:fldChar>
      </w:r>
      <w:r w:rsidR="008A3057">
        <w:instrText xml:space="preserve"> ADDIN EN.CITE </w:instrText>
      </w:r>
      <w:r w:rsidR="008A3057">
        <w:fldChar w:fldCharType="begin">
          <w:fldData xml:space="preserve">PEVuZE5vdGU+PENpdGU+PEF1dGhvcj5OaXNoaW11cmE8L0F1dGhvcj48WWVhcj4yMDEzPC9ZZWFy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</w:fldData>
        </w:fldChar>
      </w:r>
      <w:r w:rsidR="008A3057">
        <w:instrText xml:space="preserve"> ADDIN EN.CITE.DATA </w:instrText>
      </w:r>
      <w:r w:rsidR="008A3057">
        <w:fldChar w:fldCharType="end"/>
      </w:r>
      <w:r w:rsidRPr="009A2412">
        <w:fldChar w:fldCharType="separate"/>
      </w:r>
      <w:r w:rsidR="008A3057">
        <w:rPr>
          <w:noProof/>
        </w:rPr>
        <w:t>(</w:t>
      </w:r>
      <w:hyperlink w:anchor="_ENREF_104" w:tooltip="Nishimura, 2013 #238" w:history="1">
        <w:r w:rsidR="00764178" w:rsidRPr="00764178">
          <w:rPr>
            <w:rStyle w:val="Hyperlink"/>
          </w:rPr>
          <w:t>Nishimura et al., 2013</w:t>
        </w:r>
      </w:hyperlink>
      <w:r w:rsidR="008A3057">
        <w:rPr>
          <w:noProof/>
        </w:rPr>
        <w:t>)</w:t>
      </w:r>
      <w:r w:rsidRPr="009A2412">
        <w:fldChar w:fldCharType="end"/>
      </w:r>
      <w:r w:rsidRPr="009A2412">
        <w:t>. Es betrifft meist jüngere Patienten</w:t>
      </w:r>
      <w:r w:rsidRPr="009A2412">
        <w:rPr>
          <w:rStyle w:val="Funotenzeichen"/>
        </w:rPr>
        <w:footnoteReference w:id="1"/>
      </w:r>
      <w:r w:rsidRPr="009A2412">
        <w:t xml:space="preserve"> und seine typischen Manifestationsorte sind im Kopf-/Halsbereich und urogenital </w:t>
      </w:r>
      <w:r w:rsidRPr="009A2412">
        <w:fldChar w:fldCharType="begin">
          <w:fldData xml:space="preserve">PEVuZE5vdGU+PENpdGU+PEF1dGhvcj5PZ25qYW5vdmljPC9BdXRob3I+PFllYXI+MjAwOTwvWWVh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</w:fldData>
        </w:fldChar>
      </w:r>
      <w:r w:rsidR="008A3057">
        <w:instrText xml:space="preserve"> ADDIN EN.CITE </w:instrText>
      </w:r>
      <w:r w:rsidR="008A3057">
        <w:fldChar w:fldCharType="begin">
          <w:fldData xml:space="preserve">PEVuZE5vdGU+PENpdGU+PEF1dGhvcj5PZ25qYW5vdmljPC9BdXRob3I+PFllYXI+MjAwOTwvWWVh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</w:fldData>
        </w:fldChar>
      </w:r>
      <w:r w:rsidR="008A3057">
        <w:instrText xml:space="preserve"> ADDIN EN.CITE.DATA </w:instrText>
      </w:r>
      <w:r w:rsidR="008A3057">
        <w:fldChar w:fldCharType="end"/>
      </w:r>
      <w:r w:rsidRPr="009A2412">
        <w:fldChar w:fldCharType="separate"/>
      </w:r>
      <w:r w:rsidR="008A3057">
        <w:rPr>
          <w:noProof/>
        </w:rPr>
        <w:t>(</w:t>
      </w:r>
      <w:hyperlink w:anchor="_ENREF_105" w:tooltip="Ognjanovic, 2009 #185" w:history="1">
        <w:r w:rsidR="00764178" w:rsidRPr="00764178">
          <w:rPr>
            <w:rStyle w:val="Hyperlink"/>
          </w:rPr>
          <w:t>Ognjanovic et al., 2009</w:t>
        </w:r>
      </w:hyperlink>
      <w:r w:rsidR="008A3057">
        <w:rPr>
          <w:noProof/>
        </w:rPr>
        <w:t xml:space="preserve">, </w:t>
      </w:r>
      <w:hyperlink w:anchor="_ENREF_62" w:tooltip="Huh, 2010 #186" w:history="1">
        <w:r w:rsidR="00764178" w:rsidRPr="00764178">
          <w:rPr>
            <w:rStyle w:val="Hyperlink"/>
          </w:rPr>
          <w:t>Huh and Skapek, 2010</w:t>
        </w:r>
      </w:hyperlink>
      <w:r w:rsidR="008A3057">
        <w:rPr>
          <w:noProof/>
        </w:rPr>
        <w:t>)</w:t>
      </w:r>
      <w:r w:rsidRPr="009A2412">
        <w:fldChar w:fldCharType="end"/>
      </w:r>
      <w:r w:rsidRPr="009A2412">
        <w:t>.</w:t>
      </w:r>
    </w:p>
    <w:p w14:paraId="78D35B73" w14:textId="06DC4613" w:rsidR="005A6261" w:rsidRPr="009A2412" w:rsidRDefault="005A6261" w:rsidP="00B3039C">
      <w:r w:rsidRPr="009A2412">
        <w:t xml:space="preserve">Als genetische Ursache finden sich mehrere für das ERMS typische Mutationen, deren  Zusammenspiel für den Tumor ursächlich zu sein scheint </w:t>
      </w:r>
      <w:r w:rsidRPr="009A2412">
        <w:fldChar w:fldCharType="begin">
          <w:fldData xml:space="preserve">PEVuZE5vdGU+PENpdGU+PEF1dGhvcj5CcmlkZ2U8L0F1dGhvcj48WWVhcj4yMDAyPC9ZZWFyPjxS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=
</w:fldData>
        </w:fldChar>
      </w:r>
      <w:r w:rsidR="008A3057">
        <w:instrText xml:space="preserve"> ADDIN EN.CITE </w:instrText>
      </w:r>
      <w:r w:rsidR="008A3057">
        <w:fldChar w:fldCharType="begin">
          <w:fldData xml:space="preserve">PEVuZE5vdGU+PENpdGU+PEF1dGhvcj5CcmlkZ2U8L0F1dGhvcj48WWVhcj4yMDAyPC9ZZWFyPjxS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=
</w:fldData>
        </w:fldChar>
      </w:r>
      <w:r w:rsidR="008A3057">
        <w:instrText xml:space="preserve"> ADDIN EN.CITE.DATA </w:instrText>
      </w:r>
      <w:r w:rsidR="008A3057">
        <w:fldChar w:fldCharType="end"/>
      </w:r>
      <w:r w:rsidRPr="009A2412">
        <w:fldChar w:fldCharType="separate"/>
      </w:r>
      <w:r w:rsidR="008A3057">
        <w:rPr>
          <w:noProof/>
        </w:rPr>
        <w:t>(</w:t>
      </w:r>
      <w:hyperlink w:anchor="_ENREF_18" w:tooltip="Bridge, 2002 #236" w:history="1">
        <w:r w:rsidR="00764178" w:rsidRPr="00764178">
          <w:rPr>
            <w:rStyle w:val="Hyperlink"/>
          </w:rPr>
          <w:t>Bridge et al., 2002</w:t>
        </w:r>
      </w:hyperlink>
      <w:r w:rsidR="008A3057">
        <w:rPr>
          <w:noProof/>
        </w:rPr>
        <w:t xml:space="preserve">, </w:t>
      </w:r>
      <w:hyperlink w:anchor="_ENREF_106" w:tooltip="Pandita, 1999 #240" w:history="1">
        <w:r w:rsidR="00764178" w:rsidRPr="00764178">
          <w:rPr>
            <w:rStyle w:val="Hyperlink"/>
          </w:rPr>
          <w:t>Pandita et al., 1999</w:t>
        </w:r>
      </w:hyperlink>
      <w:r w:rsidR="008A3057">
        <w:rPr>
          <w:noProof/>
        </w:rPr>
        <w:t>)</w:t>
      </w:r>
      <w:r w:rsidRPr="009A2412">
        <w:fldChar w:fldCharType="end"/>
      </w:r>
      <w:r w:rsidRPr="009A2412">
        <w:t>. Charakteristisch sind Verluste der Heterozygotie und Abnormalitäten im ge</w:t>
      </w:r>
      <w:r w:rsidR="007552C2">
        <w:softHyphen/>
      </w:r>
      <w:r w:rsidRPr="009A2412">
        <w:t xml:space="preserve">nomischen Imprinting </w:t>
      </w:r>
      <w:r w:rsidRPr="009A2412">
        <w:fldChar w:fldCharType="begin"/>
      </w:r>
      <w:r w:rsidR="008A3057">
        <w:instrText xml:space="preserve"> ADDIN EN.CITE &lt;EndNote&gt;&lt;Cite&gt;&lt;Author&gt;Parham&lt;/Author&gt;&lt;Year&gt;2006&lt;/Year&gt;&lt;RecNum&gt;242&lt;/RecNum&gt;&lt;DisplayText&gt;(Parham and Ellison, 2006)&lt;/DisplayText&gt;&lt;record&gt;&lt;rec-number&gt;242&lt;/rec-number&gt;&lt;foreign-keys&gt;&lt;key app="EN" db-id="vpzepa9akttafke9d9rp2szsdavft9xazwwt" timestamp="1586163486" guid="ef1f0f18-8bbd-4296-91c5-044918aca8f4"&gt;242&lt;/key&gt;&lt;/foreign-keys&gt;&lt;ref-type name="Journal Article"&gt;17&lt;/ref-type&gt;&lt;contributors&gt;&lt;authors&gt;&lt;author&gt;Parham, D. M.&lt;/author&gt;&lt;author&gt;Ellison, D. A.&lt;/author&gt;&lt;/authors&gt;&lt;/contributors&gt;&lt;auth-address&gt;Department of Pathology, University of Arkansas for Medical Sciences and Arkansas Children&amp;apos;s Hospital, Little Rock 72202, USA. parhamdavidm@uams.edu&lt;/auth-address&gt;&lt;titles&gt;&lt;title&gt;Rhabdomyosarcomas in adults and children: an update&lt;/title&gt;&lt;secondary-title&gt;Arch Pathol Lab Med&lt;/secondary-title&gt;&lt;/titles&gt;&lt;periodical&gt;&lt;full-title&gt;Arch Pathol Lab Med&lt;/full-title&gt;&lt;/periodical&gt;&lt;pages&gt;1454-65&lt;/pages&gt;&lt;volume&gt;130&lt;/volume&gt;&lt;number&gt;10&lt;/number&gt;&lt;edition&gt;2006/11/09&lt;/edition&gt;&lt;keywords&gt;&lt;keyword&gt;Adult&lt;/keyword&gt;&lt;keyword&gt;Child&lt;/keyword&gt;&lt;keyword&gt;Diagnosis, Differential&lt;/keyword&gt;&lt;keyword&gt;Humans&lt;/keyword&gt;&lt;keyword&gt;Immunohistochemistry&lt;/keyword&gt;&lt;keyword&gt;Microscopy, Electron&lt;/keyword&gt;&lt;keyword&gt;Molecular Biology&lt;/keyword&gt;&lt;keyword&gt;Practice Guidelines as Topic&lt;/keyword&gt;&lt;keyword&gt;Rhabdomyosarcoma/classification/*diagnosis/genetics/pathology&lt;/keyword&gt;&lt;/keywords&gt;&lt;dates&gt;&lt;year&gt;2006&lt;/year&gt;&lt;pub-dates&gt;&lt;date&gt;Oct&lt;/date&gt;&lt;/pub-dates&gt;&lt;/dates&gt;&lt;isbn&gt;0003-9985&lt;/isbn&gt;&lt;accession-num&gt;17090187&lt;/accession-num&gt;&lt;urls&gt;&lt;/urls&gt;&lt;electronic-resource-num&gt;10.1043/1543-2165(2006)130[1454:Riaaca]2.0.Co;2&lt;/electronic-resource-num&gt;&lt;remote-database-provider&gt;NLM&lt;/remote-database-provider&gt;&lt;language&gt;eng&lt;/language&gt;&lt;/record&gt;&lt;/Cite&gt;&lt;/EndNote&gt;</w:instrText>
      </w:r>
      <w:r w:rsidRPr="009A2412">
        <w:fldChar w:fldCharType="separate"/>
      </w:r>
      <w:r w:rsidR="008A3057">
        <w:rPr>
          <w:noProof/>
        </w:rPr>
        <w:t>(</w:t>
      </w:r>
      <w:hyperlink w:anchor="_ENREF_108" w:tooltip="Parham, 2006 #242" w:history="1">
        <w:r w:rsidR="00764178" w:rsidRPr="00764178">
          <w:rPr>
            <w:rStyle w:val="Hyperlink"/>
          </w:rPr>
          <w:t>Parham and Ellison, 2006</w:t>
        </w:r>
      </w:hyperlink>
      <w:r w:rsidR="008A3057">
        <w:rPr>
          <w:noProof/>
        </w:rPr>
        <w:t>)</w:t>
      </w:r>
      <w:r w:rsidRPr="009A2412">
        <w:fldChar w:fldCharType="end"/>
      </w:r>
      <w:r w:rsidRPr="009A2412">
        <w:t>. Ein häufig vom Verlust der Hetero</w:t>
      </w:r>
      <w:r w:rsidR="007552C2">
        <w:softHyphen/>
      </w:r>
      <w:r w:rsidRPr="009A2412">
        <w:t xml:space="preserve">zygotie betroffener Locus ist 11p15.5 </w:t>
      </w:r>
      <w:r w:rsidRPr="009A2412">
        <w:fldChar w:fldCharType="begin">
          <w:fldData xml:space="preserve">PEVuZE5vdGU+PENpdGU+PEF1dGhvcj5OaXNoaW11cmE8L0F1dGhvcj48WWVhcj4yMDEzPC9ZZWFy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==
</w:fldData>
        </w:fldChar>
      </w:r>
      <w:r w:rsidR="008A3057">
        <w:instrText xml:space="preserve"> ADDIN EN.CITE </w:instrText>
      </w:r>
      <w:r w:rsidR="008A3057">
        <w:fldChar w:fldCharType="begin">
          <w:fldData xml:space="preserve">PEVuZE5vdGU+PENpdGU+PEF1dGhvcj5OaXNoaW11cmE8L0F1dGhvcj48WWVhcj4yMDEzPC9ZZWFy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==
</w:fldData>
        </w:fldChar>
      </w:r>
      <w:r w:rsidR="008A3057">
        <w:instrText xml:space="preserve"> ADDIN EN.CITE.DATA </w:instrText>
      </w:r>
      <w:r w:rsidR="008A3057">
        <w:fldChar w:fldCharType="end"/>
      </w:r>
      <w:r w:rsidRPr="009A2412">
        <w:fldChar w:fldCharType="separate"/>
      </w:r>
      <w:r w:rsidR="008A3057">
        <w:rPr>
          <w:noProof/>
        </w:rPr>
        <w:t>(</w:t>
      </w:r>
      <w:hyperlink w:anchor="_ENREF_104" w:tooltip="Nishimura, 2013 #238" w:history="1">
        <w:r w:rsidR="00764178" w:rsidRPr="00764178">
          <w:rPr>
            <w:rStyle w:val="Hyperlink"/>
          </w:rPr>
          <w:t>Nishimura et al., 2013</w:t>
        </w:r>
      </w:hyperlink>
      <w:r w:rsidR="008A3057">
        <w:rPr>
          <w:noProof/>
        </w:rPr>
        <w:t xml:space="preserve">, </w:t>
      </w:r>
      <w:hyperlink w:anchor="_ENREF_108" w:tooltip="Parham, 2006 #242" w:history="1">
        <w:r w:rsidR="00764178" w:rsidRPr="00764178">
          <w:rPr>
            <w:rStyle w:val="Hyperlink"/>
          </w:rPr>
          <w:t>Parham and Ellison, 2006</w:t>
        </w:r>
      </w:hyperlink>
      <w:r w:rsidR="008A3057">
        <w:rPr>
          <w:noProof/>
        </w:rPr>
        <w:t>)</w:t>
      </w:r>
      <w:r w:rsidRPr="009A2412">
        <w:fldChar w:fldCharType="end"/>
      </w:r>
      <w:r w:rsidRPr="009A2412">
        <w:t xml:space="preserve">. Diese Region enthält eine Gruppe von geprägten Genen, unter anderem den insulin-like growth factor II (IGF-II), der durch die Veränderungen vermehrt exprimiert wird und als Onkogen wirken kann </w:t>
      </w:r>
      <w:r w:rsidRPr="009A2412">
        <w:fldChar w:fldCharType="begin"/>
      </w:r>
      <w:r w:rsidR="008A3057">
        <w:instrText xml:space="preserve"> ADDIN EN.CITE &lt;EndNote&gt;&lt;Cite&gt;&lt;Author&gt;Martins&lt;/Author&gt;&lt;Year&gt;2011&lt;/Year&gt;&lt;RecNum&gt;243&lt;/RecNum&gt;&lt;DisplayText&gt;(Martins et al., 2011)&lt;/DisplayText&gt;&lt;record&gt;&lt;rec-number&gt;243&lt;/rec-number&gt;&lt;foreign-keys&gt;&lt;key app="EN" db-id="vpzepa9akttafke9d9rp2szsdavft9xazwwt" timestamp="1586166267" guid="a9f02387-a064-4473-83b1-88d158d4b639"&gt;243&lt;/key&gt;&lt;/foreign-keys&gt;&lt;ref-type name="Journal Article"&gt;17&lt;/ref-type&gt;&lt;contributors&gt;&lt;authors&gt;&lt;author&gt;Martins, A. S.&lt;/author&gt;&lt;author&gt;Olmos, D.&lt;/author&gt;&lt;author&gt;Missiaglia, E.&lt;/author&gt;&lt;author&gt;Shipley, J.&lt;/author&gt;&lt;/authors&gt;&lt;/contributors&gt;&lt;auth-address&gt;Molecular Cytogenetics, The Institute of Cancer Research, 15 Cotswold Road Sutton, Surrey SM2 5NG, UK.&lt;/auth-address&gt;&lt;titles&gt;&lt;title&gt;Targeting the insulin-like growth factor pathway in rhabdomyosarcomas: rationale and future perspectives&lt;/title&gt;&lt;secondary-title&gt;Sarcoma&lt;/secondary-title&gt;&lt;/titles&gt;&lt;periodical&gt;&lt;full-title&gt;Sarcoma&lt;/full-title&gt;&lt;/periodical&gt;&lt;pages&gt;209736&lt;/pages&gt;&lt;volume&gt;2011&lt;/volume&gt;&lt;edition&gt;2011/03/26&lt;/edition&gt;&lt;dates&gt;&lt;year&gt;2011&lt;/year&gt;&lt;/dates&gt;&lt;isbn&gt;1357-714x&lt;/isbn&gt;&lt;accession-num&gt;21437217&lt;/accession-num&gt;&lt;urls&gt;&lt;/urls&gt;&lt;custom2&gt;PMC3061277&lt;/custom2&gt;&lt;electronic-resource-num&gt;10.1155/2011/209736&lt;/electronic-resource-num&gt;&lt;remote-database-provider&gt;NLM&lt;/remote-database-provider&gt;&lt;language&gt;eng&lt;/language&gt;&lt;/record&gt;&lt;/Cite&gt;&lt;/EndNote&gt;</w:instrText>
      </w:r>
      <w:r w:rsidRPr="009A2412">
        <w:fldChar w:fldCharType="separate"/>
      </w:r>
      <w:r w:rsidR="008A3057">
        <w:rPr>
          <w:noProof/>
        </w:rPr>
        <w:t>(</w:t>
      </w:r>
      <w:hyperlink w:anchor="_ENREF_83" w:tooltip="Martins, 2011 #243" w:history="1">
        <w:r w:rsidR="00764178" w:rsidRPr="00764178">
          <w:rPr>
            <w:rStyle w:val="Hyperlink"/>
          </w:rPr>
          <w:t>Martins et al., 2011</w:t>
        </w:r>
      </w:hyperlink>
      <w:r w:rsidR="008A3057">
        <w:rPr>
          <w:noProof/>
        </w:rPr>
        <w:t>)</w:t>
      </w:r>
      <w:r w:rsidRPr="009A2412">
        <w:fldChar w:fldCharType="end"/>
      </w:r>
      <w:r w:rsidRPr="009A2412">
        <w:t xml:space="preserve">. Onkogene können in wichtige biologische </w:t>
      </w:r>
      <w:r w:rsidRPr="009A2412">
        <w:lastRenderedPageBreak/>
        <w:t>Prozesse eingreifen und so auf verschiedene Weisen Tumorzellen stimulieren und Ent</w:t>
      </w:r>
      <w:r w:rsidR="007552C2">
        <w:softHyphen/>
      </w:r>
      <w:r w:rsidRPr="009A2412">
        <w:t xml:space="preserve">stehung, Proliferation und metastatisches Verhalten der Tumore fördern </w:t>
      </w:r>
      <w:r w:rsidRPr="009A2412">
        <w:fldChar w:fldCharType="begin"/>
      </w:r>
      <w:r w:rsidR="008A3057">
        <w:instrText xml:space="preserve"> ADDIN EN.CITE &lt;EndNote&gt;&lt;Cite&gt;&lt;Author&gt;Marbaniang&lt;/Author&gt;&lt;Year&gt;2018&lt;/Year&gt;&lt;RecNum&gt;251&lt;/RecNum&gt;&lt;DisplayText&gt;(Marbaniang and Kma, 2018)&lt;/DisplayText&gt;&lt;record&gt;&lt;rec-number&gt;251&lt;/rec-number&gt;&lt;foreign-keys&gt;&lt;key app="EN" db-id="vpzepa9akttafke9d9rp2szsdavft9xazwwt" timestamp="1586446900" guid="20965613-9411-49f7-834f-d3723d743246"&gt;251&lt;/key&gt;&lt;/foreign-keys&gt;&lt;ref-type name="Journal Article"&gt;17&lt;/ref-type&gt;&lt;contributors&gt;&lt;authors&gt;&lt;author&gt;Marbaniang, C.&lt;/author&gt;&lt;author&gt;Kma, L.&lt;/author&gt;&lt;/authors&gt;&lt;/contributors&gt;&lt;auth-address&gt;Department of Biochemistry, Cancer and Radiation Countermeasures Unit,North-Eastern Hill University, Shillong, Meghalaya, India. Email: lakhonkma@gmail.com&lt;/auth-address&gt;&lt;titles&gt;&lt;title&gt;Dysregulation of Glucose Metabolism by Oncogenes and Tumor Suppressors in Cancer Cells&lt;/title&gt;&lt;secondary-title&gt;Asian Pac J Cancer Prev&lt;/secondary-title&gt;&lt;/titles&gt;&lt;periodical&gt;&lt;full-title&gt;Asian Pac J Cancer Prev&lt;/full-title&gt;&lt;/periodical&gt;&lt;pages&gt;2377-2390&lt;/pages&gt;&lt;volume&gt;19&lt;/volume&gt;&lt;number&gt;9&lt;/number&gt;&lt;edition&gt;2018/09/27&lt;/edition&gt;&lt;keywords&gt;&lt;keyword&gt;Energy Metabolism/physiology&lt;/keyword&gt;&lt;keyword&gt;Genes, Tumor Suppressor/*physiology&lt;/keyword&gt;&lt;keyword&gt;Glucose/*metabolism&lt;/keyword&gt;&lt;keyword&gt;Humans&lt;/keyword&gt;&lt;keyword&gt;Neoplasms/*metabolism&lt;/keyword&gt;&lt;keyword&gt;Oncogenes/*genetics&lt;/keyword&gt;&lt;keyword&gt;*Glycolysis&lt;/keyword&gt;&lt;keyword&gt;*HIF-1alpha&lt;/keyword&gt;&lt;keyword&gt;*c-Myc&lt;/keyword&gt;&lt;keyword&gt;*ampk&lt;/keyword&gt;&lt;keyword&gt;*p53&lt;/keyword&gt;&lt;/keywords&gt;&lt;dates&gt;&lt;year&gt;2018&lt;/year&gt;&lt;pub-dates&gt;&lt;date&gt;Sep 26&lt;/date&gt;&lt;/pub-dates&gt;&lt;/dates&gt;&lt;isbn&gt;1513-7368&lt;/isbn&gt;&lt;accession-num&gt;30255690&lt;/accession-num&gt;&lt;urls&gt;&lt;/urls&gt;&lt;custom2&gt;PMC6249467&lt;/custom2&gt;&lt;electronic-resource-num&gt;10.22034/apjcp.2018.19.9.2377&lt;/electronic-resource-num&gt;&lt;remote-database-provider&gt;NLM&lt;/remote-database-provider&gt;&lt;language&gt;eng&lt;/language&gt;&lt;/record&gt;&lt;/Cite&gt;&lt;/EndNote&gt;</w:instrText>
      </w:r>
      <w:r w:rsidRPr="009A2412">
        <w:fldChar w:fldCharType="separate"/>
      </w:r>
      <w:r w:rsidR="008A3057">
        <w:rPr>
          <w:noProof/>
        </w:rPr>
        <w:t>(</w:t>
      </w:r>
      <w:hyperlink w:anchor="_ENREF_79" w:tooltip="Marbaniang, 2018 #251" w:history="1">
        <w:r w:rsidR="00764178" w:rsidRPr="00764178">
          <w:rPr>
            <w:rStyle w:val="Hyperlink"/>
          </w:rPr>
          <w:t>Marbaniang and Kma, 2018</w:t>
        </w:r>
      </w:hyperlink>
      <w:r w:rsidR="008A3057">
        <w:rPr>
          <w:noProof/>
        </w:rPr>
        <w:t>)</w:t>
      </w:r>
      <w:r w:rsidRPr="009A2412">
        <w:fldChar w:fldCharType="end"/>
      </w:r>
      <w:r w:rsidRPr="009A2412">
        <w:t xml:space="preserve">. Weitere häufig beim ERMS vorhandene Onkogene sind z.B. HRAS und KRAS, die durch Mutationen im RAS-Signalweg entstehen </w:t>
      </w:r>
      <w:r w:rsidRPr="009A2412">
        <w:fldChar w:fldCharType="begin">
          <w:fldData xml:space="preserve">PEVuZE5vdGU+PENpdGU+PEF1dGhvcj5SYW1hZGFuPC9BdXRob3I+PFllYXI+MjAyMDwvWWVhcj48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=
</w:fldData>
        </w:fldChar>
      </w:r>
      <w:r w:rsidR="008A3057">
        <w:instrText xml:space="preserve"> ADDIN EN.CITE </w:instrText>
      </w:r>
      <w:r w:rsidR="008A3057">
        <w:fldChar w:fldCharType="begin">
          <w:fldData xml:space="preserve">PEVuZE5vdGU+PENpdGU+PEF1dGhvcj5SYW1hZGFuPC9BdXRob3I+PFllYXI+MjAyMDwvWWVhcj48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=
</w:fldData>
        </w:fldChar>
      </w:r>
      <w:r w:rsidR="008A3057">
        <w:instrText xml:space="preserve"> ADDIN EN.CITE.DATA </w:instrText>
      </w:r>
      <w:r w:rsidR="008A3057">
        <w:fldChar w:fldCharType="end"/>
      </w:r>
      <w:r w:rsidRPr="009A2412">
        <w:fldChar w:fldCharType="separate"/>
      </w:r>
      <w:r w:rsidR="008A3057">
        <w:rPr>
          <w:noProof/>
        </w:rPr>
        <w:t>(</w:t>
      </w:r>
      <w:hyperlink w:anchor="_ENREF_113" w:tooltip="Ramadan, 2020 #245" w:history="1">
        <w:r w:rsidR="00764178" w:rsidRPr="00764178">
          <w:rPr>
            <w:rStyle w:val="Hyperlink"/>
          </w:rPr>
          <w:t>Ramadan et al., 2020</w:t>
        </w:r>
      </w:hyperlink>
      <w:r w:rsidR="008A3057">
        <w:rPr>
          <w:noProof/>
        </w:rPr>
        <w:t xml:space="preserve">, </w:t>
      </w:r>
      <w:hyperlink w:anchor="_ENREF_76" w:tooltip="Leiner, 2020 #241" w:history="1">
        <w:r w:rsidR="00764178" w:rsidRPr="00764178">
          <w:rPr>
            <w:rStyle w:val="Hyperlink"/>
          </w:rPr>
          <w:t>Leiner and Le Loarer, 2020</w:t>
        </w:r>
      </w:hyperlink>
      <w:r w:rsidR="008A3057">
        <w:rPr>
          <w:noProof/>
        </w:rPr>
        <w:t xml:space="preserve">, </w:t>
      </w:r>
      <w:hyperlink w:anchor="_ENREF_83" w:tooltip="Martins, 2011 #243" w:history="1">
        <w:r w:rsidR="00764178" w:rsidRPr="00764178">
          <w:rPr>
            <w:rStyle w:val="Hyperlink"/>
          </w:rPr>
          <w:t>Martins et al., 2011</w:t>
        </w:r>
      </w:hyperlink>
      <w:r w:rsidR="008A3057">
        <w:rPr>
          <w:noProof/>
        </w:rPr>
        <w:t xml:space="preserve">, </w:t>
      </w:r>
      <w:hyperlink w:anchor="_ENREF_137" w:tooltip="Stratton, 1989 #244" w:history="1">
        <w:r w:rsidR="00764178" w:rsidRPr="00764178">
          <w:rPr>
            <w:rStyle w:val="Hyperlink"/>
          </w:rPr>
          <w:t>Stratton et al., 1989</w:t>
        </w:r>
      </w:hyperlink>
      <w:r w:rsidR="008A3057">
        <w:rPr>
          <w:noProof/>
        </w:rPr>
        <w:t>)</w:t>
      </w:r>
      <w:r w:rsidRPr="009A2412">
        <w:fldChar w:fldCharType="end"/>
      </w:r>
      <w:r w:rsidRPr="009A2412">
        <w:t xml:space="preserve">. </w:t>
      </w:r>
    </w:p>
    <w:p w14:paraId="57937042" w14:textId="0832CEB7" w:rsidR="00C31495" w:rsidRDefault="005A6261" w:rsidP="00B3039C">
      <w:r w:rsidRPr="009A2412">
        <w:t>Andere Mutationen wirken sich auf Tumorsuppressorgene aus. Diese sind unter physio</w:t>
      </w:r>
      <w:r w:rsidR="007552C2">
        <w:softHyphen/>
      </w:r>
      <w:r w:rsidRPr="009A2412">
        <w:t xml:space="preserve">logischen Bedingungen von enormer Wichtigkeit für die Stabilität des Genoms </w:t>
      </w:r>
      <w:r w:rsidRPr="009A2412">
        <w:fldChar w:fldCharType="begin"/>
      </w:r>
      <w:r w:rsidR="008A3057">
        <w:instrText xml:space="preserve"> ADDIN EN.CITE &lt;EndNote&gt;&lt;Cite&gt;&lt;Author&gt;Marbaniang&lt;/Author&gt;&lt;Year&gt;2018&lt;/Year&gt;&lt;RecNum&gt;251&lt;/RecNum&gt;&lt;DisplayText&gt;(Marbaniang and Kma, 2018)&lt;/DisplayText&gt;&lt;record&gt;&lt;rec-number&gt;251&lt;/rec-number&gt;&lt;foreign-keys&gt;&lt;key app="EN" db-id="vpzepa9akttafke9d9rp2szsdavft9xazwwt" timestamp="1586446900" guid="20965613-9411-49f7-834f-d3723d743246"&gt;251&lt;/key&gt;&lt;/foreign-keys&gt;&lt;ref-type name="Journal Article"&gt;17&lt;/ref-type&gt;&lt;contributors&gt;&lt;authors&gt;&lt;author&gt;Marbaniang, C.&lt;/author&gt;&lt;author&gt;Kma, L.&lt;/author&gt;&lt;/authors&gt;&lt;/contributors&gt;&lt;auth-address&gt;Department of Biochemistry, Cancer and Radiation Countermeasures Unit,North-Eastern Hill University, Shillong, Meghalaya, India. Email: lakhonkma@gmail.com&lt;/auth-address&gt;&lt;titles&gt;&lt;title&gt;Dysregulation of Glucose Metabolism by Oncogenes and Tumor Suppressors in Cancer Cells&lt;/title&gt;&lt;secondary-title&gt;Asian Pac J Cancer Prev&lt;/secondary-title&gt;&lt;/titles&gt;&lt;periodical&gt;&lt;full-title&gt;Asian Pac J Cancer Prev&lt;/full-title&gt;&lt;/periodical&gt;&lt;pages&gt;2377-2390&lt;/pages&gt;&lt;volume&gt;19&lt;/volume&gt;&lt;number&gt;9&lt;/number&gt;&lt;edition&gt;2018/09/27&lt;/edition&gt;&lt;keywords&gt;&lt;keyword&gt;Energy Metabolism/physiology&lt;/keyword&gt;&lt;keyword&gt;Genes, Tumor Suppressor/*physiology&lt;/keyword&gt;&lt;keyword&gt;Glucose/*metabolism&lt;/keyword&gt;&lt;keyword&gt;Humans&lt;/keyword&gt;&lt;keyword&gt;Neoplasms/*metabolism&lt;/keyword&gt;&lt;keyword&gt;Oncogenes/*genetics&lt;/keyword&gt;&lt;keyword&gt;*Glycolysis&lt;/keyword&gt;&lt;keyword&gt;*HIF-1alpha&lt;/keyword&gt;&lt;keyword&gt;*c-Myc&lt;/keyword&gt;&lt;keyword&gt;*ampk&lt;/keyword&gt;&lt;keyword&gt;*p53&lt;/keyword&gt;&lt;/keywords&gt;&lt;dates&gt;&lt;year&gt;2018&lt;/year&gt;&lt;pub-dates&gt;&lt;date&gt;Sep 26&lt;/date&gt;&lt;/pub-dates&gt;&lt;/dates&gt;&lt;isbn&gt;1513-7368&lt;/isbn&gt;&lt;accession-num&gt;30255690&lt;/accession-num&gt;&lt;urls&gt;&lt;/urls&gt;&lt;custom2&gt;PMC6249467&lt;/custom2&gt;&lt;electronic-resource-num&gt;10.22034/apjcp.2018.19.9.2377&lt;/electronic-resource-num&gt;&lt;remote-database-provider&gt;NLM&lt;/remote-database-provider&gt;&lt;language&gt;eng&lt;/language&gt;&lt;/record&gt;&lt;/Cite&gt;&lt;/EndNote&gt;</w:instrText>
      </w:r>
      <w:r w:rsidRPr="009A2412">
        <w:fldChar w:fldCharType="separate"/>
      </w:r>
      <w:r w:rsidR="008A3057">
        <w:rPr>
          <w:noProof/>
        </w:rPr>
        <w:t>(</w:t>
      </w:r>
      <w:hyperlink w:anchor="_ENREF_79" w:tooltip="Marbaniang, 2018 #251" w:history="1">
        <w:r w:rsidR="00764178" w:rsidRPr="00764178">
          <w:rPr>
            <w:rStyle w:val="Hyperlink"/>
          </w:rPr>
          <w:t>Marbaniang and Kma, 2018</w:t>
        </w:r>
      </w:hyperlink>
      <w:r w:rsidR="008A3057">
        <w:rPr>
          <w:noProof/>
        </w:rPr>
        <w:t>)</w:t>
      </w:r>
      <w:r w:rsidRPr="009A2412">
        <w:fldChar w:fldCharType="end"/>
      </w:r>
      <w:r w:rsidRPr="009A2412">
        <w:t>. Durch die Mutationen können sie ihre Funktionen verlie</w:t>
      </w:r>
      <w:r w:rsidR="007552C2">
        <w:softHyphen/>
      </w:r>
      <w:r w:rsidRPr="009A2412">
        <w:t xml:space="preserve">ren, wovon beim ERMS beispielsweise das TP53 und H19 betroffen sind </w:t>
      </w:r>
      <w:r w:rsidRPr="009A2412">
        <w:fldChar w:fldCharType="begin">
          <w:fldData xml:space="preserve">PEVuZE5vdGU+PENpdGU+PEF1dGhvcj5MZWluZXI8L0F1dGhvcj48WWVhcj4yMDIwPC9ZZWFyPjxS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</w:fldData>
        </w:fldChar>
      </w:r>
      <w:r w:rsidR="008A3057">
        <w:instrText xml:space="preserve"> ADDIN EN.CITE </w:instrText>
      </w:r>
      <w:r w:rsidR="008A3057">
        <w:fldChar w:fldCharType="begin">
          <w:fldData xml:space="preserve">PEVuZE5vdGU+PENpdGU+PEF1dGhvcj5MZWluZXI8L0F1dGhvcj48WWVhcj4yMDIwPC9ZZWFyPjxS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</w:fldData>
        </w:fldChar>
      </w:r>
      <w:r w:rsidR="008A3057">
        <w:instrText xml:space="preserve"> ADDIN EN.CITE.DATA </w:instrText>
      </w:r>
      <w:r w:rsidR="008A3057">
        <w:fldChar w:fldCharType="end"/>
      </w:r>
      <w:r w:rsidRPr="009A2412">
        <w:fldChar w:fldCharType="separate"/>
      </w:r>
      <w:r w:rsidR="008A3057">
        <w:rPr>
          <w:noProof/>
        </w:rPr>
        <w:t>(</w:t>
      </w:r>
      <w:hyperlink w:anchor="_ENREF_76" w:tooltip="Leiner, 2020 #241" w:history="1">
        <w:r w:rsidR="00764178" w:rsidRPr="00764178">
          <w:rPr>
            <w:rStyle w:val="Hyperlink"/>
          </w:rPr>
          <w:t>Leiner and Le Loarer, 2020</w:t>
        </w:r>
      </w:hyperlink>
      <w:r w:rsidR="008A3057">
        <w:rPr>
          <w:noProof/>
        </w:rPr>
        <w:t xml:space="preserve">, </w:t>
      </w:r>
      <w:hyperlink w:anchor="_ENREF_113" w:tooltip="Ramadan, 2020 #245" w:history="1">
        <w:r w:rsidR="00764178" w:rsidRPr="00764178">
          <w:rPr>
            <w:rStyle w:val="Hyperlink"/>
          </w:rPr>
          <w:t>Ramadan et al., 2020</w:t>
        </w:r>
      </w:hyperlink>
      <w:r w:rsidR="008A3057">
        <w:rPr>
          <w:noProof/>
        </w:rPr>
        <w:t>)</w:t>
      </w:r>
      <w:r w:rsidRPr="009A2412">
        <w:fldChar w:fldCharType="end"/>
      </w:r>
      <w:r w:rsidRPr="009A2412">
        <w:t>.</w:t>
      </w:r>
      <w:r w:rsidRPr="009A2412">
        <w:rPr>
          <w:rFonts w:ascii="Frutiger-Light" w:hAnsi="Frutiger-Light" w:cs="Frutiger-Light"/>
          <w:sz w:val="22"/>
          <w:szCs w:val="22"/>
        </w:rPr>
        <w:t xml:space="preserve"> </w:t>
      </w:r>
    </w:p>
    <w:p w14:paraId="3FB5297C" w14:textId="3DBAA407" w:rsidR="005A6261" w:rsidRPr="00C31495" w:rsidRDefault="005A6261" w:rsidP="00B3039C">
      <w:r w:rsidRPr="009A2412">
        <w:t xml:space="preserve">Auch Aneuploidien scheinen beim ERMS eine Rolle zu spielen. Eine Zunahme des </w:t>
      </w:r>
      <w:proofErr w:type="spellStart"/>
      <w:r w:rsidRPr="009A2412">
        <w:t>Ploi</w:t>
      </w:r>
      <w:r w:rsidR="007552C2">
        <w:softHyphen/>
      </w:r>
      <w:r w:rsidRPr="009A2412">
        <w:t>diegrades</w:t>
      </w:r>
      <w:proofErr w:type="spellEnd"/>
      <w:r w:rsidRPr="009A2412">
        <w:t xml:space="preserve"> wurde vor allem für die Chromosomen 2,8,12 und 13 beschrieben, eine Ab</w:t>
      </w:r>
      <w:r w:rsidR="007552C2">
        <w:softHyphen/>
      </w:r>
      <w:r w:rsidRPr="009A2412">
        <w:t xml:space="preserve">nahme für die Chromosomen 9 und 16 </w:t>
      </w:r>
      <w:r w:rsidRPr="009A2412">
        <w:rPr>
          <w:rFonts w:ascii="Frutiger-Light" w:hAnsi="Frutiger-Light" w:cs="Frutiger-Light"/>
          <w:sz w:val="22"/>
          <w:szCs w:val="22"/>
        </w:rPr>
        <w:fldChar w:fldCharType="begin">
          <w:fldData xml:space="preserve">PEVuZE5vdGU+PENpdGU+PEF1dGhvcj5TZWtpPC9BdXRob3I+PFllYXI+MjAxNTwvWWVhcj48UmVj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</w:fldData>
        </w:fldChar>
      </w:r>
      <w:r w:rsidR="008A3057">
        <w:rPr>
          <w:rFonts w:ascii="Frutiger-Light" w:hAnsi="Frutiger-Light" w:cs="Frutiger-Light"/>
          <w:sz w:val="22"/>
          <w:szCs w:val="22"/>
        </w:rPr>
        <w:instrText xml:space="preserve"> ADDIN EN.CITE </w:instrText>
      </w:r>
      <w:r w:rsidR="008A3057">
        <w:rPr>
          <w:rFonts w:ascii="Frutiger-Light" w:hAnsi="Frutiger-Light" w:cs="Frutiger-Light"/>
          <w:sz w:val="22"/>
          <w:szCs w:val="22"/>
        </w:rPr>
        <w:fldChar w:fldCharType="begin">
          <w:fldData xml:space="preserve">PEVuZE5vdGU+PENpdGU+PEF1dGhvcj5TZWtpPC9BdXRob3I+PFllYXI+MjAxNTwvWWVhcj48UmVj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</w:fldData>
        </w:fldChar>
      </w:r>
      <w:r w:rsidR="008A3057">
        <w:rPr>
          <w:rFonts w:ascii="Frutiger-Light" w:hAnsi="Frutiger-Light" w:cs="Frutiger-Light"/>
          <w:sz w:val="22"/>
          <w:szCs w:val="22"/>
        </w:rPr>
        <w:instrText xml:space="preserve"> ADDIN EN.CITE.DATA </w:instrText>
      </w:r>
      <w:r w:rsidR="008A3057">
        <w:rPr>
          <w:rFonts w:ascii="Frutiger-Light" w:hAnsi="Frutiger-Light" w:cs="Frutiger-Light"/>
          <w:sz w:val="22"/>
          <w:szCs w:val="22"/>
        </w:rPr>
      </w:r>
      <w:r w:rsidR="008A3057">
        <w:rPr>
          <w:rFonts w:ascii="Frutiger-Light" w:hAnsi="Frutiger-Light" w:cs="Frutiger-Light"/>
          <w:sz w:val="22"/>
          <w:szCs w:val="22"/>
        </w:rPr>
        <w:fldChar w:fldCharType="end"/>
      </w:r>
      <w:r w:rsidRPr="009A2412">
        <w:rPr>
          <w:rFonts w:ascii="Frutiger-Light" w:hAnsi="Frutiger-Light" w:cs="Frutiger-Light"/>
          <w:sz w:val="22"/>
          <w:szCs w:val="22"/>
        </w:rPr>
      </w:r>
      <w:r w:rsidRPr="009A2412">
        <w:rPr>
          <w:rFonts w:ascii="Frutiger-Light" w:hAnsi="Frutiger-Light" w:cs="Frutiger-Light"/>
          <w:sz w:val="22"/>
          <w:szCs w:val="22"/>
        </w:rPr>
        <w:fldChar w:fldCharType="separate"/>
      </w:r>
      <w:r w:rsidR="008A3057">
        <w:rPr>
          <w:rFonts w:ascii="Frutiger-Light" w:hAnsi="Frutiger-Light" w:cs="Frutiger-Light"/>
          <w:noProof/>
          <w:sz w:val="22"/>
          <w:szCs w:val="22"/>
        </w:rPr>
        <w:t>(</w:t>
      </w:r>
      <w:hyperlink w:anchor="_ENREF_127" w:tooltip="Seki, 2015 #239" w:history="1">
        <w:r w:rsidR="00764178" w:rsidRPr="00764178">
          <w:rPr>
            <w:rStyle w:val="Hyperlink"/>
          </w:rPr>
          <w:t>Seki et al., 2015</w:t>
        </w:r>
      </w:hyperlink>
      <w:r w:rsidR="008A3057">
        <w:rPr>
          <w:rFonts w:ascii="Frutiger-Light" w:hAnsi="Frutiger-Light" w:cs="Frutiger-Light"/>
          <w:noProof/>
          <w:sz w:val="22"/>
          <w:szCs w:val="22"/>
        </w:rPr>
        <w:t xml:space="preserve">, </w:t>
      </w:r>
      <w:hyperlink w:anchor="_ENREF_104" w:tooltip="Nishimura, 2013 #238" w:history="1">
        <w:r w:rsidR="00764178" w:rsidRPr="00764178">
          <w:rPr>
            <w:rStyle w:val="Hyperlink"/>
          </w:rPr>
          <w:t>Nishimura et al., 2013</w:t>
        </w:r>
      </w:hyperlink>
      <w:r w:rsidR="008A3057">
        <w:rPr>
          <w:rFonts w:ascii="Frutiger-Light" w:hAnsi="Frutiger-Light" w:cs="Frutiger-Light"/>
          <w:noProof/>
          <w:sz w:val="22"/>
          <w:szCs w:val="22"/>
        </w:rPr>
        <w:t xml:space="preserve">, </w:t>
      </w:r>
      <w:hyperlink w:anchor="_ENREF_113" w:tooltip="Ramadan, 2020 #245" w:history="1">
        <w:r w:rsidR="00764178" w:rsidRPr="00764178">
          <w:rPr>
            <w:rStyle w:val="Hyperlink"/>
          </w:rPr>
          <w:t>Ramadan et al., 2020</w:t>
        </w:r>
      </w:hyperlink>
      <w:r w:rsidR="008A3057">
        <w:rPr>
          <w:rFonts w:ascii="Frutiger-Light" w:hAnsi="Frutiger-Light" w:cs="Frutiger-Light"/>
          <w:noProof/>
          <w:sz w:val="22"/>
          <w:szCs w:val="22"/>
        </w:rPr>
        <w:t xml:space="preserve">, </w:t>
      </w:r>
      <w:hyperlink w:anchor="_ENREF_128" w:tooltip="Shern, 2014 #248" w:history="1">
        <w:r w:rsidR="00764178" w:rsidRPr="00764178">
          <w:rPr>
            <w:rStyle w:val="Hyperlink"/>
          </w:rPr>
          <w:t>Shern et al., 2014</w:t>
        </w:r>
      </w:hyperlink>
      <w:r w:rsidR="008A3057">
        <w:rPr>
          <w:rFonts w:ascii="Frutiger-Light" w:hAnsi="Frutiger-Light" w:cs="Frutiger-Light"/>
          <w:noProof/>
          <w:sz w:val="22"/>
          <w:szCs w:val="22"/>
        </w:rPr>
        <w:t>)</w:t>
      </w:r>
      <w:r w:rsidRPr="009A2412">
        <w:rPr>
          <w:rFonts w:ascii="Frutiger-Light" w:hAnsi="Frutiger-Light" w:cs="Frutiger-Light"/>
          <w:sz w:val="22"/>
          <w:szCs w:val="22"/>
        </w:rPr>
        <w:fldChar w:fldCharType="end"/>
      </w:r>
      <w:r w:rsidRPr="009A2412">
        <w:rPr>
          <w:rFonts w:ascii="Frutiger-Light" w:hAnsi="Frutiger-Light" w:cs="Frutiger-Light"/>
          <w:sz w:val="22"/>
          <w:szCs w:val="22"/>
        </w:rPr>
        <w:t xml:space="preserve">. </w:t>
      </w:r>
    </w:p>
    <w:p w14:paraId="24054EB8" w14:textId="1ACFC320" w:rsidR="005A6261" w:rsidRPr="009A2412" w:rsidRDefault="005A6261" w:rsidP="00B3039C">
      <w:pPr>
        <w:rPr>
          <w:rFonts w:ascii="TimesNewRomanPS-BoldMT" w:hAnsi="TimesNewRomanPS-BoldMT" w:cs="TimesNewRomanPS-BoldMT"/>
          <w:b/>
          <w:bCs/>
        </w:rPr>
      </w:pPr>
      <w:r w:rsidRPr="009A2412">
        <w:t xml:space="preserve">Botryoide RMS, die als Variante der ERMS gelten, wachsen meist polypoid in Lumen von Hohlorganen wie Vagina, Blase und extrahepatische Gallenwege ein. Initial können sie leicht als benigne fehldiagnostiziert werden. Sie haben eine bessere Prognose als das ERMS. Die Ursache dafür ist bisher jedoch nicht abschließend geklärt </w:t>
      </w:r>
      <w:r w:rsidRPr="009A2412">
        <w:fldChar w:fldCharType="begin">
          <w:fldData xml:space="preserve">PEVuZE5vdGU+PENpdGU+PEF1dGhvcj5EYXNndXB0YTwvQXV0aG9yPjxZZWFyPjIwMTI8L1llYXI+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</w:fldData>
        </w:fldChar>
      </w:r>
      <w:r w:rsidR="008A3057">
        <w:instrText xml:space="preserve"> ADDIN EN.CITE </w:instrText>
      </w:r>
      <w:r w:rsidR="008A3057">
        <w:fldChar w:fldCharType="begin">
          <w:fldData xml:space="preserve">PEVuZE5vdGU+PENpdGU+PEF1dGhvcj5EYXNndXB0YTwvQXV0aG9yPjxZZWFyPjIwMTI8L1llYXI+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</w:fldData>
        </w:fldChar>
      </w:r>
      <w:r w:rsidR="008A3057">
        <w:instrText xml:space="preserve"> ADDIN EN.CITE.DATA </w:instrText>
      </w:r>
      <w:r w:rsidR="008A3057">
        <w:fldChar w:fldCharType="end"/>
      </w:r>
      <w:r w:rsidRPr="009A2412">
        <w:fldChar w:fldCharType="separate"/>
      </w:r>
      <w:r w:rsidR="008A3057">
        <w:rPr>
          <w:noProof/>
        </w:rPr>
        <w:t>(</w:t>
      </w:r>
      <w:hyperlink w:anchor="_ENREF_35" w:tooltip="Dasgupta, 2012 #204" w:history="1">
        <w:r w:rsidR="00764178" w:rsidRPr="00764178">
          <w:rPr>
            <w:rStyle w:val="Hyperlink"/>
          </w:rPr>
          <w:t>Dasgupta and Rodeberg, 2012</w:t>
        </w:r>
      </w:hyperlink>
      <w:r w:rsidR="008A3057">
        <w:rPr>
          <w:noProof/>
        </w:rPr>
        <w:t xml:space="preserve">, </w:t>
      </w:r>
      <w:hyperlink w:anchor="_ENREF_108" w:tooltip="Parham, 2006 #242" w:history="1">
        <w:r w:rsidR="00764178" w:rsidRPr="00764178">
          <w:rPr>
            <w:rStyle w:val="Hyperlink"/>
          </w:rPr>
          <w:t>Parham and Ellison, 2006</w:t>
        </w:r>
      </w:hyperlink>
      <w:r w:rsidR="008A3057">
        <w:rPr>
          <w:noProof/>
        </w:rPr>
        <w:t xml:space="preserve">, </w:t>
      </w:r>
      <w:hyperlink w:anchor="_ENREF_116" w:tooltip="Rudzinski, 2015 #246" w:history="1">
        <w:r w:rsidR="00764178" w:rsidRPr="00764178">
          <w:rPr>
            <w:rStyle w:val="Hyperlink"/>
          </w:rPr>
          <w:t>Rudzinski et al., 2015</w:t>
        </w:r>
      </w:hyperlink>
      <w:r w:rsidR="008A3057">
        <w:rPr>
          <w:noProof/>
        </w:rPr>
        <w:t>)</w:t>
      </w:r>
      <w:r w:rsidRPr="009A2412">
        <w:fldChar w:fldCharType="end"/>
      </w:r>
      <w:r w:rsidRPr="009A2412">
        <w:t>.</w:t>
      </w:r>
      <w:r w:rsidRPr="009A2412">
        <w:rPr>
          <w:rFonts w:ascii="TimesNewRomanPS-BoldMT" w:hAnsi="TimesNewRomanPS-BoldMT" w:cs="TimesNewRomanPS-BoldMT"/>
          <w:b/>
          <w:bCs/>
        </w:rPr>
        <w:t xml:space="preserve"> </w:t>
      </w:r>
    </w:p>
    <w:p w14:paraId="7AA9A60F" w14:textId="77777777" w:rsidR="005A6261" w:rsidRPr="009A2412" w:rsidRDefault="005A6261" w:rsidP="00B3039C"/>
    <w:p w14:paraId="7A578D41" w14:textId="42A37217" w:rsidR="009A2412" w:rsidRPr="008D16B4" w:rsidRDefault="005A6261" w:rsidP="0063485A">
      <w:r w:rsidRPr="008D16B4">
        <w:t>Das alveoläre RMS</w:t>
      </w:r>
    </w:p>
    <w:p w14:paraId="1858990C" w14:textId="3029E7F1" w:rsidR="005A6261" w:rsidRPr="009A2412" w:rsidRDefault="005A6261" w:rsidP="00B3039C">
      <w:r w:rsidRPr="009A2412">
        <w:t xml:space="preserve">Das ARMS wird in ca. 20%  aller RMS diagnostiziert </w:t>
      </w:r>
      <w:r w:rsidRPr="009A2412">
        <w:fldChar w:fldCharType="begin">
          <w:fldData xml:space="preserve">PEVuZE5vdGU+PENpdGU+PEF1dGhvcj5SYW1hZGFuPC9BdXRob3I+PFllYXI+MjAyMDwvWWVhcj48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</w:fldData>
        </w:fldChar>
      </w:r>
      <w:r w:rsidR="008A3057">
        <w:instrText xml:space="preserve"> ADDIN EN.CITE </w:instrText>
      </w:r>
      <w:r w:rsidR="008A3057">
        <w:fldChar w:fldCharType="begin">
          <w:fldData xml:space="preserve">PEVuZE5vdGU+PENpdGU+PEF1dGhvcj5SYW1hZGFuPC9BdXRob3I+PFllYXI+MjAyMDwvWWVhcj48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</w:fldData>
        </w:fldChar>
      </w:r>
      <w:r w:rsidR="008A3057">
        <w:instrText xml:space="preserve"> ADDIN EN.CITE.DATA </w:instrText>
      </w:r>
      <w:r w:rsidR="008A3057">
        <w:fldChar w:fldCharType="end"/>
      </w:r>
      <w:r w:rsidRPr="009A2412">
        <w:fldChar w:fldCharType="separate"/>
      </w:r>
      <w:r w:rsidR="008A3057">
        <w:rPr>
          <w:noProof/>
        </w:rPr>
        <w:t>(</w:t>
      </w:r>
      <w:hyperlink w:anchor="_ENREF_113" w:tooltip="Ramadan, 2020 #245" w:history="1">
        <w:r w:rsidR="00764178" w:rsidRPr="00764178">
          <w:rPr>
            <w:rStyle w:val="Hyperlink"/>
          </w:rPr>
          <w:t>Ramadan et al., 2020</w:t>
        </w:r>
      </w:hyperlink>
      <w:r w:rsidR="008A3057">
        <w:rPr>
          <w:noProof/>
        </w:rPr>
        <w:t xml:space="preserve">, </w:t>
      </w:r>
      <w:hyperlink w:anchor="_ENREF_62" w:tooltip="Huh, 2010 #186" w:history="1">
        <w:r w:rsidR="00764178" w:rsidRPr="00764178">
          <w:rPr>
            <w:rStyle w:val="Hyperlink"/>
          </w:rPr>
          <w:t>Huh and Skapek, 2010</w:t>
        </w:r>
      </w:hyperlink>
      <w:r w:rsidR="008A3057">
        <w:rPr>
          <w:noProof/>
        </w:rPr>
        <w:t>)</w:t>
      </w:r>
      <w:r w:rsidRPr="009A2412">
        <w:fldChar w:fldCharType="end"/>
      </w:r>
      <w:r w:rsidRPr="009A2412">
        <w:t xml:space="preserve"> Es ist in allen pädiatrischen Altersgruppen annähernd  gleichmäßig ver</w:t>
      </w:r>
      <w:r w:rsidR="007552C2">
        <w:softHyphen/>
      </w:r>
      <w:r w:rsidRPr="009A2412">
        <w:t xml:space="preserve">teilt, bildet sich eher an Rumpf und Extremitäten aus und hat eine ungünstigere Prognose als das ERMS </w:t>
      </w:r>
      <w:r w:rsidRPr="009A2412">
        <w:fldChar w:fldCharType="begin">
          <w:fldData xml:space="preserve">PEVuZE5vdGU+PENpdGU+PEF1dGhvcj5PZ25qYW5vdmljPC9BdXRob3I+PFllYXI+MjAwOTwvWWVh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</w:fldData>
        </w:fldChar>
      </w:r>
      <w:r w:rsidR="008A3057">
        <w:instrText xml:space="preserve"> ADDIN EN.CITE </w:instrText>
      </w:r>
      <w:r w:rsidR="008A3057">
        <w:fldChar w:fldCharType="begin">
          <w:fldData xml:space="preserve">PEVuZE5vdGU+PENpdGU+PEF1dGhvcj5PZ25qYW5vdmljPC9BdXRob3I+PFllYXI+MjAwOTwvWWVh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</w:fldData>
        </w:fldChar>
      </w:r>
      <w:r w:rsidR="008A3057">
        <w:instrText xml:space="preserve"> ADDIN EN.CITE.DATA </w:instrText>
      </w:r>
      <w:r w:rsidR="008A3057">
        <w:fldChar w:fldCharType="end"/>
      </w:r>
      <w:r w:rsidRPr="009A2412">
        <w:fldChar w:fldCharType="separate"/>
      </w:r>
      <w:r w:rsidR="008A3057">
        <w:rPr>
          <w:noProof/>
        </w:rPr>
        <w:t>(</w:t>
      </w:r>
      <w:hyperlink w:anchor="_ENREF_105" w:tooltip="Ognjanovic, 2009 #185" w:history="1">
        <w:r w:rsidR="00764178" w:rsidRPr="00764178">
          <w:rPr>
            <w:rStyle w:val="Hyperlink"/>
          </w:rPr>
          <w:t>Ognjanovic et al., 2009</w:t>
        </w:r>
      </w:hyperlink>
      <w:r w:rsidR="008A3057">
        <w:rPr>
          <w:noProof/>
        </w:rPr>
        <w:t xml:space="preserve">, </w:t>
      </w:r>
      <w:hyperlink w:anchor="_ENREF_34" w:tooltip="Dasgupta, 2016 #223" w:history="1">
        <w:r w:rsidR="00764178" w:rsidRPr="00764178">
          <w:rPr>
            <w:rStyle w:val="Hyperlink"/>
          </w:rPr>
          <w:t>Dasgupta et al., 2016</w:t>
        </w:r>
      </w:hyperlink>
      <w:r w:rsidR="008A3057">
        <w:rPr>
          <w:noProof/>
        </w:rPr>
        <w:t xml:space="preserve">, </w:t>
      </w:r>
      <w:hyperlink w:anchor="_ENREF_62" w:tooltip="Huh, 2010 #186" w:history="1">
        <w:r w:rsidR="00764178" w:rsidRPr="00764178">
          <w:rPr>
            <w:rStyle w:val="Hyperlink"/>
          </w:rPr>
          <w:t>Huh and Skapek, 2010</w:t>
        </w:r>
      </w:hyperlink>
      <w:r w:rsidR="008A3057">
        <w:rPr>
          <w:noProof/>
        </w:rPr>
        <w:t>)</w:t>
      </w:r>
      <w:r w:rsidRPr="009A2412">
        <w:fldChar w:fldCharType="end"/>
      </w:r>
      <w:r w:rsidRPr="009A2412">
        <w:t>.</w:t>
      </w:r>
    </w:p>
    <w:p w14:paraId="19F41390" w14:textId="57EC92CC" w:rsidR="005A6261" w:rsidRPr="009A2412" w:rsidRDefault="005A6261" w:rsidP="00B3039C">
      <w:pPr>
        <w:rPr>
          <w:rFonts w:ascii="TimesNewRomanPSMT" w:hAnsi="TimesNewRomanPSMT" w:cs="TimesNewRomanPSMT"/>
        </w:rPr>
      </w:pPr>
      <w:r w:rsidRPr="009A2412">
        <w:t xml:space="preserve">In der Mehrheit der ARMS-Patienten finden sich genetische Veränderungen in Form von chromosomalen Translokationen. Die Häufigste (70% der ARMS) ist die Translokation </w:t>
      </w:r>
      <w:r w:rsidRPr="009A2412">
        <w:rPr>
          <w:rFonts w:ascii="TimesNewRomanPSMT" w:hAnsi="TimesNewRomanPSMT" w:cs="TimesNewRomanPSMT"/>
        </w:rPr>
        <w:t>t(2;13)(q35;q14). Sie setzt sich aus der DNA-Bindungsdomäne des Transkriptionsfaktors PAX3 („</w:t>
      </w:r>
      <w:proofErr w:type="spellStart"/>
      <w:r w:rsidRPr="009A2412">
        <w:rPr>
          <w:rFonts w:ascii="TimesNewRomanPSMT" w:hAnsi="TimesNewRomanPSMT" w:cs="TimesNewRomanPSMT"/>
        </w:rPr>
        <w:t>Paired</w:t>
      </w:r>
      <w:proofErr w:type="spellEnd"/>
      <w:r w:rsidRPr="009A2412">
        <w:rPr>
          <w:rFonts w:ascii="TimesNewRomanPSMT" w:hAnsi="TimesNewRomanPSMT" w:cs="TimesNewRomanPSMT"/>
        </w:rPr>
        <w:t xml:space="preserve"> Box 3“) auf Chromosom 2 und der Transaktivierungsdomäne des Tran</w:t>
      </w:r>
      <w:r w:rsidR="007552C2">
        <w:rPr>
          <w:rFonts w:ascii="TimesNewRomanPSMT" w:hAnsi="TimesNewRomanPSMT" w:cs="TimesNewRomanPSMT"/>
        </w:rPr>
        <w:softHyphen/>
      </w:r>
      <w:r w:rsidRPr="009A2412">
        <w:rPr>
          <w:rFonts w:ascii="TimesNewRomanPSMT" w:hAnsi="TimesNewRomanPSMT" w:cs="TimesNewRomanPSMT"/>
        </w:rPr>
        <w:t xml:space="preserve">skriptionsfaktors FKHR („Forkhead in Rhabdomyosarcoma“ oder auch „Forkhead Box O1“ (FOXO1)) auf Chromosom 13 zusammen. </w:t>
      </w:r>
      <w:r w:rsidRPr="009A2412">
        <w:t xml:space="preserve">Seltener kommt es zur Fusion zwischen PAX7 auf Chromosom 1 mit dem FKHR-Gen t(1;13)(p36;q14) </w:t>
      </w:r>
      <w:r w:rsidRPr="009A2412">
        <w:fldChar w:fldCharType="begin">
          <w:fldData xml:space="preserve">PEVuZE5vdGU+PENpdGU+PEF1dGhvcj5CYXJyPC9BdXRob3I+PFllYXI+MTk5NzwvWWVhcj48UmVj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</w:fldData>
        </w:fldChar>
      </w:r>
      <w:r w:rsidR="008A3057">
        <w:instrText xml:space="preserve"> ADDIN EN.CITE </w:instrText>
      </w:r>
      <w:r w:rsidR="008A3057">
        <w:fldChar w:fldCharType="begin">
          <w:fldData xml:space="preserve">PEVuZE5vdGU+PENpdGU+PEF1dGhvcj5CYXJyPC9BdXRob3I+PFllYXI+MTk5NzwvWWVhcj48UmVj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</w:fldData>
        </w:fldChar>
      </w:r>
      <w:r w:rsidR="008A3057">
        <w:instrText xml:space="preserve"> ADDIN EN.CITE.DATA </w:instrText>
      </w:r>
      <w:r w:rsidR="008A3057">
        <w:fldChar w:fldCharType="end"/>
      </w:r>
      <w:r w:rsidRPr="009A2412">
        <w:fldChar w:fldCharType="separate"/>
      </w:r>
      <w:r w:rsidR="008A3057">
        <w:rPr>
          <w:noProof/>
        </w:rPr>
        <w:t>(</w:t>
      </w:r>
      <w:hyperlink w:anchor="_ENREF_11" w:tooltip="Barr, 1997 #234" w:history="1">
        <w:r w:rsidR="00764178" w:rsidRPr="00764178">
          <w:rPr>
            <w:rStyle w:val="Hyperlink"/>
          </w:rPr>
          <w:t>Barr, 1997</w:t>
        </w:r>
      </w:hyperlink>
      <w:r w:rsidR="008A3057">
        <w:rPr>
          <w:noProof/>
        </w:rPr>
        <w:t xml:space="preserve">, </w:t>
      </w:r>
      <w:hyperlink w:anchor="_ENREF_104" w:tooltip="Nishimura, 2013 #238" w:history="1">
        <w:r w:rsidR="00764178" w:rsidRPr="00764178">
          <w:rPr>
            <w:rStyle w:val="Hyperlink"/>
          </w:rPr>
          <w:t xml:space="preserve">Nishimura </w:t>
        </w:r>
        <w:r w:rsidR="00764178" w:rsidRPr="00764178">
          <w:rPr>
            <w:rStyle w:val="Hyperlink"/>
          </w:rPr>
          <w:lastRenderedPageBreak/>
          <w:t>et al., 2013</w:t>
        </w:r>
      </w:hyperlink>
      <w:r w:rsidR="008A3057">
        <w:rPr>
          <w:noProof/>
        </w:rPr>
        <w:t xml:space="preserve">, </w:t>
      </w:r>
      <w:hyperlink w:anchor="_ENREF_106" w:tooltip="Pandita, 1999 #240" w:history="1">
        <w:r w:rsidR="00764178" w:rsidRPr="00764178">
          <w:rPr>
            <w:rStyle w:val="Hyperlink"/>
          </w:rPr>
          <w:t>Pandita et al., 1999</w:t>
        </w:r>
      </w:hyperlink>
      <w:r w:rsidR="008A3057">
        <w:rPr>
          <w:noProof/>
        </w:rPr>
        <w:t>)</w:t>
      </w:r>
      <w:r w:rsidRPr="009A2412">
        <w:fldChar w:fldCharType="end"/>
      </w:r>
      <w:r w:rsidRPr="009A2412">
        <w:t>. Die so entstehenden onkogenen Fusionsproteine sind aktive Transkriptionsfaktoren und fördern die Metastasierungswahrscheinlichkeit der Tu</w:t>
      </w:r>
      <w:r w:rsidR="007552C2">
        <w:softHyphen/>
      </w:r>
      <w:r w:rsidRPr="009A2412">
        <w:t xml:space="preserve">moren. Auch andere Translokationen sind möglich, jedoch selten </w:t>
      </w:r>
      <w:r w:rsidRPr="009A2412">
        <w:fldChar w:fldCharType="begin"/>
      </w:r>
      <w:r w:rsidR="008A3057">
        <w:instrText xml:space="preserve"> ADDIN EN.CITE &lt;EndNote&gt;&lt;Cite&gt;&lt;Author&gt;Ramadan&lt;/Author&gt;&lt;Year&gt;2020&lt;/Year&gt;&lt;RecNum&gt;245&lt;/RecNum&gt;&lt;DisplayText&gt;(Ramadan et al., 2020)&lt;/DisplayText&gt;&lt;record&gt;&lt;rec-number&gt;245&lt;/rec-number&gt;&lt;foreign-keys&gt;&lt;key app="EN" db-id="vpzepa9akttafke9d9rp2szsdavft9xazwwt" timestamp="1586182605" guid="17c41e34-9e38-467c-820e-10a5d029a887"&gt;245&lt;/key&gt;&lt;/foreign-keys&gt;&lt;ref-type name="Journal Article"&gt;17&lt;/ref-type&gt;&lt;contributors&gt;&lt;authors&gt;&lt;author&gt;Ramadan, F.&lt;/author&gt;&lt;author&gt;Fahs, A.&lt;/author&gt;&lt;author&gt;Ghayad, S. E.&lt;/author&gt;&lt;author&gt;Saab, R.&lt;/author&gt;&lt;/authors&gt;&lt;/contributors&gt;&lt;auth-address&gt;Department of Biology, Faculty of Science II, Lebanese University, Fanar, Beirut, Lebanon.&amp;#xD;Department of Anatomy, Cellular Biology &amp;amp; Physiological Sciences, American University of Beirut, Beirut, Lebanon.&amp;#xD;Department of Anatomy, Cellular Biology &amp;amp; Physiological Sciences, American University of Beirut, Beirut, Lebanon. rs88@aub.edu.lb.&amp;#xD;Department of Pediatrics, American University of Beirut Medical Center, Building 56, Riad El Solh Street, Beirut, Lebanon. rs88@aub.edu.lb.&lt;/auth-address&gt;&lt;titles&gt;&lt;title&gt;Signaling pathways in Rhabdomyosarcoma invasion and metastasis&lt;/title&gt;&lt;secondary-title&gt;Cancer Metastasis Rev&lt;/secondary-title&gt;&lt;/titles&gt;&lt;periodical&gt;&lt;full-title&gt;Cancer Metastasis Rev&lt;/full-title&gt;&lt;/periodical&gt;&lt;pages&gt;287-301&lt;/pages&gt;&lt;volume&gt;39&lt;/volume&gt;&lt;number&gt;1&lt;/number&gt;&lt;edition&gt;2020/01/29&lt;/edition&gt;&lt;keywords&gt;&lt;keyword&gt;Exosome&lt;/keyword&gt;&lt;keyword&gt;Metastasis&lt;/keyword&gt;&lt;keyword&gt;Paracrine&lt;/keyword&gt;&lt;keyword&gt;Rhabdomyosarcoma&lt;/keyword&gt;&lt;keyword&gt;Signaling&lt;/keyword&gt;&lt;/keywords&gt;&lt;dates&gt;&lt;year&gt;2020&lt;/year&gt;&lt;pub-dates&gt;&lt;date&gt;Mar&lt;/date&gt;&lt;/pub-dates&gt;&lt;/dates&gt;&lt;isbn&gt;0167-7659&lt;/isbn&gt;&lt;accession-num&gt;31989508&lt;/accession-num&gt;&lt;urls&gt;&lt;/urls&gt;&lt;electronic-resource-num&gt;10.1007/s10555-020-09860-3&lt;/electronic-resource-num&gt;&lt;remote-database-provider&gt;NLM&lt;/remote-database-provider&gt;&lt;language&gt;eng&lt;/language&gt;&lt;/record&gt;&lt;/Cite&gt;&lt;/EndNote&gt;</w:instrText>
      </w:r>
      <w:r w:rsidRPr="009A2412">
        <w:fldChar w:fldCharType="separate"/>
      </w:r>
      <w:r w:rsidR="008A3057">
        <w:rPr>
          <w:noProof/>
        </w:rPr>
        <w:t>(</w:t>
      </w:r>
      <w:hyperlink w:anchor="_ENREF_113" w:tooltip="Ramadan, 2020 #245" w:history="1">
        <w:r w:rsidR="00764178" w:rsidRPr="00764178">
          <w:rPr>
            <w:rStyle w:val="Hyperlink"/>
          </w:rPr>
          <w:t>Ramadan et al., 2020</w:t>
        </w:r>
      </w:hyperlink>
      <w:r w:rsidR="008A3057">
        <w:rPr>
          <w:noProof/>
        </w:rPr>
        <w:t>)</w:t>
      </w:r>
      <w:r w:rsidRPr="009A2412">
        <w:fldChar w:fldCharType="end"/>
      </w:r>
      <w:r w:rsidRPr="009A2412">
        <w:t>. Bei einigen ARMS-Fällen wurde ein gänzliches Fehlen der Translokationen beschrieben. Diese ARMSn (ARMS negativ) haben klinische und molekulare Eigenschaften des ERMS und sind somit günstiger als diejenigen mit Translokation (ARMSp = ARMS po</w:t>
      </w:r>
      <w:r w:rsidR="007552C2">
        <w:softHyphen/>
      </w:r>
      <w:r w:rsidRPr="009A2412">
        <w:t xml:space="preserve">sitiv) </w:t>
      </w:r>
      <w:r w:rsidRPr="009A2412">
        <w:fldChar w:fldCharType="begin">
          <w:fldData xml:space="preserve">PEVuZE5vdGU+PENpdGU+PEF1dGhvcj5XaWxsaWFtc29uPC9BdXRob3I+PFllYXI+MjAxMDwvWWVh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</w:fldData>
        </w:fldChar>
      </w:r>
      <w:r w:rsidR="008A3057">
        <w:instrText xml:space="preserve"> ADDIN EN.CITE </w:instrText>
      </w:r>
      <w:r w:rsidR="008A3057">
        <w:fldChar w:fldCharType="begin">
          <w:fldData xml:space="preserve">PEVuZE5vdGU+PENpdGU+PEF1dGhvcj5XaWxsaWFtc29uPC9BdXRob3I+PFllYXI+MjAxMDwvWWVh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</w:fldData>
        </w:fldChar>
      </w:r>
      <w:r w:rsidR="008A3057">
        <w:instrText xml:space="preserve"> ADDIN EN.CITE.DATA </w:instrText>
      </w:r>
      <w:r w:rsidR="008A3057">
        <w:fldChar w:fldCharType="end"/>
      </w:r>
      <w:r w:rsidRPr="009A2412">
        <w:fldChar w:fldCharType="separate"/>
      </w:r>
      <w:r w:rsidR="008A3057">
        <w:rPr>
          <w:noProof/>
        </w:rPr>
        <w:t>(</w:t>
      </w:r>
      <w:hyperlink w:anchor="_ENREF_154" w:tooltip="Williamson, 2010 #247" w:history="1">
        <w:r w:rsidR="00764178" w:rsidRPr="00764178">
          <w:rPr>
            <w:rStyle w:val="Hyperlink"/>
          </w:rPr>
          <w:t>Williamson et al., 2010</w:t>
        </w:r>
      </w:hyperlink>
      <w:r w:rsidR="008A3057">
        <w:rPr>
          <w:noProof/>
        </w:rPr>
        <w:t xml:space="preserve">, </w:t>
      </w:r>
      <w:hyperlink w:anchor="_ENREF_113" w:tooltip="Ramadan, 2020 #245" w:history="1">
        <w:r w:rsidR="00764178" w:rsidRPr="00764178">
          <w:rPr>
            <w:rStyle w:val="Hyperlink"/>
          </w:rPr>
          <w:t>Ramadan et al., 2020</w:t>
        </w:r>
      </w:hyperlink>
      <w:r w:rsidR="008A3057">
        <w:rPr>
          <w:noProof/>
        </w:rPr>
        <w:t>)</w:t>
      </w:r>
      <w:r w:rsidRPr="009A2412">
        <w:fldChar w:fldCharType="end"/>
      </w:r>
      <w:r w:rsidRPr="009A2412">
        <w:t>. Auf dieser Grundlage konnte eine neue Klassifikation in fusionspositiv (FPRMS) und -negativ (FNRMS) geschaffen wer</w:t>
      </w:r>
      <w:r w:rsidR="007552C2">
        <w:softHyphen/>
      </w:r>
      <w:r w:rsidRPr="009A2412">
        <w:t xml:space="preserve">den </w:t>
      </w:r>
      <w:r w:rsidRPr="009A2412">
        <w:fldChar w:fldCharType="begin"/>
      </w:r>
      <w:r w:rsidR="008A3057">
        <w:instrText xml:space="preserve"> ADDIN EN.CITE &lt;EndNote&gt;&lt;Cite&gt;&lt;Author&gt;Ramadan&lt;/Author&gt;&lt;Year&gt;2020&lt;/Year&gt;&lt;RecNum&gt;245&lt;/RecNum&gt;&lt;DisplayText&gt;(Ramadan et al., 2020)&lt;/DisplayText&gt;&lt;record&gt;&lt;rec-number&gt;245&lt;/rec-number&gt;&lt;foreign-keys&gt;&lt;key app="EN" db-id="vpzepa9akttafke9d9rp2szsdavft9xazwwt" timestamp="1586182605" guid="17c41e34-9e38-467c-820e-10a5d029a887"&gt;245&lt;/key&gt;&lt;/foreign-keys&gt;&lt;ref-type name="Journal Article"&gt;17&lt;/ref-type&gt;&lt;contributors&gt;&lt;authors&gt;&lt;author&gt;Ramadan, F.&lt;/author&gt;&lt;author&gt;Fahs, A.&lt;/author&gt;&lt;author&gt;Ghayad, S. E.&lt;/author&gt;&lt;author&gt;Saab, R.&lt;/author&gt;&lt;/authors&gt;&lt;/contributors&gt;&lt;auth-address&gt;Department of Biology, Faculty of Science II, Lebanese University, Fanar, Beirut, Lebanon.&amp;#xD;Department of Anatomy, Cellular Biology &amp;amp; Physiological Sciences, American University of Beirut, Beirut, Lebanon.&amp;#xD;Department of Anatomy, Cellular Biology &amp;amp; Physiological Sciences, American University of Beirut, Beirut, Lebanon. rs88@aub.edu.lb.&amp;#xD;Department of Pediatrics, American University of Beirut Medical Center, Building 56, Riad El Solh Street, Beirut, Lebanon. rs88@aub.edu.lb.&lt;/auth-address&gt;&lt;titles&gt;&lt;title&gt;Signaling pathways in Rhabdomyosarcoma invasion and metastasis&lt;/title&gt;&lt;secondary-title&gt;Cancer Metastasis Rev&lt;/secondary-title&gt;&lt;/titles&gt;&lt;periodical&gt;&lt;full-title&gt;Cancer Metastasis Rev&lt;/full-title&gt;&lt;/periodical&gt;&lt;pages&gt;287-301&lt;/pages&gt;&lt;volume&gt;39&lt;/volume&gt;&lt;number&gt;1&lt;/number&gt;&lt;edition&gt;2020/01/29&lt;/edition&gt;&lt;keywords&gt;&lt;keyword&gt;Exosome&lt;/keyword&gt;&lt;keyword&gt;Metastasis&lt;/keyword&gt;&lt;keyword&gt;Paracrine&lt;/keyword&gt;&lt;keyword&gt;Rhabdomyosarcoma&lt;/keyword&gt;&lt;keyword&gt;Signaling&lt;/keyword&gt;&lt;/keywords&gt;&lt;dates&gt;&lt;year&gt;2020&lt;/year&gt;&lt;pub-dates&gt;&lt;date&gt;Mar&lt;/date&gt;&lt;/pub-dates&gt;&lt;/dates&gt;&lt;isbn&gt;0167-7659&lt;/isbn&gt;&lt;accession-num&gt;31989508&lt;/accession-num&gt;&lt;urls&gt;&lt;/urls&gt;&lt;electronic-resource-num&gt;10.1007/s10555-020-09860-3&lt;/electronic-resource-num&gt;&lt;remote-database-provider&gt;NLM&lt;/remote-database-provider&gt;&lt;language&gt;eng&lt;/language&gt;&lt;/record&gt;&lt;/Cite&gt;&lt;/EndNote&gt;</w:instrText>
      </w:r>
      <w:r w:rsidRPr="009A2412">
        <w:fldChar w:fldCharType="separate"/>
      </w:r>
      <w:r w:rsidR="008A3057">
        <w:rPr>
          <w:noProof/>
        </w:rPr>
        <w:t>(</w:t>
      </w:r>
      <w:hyperlink w:anchor="_ENREF_113" w:tooltip="Ramadan, 2020 #245" w:history="1">
        <w:r w:rsidR="00764178" w:rsidRPr="00764178">
          <w:rPr>
            <w:rStyle w:val="Hyperlink"/>
          </w:rPr>
          <w:t>Ramadan et al., 2020</w:t>
        </w:r>
      </w:hyperlink>
      <w:r w:rsidR="008A3057">
        <w:rPr>
          <w:noProof/>
        </w:rPr>
        <w:t>)</w:t>
      </w:r>
      <w:r w:rsidRPr="009A2412">
        <w:fldChar w:fldCharType="end"/>
      </w:r>
      <w:r w:rsidRPr="009A2412">
        <w:t>.</w:t>
      </w:r>
    </w:p>
    <w:p w14:paraId="439F499D" w14:textId="77777777" w:rsidR="005A6261" w:rsidRPr="009A2412" w:rsidRDefault="005A6261" w:rsidP="00B3039C"/>
    <w:p w14:paraId="50D7DEC1" w14:textId="135CA676" w:rsidR="005A6261" w:rsidRPr="008D16B4" w:rsidRDefault="005A6261" w:rsidP="0063485A">
      <w:r w:rsidRPr="008D16B4">
        <w:t>Weitere Unterformen des RMS</w:t>
      </w:r>
    </w:p>
    <w:p w14:paraId="04898056" w14:textId="40A4D520" w:rsidR="005A6261" w:rsidRPr="009A2412" w:rsidRDefault="005A6261" w:rsidP="00B3039C">
      <w:r w:rsidRPr="009A2412">
        <w:t>Eine seltene Form des RMS ist das spindelzellförmige RMS. Es hat eine erhöhte Prä</w:t>
      </w:r>
      <w:r w:rsidR="007552C2">
        <w:softHyphen/>
      </w:r>
      <w:r w:rsidRPr="009A2412">
        <w:t xml:space="preserve">valenz bei männlichen Patienten und findet sich meist paratestikulär oder in der Kopf-/Halsregion </w:t>
      </w:r>
      <w:r w:rsidRPr="009A2412">
        <w:fldChar w:fldCharType="begin">
          <w:fldData xml:space="preserve">PEVuZE5vdGU+PENpdGU+PEF1dGhvcj5DYXZhenphbmE8L0F1dGhvcj48WWVhcj4xOTkyPC9ZZWFy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</w:fldData>
        </w:fldChar>
      </w:r>
      <w:r w:rsidR="008A3057">
        <w:instrText xml:space="preserve"> ADDIN EN.CITE </w:instrText>
      </w:r>
      <w:r w:rsidR="008A3057">
        <w:fldChar w:fldCharType="begin">
          <w:fldData xml:space="preserve">PEVuZE5vdGU+PENpdGU+PEF1dGhvcj5DYXZhenphbmE8L0F1dGhvcj48WWVhcj4xOTkyPC9ZZWFy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</w:fldData>
        </w:fldChar>
      </w:r>
      <w:r w:rsidR="008A3057">
        <w:instrText xml:space="preserve"> ADDIN EN.CITE.DATA </w:instrText>
      </w:r>
      <w:r w:rsidR="008A3057">
        <w:fldChar w:fldCharType="end"/>
      </w:r>
      <w:r w:rsidRPr="009A2412">
        <w:fldChar w:fldCharType="separate"/>
      </w:r>
      <w:r w:rsidR="008A3057">
        <w:rPr>
          <w:noProof/>
        </w:rPr>
        <w:t>(</w:t>
      </w:r>
      <w:hyperlink w:anchor="_ENREF_23" w:tooltip="Cavazzana, 1992 #249" w:history="1">
        <w:r w:rsidR="00764178" w:rsidRPr="00764178">
          <w:rPr>
            <w:rStyle w:val="Hyperlink"/>
          </w:rPr>
          <w:t>Cavazzana et al., 1992</w:t>
        </w:r>
      </w:hyperlink>
      <w:r w:rsidR="008A3057">
        <w:rPr>
          <w:noProof/>
        </w:rPr>
        <w:t xml:space="preserve">, </w:t>
      </w:r>
      <w:hyperlink w:anchor="_ENREF_116" w:tooltip="Rudzinski, 2015 #246" w:history="1">
        <w:r w:rsidR="00764178" w:rsidRPr="00764178">
          <w:rPr>
            <w:rStyle w:val="Hyperlink"/>
          </w:rPr>
          <w:t>Rudzinski et al., 2015</w:t>
        </w:r>
      </w:hyperlink>
      <w:r w:rsidR="008A3057">
        <w:rPr>
          <w:noProof/>
        </w:rPr>
        <w:t>)</w:t>
      </w:r>
      <w:r w:rsidRPr="009A2412">
        <w:fldChar w:fldCharType="end"/>
      </w:r>
      <w:r w:rsidRPr="009A2412">
        <w:t xml:space="preserve">. Bei Kindern ist die Prognose günstig </w:t>
      </w:r>
      <w:r w:rsidRPr="009A2412">
        <w:fldChar w:fldCharType="begin">
          <w:fldData xml:space="preserve">PEVuZE5vdGU+PENpdGU+PEF1dGhvcj5BZ2FyYW08L0F1dGhvcj48WWVhcj4yMDE0PC9ZZWFyPjxS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</w:fldData>
        </w:fldChar>
      </w:r>
      <w:r w:rsidR="008A3057">
        <w:instrText xml:space="preserve"> ADDIN EN.CITE </w:instrText>
      </w:r>
      <w:r w:rsidR="008A3057">
        <w:fldChar w:fldCharType="begin">
          <w:fldData xml:space="preserve">PEVuZE5vdGU+PENpdGU+PEF1dGhvcj5BZ2FyYW08L0F1dGhvcj48WWVhcj4yMDE0PC9ZZWFyPjxS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</w:fldData>
        </w:fldChar>
      </w:r>
      <w:r w:rsidR="008A3057">
        <w:instrText xml:space="preserve"> ADDIN EN.CITE.DATA </w:instrText>
      </w:r>
      <w:r w:rsidR="008A3057">
        <w:fldChar w:fldCharType="end"/>
      </w:r>
      <w:r w:rsidRPr="009A2412">
        <w:fldChar w:fldCharType="separate"/>
      </w:r>
      <w:r w:rsidR="008A3057">
        <w:rPr>
          <w:noProof/>
        </w:rPr>
        <w:t>(</w:t>
      </w:r>
      <w:hyperlink w:anchor="_ENREF_1" w:tooltip="Agaram, 2014 #250" w:history="1">
        <w:r w:rsidR="00764178" w:rsidRPr="00764178">
          <w:rPr>
            <w:rStyle w:val="Hyperlink"/>
          </w:rPr>
          <w:t>Agaram et al., 2014</w:t>
        </w:r>
      </w:hyperlink>
      <w:r w:rsidR="008A3057">
        <w:rPr>
          <w:noProof/>
        </w:rPr>
        <w:t>)</w:t>
      </w:r>
      <w:r w:rsidRPr="009A2412">
        <w:fldChar w:fldCharType="end"/>
      </w:r>
      <w:r w:rsidRPr="009A2412">
        <w:t xml:space="preserve">. Eine Variante es SRMS ist das sklerosierende RMS. Es tritt häufiger bei erwachsenen Patienten auf.  Über die Prognose bei Kindern ist bisher sehr wenig bekannt </w:t>
      </w:r>
      <w:r w:rsidRPr="009A2412">
        <w:fldChar w:fldCharType="begin">
          <w:fldData xml:space="preserve">PEVuZE5vdGU+PENpdGU+PEF1dGhvcj5SdWR6aW5za2k8L0F1dGhvcj48WWVhcj4yMDE1PC9ZZWFy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</w:fldData>
        </w:fldChar>
      </w:r>
      <w:r w:rsidR="008A3057">
        <w:instrText xml:space="preserve"> ADDIN EN.CITE </w:instrText>
      </w:r>
      <w:r w:rsidR="008A3057">
        <w:fldChar w:fldCharType="begin">
          <w:fldData xml:space="preserve">PEVuZE5vdGU+PENpdGU+PEF1dGhvcj5SdWR6aW5za2k8L0F1dGhvcj48WWVhcj4yMDE1PC9ZZWFy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</w:fldData>
        </w:fldChar>
      </w:r>
      <w:r w:rsidR="008A3057">
        <w:instrText xml:space="preserve"> ADDIN EN.CITE.DATA </w:instrText>
      </w:r>
      <w:r w:rsidR="008A3057">
        <w:fldChar w:fldCharType="end"/>
      </w:r>
      <w:r w:rsidRPr="009A2412">
        <w:fldChar w:fldCharType="separate"/>
      </w:r>
      <w:r w:rsidR="008A3057">
        <w:rPr>
          <w:noProof/>
        </w:rPr>
        <w:t>(</w:t>
      </w:r>
      <w:hyperlink w:anchor="_ENREF_116" w:tooltip="Rudzinski, 2015 #246" w:history="1">
        <w:r w:rsidR="00764178" w:rsidRPr="00764178">
          <w:rPr>
            <w:rStyle w:val="Hyperlink"/>
          </w:rPr>
          <w:t>Rudzinski et al., 2015</w:t>
        </w:r>
      </w:hyperlink>
      <w:r w:rsidR="008A3057">
        <w:rPr>
          <w:noProof/>
        </w:rPr>
        <w:t>)</w:t>
      </w:r>
      <w:r w:rsidRPr="009A2412">
        <w:fldChar w:fldCharType="end"/>
      </w:r>
      <w:r w:rsidRPr="009A2412">
        <w:t xml:space="preserve">.  </w:t>
      </w:r>
    </w:p>
    <w:p w14:paraId="2FB7EA40" w14:textId="04026291" w:rsidR="0013524F" w:rsidRDefault="005A6261" w:rsidP="00B3039C">
      <w:r w:rsidRPr="009A2412">
        <w:t>Eine weitere Unterform des RMS, das pleomorphe RMS, ist ein aggressiver Tumor mit schlechter Prognose, der hauptsächlich bei Erwachsenen</w:t>
      </w:r>
      <w:r w:rsidR="00902578">
        <w:t xml:space="preserve"> </w:t>
      </w:r>
      <w:r w:rsidRPr="009A2412">
        <w:t xml:space="preserve">auftritt. Bei Kindern ist diese Form des RMS sehr selten </w:t>
      </w:r>
      <w:r w:rsidRPr="009A2412">
        <w:fldChar w:fldCharType="begin"/>
      </w:r>
      <w:r w:rsidR="008A3057">
        <w:instrText xml:space="preserve"> ADDIN EN.CITE &lt;EndNote&gt;&lt;Cite&gt;&lt;Author&gt;Parham&lt;/Author&gt;&lt;Year&gt;2006&lt;/Year&gt;&lt;RecNum&gt;242&lt;/RecNum&gt;&lt;DisplayText&gt;(Parham and Ellison, 2006)&lt;/DisplayText&gt;&lt;record&gt;&lt;rec-number&gt;242&lt;/rec-number&gt;&lt;foreign-keys&gt;&lt;key app="EN" db-id="vpzepa9akttafke9d9rp2szsdavft9xazwwt" timestamp="1586163486" guid="ef1f0f18-8bbd-4296-91c5-044918aca8f4"&gt;242&lt;/key&gt;&lt;/foreign-keys&gt;&lt;ref-type name="Journal Article"&gt;17&lt;/ref-type&gt;&lt;contributors&gt;&lt;authors&gt;&lt;author&gt;Parham, D. M.&lt;/author&gt;&lt;author&gt;Ellison, D. A.&lt;/author&gt;&lt;/authors&gt;&lt;/contributors&gt;&lt;auth-address&gt;Department of Pathology, University of Arkansas for Medical Sciences and Arkansas Children&amp;apos;s Hospital, Little Rock 72202, USA. parhamdavidm@uams.edu&lt;/auth-address&gt;&lt;titles&gt;&lt;title&gt;Rhabdomyosarcomas in adults and children: an update&lt;/title&gt;&lt;secondary-title&gt;Arch Pathol Lab Med&lt;/secondary-title&gt;&lt;/titles&gt;&lt;periodical&gt;&lt;full-title&gt;Arch Pathol Lab Med&lt;/full-title&gt;&lt;/periodical&gt;&lt;pages&gt;1454-65&lt;/pages&gt;&lt;volume&gt;130&lt;/volume&gt;&lt;number&gt;10&lt;/number&gt;&lt;edition&gt;2006/11/09&lt;/edition&gt;&lt;keywords&gt;&lt;keyword&gt;Adult&lt;/keyword&gt;&lt;keyword&gt;Child&lt;/keyword&gt;&lt;keyword&gt;Diagnosis, Differential&lt;/keyword&gt;&lt;keyword&gt;Humans&lt;/keyword&gt;&lt;keyword&gt;Immunohistochemistry&lt;/keyword&gt;&lt;keyword&gt;Microscopy, Electron&lt;/keyword&gt;&lt;keyword&gt;Molecular Biology&lt;/keyword&gt;&lt;keyword&gt;Practice Guidelines as Topic&lt;/keyword&gt;&lt;keyword&gt;Rhabdomyosarcoma/classification/*diagnosis/genetics/pathology&lt;/keyword&gt;&lt;/keywords&gt;&lt;dates&gt;&lt;year&gt;2006&lt;/year&gt;&lt;pub-dates&gt;&lt;date&gt;Oct&lt;/date&gt;&lt;/pub-dates&gt;&lt;/dates&gt;&lt;isbn&gt;0003-9985&lt;/isbn&gt;&lt;accession-num&gt;17090187&lt;/accession-num&gt;&lt;urls&gt;&lt;/urls&gt;&lt;electronic-resource-num&gt;10.1043/1543-2165(2006)130[1454:Riaaca]2.0.Co;2&lt;/electronic-resource-num&gt;&lt;remote-database-provider&gt;NLM&lt;/remote-database-provider&gt;&lt;language&gt;eng&lt;/language&gt;&lt;/record&gt;&lt;/Cite&gt;&lt;/EndNote&gt;</w:instrText>
      </w:r>
      <w:r w:rsidRPr="009A2412">
        <w:fldChar w:fldCharType="separate"/>
      </w:r>
      <w:r w:rsidR="008A3057">
        <w:rPr>
          <w:noProof/>
        </w:rPr>
        <w:t>(</w:t>
      </w:r>
      <w:hyperlink w:anchor="_ENREF_108" w:tooltip="Parham, 2006 #242" w:history="1">
        <w:r w:rsidR="00764178" w:rsidRPr="00764178">
          <w:rPr>
            <w:rStyle w:val="Hyperlink"/>
          </w:rPr>
          <w:t>Parham and Ellison, 2006</w:t>
        </w:r>
      </w:hyperlink>
      <w:r w:rsidR="008A3057">
        <w:rPr>
          <w:noProof/>
        </w:rPr>
        <w:t>)</w:t>
      </w:r>
      <w:r w:rsidRPr="009A2412">
        <w:fldChar w:fldCharType="end"/>
      </w:r>
      <w:r w:rsidRPr="009A2412">
        <w:t>.</w:t>
      </w:r>
    </w:p>
    <w:p w14:paraId="38E5DA32" w14:textId="77777777" w:rsidR="00404565" w:rsidRPr="009A2412" w:rsidRDefault="00404565" w:rsidP="00B3039C"/>
    <w:p w14:paraId="38DD4FE1" w14:textId="646AC8FE" w:rsidR="009A2412" w:rsidRPr="009A2412" w:rsidRDefault="005A6261" w:rsidP="00B3039C">
      <w:pPr>
        <w:pStyle w:val="berschrift3"/>
      </w:pPr>
      <w:bookmarkStart w:id="12" w:name="_Toc84414039"/>
      <w:r w:rsidRPr="009A2412">
        <w:t>Symptome und Vorgehen bei mutmaßlichem RMS</w:t>
      </w:r>
      <w:bookmarkEnd w:id="12"/>
    </w:p>
    <w:p w14:paraId="02597146" w14:textId="38740CD6" w:rsidR="005A6261" w:rsidRPr="009A2412" w:rsidRDefault="005A6261" w:rsidP="00B3039C">
      <w:r w:rsidRPr="009A2412">
        <w:t xml:space="preserve">Beim RMS handelt es sich um einen vielseitigen Tumor. Meist stellen sich die Kinder mit palpablen Tumoren oder durch den Tumor bedingte Organdysfunktionen, wie z.B. Hämaturie und Harnverhalt (bei urogenitalen Tumoren) vor </w:t>
      </w:r>
      <w:r w:rsidRPr="009A2412">
        <w:fldChar w:fldCharType="begin">
          <w:fldData xml:space="preserve">PEVuZE5vdGU+PENpdGU+PEF1dGhvcj5TYWx0em1hbjwvQXV0aG9yPjxZZWFyPjIwMTg8L1llYXI+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</w:fldData>
        </w:fldChar>
      </w:r>
      <w:r w:rsidR="008A3057">
        <w:instrText xml:space="preserve"> ADDIN EN.CITE </w:instrText>
      </w:r>
      <w:r w:rsidR="008A3057">
        <w:fldChar w:fldCharType="begin">
          <w:fldData xml:space="preserve">PEVuZE5vdGU+PENpdGU+PEF1dGhvcj5TYWx0em1hbjwvQXV0aG9yPjxZZWFyPjIwMTg8L1llYXI+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</w:fldData>
        </w:fldChar>
      </w:r>
      <w:r w:rsidR="008A3057">
        <w:instrText xml:space="preserve"> ADDIN EN.CITE.DATA </w:instrText>
      </w:r>
      <w:r w:rsidR="008A3057">
        <w:fldChar w:fldCharType="end"/>
      </w:r>
      <w:r w:rsidRPr="009A2412">
        <w:fldChar w:fldCharType="separate"/>
      </w:r>
      <w:r w:rsidR="008A3057">
        <w:rPr>
          <w:noProof/>
        </w:rPr>
        <w:t>(</w:t>
      </w:r>
      <w:hyperlink w:anchor="_ENREF_118" w:tooltip="Saltzman, 2018 #203" w:history="1">
        <w:r w:rsidR="00764178" w:rsidRPr="00764178">
          <w:rPr>
            <w:rStyle w:val="Hyperlink"/>
          </w:rPr>
          <w:t>Saltzman and Cost, 2018</w:t>
        </w:r>
      </w:hyperlink>
      <w:r w:rsidR="008A3057">
        <w:rPr>
          <w:noProof/>
        </w:rPr>
        <w:t>)</w:t>
      </w:r>
      <w:r w:rsidRPr="009A2412">
        <w:fldChar w:fldCharType="end"/>
      </w:r>
      <w:r w:rsidRPr="009A2412">
        <w:t xml:space="preserve">. Je nach Manifestationsort kann ein RMS aber auch unter anderem durch Exophthalmus, Obstruktionen der Nase oder Nasennebenhöhlen  auffallen </w:t>
      </w:r>
      <w:r w:rsidRPr="009A2412">
        <w:fldChar w:fldCharType="begin"/>
      </w:r>
      <w:r w:rsidR="008A3057">
        <w:instrText xml:space="preserve"> ADDIN EN.CITE &lt;EndNote&gt;&lt;Cite&gt;&lt;Author&gt;Dagher&lt;/Author&gt;&lt;Year&gt;1999&lt;/Year&gt;&lt;RecNum&gt;230&lt;/RecNum&gt;&lt;DisplayText&gt;(Dagher and Helman, 1999)&lt;/DisplayText&gt;&lt;record&gt;&lt;rec-number&gt;230&lt;/rec-number&gt;&lt;foreign-keys&gt;&lt;key app="EN" db-id="vpzepa9akttafke9d9rp2szsdavft9xazwwt" timestamp="1585924470" guid="9df43253-67f0-427c-831c-cc655ca11223"&gt;230&lt;/key&gt;&lt;/foreign-keys&gt;&lt;ref-type name="Journal Article"&gt;17&lt;/ref-type&gt;&lt;contributors&gt;&lt;authors&gt;&lt;author&gt;Dagher, R.&lt;/author&gt;&lt;author&gt;Helman, L.&lt;/author&gt;&lt;/authors&gt;&lt;/contributors&gt;&lt;auth-address&gt;Pediatric Oncology Branch, National Cancer Institute, National Institutes of Health, Bethesda, Maryland 20892, USA.&lt;/auth-address&gt;&lt;titles&gt;&lt;title&gt;Rhabdomyosarcoma: an overview&lt;/title&gt;&lt;secondary-title&gt;Oncologist&lt;/secondary-title&gt;&lt;/titles&gt;&lt;periodical&gt;&lt;full-title&gt;Oncologist&lt;/full-title&gt;&lt;/periodical&gt;&lt;pages&gt;34-44&lt;/pages&gt;&lt;volume&gt;4&lt;/volume&gt;&lt;number&gt;1&lt;/number&gt;&lt;edition&gt;1999/05/25&lt;/edition&gt;&lt;keywords&gt;&lt;keyword&gt;Child&lt;/keyword&gt;&lt;keyword&gt;Disease-Free Survival&lt;/keyword&gt;&lt;keyword&gt;Head and Neck Neoplasms/*pathology/therapy&lt;/keyword&gt;&lt;keyword&gt;Humans&lt;/keyword&gt;&lt;keyword&gt;Neoplasm Staging&lt;/keyword&gt;&lt;keyword&gt;Rhabdomyosarcoma/mortality/*pathology/*therapy&lt;/keyword&gt;&lt;keyword&gt;Urogenital Neoplasms/*pathology/therapy&lt;/keyword&gt;&lt;/keywords&gt;&lt;dates&gt;&lt;year&gt;1999&lt;/year&gt;&lt;/dates&gt;&lt;isbn&gt;1083-7159 (Print)&amp;#xD;1083-7159&lt;/isbn&gt;&lt;accession-num&gt;10337369&lt;/accession-num&gt;&lt;urls&gt;&lt;/urls&gt;&lt;remote-database-provider&gt;NLM&lt;/remote-database-provider&gt;&lt;language&gt;eng&lt;/language&gt;&lt;/record&gt;&lt;/Cite&gt;&lt;/EndNote&gt;</w:instrText>
      </w:r>
      <w:r w:rsidRPr="009A2412">
        <w:fldChar w:fldCharType="separate"/>
      </w:r>
      <w:r w:rsidR="008A3057">
        <w:rPr>
          <w:noProof/>
        </w:rPr>
        <w:t>(</w:t>
      </w:r>
      <w:hyperlink w:anchor="_ENREF_31" w:tooltip="Dagher, 1999 #230" w:history="1">
        <w:r w:rsidR="00764178" w:rsidRPr="00764178">
          <w:rPr>
            <w:rStyle w:val="Hyperlink"/>
          </w:rPr>
          <w:t>Dagher and Helman, 1999</w:t>
        </w:r>
      </w:hyperlink>
      <w:r w:rsidR="008A3057">
        <w:rPr>
          <w:noProof/>
        </w:rPr>
        <w:t>)</w:t>
      </w:r>
      <w:r w:rsidRPr="009A2412">
        <w:fldChar w:fldCharType="end"/>
      </w:r>
      <w:r w:rsidRPr="009A2412">
        <w:t xml:space="preserve">. </w:t>
      </w:r>
    </w:p>
    <w:p w14:paraId="3C5B2C73" w14:textId="334E46D8" w:rsidR="005A6261" w:rsidRPr="009A2412" w:rsidRDefault="005A6261" w:rsidP="00B3039C">
      <w:r w:rsidRPr="009A2412">
        <w:t>Patienten mit mutmaßlichem RMS benötigen eine Vielzahl an Untersuchungen ein</w:t>
      </w:r>
      <w:r w:rsidR="007552C2">
        <w:softHyphen/>
      </w:r>
      <w:r w:rsidRPr="009A2412">
        <w:t xml:space="preserve">schließlich einer Biopsie zur Bestätigung der Diagnose </w:t>
      </w:r>
      <w:r w:rsidRPr="009A2412">
        <w:fldChar w:fldCharType="begin"/>
      </w:r>
      <w:r w:rsidR="008A3057">
        <w:instrText xml:space="preserve"> ADDIN EN.CITE &lt;EndNote&gt;&lt;Cite&gt;&lt;Author&gt;Dasgupta&lt;/Author&gt;&lt;Year&gt;2012&lt;/Year&gt;&lt;RecNum&gt;204&lt;/RecNum&gt;&lt;DisplayText&gt;(Dasgupta and Rodeberg, 2012)&lt;/DisplayText&gt;&lt;record&gt;&lt;rec-number&gt;204&lt;/rec-number&gt;&lt;foreign-keys&gt;&lt;key app="EN" db-id="vpzepa9akttafke9d9rp2szsdavft9xazwwt" timestamp="1585052530" guid="95f51aed-893b-44ff-ac19-95cb394b9a27"&gt;204&lt;/key&gt;&lt;/foreign-keys&gt;&lt;ref-type name="Journal Article"&gt;17&lt;/ref-type&gt;&lt;contributors&gt;&lt;authors&gt;&lt;author&gt;Dasgupta, R.&lt;/author&gt;&lt;author&gt;Rodeberg, D. A.&lt;/author&gt;&lt;/authors&gt;&lt;/contributors&gt;&lt;auth-address&gt;Division of Pediatric General and Thoracic Surgery, Cincinnati Children&amp;apos;s Hospital Medical Center, Cincinnati, Ohio, USA. roshni.dasgupta@cchmc.org&lt;/auth-address&gt;&lt;titles&gt;&lt;title&gt;Update on rhabdomyosarcoma&lt;/title&gt;&lt;secondary-title&gt;Semin Pediatr Surg&lt;/secondary-title&gt;&lt;/titles&gt;&lt;periodical&gt;&lt;full-title&gt;Semin Pediatr Surg&lt;/full-title&gt;&lt;/periodical&gt;&lt;pages&gt;68-78&lt;/pages&gt;&lt;volume&gt;21&lt;/volume&gt;&lt;number&gt;1&lt;/number&gt;&lt;edition&gt;2012/01/18&lt;/edition&gt;&lt;keywords&gt;&lt;keyword&gt;Child&lt;/keyword&gt;&lt;keyword&gt;Combined Modality Therapy&lt;/keyword&gt;&lt;keyword&gt;Humans&lt;/keyword&gt;&lt;keyword&gt;*Rhabdomyosarcoma/drug therapy/radiotherapy/surgery&lt;/keyword&gt;&lt;/keywords&gt;&lt;dates&gt;&lt;year&gt;2012&lt;/year&gt;&lt;pub-dates&gt;&lt;date&gt;Feb&lt;/date&gt;&lt;/pub-dates&gt;&lt;/dates&gt;&lt;isbn&gt;1055-8586&lt;/isbn&gt;&lt;accession-num&gt;22248972&lt;/accession-num&gt;&lt;urls&gt;&lt;/urls&gt;&lt;electronic-resource-num&gt;10.1053/j.sempedsurg.2011.10.007&lt;/electronic-resource-num&gt;&lt;remote-database-provider&gt;NLM&lt;/remote-database-provider&gt;&lt;language&gt;eng&lt;/language&gt;&lt;/record&gt;&lt;/Cite&gt;&lt;/EndNote&gt;</w:instrText>
      </w:r>
      <w:r w:rsidRPr="009A2412">
        <w:fldChar w:fldCharType="separate"/>
      </w:r>
      <w:r w:rsidR="008A3057">
        <w:rPr>
          <w:noProof/>
        </w:rPr>
        <w:t>(</w:t>
      </w:r>
      <w:hyperlink w:anchor="_ENREF_35" w:tooltip="Dasgupta, 2012 #204" w:history="1">
        <w:r w:rsidR="00764178" w:rsidRPr="00764178">
          <w:rPr>
            <w:rStyle w:val="Hyperlink"/>
          </w:rPr>
          <w:t>Dasgupta and Rodeberg, 2012</w:t>
        </w:r>
      </w:hyperlink>
      <w:r w:rsidR="008A3057">
        <w:rPr>
          <w:noProof/>
        </w:rPr>
        <w:t>)</w:t>
      </w:r>
      <w:r w:rsidRPr="009A2412">
        <w:fldChar w:fldCharType="end"/>
      </w:r>
      <w:r w:rsidRPr="009A2412">
        <w:t>. Das genaue Vorgehen wird im Rahmen von multizentrischen Studien oder nach Empfeh</w:t>
      </w:r>
      <w:r w:rsidR="007552C2">
        <w:softHyphen/>
      </w:r>
      <w:r w:rsidRPr="009A2412">
        <w:t>lungen der entsprechenden Studiengruppe festgelegt. In Deutschland</w:t>
      </w:r>
      <w:r w:rsidR="0029264D">
        <w:t xml:space="preserve"> </w:t>
      </w:r>
      <w:r w:rsidRPr="009A2412">
        <w:t xml:space="preserve">wird dies von den Protokollen der Cooperativen Weichteilsarkom Studiengruppe (CWS) übernommen. Sie </w:t>
      </w:r>
      <w:r w:rsidRPr="009A2412">
        <w:lastRenderedPageBreak/>
        <w:t>ist Teil der SIOP (</w:t>
      </w:r>
      <w:r w:rsidR="00B86906">
        <w:t>International</w:t>
      </w:r>
      <w:r w:rsidRPr="009A2412">
        <w:t xml:space="preserve"> Society </w:t>
      </w:r>
      <w:proofErr w:type="spellStart"/>
      <w:r w:rsidR="000034EB">
        <w:t>of</w:t>
      </w:r>
      <w:proofErr w:type="spellEnd"/>
      <w:r w:rsidRPr="009A2412">
        <w:t xml:space="preserve"> </w:t>
      </w:r>
      <w:proofErr w:type="spellStart"/>
      <w:r w:rsidRPr="009A2412">
        <w:t>P</w:t>
      </w:r>
      <w:r w:rsidR="000034EB">
        <w:t>a</w:t>
      </w:r>
      <w:r w:rsidRPr="009A2412">
        <w:t>ediatric</w:t>
      </w:r>
      <w:proofErr w:type="spellEnd"/>
      <w:r w:rsidRPr="009A2412">
        <w:t xml:space="preserve"> </w:t>
      </w:r>
      <w:proofErr w:type="spellStart"/>
      <w:r w:rsidRPr="009A2412">
        <w:t>Oncology</w:t>
      </w:r>
      <w:proofErr w:type="spellEnd"/>
      <w:r w:rsidRPr="009A2412">
        <w:t>), welche in Europa die größte Kooperationsgruppe zur Erforschung von Krebserkrankungen bei Kindern dar</w:t>
      </w:r>
      <w:r w:rsidR="007552C2">
        <w:softHyphen/>
      </w:r>
      <w:r w:rsidRPr="009A2412">
        <w:t xml:space="preserve">stellt. </w:t>
      </w:r>
    </w:p>
    <w:p w14:paraId="702E2682" w14:textId="61C952C1" w:rsidR="005A6261" w:rsidRDefault="005A6261" w:rsidP="00B3039C">
      <w:r w:rsidRPr="009A2412">
        <w:t xml:space="preserve">In Nordamerika werden die Protokolle für RMS Patienten von der </w:t>
      </w:r>
      <w:proofErr w:type="spellStart"/>
      <w:r w:rsidRPr="004C702D">
        <w:t>Children</w:t>
      </w:r>
      <w:r w:rsidR="004C702D" w:rsidRPr="004C702D">
        <w:t>’</w:t>
      </w:r>
      <w:r w:rsidRPr="004C702D">
        <w:t>s</w:t>
      </w:r>
      <w:proofErr w:type="spellEnd"/>
      <w:r w:rsidRPr="004C702D">
        <w:t xml:space="preserve"> </w:t>
      </w:r>
      <w:proofErr w:type="spellStart"/>
      <w:r w:rsidRPr="004C702D">
        <w:t>Oncology</w:t>
      </w:r>
      <w:proofErr w:type="spellEnd"/>
      <w:r w:rsidRPr="004C702D">
        <w:t xml:space="preserve"> Group </w:t>
      </w:r>
      <w:r w:rsidRPr="009A2412">
        <w:t xml:space="preserve">(COG) zur Verfügung gestellt, welche aus dem Zusammenschluss der Intergroup Rhabdomyosarcoma Study Group (IRSG) mit anderen Studiengruppen entstand </w:t>
      </w:r>
      <w:r w:rsidRPr="009A2412">
        <w:fldChar w:fldCharType="begin">
          <w:fldData xml:space="preserve">PEVuZE5vdGU+PENpdGU+PEF1dGhvcj5TYWx0em1hbjwvQXV0aG9yPjxZZWFyPjIwMTg8L1llYXI+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</w:fldData>
        </w:fldChar>
      </w:r>
      <w:r w:rsidR="008A3057">
        <w:instrText xml:space="preserve"> ADDIN EN.CITE </w:instrText>
      </w:r>
      <w:r w:rsidR="008A3057">
        <w:fldChar w:fldCharType="begin">
          <w:fldData xml:space="preserve">PEVuZE5vdGU+PENpdGU+PEF1dGhvcj5TYWx0em1hbjwvQXV0aG9yPjxZZWFyPjIwMTg8L1llYXI+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</w:fldData>
        </w:fldChar>
      </w:r>
      <w:r w:rsidR="008A3057">
        <w:instrText xml:space="preserve"> ADDIN EN.CITE.DATA </w:instrText>
      </w:r>
      <w:r w:rsidR="008A3057">
        <w:fldChar w:fldCharType="end"/>
      </w:r>
      <w:r w:rsidRPr="009A2412">
        <w:fldChar w:fldCharType="separate"/>
      </w:r>
      <w:r w:rsidR="008A3057">
        <w:rPr>
          <w:noProof/>
        </w:rPr>
        <w:t>(</w:t>
      </w:r>
      <w:hyperlink w:anchor="_ENREF_118" w:tooltip="Saltzman, 2018 #203" w:history="1">
        <w:r w:rsidR="00764178" w:rsidRPr="00764178">
          <w:rPr>
            <w:rStyle w:val="Hyperlink"/>
          </w:rPr>
          <w:t>Saltzman and Cost, 2018</w:t>
        </w:r>
      </w:hyperlink>
      <w:r w:rsidR="008A3057">
        <w:rPr>
          <w:noProof/>
        </w:rPr>
        <w:t>)</w:t>
      </w:r>
      <w:r w:rsidRPr="009A2412">
        <w:fldChar w:fldCharType="end"/>
      </w:r>
      <w:r w:rsidRPr="009A2412">
        <w:t xml:space="preserve">. </w:t>
      </w:r>
    </w:p>
    <w:p w14:paraId="1510EE30" w14:textId="77777777" w:rsidR="0013524F" w:rsidRPr="009A2412" w:rsidRDefault="0013524F" w:rsidP="00B3039C"/>
    <w:p w14:paraId="60394176" w14:textId="73F00FFE" w:rsidR="009A2412" w:rsidRPr="009A2412" w:rsidRDefault="005A6261" w:rsidP="00B3039C">
      <w:pPr>
        <w:pStyle w:val="berschrift3"/>
      </w:pPr>
      <w:bookmarkStart w:id="13" w:name="_Toc35782408"/>
      <w:bookmarkStart w:id="14" w:name="_Toc84414040"/>
      <w:bookmarkStart w:id="15" w:name="_Toc35782409"/>
      <w:r w:rsidRPr="009A2412">
        <w:t>Prognose und Risikogruppeneinteilung</w:t>
      </w:r>
      <w:bookmarkEnd w:id="13"/>
      <w:bookmarkEnd w:id="14"/>
    </w:p>
    <w:p w14:paraId="43C728B6" w14:textId="7AEA789B" w:rsidR="005A6261" w:rsidRDefault="005A6261" w:rsidP="00B3039C">
      <w:r w:rsidRPr="009A2412">
        <w:t xml:space="preserve">Die Prognose des RMS hat sich in den vergangenen Jahren dank multidisziplinären und risikoadaptierten Therapieansätzen deutlich gebessert, sodass nun mit einem 5-Jahres-Gesamtüberleben von ca. 70% zu rechnen ist </w:t>
      </w:r>
      <w:r w:rsidRPr="009A2412">
        <w:fldChar w:fldCharType="begin">
          <w:fldData xml:space="preserve">PEVuZE5vdGU+PENpdGU+PEF1dGhvcj5EYXNndXB0YTwvQXV0aG9yPjxZZWFyPjIwMTI8L1llYXI+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</w:fldData>
        </w:fldChar>
      </w:r>
      <w:r w:rsidR="008A3057">
        <w:instrText xml:space="preserve"> ADDIN EN.CITE </w:instrText>
      </w:r>
      <w:r w:rsidR="008A3057">
        <w:fldChar w:fldCharType="begin">
          <w:fldData xml:space="preserve">PEVuZE5vdGU+PENpdGU+PEF1dGhvcj5EYXNndXB0YTwvQXV0aG9yPjxZZWFyPjIwMTI8L1llYXI+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</w:fldData>
        </w:fldChar>
      </w:r>
      <w:r w:rsidR="008A3057">
        <w:instrText xml:space="preserve"> ADDIN EN.CITE.DATA </w:instrText>
      </w:r>
      <w:r w:rsidR="008A3057">
        <w:fldChar w:fldCharType="end"/>
      </w:r>
      <w:r w:rsidRPr="009A2412">
        <w:fldChar w:fldCharType="separate"/>
      </w:r>
      <w:r w:rsidR="008A3057">
        <w:rPr>
          <w:noProof/>
        </w:rPr>
        <w:t>(</w:t>
      </w:r>
      <w:hyperlink w:anchor="_ENREF_35" w:tooltip="Dasgupta, 2012 #204" w:history="1">
        <w:r w:rsidR="00764178" w:rsidRPr="00764178">
          <w:rPr>
            <w:rStyle w:val="Hyperlink"/>
          </w:rPr>
          <w:t>Dasgupta and Rodeberg, 2012</w:t>
        </w:r>
      </w:hyperlink>
      <w:r w:rsidR="008A3057">
        <w:rPr>
          <w:noProof/>
        </w:rPr>
        <w:t xml:space="preserve">, </w:t>
      </w:r>
      <w:hyperlink w:anchor="_ENREF_32" w:tooltip="Dantonello, 2008 #256" w:history="1">
        <w:r w:rsidR="00764178" w:rsidRPr="00764178">
          <w:rPr>
            <w:rStyle w:val="Hyperlink"/>
          </w:rPr>
          <w:t>Dantonello et al., 2008</w:t>
        </w:r>
      </w:hyperlink>
      <w:r w:rsidR="008A3057">
        <w:rPr>
          <w:noProof/>
        </w:rPr>
        <w:t>)</w:t>
      </w:r>
      <w:r w:rsidRPr="009A2412">
        <w:fldChar w:fldCharType="end"/>
      </w:r>
      <w:r w:rsidRPr="009A2412">
        <w:t>. Allerdings ist die Prognose für Patienten mit bei Erstdiagnose bereits meta</w:t>
      </w:r>
      <w:r w:rsidR="007552C2">
        <w:softHyphen/>
      </w:r>
      <w:r w:rsidRPr="009A2412">
        <w:t xml:space="preserve">stasiertem RMS (ca. 15% der Patienten) und Patienten mit Rezidiven immer noch schlecht </w:t>
      </w:r>
      <w:r w:rsidRPr="009A2412">
        <w:fldChar w:fldCharType="begin">
          <w:fldData xml:space="preserve">PEVuZE5vdGU+PENpdGU+PEF1dGhvcj5EYXNndXB0YTwvQXV0aG9yPjxZZWFyPjIwMTI8L1llYXI+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</w:fldData>
        </w:fldChar>
      </w:r>
      <w:r w:rsidR="008A3057">
        <w:instrText xml:space="preserve"> ADDIN EN.CITE </w:instrText>
      </w:r>
      <w:r w:rsidR="008A3057">
        <w:fldChar w:fldCharType="begin">
          <w:fldData xml:space="preserve">PEVuZE5vdGU+PENpdGU+PEF1dGhvcj5EYXNndXB0YTwvQXV0aG9yPjxZZWFyPjIwMTI8L1llYXI+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</w:fldData>
        </w:fldChar>
      </w:r>
      <w:r w:rsidR="008A3057">
        <w:instrText xml:space="preserve"> ADDIN EN.CITE.DATA </w:instrText>
      </w:r>
      <w:r w:rsidR="008A3057">
        <w:fldChar w:fldCharType="end"/>
      </w:r>
      <w:r w:rsidRPr="009A2412">
        <w:fldChar w:fldCharType="separate"/>
      </w:r>
      <w:r w:rsidR="008A3057">
        <w:rPr>
          <w:noProof/>
        </w:rPr>
        <w:t>(</w:t>
      </w:r>
      <w:hyperlink w:anchor="_ENREF_35" w:tooltip="Dasgupta, 2012 #204" w:history="1">
        <w:r w:rsidR="00764178" w:rsidRPr="00764178">
          <w:rPr>
            <w:rStyle w:val="Hyperlink"/>
          </w:rPr>
          <w:t>Dasgupta and Rodeberg, 2012</w:t>
        </w:r>
      </w:hyperlink>
      <w:r w:rsidR="008A3057">
        <w:rPr>
          <w:noProof/>
        </w:rPr>
        <w:t xml:space="preserve">, </w:t>
      </w:r>
      <w:hyperlink w:anchor="_ENREF_56" w:tooltip="Gurria, 2018 #275" w:history="1">
        <w:r w:rsidR="00764178" w:rsidRPr="00764178">
          <w:rPr>
            <w:rStyle w:val="Hyperlink"/>
          </w:rPr>
          <w:t>Gurria and Dasgupta, 2018</w:t>
        </w:r>
      </w:hyperlink>
      <w:r w:rsidR="008A3057">
        <w:rPr>
          <w:noProof/>
        </w:rPr>
        <w:t>)</w:t>
      </w:r>
      <w:r w:rsidRPr="009A2412">
        <w:fldChar w:fldCharType="end"/>
      </w:r>
      <w:r w:rsidRPr="009A2412">
        <w:t>. Rezidive ereignen sich häufiger bei Kindern in den risikoreiche</w:t>
      </w:r>
      <w:r w:rsidR="0029264D">
        <w:t>n</w:t>
      </w:r>
      <w:r w:rsidRPr="009A2412">
        <w:t xml:space="preserve"> Gruppen, mit ungünstiger Lage des Tu</w:t>
      </w:r>
      <w:r w:rsidR="007552C2">
        <w:softHyphen/>
      </w:r>
      <w:r w:rsidRPr="009A2412">
        <w:t xml:space="preserve">mors, keiner R0-Resektabilität und Tumoren, die bei </w:t>
      </w:r>
      <w:r w:rsidR="005C6D72">
        <w:t>der Erstdiagnose</w:t>
      </w:r>
      <w:r w:rsidRPr="009A2412">
        <w:t xml:space="preserve"> bereits metastasiert sind </w:t>
      </w:r>
      <w:r w:rsidRPr="009A2412">
        <w:fldChar w:fldCharType="begin">
          <w:fldData xml:space="preserve">PEVuZE5vdGU+PENpdGU+PEF1dGhvcj5TdW5nPC9BdXRob3I+PFllYXI+MjAwNDwvWWVhcj48UmVj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</w:fldData>
        </w:fldChar>
      </w:r>
      <w:r w:rsidR="008A3057">
        <w:instrText xml:space="preserve"> ADDIN EN.CITE </w:instrText>
      </w:r>
      <w:r w:rsidR="008A3057">
        <w:fldChar w:fldCharType="begin">
          <w:fldData xml:space="preserve">PEVuZE5vdGU+PENpdGU+PEF1dGhvcj5TdW5nPC9BdXRob3I+PFllYXI+MjAwNDwvWWVhcj48UmVj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</w:fldData>
        </w:fldChar>
      </w:r>
      <w:r w:rsidR="008A3057">
        <w:instrText xml:space="preserve"> ADDIN EN.CITE.DATA </w:instrText>
      </w:r>
      <w:r w:rsidR="008A3057">
        <w:fldChar w:fldCharType="end"/>
      </w:r>
      <w:r w:rsidRPr="009A2412">
        <w:fldChar w:fldCharType="separate"/>
      </w:r>
      <w:r w:rsidR="008A3057">
        <w:rPr>
          <w:noProof/>
        </w:rPr>
        <w:t>(</w:t>
      </w:r>
      <w:hyperlink w:anchor="_ENREF_138" w:tooltip="Sung, 2004 #191" w:history="1">
        <w:r w:rsidR="00764178" w:rsidRPr="00764178">
          <w:rPr>
            <w:rStyle w:val="Hyperlink"/>
          </w:rPr>
          <w:t>Sung et al., 2004</w:t>
        </w:r>
      </w:hyperlink>
      <w:r w:rsidR="008A3057">
        <w:rPr>
          <w:noProof/>
        </w:rPr>
        <w:t xml:space="preserve">, </w:t>
      </w:r>
      <w:hyperlink w:anchor="_ENREF_135" w:tooltip="Smith, 2001 #197" w:history="1">
        <w:r w:rsidR="00764178" w:rsidRPr="00764178">
          <w:rPr>
            <w:rStyle w:val="Hyperlink"/>
          </w:rPr>
          <w:t>Smith et al., 2001</w:t>
        </w:r>
      </w:hyperlink>
      <w:r w:rsidR="008A3057">
        <w:rPr>
          <w:noProof/>
        </w:rPr>
        <w:t>)</w:t>
      </w:r>
      <w:r w:rsidRPr="009A2412">
        <w:fldChar w:fldCharType="end"/>
      </w:r>
      <w:r w:rsidRPr="009A2412">
        <w:t>.</w:t>
      </w:r>
    </w:p>
    <w:p w14:paraId="025A3100" w14:textId="77777777" w:rsidR="00151E56" w:rsidRPr="009A2412" w:rsidRDefault="00151E56" w:rsidP="00B3039C"/>
    <w:p w14:paraId="4E2AC223" w14:textId="77777777" w:rsidR="0029264D" w:rsidRDefault="005A6261" w:rsidP="00B3039C">
      <w:r w:rsidRPr="009A2412">
        <w:t xml:space="preserve">Die Prognose wird u.a. durch folgende Faktoren beeinflusst: </w:t>
      </w:r>
    </w:p>
    <w:p w14:paraId="061CC9FB" w14:textId="1A8C4DB0" w:rsidR="005A6261" w:rsidRPr="009A2412" w:rsidRDefault="005A6261" w:rsidP="00B3039C">
      <w:r w:rsidRPr="001D1569">
        <w:rPr>
          <w:u w:val="single"/>
        </w:rPr>
        <w:t>Krankheitsfortschritt:</w:t>
      </w:r>
      <w:r w:rsidRPr="009A2412">
        <w:t xml:space="preserve"> Kinder mit lokal beschränkten Tumoren haben eine deutlich bes</w:t>
      </w:r>
      <w:r w:rsidR="007552C2">
        <w:softHyphen/>
      </w:r>
      <w:r w:rsidRPr="009A2412">
        <w:t>sere Prognose als diejenigen mit regionalen oder Fernmetastasen und als Kinder mit Re</w:t>
      </w:r>
      <w:r w:rsidR="007552C2">
        <w:softHyphen/>
      </w:r>
      <w:r w:rsidRPr="009A2412">
        <w:t xml:space="preserve">zidiven </w:t>
      </w:r>
      <w:r w:rsidRPr="009A2412">
        <w:fldChar w:fldCharType="begin">
          <w:fldData xml:space="preserve">PEVuZE5vdGU+PENpdGU+PEF1dGhvcj5EYXNndXB0YTwvQXV0aG9yPjxZZWFyPjIwMTI8L1llYXI+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=
</w:fldData>
        </w:fldChar>
      </w:r>
      <w:r w:rsidR="008A3057">
        <w:instrText xml:space="preserve"> ADDIN EN.CITE </w:instrText>
      </w:r>
      <w:r w:rsidR="008A3057">
        <w:fldChar w:fldCharType="begin">
          <w:fldData xml:space="preserve">PEVuZE5vdGU+PENpdGU+PEF1dGhvcj5EYXNndXB0YTwvQXV0aG9yPjxZZWFyPjIwMTI8L1llYXI+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=
</w:fldData>
        </w:fldChar>
      </w:r>
      <w:r w:rsidR="008A3057">
        <w:instrText xml:space="preserve"> ADDIN EN.CITE.DATA </w:instrText>
      </w:r>
      <w:r w:rsidR="008A3057">
        <w:fldChar w:fldCharType="end"/>
      </w:r>
      <w:r w:rsidRPr="009A2412">
        <w:fldChar w:fldCharType="separate"/>
      </w:r>
      <w:r w:rsidR="008A3057">
        <w:rPr>
          <w:noProof/>
        </w:rPr>
        <w:t>(</w:t>
      </w:r>
      <w:hyperlink w:anchor="_ENREF_35" w:tooltip="Dasgupta, 2012 #204" w:history="1">
        <w:r w:rsidR="00764178" w:rsidRPr="00764178">
          <w:rPr>
            <w:rStyle w:val="Hyperlink"/>
          </w:rPr>
          <w:t>Dasgupta and Rodeberg, 2012</w:t>
        </w:r>
      </w:hyperlink>
      <w:r w:rsidR="008A3057">
        <w:rPr>
          <w:noProof/>
        </w:rPr>
        <w:t xml:space="preserve">, </w:t>
      </w:r>
      <w:hyperlink w:anchor="_ENREF_28" w:tooltip="Crist, 1995 #194" w:history="1">
        <w:r w:rsidR="00764178" w:rsidRPr="00764178">
          <w:rPr>
            <w:rStyle w:val="Hyperlink"/>
          </w:rPr>
          <w:t>Crist et al., 1995</w:t>
        </w:r>
      </w:hyperlink>
      <w:r w:rsidR="008A3057">
        <w:rPr>
          <w:noProof/>
        </w:rPr>
        <w:t xml:space="preserve">, </w:t>
      </w:r>
      <w:hyperlink w:anchor="_ENREF_32" w:tooltip="Dantonello, 2008 #256" w:history="1">
        <w:r w:rsidR="00764178" w:rsidRPr="00764178">
          <w:rPr>
            <w:rStyle w:val="Hyperlink"/>
          </w:rPr>
          <w:t>Dantonello et al., 2008</w:t>
        </w:r>
      </w:hyperlink>
      <w:r w:rsidR="008A3057">
        <w:rPr>
          <w:noProof/>
        </w:rPr>
        <w:t xml:space="preserve">, </w:t>
      </w:r>
      <w:hyperlink w:anchor="_ENREF_138" w:tooltip="Sung, 2004 #191" w:history="1">
        <w:r w:rsidR="00764178" w:rsidRPr="00764178">
          <w:rPr>
            <w:rStyle w:val="Hyperlink"/>
          </w:rPr>
          <w:t>Sung et al., 2004</w:t>
        </w:r>
      </w:hyperlink>
      <w:r w:rsidR="008A3057">
        <w:rPr>
          <w:noProof/>
        </w:rPr>
        <w:t>)</w:t>
      </w:r>
      <w:r w:rsidRPr="009A2412">
        <w:fldChar w:fldCharType="end"/>
      </w:r>
      <w:r w:rsidRPr="009A2412">
        <w:t xml:space="preserve">. Die besten Voraussetzungen geheilt zu werden, ergeben sich bei lokalen Tumoren mit vollständiger </w:t>
      </w:r>
      <w:proofErr w:type="spellStart"/>
      <w:r w:rsidRPr="009A2412">
        <w:t>Resektabilität</w:t>
      </w:r>
      <w:proofErr w:type="spellEnd"/>
      <w:r w:rsidRPr="009A2412">
        <w:t xml:space="preserve"> (R0) </w:t>
      </w:r>
      <w:r w:rsidRPr="009A2412">
        <w:fldChar w:fldCharType="begin">
          <w:fldData xml:space="preserve">PEVuZE5vdGU+PENpdGU+PEF1dGhvcj5TbWl0aDwvQXV0aG9yPjxZZWFyPjIwMDE8L1llYXI+PFJl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==
</w:fldData>
        </w:fldChar>
      </w:r>
      <w:r w:rsidR="008A3057">
        <w:instrText xml:space="preserve"> ADDIN EN.CITE </w:instrText>
      </w:r>
      <w:r w:rsidR="008A3057">
        <w:fldChar w:fldCharType="begin">
          <w:fldData xml:space="preserve">PEVuZE5vdGU+PENpdGU+PEF1dGhvcj5TbWl0aDwvQXV0aG9yPjxZZWFyPjIwMDE8L1llYXI+PFJl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==
</w:fldData>
        </w:fldChar>
      </w:r>
      <w:r w:rsidR="008A3057">
        <w:instrText xml:space="preserve"> ADDIN EN.CITE.DATA </w:instrText>
      </w:r>
      <w:r w:rsidR="008A3057">
        <w:fldChar w:fldCharType="end"/>
      </w:r>
      <w:r w:rsidRPr="009A2412">
        <w:fldChar w:fldCharType="separate"/>
      </w:r>
      <w:r w:rsidR="008A3057">
        <w:rPr>
          <w:noProof/>
        </w:rPr>
        <w:t>(</w:t>
      </w:r>
      <w:hyperlink w:anchor="_ENREF_135" w:tooltip="Smith, 2001 #197" w:history="1">
        <w:r w:rsidR="00764178" w:rsidRPr="00764178">
          <w:rPr>
            <w:rStyle w:val="Hyperlink"/>
          </w:rPr>
          <w:t>Smith et al., 2001</w:t>
        </w:r>
      </w:hyperlink>
      <w:r w:rsidR="008A3057">
        <w:rPr>
          <w:noProof/>
        </w:rPr>
        <w:t xml:space="preserve">, </w:t>
      </w:r>
      <w:hyperlink w:anchor="_ENREF_29" w:tooltip="Crist, 2001 #190" w:history="1">
        <w:r w:rsidR="00764178" w:rsidRPr="00764178">
          <w:rPr>
            <w:rStyle w:val="Hyperlink"/>
          </w:rPr>
          <w:t>Crist et al., 2001</w:t>
        </w:r>
      </w:hyperlink>
      <w:r w:rsidR="008A3057">
        <w:rPr>
          <w:noProof/>
        </w:rPr>
        <w:t>)</w:t>
      </w:r>
      <w:r w:rsidRPr="009A2412">
        <w:fldChar w:fldCharType="end"/>
      </w:r>
      <w:r w:rsidRPr="009A2412">
        <w:t xml:space="preserve">. </w:t>
      </w:r>
    </w:p>
    <w:p w14:paraId="197D530A" w14:textId="1762005D" w:rsidR="005A6261" w:rsidRPr="009A2412" w:rsidRDefault="005A6261" w:rsidP="00B3039C">
      <w:r w:rsidRPr="001D1569">
        <w:rPr>
          <w:u w:val="single"/>
        </w:rPr>
        <w:t>Ort des Primärtumors:</w:t>
      </w:r>
      <w:r w:rsidR="001D1569">
        <w:t xml:space="preserve"> </w:t>
      </w:r>
      <w:r w:rsidRPr="009A2412">
        <w:t>Günstig sind RMS der Orbita und urogenital (davon ausgenom</w:t>
      </w:r>
      <w:r w:rsidR="007552C2">
        <w:softHyphen/>
      </w:r>
      <w:r w:rsidRPr="009A2412">
        <w:t>men Blase und Prostata), gefolgt vom Kopf/Halsbereich (nicht-parameningeal), ungüns</w:t>
      </w:r>
      <w:r w:rsidR="007552C2">
        <w:softHyphen/>
      </w:r>
      <w:r w:rsidRPr="009A2412">
        <w:t xml:space="preserve">tig sind RMS der Blase und Prostata, der Extremitäten, </w:t>
      </w:r>
      <w:proofErr w:type="spellStart"/>
      <w:r w:rsidRPr="009A2412">
        <w:t>parameningeale</w:t>
      </w:r>
      <w:proofErr w:type="spellEnd"/>
      <w:r w:rsidRPr="009A2412">
        <w:t xml:space="preserve"> und RMS anderer Lokalisation</w:t>
      </w:r>
      <w:r w:rsidR="0029264D">
        <w:t>en</w:t>
      </w:r>
      <w:r w:rsidRPr="009A2412">
        <w:t xml:space="preserve"> </w:t>
      </w:r>
      <w:r w:rsidRPr="009A2412">
        <w:fldChar w:fldCharType="begin">
          <w:fldData xml:space="preserve">PEVuZE5vdGU+PENpdGU+PEF1dGhvcj5DcmlzdDwvQXV0aG9yPjxZZWFyPjIwMDE8L1llYXI+PFJl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</w:fldData>
        </w:fldChar>
      </w:r>
      <w:r w:rsidR="008A3057">
        <w:instrText xml:space="preserve"> ADDIN EN.CITE </w:instrText>
      </w:r>
      <w:r w:rsidR="008A3057">
        <w:fldChar w:fldCharType="begin">
          <w:fldData xml:space="preserve">PEVuZE5vdGU+PENpdGU+PEF1dGhvcj5DcmlzdDwvQXV0aG9yPjxZZWFyPjIwMDE8L1llYXI+PFJl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</w:fldData>
        </w:fldChar>
      </w:r>
      <w:r w:rsidR="008A3057">
        <w:instrText xml:space="preserve"> ADDIN EN.CITE.DATA </w:instrText>
      </w:r>
      <w:r w:rsidR="008A3057">
        <w:fldChar w:fldCharType="end"/>
      </w:r>
      <w:r w:rsidRPr="009A2412">
        <w:fldChar w:fldCharType="separate"/>
      </w:r>
      <w:r w:rsidR="008A3057">
        <w:rPr>
          <w:noProof/>
        </w:rPr>
        <w:t>(</w:t>
      </w:r>
      <w:hyperlink w:anchor="_ENREF_29" w:tooltip="Crist, 2001 #190" w:history="1">
        <w:r w:rsidR="00764178" w:rsidRPr="00764178">
          <w:rPr>
            <w:rStyle w:val="Hyperlink"/>
          </w:rPr>
          <w:t>Crist et al., 2001</w:t>
        </w:r>
      </w:hyperlink>
      <w:r w:rsidR="008A3057">
        <w:rPr>
          <w:noProof/>
        </w:rPr>
        <w:t>)</w:t>
      </w:r>
      <w:r w:rsidRPr="009A2412">
        <w:fldChar w:fldCharType="end"/>
      </w:r>
      <w:r w:rsidRPr="009A2412">
        <w:t xml:space="preserve">. </w:t>
      </w:r>
    </w:p>
    <w:p w14:paraId="7EBF3073" w14:textId="042D25D9" w:rsidR="00403E0D" w:rsidRDefault="005A6261" w:rsidP="00B3039C">
      <w:r w:rsidRPr="003D51D5">
        <w:rPr>
          <w:u w:val="single"/>
        </w:rPr>
        <w:t>Histologie:</w:t>
      </w:r>
      <w:r w:rsidRPr="009A2412">
        <w:t xml:space="preserve"> das ERMS ist vorteilhafter als das ARMS </w:t>
      </w:r>
      <w:r w:rsidRPr="009A2412">
        <w:fldChar w:fldCharType="begin">
          <w:fldData xml:space="preserve">PEVuZE5vdGU+PENpdGU+PEF1dGhvcj5TbWl0aDwvQXV0aG9yPjxZZWFyPjIwMDE8L1llYXI+PFJl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</w:fldData>
        </w:fldChar>
      </w:r>
      <w:r w:rsidR="008A3057">
        <w:instrText xml:space="preserve"> ADDIN EN.CITE </w:instrText>
      </w:r>
      <w:r w:rsidR="008A3057">
        <w:fldChar w:fldCharType="begin">
          <w:fldData xml:space="preserve">PEVuZE5vdGU+PENpdGU+PEF1dGhvcj5TbWl0aDwvQXV0aG9yPjxZZWFyPjIwMDE8L1llYXI+PFJl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</w:fldData>
        </w:fldChar>
      </w:r>
      <w:r w:rsidR="008A3057">
        <w:instrText xml:space="preserve"> ADDIN EN.CITE.DATA </w:instrText>
      </w:r>
      <w:r w:rsidR="008A3057">
        <w:fldChar w:fldCharType="end"/>
      </w:r>
      <w:r w:rsidRPr="009A2412">
        <w:fldChar w:fldCharType="separate"/>
      </w:r>
      <w:r w:rsidR="008A3057">
        <w:rPr>
          <w:noProof/>
        </w:rPr>
        <w:t>(</w:t>
      </w:r>
      <w:hyperlink w:anchor="_ENREF_135" w:tooltip="Smith, 2001 #197" w:history="1">
        <w:r w:rsidR="00764178" w:rsidRPr="00764178">
          <w:rPr>
            <w:rStyle w:val="Hyperlink"/>
          </w:rPr>
          <w:t>Smith et al., 2001</w:t>
        </w:r>
      </w:hyperlink>
      <w:r w:rsidR="008A3057">
        <w:rPr>
          <w:noProof/>
        </w:rPr>
        <w:t xml:space="preserve">, </w:t>
      </w:r>
      <w:hyperlink w:anchor="_ENREF_29" w:tooltip="Crist, 2001 #190" w:history="1">
        <w:r w:rsidR="00764178" w:rsidRPr="00764178">
          <w:rPr>
            <w:rStyle w:val="Hyperlink"/>
          </w:rPr>
          <w:t>Crist et al., 2001</w:t>
        </w:r>
      </w:hyperlink>
      <w:r w:rsidR="008A3057">
        <w:rPr>
          <w:noProof/>
        </w:rPr>
        <w:t xml:space="preserve">, </w:t>
      </w:r>
      <w:hyperlink w:anchor="_ENREF_103" w:tooltip="Newton, 1988 #198" w:history="1">
        <w:r w:rsidR="00764178" w:rsidRPr="00764178">
          <w:rPr>
            <w:rStyle w:val="Hyperlink"/>
          </w:rPr>
          <w:t>Newton et al., 1988</w:t>
        </w:r>
      </w:hyperlink>
      <w:r w:rsidR="008A3057">
        <w:rPr>
          <w:noProof/>
        </w:rPr>
        <w:t>)</w:t>
      </w:r>
      <w:r w:rsidRPr="009A2412">
        <w:fldChar w:fldCharType="end"/>
      </w:r>
      <w:r w:rsidRPr="009A2412">
        <w:t xml:space="preserve">. </w:t>
      </w:r>
    </w:p>
    <w:p w14:paraId="03F11965" w14:textId="5AF1027B" w:rsidR="005A6261" w:rsidRPr="009A2412" w:rsidRDefault="005A6261" w:rsidP="00B3039C">
      <w:r w:rsidRPr="003D51D5">
        <w:rPr>
          <w:u w:val="single"/>
        </w:rPr>
        <w:lastRenderedPageBreak/>
        <w:t>Fusionsstatus:</w:t>
      </w:r>
      <w:r w:rsidRPr="009A2412">
        <w:t xml:space="preserve"> fusionsnegative ARMS haben eine bessere Prognose als fusionspositive. Die Prognose der ARMSn gleicht der eines ERMS </w:t>
      </w:r>
      <w:r w:rsidRPr="009A2412">
        <w:fldChar w:fldCharType="begin">
          <w:fldData xml:space="preserve">PEVuZE5vdGU+PENpdGU+PEF1dGhvcj5XaWxsaWFtc29uPC9BdXRob3I+PFllYXI+MjAxMDwvWWVh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</w:fldData>
        </w:fldChar>
      </w:r>
      <w:r w:rsidR="008A3057">
        <w:instrText xml:space="preserve"> ADDIN EN.CITE </w:instrText>
      </w:r>
      <w:r w:rsidR="008A3057">
        <w:fldChar w:fldCharType="begin">
          <w:fldData xml:space="preserve">PEVuZE5vdGU+PENpdGU+PEF1dGhvcj5XaWxsaWFtc29uPC9BdXRob3I+PFllYXI+MjAxMDwvWWVh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</w:fldData>
        </w:fldChar>
      </w:r>
      <w:r w:rsidR="008A3057">
        <w:instrText xml:space="preserve"> ADDIN EN.CITE.DATA </w:instrText>
      </w:r>
      <w:r w:rsidR="008A3057">
        <w:fldChar w:fldCharType="end"/>
      </w:r>
      <w:r w:rsidRPr="009A2412">
        <w:fldChar w:fldCharType="separate"/>
      </w:r>
      <w:r w:rsidR="008A3057">
        <w:rPr>
          <w:noProof/>
        </w:rPr>
        <w:t>(</w:t>
      </w:r>
      <w:hyperlink w:anchor="_ENREF_154" w:tooltip="Williamson, 2010 #247" w:history="1">
        <w:r w:rsidR="00764178" w:rsidRPr="00764178">
          <w:rPr>
            <w:rStyle w:val="Hyperlink"/>
          </w:rPr>
          <w:t>Williamson et al., 2010</w:t>
        </w:r>
      </w:hyperlink>
      <w:r w:rsidR="008A3057">
        <w:rPr>
          <w:noProof/>
        </w:rPr>
        <w:t xml:space="preserve">, </w:t>
      </w:r>
      <w:hyperlink w:anchor="_ENREF_113" w:tooltip="Ramadan, 2020 #245" w:history="1">
        <w:r w:rsidR="00764178" w:rsidRPr="00764178">
          <w:rPr>
            <w:rStyle w:val="Hyperlink"/>
          </w:rPr>
          <w:t>Ramadan et al., 2020</w:t>
        </w:r>
      </w:hyperlink>
      <w:r w:rsidR="008A3057">
        <w:rPr>
          <w:noProof/>
        </w:rPr>
        <w:t>)</w:t>
      </w:r>
      <w:r w:rsidRPr="009A2412">
        <w:fldChar w:fldCharType="end"/>
      </w:r>
      <w:r w:rsidRPr="009A2412">
        <w:t xml:space="preserve">. </w:t>
      </w:r>
    </w:p>
    <w:p w14:paraId="5367F8F4" w14:textId="2E521797" w:rsidR="005A6261" w:rsidRPr="009A2412" w:rsidRDefault="005A6261" w:rsidP="00B3039C">
      <w:r w:rsidRPr="003D51D5">
        <w:rPr>
          <w:u w:val="single"/>
        </w:rPr>
        <w:t>Alter der Kinder:</w:t>
      </w:r>
      <w:r w:rsidRPr="009A2412">
        <w:t xml:space="preserve"> die Prognose ist am besten für Kinder zwischen 1 und 9 Jahren </w:t>
      </w:r>
      <w:r w:rsidRPr="009A2412">
        <w:fldChar w:fldCharType="begin"/>
      </w:r>
      <w:r w:rsidR="008A3057">
        <w:instrText xml:space="preserve"> ADDIN EN.CITE &lt;EndNote&gt;&lt;Cite&gt;&lt;Author&gt;Malempati&lt;/Author&gt;&lt;Year&gt;2011&lt;/Year&gt;&lt;RecNum&gt;195&lt;/RecNum&gt;&lt;DisplayText&gt;(Malempati et al., 2011)&lt;/DisplayText&gt;&lt;record&gt;&lt;rec-number&gt;195&lt;/rec-number&gt;&lt;foreign-keys&gt;&lt;key app="EN" db-id="vpzepa9akttafke9d9rp2szsdavft9xazwwt" timestamp="1585052530" guid="078c1139-8b94-4e0d-89bd-799d36909882"&gt;195&lt;/key&gt;&lt;/foreign-keys&gt;&lt;ref-type name="Journal Article"&gt;17&lt;/ref-type&gt;&lt;contributors&gt;&lt;authors&gt;&lt;author&gt;Malempati, S.&lt;/author&gt;&lt;author&gt;Rodeberg, D. A.&lt;/author&gt;&lt;author&gt;Donaldson, S. S.&lt;/author&gt;&lt;author&gt;Lyden, E. R.&lt;/author&gt;&lt;author&gt;Anderson, J. R.&lt;/author&gt;&lt;author&gt;Hawkins, D. S.&lt;/author&gt;&lt;author&gt;Arndt, C. A.&lt;/author&gt;&lt;/authors&gt;&lt;/contributors&gt;&lt;auth-address&gt;Department of Pediatrics, Oregon Health and Science University, Portland, OR 97239-3098, USA. malempat@ohsu.edu&lt;/auth-address&gt;&lt;titles&gt;&lt;title&gt;Rhabdomyosarcoma in infants younger than 1 year: a report from the Children&amp;apos;s Oncology Group&lt;/title&gt;&lt;secondary-title&gt;Cancer&lt;/secondary-title&gt;&lt;/titles&gt;&lt;periodical&gt;&lt;full-title&gt;Cancer&lt;/full-title&gt;&lt;/periodical&gt;&lt;pages&gt;3493-501&lt;/pages&gt;&lt;volume&gt;117&lt;/volume&gt;&lt;number&gt;15&lt;/number&gt;&lt;edition&gt;2011/01/26&lt;/edition&gt;&lt;keywords&gt;&lt;keyword&gt;Female&lt;/keyword&gt;&lt;keyword&gt;Humans&lt;/keyword&gt;&lt;keyword&gt;Infant&lt;/keyword&gt;&lt;keyword&gt;Male&lt;/keyword&gt;&lt;keyword&gt;Rhabdomyosarcoma/*diagnosis/drug therapy/radiotherapy/surgery&lt;/keyword&gt;&lt;/keywords&gt;&lt;dates&gt;&lt;year&gt;2011&lt;/year&gt;&lt;pub-dates&gt;&lt;date&gt;Aug 1&lt;/date&gt;&lt;/pub-dates&gt;&lt;/dates&gt;&lt;isbn&gt;0008-543x&lt;/isbn&gt;&lt;accession-num&gt;21264837&lt;/accession-num&gt;&lt;urls&gt;&lt;/urls&gt;&lt;custom2&gt;PMC3140625&lt;/custom2&gt;&lt;custom6&gt;NIHMS257699&lt;/custom6&gt;&lt;electronic-resource-num&gt;10.1002/cncr.25887&lt;/electronic-resource-num&gt;&lt;remote-database-provider&gt;NLM&lt;/remote-database-provider&gt;&lt;language&gt;eng&lt;/language&gt;&lt;/record&gt;&lt;/Cite&gt;&lt;/EndNote&gt;</w:instrText>
      </w:r>
      <w:r w:rsidRPr="009A2412">
        <w:fldChar w:fldCharType="separate"/>
      </w:r>
      <w:r w:rsidR="008A3057">
        <w:rPr>
          <w:noProof/>
        </w:rPr>
        <w:t>(</w:t>
      </w:r>
      <w:hyperlink w:anchor="_ENREF_78" w:tooltip="Malempati, 2011 #195" w:history="1">
        <w:r w:rsidR="00764178" w:rsidRPr="00764178">
          <w:rPr>
            <w:rStyle w:val="Hyperlink"/>
          </w:rPr>
          <w:t>Malempati et al., 2011</w:t>
        </w:r>
      </w:hyperlink>
      <w:r w:rsidR="008A3057">
        <w:rPr>
          <w:noProof/>
        </w:rPr>
        <w:t>)</w:t>
      </w:r>
      <w:r w:rsidRPr="009A2412">
        <w:fldChar w:fldCharType="end"/>
      </w:r>
      <w:r w:rsidRPr="009A2412">
        <w:t>.</w:t>
      </w:r>
    </w:p>
    <w:p w14:paraId="19BC0C85" w14:textId="5A55173A" w:rsidR="005A6261" w:rsidRDefault="005A6261" w:rsidP="00B3039C">
      <w:r w:rsidRPr="003D51D5">
        <w:rPr>
          <w:u w:val="single"/>
        </w:rPr>
        <w:t>Tumorgröße:</w:t>
      </w:r>
      <w:r w:rsidRPr="003D51D5">
        <w:t xml:space="preserve"> </w:t>
      </w:r>
      <w:r w:rsidRPr="003D51D5">
        <w:rPr>
          <w:rFonts w:cs="Times New Roman"/>
        </w:rPr>
        <w:t>≤</w:t>
      </w:r>
      <w:r w:rsidRPr="009A2412">
        <w:t xml:space="preserve">5cm große RMS gelten als günstig </w:t>
      </w:r>
      <w:r w:rsidRPr="009A2412">
        <w:fldChar w:fldCharType="begin">
          <w:fldData xml:space="preserve">PEVuZE5vdGU+PENpdGU+PEF1dGhvcj5GZXJyYXJpPC9BdXRob3I+PFllYXI+MjAxMDwvWWVhcj48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=
</w:fldData>
        </w:fldChar>
      </w:r>
      <w:r w:rsidR="008A3057">
        <w:instrText xml:space="preserve"> ADDIN EN.CITE </w:instrText>
      </w:r>
      <w:r w:rsidR="008A3057">
        <w:fldChar w:fldCharType="begin">
          <w:fldData xml:space="preserve">PEVuZE5vdGU+PENpdGU+PEF1dGhvcj5GZXJyYXJpPC9BdXRob3I+PFllYXI+MjAxMDwvWWVhcj48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=
</w:fldData>
        </w:fldChar>
      </w:r>
      <w:r w:rsidR="008A3057">
        <w:instrText xml:space="preserve"> ADDIN EN.CITE.DATA </w:instrText>
      </w:r>
      <w:r w:rsidR="008A3057">
        <w:fldChar w:fldCharType="end"/>
      </w:r>
      <w:r w:rsidRPr="009A2412">
        <w:fldChar w:fldCharType="separate"/>
      </w:r>
      <w:r w:rsidR="008A3057">
        <w:rPr>
          <w:noProof/>
        </w:rPr>
        <w:t>(</w:t>
      </w:r>
      <w:hyperlink w:anchor="_ENREF_43" w:tooltip="Ferrari, 2010 #196" w:history="1">
        <w:r w:rsidR="00764178" w:rsidRPr="00764178">
          <w:rPr>
            <w:rStyle w:val="Hyperlink"/>
          </w:rPr>
          <w:t>Ferrari et al., 2010</w:t>
        </w:r>
      </w:hyperlink>
      <w:r w:rsidR="008A3057">
        <w:rPr>
          <w:noProof/>
        </w:rPr>
        <w:t xml:space="preserve">, </w:t>
      </w:r>
      <w:hyperlink w:anchor="_ENREF_114" w:tooltip="Raney, 2001 #142" w:history="1">
        <w:r w:rsidR="00764178" w:rsidRPr="00764178">
          <w:rPr>
            <w:rStyle w:val="Hyperlink"/>
          </w:rPr>
          <w:t>Raney et al., 2001</w:t>
        </w:r>
      </w:hyperlink>
      <w:r w:rsidR="008A3057">
        <w:rPr>
          <w:noProof/>
        </w:rPr>
        <w:t>)</w:t>
      </w:r>
      <w:r w:rsidRPr="009A2412">
        <w:fldChar w:fldCharType="end"/>
      </w:r>
      <w:bookmarkEnd w:id="15"/>
      <w:r w:rsidR="003D51D5">
        <w:t>.</w:t>
      </w:r>
    </w:p>
    <w:p w14:paraId="7D7F595D" w14:textId="77777777" w:rsidR="0029264D" w:rsidRPr="0029264D" w:rsidRDefault="0029264D" w:rsidP="00B3039C"/>
    <w:p w14:paraId="5E3910BF" w14:textId="1DFA36AC" w:rsidR="005A6261" w:rsidRPr="009A2412" w:rsidRDefault="005A6261" w:rsidP="00B3039C">
      <w:r w:rsidRPr="009A2412">
        <w:t>Unter Berücksichtigung der Prognosefaktoren konnte ein Gruppeneinteilungssystem ent</w:t>
      </w:r>
      <w:r w:rsidR="007552C2">
        <w:softHyphen/>
      </w:r>
      <w:r w:rsidRPr="009A2412">
        <w:t xml:space="preserve">wickelt werden, welches jeden Patienten einem bestimmten Risiko zuordnet und somit seine daran adaptierte Therapie festlegt </w:t>
      </w:r>
      <w:r w:rsidRPr="009A2412">
        <w:fldChar w:fldCharType="begin">
          <w:fldData xml:space="preserve">PEVuZE5vdGU+PENpdGU+PEF1dGhvcj5Bcm5kdDwvQXV0aG9yPjxZZWFyPjIwMTM8L1llYXI+PFJl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=
</w:fldData>
        </w:fldChar>
      </w:r>
      <w:r w:rsidR="008A3057">
        <w:instrText xml:space="preserve"> ADDIN EN.CITE </w:instrText>
      </w:r>
      <w:r w:rsidR="008A3057">
        <w:fldChar w:fldCharType="begin">
          <w:fldData xml:space="preserve">PEVuZE5vdGU+PENpdGU+PEF1dGhvcj5Bcm5kdDwvQXV0aG9yPjxZZWFyPjIwMTM8L1llYXI+PFJl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=
</w:fldData>
        </w:fldChar>
      </w:r>
      <w:r w:rsidR="008A3057">
        <w:instrText xml:space="preserve"> ADDIN EN.CITE.DATA </w:instrText>
      </w:r>
      <w:r w:rsidR="008A3057">
        <w:fldChar w:fldCharType="end"/>
      </w:r>
      <w:r w:rsidRPr="009A2412">
        <w:fldChar w:fldCharType="separate"/>
      </w:r>
      <w:r w:rsidR="008A3057">
        <w:rPr>
          <w:noProof/>
        </w:rPr>
        <w:t>(</w:t>
      </w:r>
      <w:hyperlink w:anchor="_ENREF_8" w:tooltip="Arndt, 2013 #274" w:history="1">
        <w:r w:rsidR="00764178" w:rsidRPr="00764178">
          <w:rPr>
            <w:rStyle w:val="Hyperlink"/>
          </w:rPr>
          <w:t>Arndt, 2013</w:t>
        </w:r>
      </w:hyperlink>
      <w:r w:rsidR="008A3057">
        <w:rPr>
          <w:noProof/>
        </w:rPr>
        <w:t xml:space="preserve">, </w:t>
      </w:r>
      <w:hyperlink w:anchor="_ENREF_56" w:tooltip="Gurria, 2018 #275" w:history="1">
        <w:r w:rsidR="00764178" w:rsidRPr="00764178">
          <w:rPr>
            <w:rStyle w:val="Hyperlink"/>
          </w:rPr>
          <w:t>Gurria and Dasgupta, 2018</w:t>
        </w:r>
      </w:hyperlink>
      <w:r w:rsidR="008A3057">
        <w:rPr>
          <w:noProof/>
        </w:rPr>
        <w:t>)</w:t>
      </w:r>
      <w:r w:rsidRPr="009A2412">
        <w:fldChar w:fldCharType="end"/>
      </w:r>
      <w:r w:rsidRPr="009A2412">
        <w:t>. Es besteht aus mehreren Elementen. Eines davon ist ein prätherapeutisches Staging-System, welches als TNM-Einteilung nach Primärtumor (T), Lymphknoten (N) und Fernmetasta</w:t>
      </w:r>
      <w:r w:rsidR="007552C2">
        <w:softHyphen/>
      </w:r>
      <w:r w:rsidRPr="009A2412">
        <w:t>sen (M) vorgeht. Lokalisation, Größe und Ausbreitungsgrad des RMS werden miteinbe</w:t>
      </w:r>
      <w:r w:rsidR="007552C2">
        <w:softHyphen/>
      </w:r>
      <w:r w:rsidRPr="009A2412">
        <w:t xml:space="preserve">zogen (siehe </w:t>
      </w:r>
      <w:r w:rsidRPr="00D23859">
        <w:t xml:space="preserve">Tabelle </w:t>
      </w:r>
      <w:r w:rsidR="004A3FFC" w:rsidRPr="00D23859">
        <w:t>1</w:t>
      </w:r>
      <w:r w:rsidRPr="00D23859">
        <w:t>)</w:t>
      </w:r>
      <w:r w:rsidRPr="009A2412">
        <w:t xml:space="preserve">  </w:t>
      </w:r>
      <w:r w:rsidRPr="009A2412">
        <w:fldChar w:fldCharType="begin">
          <w:fldData xml:space="preserve">PEVuZE5vdGU+PENpdGU+PEF1dGhvcj5MYXdyZW5jZTwvQXV0aG9yPjxZZWFyPjE5OTc8L1llYXI+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</w:fldData>
        </w:fldChar>
      </w:r>
      <w:r w:rsidR="008A3057">
        <w:instrText xml:space="preserve"> ADDIN EN.CITE </w:instrText>
      </w:r>
      <w:r w:rsidR="008A3057">
        <w:fldChar w:fldCharType="begin">
          <w:fldData xml:space="preserve">PEVuZE5vdGU+PENpdGU+PEF1dGhvcj5MYXdyZW5jZTwvQXV0aG9yPjxZZWFyPjE5OTc8L1llYXI+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</w:fldData>
        </w:fldChar>
      </w:r>
      <w:r w:rsidR="008A3057">
        <w:instrText xml:space="preserve"> ADDIN EN.CITE.DATA </w:instrText>
      </w:r>
      <w:r w:rsidR="008A3057">
        <w:fldChar w:fldCharType="end"/>
      </w:r>
      <w:r w:rsidRPr="009A2412">
        <w:fldChar w:fldCharType="separate"/>
      </w:r>
      <w:r w:rsidR="008A3057">
        <w:rPr>
          <w:noProof/>
        </w:rPr>
        <w:t>(</w:t>
      </w:r>
      <w:hyperlink w:anchor="_ENREF_75" w:tooltip="Lawrence, 1997 #202" w:history="1">
        <w:r w:rsidR="00764178" w:rsidRPr="00764178">
          <w:rPr>
            <w:rStyle w:val="Hyperlink"/>
          </w:rPr>
          <w:t>Lawrence et al., 1997</w:t>
        </w:r>
      </w:hyperlink>
      <w:r w:rsidR="008A3057">
        <w:rPr>
          <w:noProof/>
        </w:rPr>
        <w:t xml:space="preserve">, </w:t>
      </w:r>
      <w:hyperlink w:anchor="_ENREF_34" w:tooltip="Dasgupta, 2016 #223" w:history="1">
        <w:r w:rsidR="00764178" w:rsidRPr="00764178">
          <w:rPr>
            <w:rStyle w:val="Hyperlink"/>
          </w:rPr>
          <w:t>Dasgupta et al., 2016</w:t>
        </w:r>
      </w:hyperlink>
      <w:r w:rsidR="008A3057">
        <w:rPr>
          <w:noProof/>
        </w:rPr>
        <w:t>)</w:t>
      </w:r>
      <w:r w:rsidRPr="009A2412">
        <w:fldChar w:fldCharType="end"/>
      </w:r>
      <w:r w:rsidRPr="009A2412">
        <w:t xml:space="preserve">. </w:t>
      </w:r>
    </w:p>
    <w:p w14:paraId="4E4465B3" w14:textId="77777777" w:rsidR="005A6261" w:rsidRPr="009A2412" w:rsidRDefault="005A6261" w:rsidP="00B3039C"/>
    <w:p w14:paraId="4178D7CF" w14:textId="7D5A0495" w:rsidR="00900B0A" w:rsidRPr="00900B0A" w:rsidRDefault="00900B0A" w:rsidP="00900B0A">
      <w:pPr>
        <w:pStyle w:val="Formatvorlage2doggy"/>
      </w:pPr>
      <w:bookmarkStart w:id="16" w:name="_Toc84407275"/>
      <w:bookmarkStart w:id="17" w:name="_Toc84407366"/>
      <w:bookmarkStart w:id="18" w:name="_Toc84407407"/>
      <w:bookmarkStart w:id="19" w:name="_Toc84413176"/>
      <w:r w:rsidRPr="00900B0A">
        <w:t xml:space="preserve">Tabelle </w:t>
      </w:r>
      <w:r w:rsidR="004952BF">
        <w:fldChar w:fldCharType="begin"/>
      </w:r>
      <w:r w:rsidR="004952BF">
        <w:instrText xml:space="preserve"> SE</w:instrText>
      </w:r>
      <w:r w:rsidR="004952BF">
        <w:instrText xml:space="preserve">Q Tabelle \* ARABIC </w:instrText>
      </w:r>
      <w:r w:rsidR="004952BF">
        <w:fldChar w:fldCharType="separate"/>
      </w:r>
      <w:r w:rsidR="00217252">
        <w:rPr>
          <w:noProof/>
        </w:rPr>
        <w:t>1</w:t>
      </w:r>
      <w:r w:rsidR="004952BF">
        <w:rPr>
          <w:noProof/>
        </w:rPr>
        <w:fldChar w:fldCharType="end"/>
      </w:r>
      <w:r w:rsidRPr="00900B0A">
        <w:t>: Prätherapeutisches TNM Staging</w:t>
      </w:r>
      <w:r>
        <w:t xml:space="preserve"> </w:t>
      </w:r>
      <w:r w:rsidRPr="009A2412">
        <w:fldChar w:fldCharType="begin">
          <w:fldData xml:space="preserve">PEVuZE5vdGU+PENpdGU+PEF1dGhvcj5EYXNndXB0YTwvQXV0aG9yPjxZZWFyPjIwMTY8L1llYXI+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</w:fldData>
        </w:fldChar>
      </w:r>
      <w:r>
        <w:instrText xml:space="preserve"> ADDIN EN.CITE </w:instrText>
      </w:r>
      <w:r>
        <w:fldChar w:fldCharType="begin">
          <w:fldData xml:space="preserve">PEVuZE5vdGU+PENpdGU+PEF1dGhvcj5EYXNndXB0YTwvQXV0aG9yPjxZZWFyPjIwMTY8L1llYXI+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</w:fldData>
        </w:fldChar>
      </w:r>
      <w:r>
        <w:instrText xml:space="preserve"> ADDIN EN.CITE.DATA </w:instrText>
      </w:r>
      <w:r>
        <w:fldChar w:fldCharType="end"/>
      </w:r>
      <w:r w:rsidRPr="009A2412">
        <w:fldChar w:fldCharType="separate"/>
      </w:r>
      <w:r>
        <w:rPr>
          <w:noProof/>
        </w:rPr>
        <w:t>(</w:t>
      </w:r>
      <w:hyperlink w:anchor="_ENREF_34" w:tooltip="Dasgupta, 2016 #223" w:history="1">
        <w:r w:rsidR="00764178" w:rsidRPr="00764178">
          <w:rPr>
            <w:rStyle w:val="Hyperlink"/>
          </w:rPr>
          <w:t>Dasgupta et al., 2016</w:t>
        </w:r>
      </w:hyperlink>
      <w:r>
        <w:rPr>
          <w:noProof/>
        </w:rPr>
        <w:t xml:space="preserve">, </w:t>
      </w:r>
      <w:hyperlink w:anchor="_ENREF_56" w:tooltip="Gurria, 2018 #275" w:history="1">
        <w:r w:rsidR="00764178" w:rsidRPr="00764178">
          <w:rPr>
            <w:rStyle w:val="Hyperlink"/>
          </w:rPr>
          <w:t>Gurria and Dasgupta, 2018</w:t>
        </w:r>
      </w:hyperlink>
      <w:r>
        <w:rPr>
          <w:noProof/>
        </w:rPr>
        <w:t>)</w:t>
      </w:r>
      <w:bookmarkEnd w:id="16"/>
      <w:bookmarkEnd w:id="17"/>
      <w:bookmarkEnd w:id="18"/>
      <w:bookmarkEnd w:id="19"/>
      <w:r w:rsidRPr="009A2412">
        <w:fldChar w:fldCharType="end"/>
      </w:r>
    </w:p>
    <w:tbl>
      <w:tblPr>
        <w:tblStyle w:val="EinfacheTabelle2"/>
        <w:tblW w:w="8908" w:type="dxa"/>
        <w:tblLook w:val="04A0" w:firstRow="1" w:lastRow="0" w:firstColumn="1" w:lastColumn="0" w:noHBand="0" w:noVBand="1"/>
      </w:tblPr>
      <w:tblGrid>
        <w:gridCol w:w="776"/>
        <w:gridCol w:w="3510"/>
        <w:gridCol w:w="1243"/>
        <w:gridCol w:w="1108"/>
        <w:gridCol w:w="1761"/>
        <w:gridCol w:w="510"/>
      </w:tblGrid>
      <w:tr w:rsidR="005A6261" w14:paraId="69D7BCF2" w14:textId="77777777" w:rsidTr="005C6D72">
        <w:trPr>
          <w:cnfStyle w:val="100000000000" w:firstRow="1" w:lastRow="0" w:firstColumn="0" w:lastColumn="0" w:oddVBand="0" w:evenVBand="0" w:oddHBand="0"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776" w:type="dxa"/>
          </w:tcPr>
          <w:p w14:paraId="284D0BDE" w14:textId="77777777" w:rsidR="005A6261" w:rsidRPr="005D4B56" w:rsidRDefault="005A6261" w:rsidP="00B3039C">
            <w:r w:rsidRPr="005D4B56">
              <w:t>Stage</w:t>
            </w:r>
          </w:p>
        </w:tc>
        <w:tc>
          <w:tcPr>
            <w:tcW w:w="3510" w:type="dxa"/>
          </w:tcPr>
          <w:p w14:paraId="2ECD06C9" w14:textId="77777777" w:rsidR="005A6261" w:rsidRPr="005D4B56" w:rsidRDefault="005A6261" w:rsidP="00B3039C">
            <w:pPr>
              <w:cnfStyle w:val="100000000000" w:firstRow="1" w:lastRow="0" w:firstColumn="0" w:lastColumn="0" w:oddVBand="0" w:evenVBand="0" w:oddHBand="0" w:evenHBand="0" w:firstRowFirstColumn="0" w:firstRowLastColumn="0" w:lastRowFirstColumn="0" w:lastRowLastColumn="0"/>
            </w:pPr>
            <w:r w:rsidRPr="005D4B56">
              <w:t>Lokalisation</w:t>
            </w:r>
          </w:p>
        </w:tc>
        <w:tc>
          <w:tcPr>
            <w:tcW w:w="1243" w:type="dxa"/>
          </w:tcPr>
          <w:p w14:paraId="0A8A1D45" w14:textId="77777777" w:rsidR="005A6261" w:rsidRPr="005D4B56" w:rsidRDefault="005A6261" w:rsidP="00B3039C">
            <w:pPr>
              <w:cnfStyle w:val="100000000000" w:firstRow="1" w:lastRow="0" w:firstColumn="0" w:lastColumn="0" w:oddVBand="0" w:evenVBand="0" w:oddHBand="0" w:evenHBand="0" w:firstRowFirstColumn="0" w:firstRowLastColumn="0" w:lastRowFirstColumn="0" w:lastRowLastColumn="0"/>
            </w:pPr>
            <w:r w:rsidRPr="005D4B56">
              <w:t>T</w:t>
            </w:r>
          </w:p>
        </w:tc>
        <w:tc>
          <w:tcPr>
            <w:tcW w:w="1108" w:type="dxa"/>
          </w:tcPr>
          <w:p w14:paraId="6F91A825" w14:textId="77777777" w:rsidR="005A6261" w:rsidRPr="005D4B56" w:rsidRDefault="005A6261" w:rsidP="00B3039C">
            <w:pPr>
              <w:cnfStyle w:val="100000000000" w:firstRow="1" w:lastRow="0" w:firstColumn="0" w:lastColumn="0" w:oddVBand="0" w:evenVBand="0" w:oddHBand="0" w:evenHBand="0" w:firstRowFirstColumn="0" w:firstRowLastColumn="0" w:lastRowFirstColumn="0" w:lastRowLastColumn="0"/>
            </w:pPr>
            <w:r w:rsidRPr="005D4B56">
              <w:t>Größe</w:t>
            </w:r>
          </w:p>
        </w:tc>
        <w:tc>
          <w:tcPr>
            <w:tcW w:w="1761" w:type="dxa"/>
          </w:tcPr>
          <w:p w14:paraId="41EC899B" w14:textId="77777777" w:rsidR="005A6261" w:rsidRPr="005D4B56" w:rsidRDefault="005A6261" w:rsidP="00B3039C">
            <w:pPr>
              <w:cnfStyle w:val="100000000000" w:firstRow="1" w:lastRow="0" w:firstColumn="0" w:lastColumn="0" w:oddVBand="0" w:evenVBand="0" w:oddHBand="0" w:evenHBand="0" w:firstRowFirstColumn="0" w:firstRowLastColumn="0" w:lastRowFirstColumn="0" w:lastRowLastColumn="0"/>
            </w:pPr>
            <w:r w:rsidRPr="005D4B56">
              <w:t>N</w:t>
            </w:r>
          </w:p>
        </w:tc>
        <w:tc>
          <w:tcPr>
            <w:tcW w:w="510" w:type="dxa"/>
          </w:tcPr>
          <w:p w14:paraId="2A67C405" w14:textId="77777777" w:rsidR="005A6261" w:rsidRPr="005D4B56" w:rsidRDefault="005A6261" w:rsidP="00B3039C">
            <w:pPr>
              <w:cnfStyle w:val="100000000000" w:firstRow="1" w:lastRow="0" w:firstColumn="0" w:lastColumn="0" w:oddVBand="0" w:evenVBand="0" w:oddHBand="0" w:evenHBand="0" w:firstRowFirstColumn="0" w:firstRowLastColumn="0" w:lastRowFirstColumn="0" w:lastRowLastColumn="0"/>
            </w:pPr>
            <w:r>
              <w:t>M</w:t>
            </w:r>
          </w:p>
        </w:tc>
      </w:tr>
      <w:tr w:rsidR="005A6261" w14:paraId="01320AD7" w14:textId="77777777" w:rsidTr="005C6D72">
        <w:trPr>
          <w:cnfStyle w:val="000000100000" w:firstRow="0" w:lastRow="0" w:firstColumn="0" w:lastColumn="0" w:oddVBand="0" w:evenVBand="0" w:oddHBand="1" w:evenHBand="0" w:firstRowFirstColumn="0" w:firstRowLastColumn="0" w:lastRowFirstColumn="0" w:lastRowLastColumn="0"/>
          <w:trHeight w:val="763"/>
        </w:trPr>
        <w:tc>
          <w:tcPr>
            <w:cnfStyle w:val="001000000000" w:firstRow="0" w:lastRow="0" w:firstColumn="1" w:lastColumn="0" w:oddVBand="0" w:evenVBand="0" w:oddHBand="0" w:evenHBand="0" w:firstRowFirstColumn="0" w:firstRowLastColumn="0" w:lastRowFirstColumn="0" w:lastRowLastColumn="0"/>
            <w:tcW w:w="776" w:type="dxa"/>
          </w:tcPr>
          <w:p w14:paraId="1478748C" w14:textId="77777777" w:rsidR="005A6261" w:rsidRPr="005D4B56" w:rsidRDefault="005A6261" w:rsidP="00B3039C">
            <w:r w:rsidRPr="005D4B56">
              <w:t>1</w:t>
            </w:r>
          </w:p>
        </w:tc>
        <w:tc>
          <w:tcPr>
            <w:tcW w:w="3510" w:type="dxa"/>
          </w:tcPr>
          <w:p w14:paraId="6C1BD029" w14:textId="73332A95" w:rsidR="005A6261" w:rsidRPr="005D4B56" w:rsidRDefault="005A6261" w:rsidP="005C6D72">
            <w:pPr>
              <w:jc w:val="left"/>
              <w:cnfStyle w:val="000000100000" w:firstRow="0" w:lastRow="0" w:firstColumn="0" w:lastColumn="0" w:oddVBand="0" w:evenVBand="0" w:oddHBand="1" w:evenHBand="0" w:firstRowFirstColumn="0" w:firstRowLastColumn="0" w:lastRowFirstColumn="0" w:lastRowLastColumn="0"/>
            </w:pPr>
            <w:r w:rsidRPr="005D4B56">
              <w:t>Orbita</w:t>
            </w:r>
            <w:r>
              <w:t>,</w:t>
            </w:r>
            <w:r w:rsidRPr="005D4B56">
              <w:t xml:space="preserve"> Kopf/Hals (</w:t>
            </w:r>
            <w:r>
              <w:t xml:space="preserve">nicht </w:t>
            </w:r>
            <w:r w:rsidRPr="005D4B56">
              <w:t>parame</w:t>
            </w:r>
            <w:r w:rsidR="007552C2">
              <w:softHyphen/>
            </w:r>
            <w:r w:rsidRPr="005D4B56">
              <w:t>ningeal)</w:t>
            </w:r>
            <w:r>
              <w:t>,</w:t>
            </w:r>
            <w:r w:rsidRPr="005D4B56">
              <w:t xml:space="preserve"> urogenital</w:t>
            </w:r>
            <w:r>
              <w:t xml:space="preserve"> (nicht </w:t>
            </w:r>
            <w:r w:rsidRPr="005D4B56">
              <w:t>Blase</w:t>
            </w:r>
            <w:r>
              <w:t>/</w:t>
            </w:r>
            <w:r w:rsidR="007552C2">
              <w:t xml:space="preserve"> </w:t>
            </w:r>
            <w:r w:rsidRPr="005D4B56">
              <w:t>Prostata</w:t>
            </w:r>
            <w:r>
              <w:t>), Galle</w:t>
            </w:r>
            <w:r w:rsidR="007552C2">
              <w:t>n</w:t>
            </w:r>
            <w:r>
              <w:t>wege/Leber</w:t>
            </w:r>
          </w:p>
        </w:tc>
        <w:tc>
          <w:tcPr>
            <w:tcW w:w="1243" w:type="dxa"/>
          </w:tcPr>
          <w:p w14:paraId="020DA2AB" w14:textId="77777777" w:rsidR="005A6261" w:rsidRPr="005D4B56" w:rsidRDefault="005A6261" w:rsidP="005C6D72">
            <w:pPr>
              <w:jc w:val="left"/>
              <w:cnfStyle w:val="000000100000" w:firstRow="0" w:lastRow="0" w:firstColumn="0" w:lastColumn="0" w:oddVBand="0" w:evenVBand="0" w:oddHBand="1" w:evenHBand="0" w:firstRowFirstColumn="0" w:firstRowLastColumn="0" w:lastRowFirstColumn="0" w:lastRowLastColumn="0"/>
            </w:pPr>
            <w:r w:rsidRPr="005D4B56">
              <w:t>T</w:t>
            </w:r>
            <w:r w:rsidRPr="005D4B56">
              <w:rPr>
                <w:vertAlign w:val="subscript"/>
              </w:rPr>
              <w:t>1</w:t>
            </w:r>
            <w:r w:rsidRPr="005D4B56">
              <w:t xml:space="preserve"> oder T</w:t>
            </w:r>
            <w:r w:rsidRPr="005D4B56">
              <w:rPr>
                <w:vertAlign w:val="subscript"/>
              </w:rPr>
              <w:t>2</w:t>
            </w:r>
          </w:p>
        </w:tc>
        <w:tc>
          <w:tcPr>
            <w:tcW w:w="1108" w:type="dxa"/>
          </w:tcPr>
          <w:p w14:paraId="602631A4" w14:textId="77777777" w:rsidR="005A6261" w:rsidRPr="005D4B56" w:rsidRDefault="005A6261" w:rsidP="005C6D72">
            <w:pPr>
              <w:jc w:val="left"/>
              <w:cnfStyle w:val="000000100000" w:firstRow="0" w:lastRow="0" w:firstColumn="0" w:lastColumn="0" w:oddVBand="0" w:evenVBand="0" w:oddHBand="1" w:evenHBand="0" w:firstRowFirstColumn="0" w:firstRowLastColumn="0" w:lastRowFirstColumn="0" w:lastRowLastColumn="0"/>
            </w:pPr>
            <w:r w:rsidRPr="005D4B56">
              <w:t xml:space="preserve">a oder b </w:t>
            </w:r>
          </w:p>
        </w:tc>
        <w:tc>
          <w:tcPr>
            <w:tcW w:w="1761" w:type="dxa"/>
          </w:tcPr>
          <w:p w14:paraId="344B5146" w14:textId="77777777" w:rsidR="005A6261" w:rsidRPr="005D4B56" w:rsidRDefault="005A6261" w:rsidP="005C6D72">
            <w:pPr>
              <w:jc w:val="left"/>
              <w:cnfStyle w:val="000000100000" w:firstRow="0" w:lastRow="0" w:firstColumn="0" w:lastColumn="0" w:oddVBand="0" w:evenVBand="0" w:oddHBand="1" w:evenHBand="0" w:firstRowFirstColumn="0" w:firstRowLastColumn="0" w:lastRowFirstColumn="0" w:lastRowLastColumn="0"/>
            </w:pPr>
            <w:r w:rsidRPr="005D4B56">
              <w:t>N</w:t>
            </w:r>
            <w:r w:rsidRPr="005D4B56">
              <w:rPr>
                <w:vertAlign w:val="subscript"/>
              </w:rPr>
              <w:t>0</w:t>
            </w:r>
            <w:r w:rsidRPr="005D4B56">
              <w:t>, N</w:t>
            </w:r>
            <w:r w:rsidRPr="005D4B56">
              <w:rPr>
                <w:vertAlign w:val="subscript"/>
              </w:rPr>
              <w:t>1</w:t>
            </w:r>
            <w:r w:rsidRPr="005D4B56">
              <w:t xml:space="preserve"> oder N</w:t>
            </w:r>
            <w:r w:rsidRPr="005D4B56">
              <w:rPr>
                <w:vertAlign w:val="subscript"/>
              </w:rPr>
              <w:t>X</w:t>
            </w:r>
          </w:p>
        </w:tc>
        <w:tc>
          <w:tcPr>
            <w:tcW w:w="510" w:type="dxa"/>
          </w:tcPr>
          <w:p w14:paraId="4879BC1A" w14:textId="77777777" w:rsidR="005A6261" w:rsidRPr="005D4B56" w:rsidRDefault="005A6261" w:rsidP="005C6D72">
            <w:pPr>
              <w:jc w:val="left"/>
              <w:cnfStyle w:val="000000100000" w:firstRow="0" w:lastRow="0" w:firstColumn="0" w:lastColumn="0" w:oddVBand="0" w:evenVBand="0" w:oddHBand="1" w:evenHBand="0" w:firstRowFirstColumn="0" w:firstRowLastColumn="0" w:lastRowFirstColumn="0" w:lastRowLastColumn="0"/>
            </w:pPr>
            <w:r>
              <w:t>M</w:t>
            </w:r>
            <w:r w:rsidRPr="00897692">
              <w:rPr>
                <w:vertAlign w:val="subscript"/>
              </w:rPr>
              <w:t>0</w:t>
            </w:r>
          </w:p>
        </w:tc>
      </w:tr>
      <w:tr w:rsidR="005A6261" w14:paraId="7E574A53" w14:textId="77777777" w:rsidTr="005C6D72">
        <w:trPr>
          <w:trHeight w:val="673"/>
        </w:trPr>
        <w:tc>
          <w:tcPr>
            <w:cnfStyle w:val="001000000000" w:firstRow="0" w:lastRow="0" w:firstColumn="1" w:lastColumn="0" w:oddVBand="0" w:evenVBand="0" w:oddHBand="0" w:evenHBand="0" w:firstRowFirstColumn="0" w:firstRowLastColumn="0" w:lastRowFirstColumn="0" w:lastRowLastColumn="0"/>
            <w:tcW w:w="776" w:type="dxa"/>
          </w:tcPr>
          <w:p w14:paraId="77D681F7" w14:textId="77777777" w:rsidR="005A6261" w:rsidRPr="005D4B56" w:rsidRDefault="005A6261" w:rsidP="00B3039C">
            <w:r>
              <w:t>2</w:t>
            </w:r>
          </w:p>
        </w:tc>
        <w:tc>
          <w:tcPr>
            <w:tcW w:w="3510" w:type="dxa"/>
          </w:tcPr>
          <w:p w14:paraId="7B44D2D8" w14:textId="2D370FB9" w:rsidR="005A6261" w:rsidRPr="005D4B56" w:rsidRDefault="005A6261" w:rsidP="005C6D72">
            <w:pPr>
              <w:jc w:val="left"/>
              <w:cnfStyle w:val="000000000000" w:firstRow="0" w:lastRow="0" w:firstColumn="0" w:lastColumn="0" w:oddVBand="0" w:evenVBand="0" w:oddHBand="0" w:evenHBand="0" w:firstRowFirstColumn="0" w:firstRowLastColumn="0" w:lastRowFirstColumn="0" w:lastRowLastColumn="0"/>
            </w:pPr>
            <w:r>
              <w:t>Blase/Prostata, Extremitäten, Kopf parameningeal, andere, au</w:t>
            </w:r>
            <w:r w:rsidR="007552C2">
              <w:softHyphen/>
            </w:r>
            <w:r>
              <w:t>ßer Gallenwege/Leber</w:t>
            </w:r>
          </w:p>
        </w:tc>
        <w:tc>
          <w:tcPr>
            <w:tcW w:w="1243" w:type="dxa"/>
          </w:tcPr>
          <w:p w14:paraId="1A59A66D" w14:textId="77777777" w:rsidR="005A6261" w:rsidRPr="005D4B56" w:rsidRDefault="005A6261" w:rsidP="005C6D72">
            <w:pPr>
              <w:jc w:val="left"/>
              <w:cnfStyle w:val="000000000000" w:firstRow="0" w:lastRow="0" w:firstColumn="0" w:lastColumn="0" w:oddVBand="0" w:evenVBand="0" w:oddHBand="0" w:evenHBand="0" w:firstRowFirstColumn="0" w:firstRowLastColumn="0" w:lastRowFirstColumn="0" w:lastRowLastColumn="0"/>
            </w:pPr>
            <w:r>
              <w:t>T</w:t>
            </w:r>
            <w:r w:rsidRPr="005D4B56">
              <w:rPr>
                <w:vertAlign w:val="subscript"/>
              </w:rPr>
              <w:t>1</w:t>
            </w:r>
            <w:r>
              <w:t xml:space="preserve"> oder T</w:t>
            </w:r>
            <w:r w:rsidRPr="005D4B56">
              <w:rPr>
                <w:vertAlign w:val="subscript"/>
              </w:rPr>
              <w:t>2</w:t>
            </w:r>
          </w:p>
        </w:tc>
        <w:tc>
          <w:tcPr>
            <w:tcW w:w="1108" w:type="dxa"/>
          </w:tcPr>
          <w:p w14:paraId="7C52641C" w14:textId="77777777" w:rsidR="005A6261" w:rsidRPr="005D4B56" w:rsidRDefault="005A6261" w:rsidP="005C6D72">
            <w:pPr>
              <w:jc w:val="left"/>
              <w:cnfStyle w:val="000000000000" w:firstRow="0" w:lastRow="0" w:firstColumn="0" w:lastColumn="0" w:oddVBand="0" w:evenVBand="0" w:oddHBand="0" w:evenHBand="0" w:firstRowFirstColumn="0" w:firstRowLastColumn="0" w:lastRowFirstColumn="0" w:lastRowLastColumn="0"/>
            </w:pPr>
            <w:r>
              <w:t>a</w:t>
            </w:r>
          </w:p>
        </w:tc>
        <w:tc>
          <w:tcPr>
            <w:tcW w:w="1761" w:type="dxa"/>
          </w:tcPr>
          <w:p w14:paraId="7FD76F11" w14:textId="77777777" w:rsidR="005A6261" w:rsidRPr="005D4B56" w:rsidRDefault="005A6261" w:rsidP="005C6D72">
            <w:pPr>
              <w:jc w:val="left"/>
              <w:cnfStyle w:val="000000000000" w:firstRow="0" w:lastRow="0" w:firstColumn="0" w:lastColumn="0" w:oddVBand="0" w:evenVBand="0" w:oddHBand="0" w:evenHBand="0" w:firstRowFirstColumn="0" w:firstRowLastColumn="0" w:lastRowFirstColumn="0" w:lastRowLastColumn="0"/>
            </w:pPr>
            <w:r>
              <w:t>N</w:t>
            </w:r>
            <w:r w:rsidRPr="005D4B56">
              <w:rPr>
                <w:vertAlign w:val="subscript"/>
              </w:rPr>
              <w:t>0</w:t>
            </w:r>
            <w:r>
              <w:t xml:space="preserve"> oder N</w:t>
            </w:r>
            <w:r w:rsidRPr="005D4B56">
              <w:rPr>
                <w:vertAlign w:val="subscript"/>
              </w:rPr>
              <w:t>X</w:t>
            </w:r>
          </w:p>
        </w:tc>
        <w:tc>
          <w:tcPr>
            <w:tcW w:w="510" w:type="dxa"/>
          </w:tcPr>
          <w:p w14:paraId="06CCEAC5" w14:textId="77777777" w:rsidR="005A6261" w:rsidRDefault="005A6261" w:rsidP="005C6D72">
            <w:pPr>
              <w:jc w:val="left"/>
              <w:cnfStyle w:val="000000000000" w:firstRow="0" w:lastRow="0" w:firstColumn="0" w:lastColumn="0" w:oddVBand="0" w:evenVBand="0" w:oddHBand="0" w:evenHBand="0" w:firstRowFirstColumn="0" w:firstRowLastColumn="0" w:lastRowFirstColumn="0" w:lastRowLastColumn="0"/>
            </w:pPr>
            <w:r>
              <w:t>M</w:t>
            </w:r>
            <w:r w:rsidRPr="00897692">
              <w:rPr>
                <w:vertAlign w:val="subscript"/>
              </w:rPr>
              <w:t>0</w:t>
            </w:r>
          </w:p>
        </w:tc>
      </w:tr>
      <w:tr w:rsidR="005A6261" w14:paraId="17E5EA96" w14:textId="77777777" w:rsidTr="005C6D72">
        <w:trPr>
          <w:cnfStyle w:val="000000100000" w:firstRow="0" w:lastRow="0" w:firstColumn="0" w:lastColumn="0" w:oddVBand="0" w:evenVBand="0" w:oddHBand="1" w:evenHBand="0" w:firstRowFirstColumn="0" w:firstRowLastColumn="0" w:lastRowFirstColumn="0" w:lastRowLastColumn="0"/>
          <w:trHeight w:val="755"/>
        </w:trPr>
        <w:tc>
          <w:tcPr>
            <w:cnfStyle w:val="001000000000" w:firstRow="0" w:lastRow="0" w:firstColumn="1" w:lastColumn="0" w:oddVBand="0" w:evenVBand="0" w:oddHBand="0" w:evenHBand="0" w:firstRowFirstColumn="0" w:firstRowLastColumn="0" w:lastRowFirstColumn="0" w:lastRowLastColumn="0"/>
            <w:tcW w:w="776" w:type="dxa"/>
          </w:tcPr>
          <w:p w14:paraId="75CB4C48" w14:textId="77777777" w:rsidR="005A6261" w:rsidRPr="005D4B56" w:rsidRDefault="005A6261" w:rsidP="00B3039C">
            <w:r>
              <w:t>3</w:t>
            </w:r>
          </w:p>
        </w:tc>
        <w:tc>
          <w:tcPr>
            <w:tcW w:w="3510" w:type="dxa"/>
          </w:tcPr>
          <w:p w14:paraId="133A695C" w14:textId="1149F07B" w:rsidR="005A6261" w:rsidRPr="005D4B56" w:rsidRDefault="005A6261" w:rsidP="005C6D72">
            <w:pPr>
              <w:jc w:val="left"/>
              <w:cnfStyle w:val="000000100000" w:firstRow="0" w:lastRow="0" w:firstColumn="0" w:lastColumn="0" w:oddVBand="0" w:evenVBand="0" w:oddHBand="1" w:evenHBand="0" w:firstRowFirstColumn="0" w:firstRowLastColumn="0" w:lastRowFirstColumn="0" w:lastRowLastColumn="0"/>
            </w:pPr>
            <w:r>
              <w:t>Blase/Prostata, Extremitäten, Kopf parameningeal, andere, au</w:t>
            </w:r>
            <w:r w:rsidR="007552C2">
              <w:softHyphen/>
            </w:r>
            <w:r>
              <w:t>ßer Gallenwege/Leber</w:t>
            </w:r>
          </w:p>
        </w:tc>
        <w:tc>
          <w:tcPr>
            <w:tcW w:w="1243" w:type="dxa"/>
          </w:tcPr>
          <w:p w14:paraId="42E8A3FF" w14:textId="77777777" w:rsidR="005A6261" w:rsidRPr="005D4B56" w:rsidRDefault="005A6261" w:rsidP="005C6D72">
            <w:pPr>
              <w:jc w:val="left"/>
              <w:cnfStyle w:val="000000100000" w:firstRow="0" w:lastRow="0" w:firstColumn="0" w:lastColumn="0" w:oddVBand="0" w:evenVBand="0" w:oddHBand="1" w:evenHBand="0" w:firstRowFirstColumn="0" w:firstRowLastColumn="0" w:lastRowFirstColumn="0" w:lastRowLastColumn="0"/>
            </w:pPr>
            <w:r>
              <w:t>T</w:t>
            </w:r>
            <w:r w:rsidRPr="005D4B56">
              <w:rPr>
                <w:vertAlign w:val="subscript"/>
              </w:rPr>
              <w:t>1</w:t>
            </w:r>
            <w:r>
              <w:t xml:space="preserve"> oder T</w:t>
            </w:r>
            <w:r w:rsidRPr="005D4B56">
              <w:rPr>
                <w:vertAlign w:val="subscript"/>
              </w:rPr>
              <w:t>2</w:t>
            </w:r>
          </w:p>
        </w:tc>
        <w:tc>
          <w:tcPr>
            <w:tcW w:w="1108" w:type="dxa"/>
          </w:tcPr>
          <w:p w14:paraId="71E8429A" w14:textId="77777777" w:rsidR="005A6261" w:rsidRDefault="005A6261" w:rsidP="005C6D72">
            <w:pPr>
              <w:jc w:val="left"/>
              <w:cnfStyle w:val="000000100000" w:firstRow="0" w:lastRow="0" w:firstColumn="0" w:lastColumn="0" w:oddVBand="0" w:evenVBand="0" w:oddHBand="1" w:evenHBand="0" w:firstRowFirstColumn="0" w:firstRowLastColumn="0" w:lastRowFirstColumn="0" w:lastRowLastColumn="0"/>
            </w:pPr>
            <w:r>
              <w:t>a</w:t>
            </w:r>
          </w:p>
          <w:p w14:paraId="76500D65" w14:textId="77777777" w:rsidR="005A6261" w:rsidRPr="005D4B56" w:rsidRDefault="005A6261" w:rsidP="005C6D72">
            <w:pPr>
              <w:jc w:val="left"/>
              <w:cnfStyle w:val="000000100000" w:firstRow="0" w:lastRow="0" w:firstColumn="0" w:lastColumn="0" w:oddVBand="0" w:evenVBand="0" w:oddHBand="1" w:evenHBand="0" w:firstRowFirstColumn="0" w:firstRowLastColumn="0" w:lastRowFirstColumn="0" w:lastRowLastColumn="0"/>
            </w:pPr>
            <w:r>
              <w:t>b</w:t>
            </w:r>
          </w:p>
        </w:tc>
        <w:tc>
          <w:tcPr>
            <w:tcW w:w="1761" w:type="dxa"/>
          </w:tcPr>
          <w:p w14:paraId="781EDAD7" w14:textId="77777777" w:rsidR="005A6261" w:rsidRDefault="005A6261" w:rsidP="005C6D72">
            <w:pPr>
              <w:jc w:val="left"/>
              <w:cnfStyle w:val="000000100000" w:firstRow="0" w:lastRow="0" w:firstColumn="0" w:lastColumn="0" w:oddVBand="0" w:evenVBand="0" w:oddHBand="1" w:evenHBand="0" w:firstRowFirstColumn="0" w:firstRowLastColumn="0" w:lastRowFirstColumn="0" w:lastRowLastColumn="0"/>
              <w:rPr>
                <w:vertAlign w:val="subscript"/>
              </w:rPr>
            </w:pPr>
            <w:r>
              <w:t>N</w:t>
            </w:r>
            <w:r w:rsidRPr="005D4B56">
              <w:rPr>
                <w:vertAlign w:val="subscript"/>
              </w:rPr>
              <w:t>1</w:t>
            </w:r>
          </w:p>
          <w:p w14:paraId="52BE73BF" w14:textId="77777777" w:rsidR="005A6261" w:rsidRPr="005D4B56" w:rsidRDefault="005A6261" w:rsidP="005C6D72">
            <w:pPr>
              <w:jc w:val="left"/>
              <w:cnfStyle w:val="000000100000" w:firstRow="0" w:lastRow="0" w:firstColumn="0" w:lastColumn="0" w:oddVBand="0" w:evenVBand="0" w:oddHBand="1" w:evenHBand="0" w:firstRowFirstColumn="0" w:firstRowLastColumn="0" w:lastRowFirstColumn="0" w:lastRowLastColumn="0"/>
            </w:pPr>
            <w:r>
              <w:t>N</w:t>
            </w:r>
            <w:r w:rsidRPr="00897692">
              <w:rPr>
                <w:vertAlign w:val="subscript"/>
              </w:rPr>
              <w:t>0</w:t>
            </w:r>
            <w:r>
              <w:t>, N</w:t>
            </w:r>
            <w:r w:rsidRPr="00897692">
              <w:rPr>
                <w:vertAlign w:val="subscript"/>
              </w:rPr>
              <w:t>1</w:t>
            </w:r>
            <w:r>
              <w:t xml:space="preserve"> oder N</w:t>
            </w:r>
            <w:r w:rsidRPr="00897692">
              <w:rPr>
                <w:vertAlign w:val="subscript"/>
              </w:rPr>
              <w:t>X</w:t>
            </w:r>
          </w:p>
        </w:tc>
        <w:tc>
          <w:tcPr>
            <w:tcW w:w="510" w:type="dxa"/>
          </w:tcPr>
          <w:p w14:paraId="6F6B5A26" w14:textId="77777777" w:rsidR="005A6261" w:rsidRDefault="005A6261" w:rsidP="005C6D72">
            <w:pPr>
              <w:jc w:val="left"/>
              <w:cnfStyle w:val="000000100000" w:firstRow="0" w:lastRow="0" w:firstColumn="0" w:lastColumn="0" w:oddVBand="0" w:evenVBand="0" w:oddHBand="1" w:evenHBand="0" w:firstRowFirstColumn="0" w:firstRowLastColumn="0" w:lastRowFirstColumn="0" w:lastRowLastColumn="0"/>
              <w:rPr>
                <w:vertAlign w:val="subscript"/>
              </w:rPr>
            </w:pPr>
            <w:r>
              <w:t>M</w:t>
            </w:r>
            <w:r w:rsidRPr="00897692">
              <w:rPr>
                <w:vertAlign w:val="subscript"/>
              </w:rPr>
              <w:t>0</w:t>
            </w:r>
          </w:p>
          <w:p w14:paraId="046E5600" w14:textId="77777777" w:rsidR="005A6261" w:rsidRDefault="005A6261" w:rsidP="005C6D72">
            <w:pPr>
              <w:jc w:val="left"/>
              <w:cnfStyle w:val="000000100000" w:firstRow="0" w:lastRow="0" w:firstColumn="0" w:lastColumn="0" w:oddVBand="0" w:evenVBand="0" w:oddHBand="1" w:evenHBand="0" w:firstRowFirstColumn="0" w:firstRowLastColumn="0" w:lastRowFirstColumn="0" w:lastRowLastColumn="0"/>
            </w:pPr>
            <w:r>
              <w:t>M</w:t>
            </w:r>
            <w:r w:rsidRPr="00897692">
              <w:rPr>
                <w:vertAlign w:val="subscript"/>
              </w:rPr>
              <w:t>0</w:t>
            </w:r>
          </w:p>
        </w:tc>
      </w:tr>
      <w:tr w:rsidR="005A6261" w14:paraId="1621F5CA" w14:textId="77777777" w:rsidTr="005C6D72">
        <w:trPr>
          <w:trHeight w:val="254"/>
        </w:trPr>
        <w:tc>
          <w:tcPr>
            <w:cnfStyle w:val="001000000000" w:firstRow="0" w:lastRow="0" w:firstColumn="1" w:lastColumn="0" w:oddVBand="0" w:evenVBand="0" w:oddHBand="0" w:evenHBand="0" w:firstRowFirstColumn="0" w:firstRowLastColumn="0" w:lastRowFirstColumn="0" w:lastRowLastColumn="0"/>
            <w:tcW w:w="776" w:type="dxa"/>
          </w:tcPr>
          <w:p w14:paraId="6A6532E3" w14:textId="77777777" w:rsidR="005A6261" w:rsidRDefault="005A6261" w:rsidP="00B3039C">
            <w:r>
              <w:t>4</w:t>
            </w:r>
          </w:p>
        </w:tc>
        <w:tc>
          <w:tcPr>
            <w:tcW w:w="3510" w:type="dxa"/>
          </w:tcPr>
          <w:p w14:paraId="475E29B9" w14:textId="77777777" w:rsidR="005A6261" w:rsidRDefault="005A6261" w:rsidP="005C6D72">
            <w:pPr>
              <w:jc w:val="left"/>
              <w:cnfStyle w:val="000000000000" w:firstRow="0" w:lastRow="0" w:firstColumn="0" w:lastColumn="0" w:oddVBand="0" w:evenVBand="0" w:oddHBand="0" w:evenHBand="0" w:firstRowFirstColumn="0" w:firstRowLastColumn="0" w:lastRowFirstColumn="0" w:lastRowLastColumn="0"/>
            </w:pPr>
            <w:r>
              <w:t>alle</w:t>
            </w:r>
          </w:p>
        </w:tc>
        <w:tc>
          <w:tcPr>
            <w:tcW w:w="1243" w:type="dxa"/>
          </w:tcPr>
          <w:p w14:paraId="02737055" w14:textId="77777777" w:rsidR="005A6261" w:rsidRDefault="005A6261" w:rsidP="005C6D72">
            <w:pPr>
              <w:jc w:val="left"/>
              <w:cnfStyle w:val="000000000000" w:firstRow="0" w:lastRow="0" w:firstColumn="0" w:lastColumn="0" w:oddVBand="0" w:evenVBand="0" w:oddHBand="0" w:evenHBand="0" w:firstRowFirstColumn="0" w:firstRowLastColumn="0" w:lastRowFirstColumn="0" w:lastRowLastColumn="0"/>
            </w:pPr>
            <w:r>
              <w:t>T</w:t>
            </w:r>
            <w:r w:rsidRPr="005D4B56">
              <w:rPr>
                <w:vertAlign w:val="subscript"/>
              </w:rPr>
              <w:t>1</w:t>
            </w:r>
            <w:r>
              <w:t xml:space="preserve"> oder T</w:t>
            </w:r>
            <w:r w:rsidRPr="005D4B56">
              <w:rPr>
                <w:vertAlign w:val="subscript"/>
              </w:rPr>
              <w:t>2</w:t>
            </w:r>
          </w:p>
        </w:tc>
        <w:tc>
          <w:tcPr>
            <w:tcW w:w="1108" w:type="dxa"/>
          </w:tcPr>
          <w:p w14:paraId="21A9235B" w14:textId="77777777" w:rsidR="005A6261" w:rsidRDefault="005A6261" w:rsidP="005C6D72">
            <w:pPr>
              <w:jc w:val="left"/>
              <w:cnfStyle w:val="000000000000" w:firstRow="0" w:lastRow="0" w:firstColumn="0" w:lastColumn="0" w:oddVBand="0" w:evenVBand="0" w:oddHBand="0" w:evenHBand="0" w:firstRowFirstColumn="0" w:firstRowLastColumn="0" w:lastRowFirstColumn="0" w:lastRowLastColumn="0"/>
            </w:pPr>
            <w:r>
              <w:t>a oder b</w:t>
            </w:r>
          </w:p>
        </w:tc>
        <w:tc>
          <w:tcPr>
            <w:tcW w:w="1761" w:type="dxa"/>
          </w:tcPr>
          <w:p w14:paraId="70BE0F8F" w14:textId="77777777" w:rsidR="005A6261" w:rsidRDefault="005A6261" w:rsidP="005C6D72">
            <w:pPr>
              <w:jc w:val="left"/>
              <w:cnfStyle w:val="000000000000" w:firstRow="0" w:lastRow="0" w:firstColumn="0" w:lastColumn="0" w:oddVBand="0" w:evenVBand="0" w:oddHBand="0" w:evenHBand="0" w:firstRowFirstColumn="0" w:firstRowLastColumn="0" w:lastRowFirstColumn="0" w:lastRowLastColumn="0"/>
            </w:pPr>
            <w:r>
              <w:t>N</w:t>
            </w:r>
            <w:r w:rsidRPr="005D4B56">
              <w:rPr>
                <w:vertAlign w:val="subscript"/>
              </w:rPr>
              <w:t>0</w:t>
            </w:r>
            <w:r>
              <w:t xml:space="preserve"> oder N</w:t>
            </w:r>
            <w:r w:rsidRPr="005D4B56">
              <w:rPr>
                <w:vertAlign w:val="subscript"/>
              </w:rPr>
              <w:t>1</w:t>
            </w:r>
          </w:p>
        </w:tc>
        <w:tc>
          <w:tcPr>
            <w:tcW w:w="510" w:type="dxa"/>
          </w:tcPr>
          <w:p w14:paraId="4667C5F4" w14:textId="77777777" w:rsidR="005A6261" w:rsidRDefault="005A6261" w:rsidP="005C6D72">
            <w:pPr>
              <w:jc w:val="left"/>
              <w:cnfStyle w:val="000000000000" w:firstRow="0" w:lastRow="0" w:firstColumn="0" w:lastColumn="0" w:oddVBand="0" w:evenVBand="0" w:oddHBand="0" w:evenHBand="0" w:firstRowFirstColumn="0" w:firstRowLastColumn="0" w:lastRowFirstColumn="0" w:lastRowLastColumn="0"/>
            </w:pPr>
            <w:r>
              <w:t>M</w:t>
            </w:r>
            <w:r w:rsidRPr="00897692">
              <w:rPr>
                <w:vertAlign w:val="subscript"/>
              </w:rPr>
              <w:t>1</w:t>
            </w:r>
          </w:p>
        </w:tc>
      </w:tr>
      <w:tr w:rsidR="005A6261" w14:paraId="180A5FC3" w14:textId="77777777" w:rsidTr="005C6D72">
        <w:trPr>
          <w:cnfStyle w:val="000000100000" w:firstRow="0" w:lastRow="0" w:firstColumn="0" w:lastColumn="0" w:oddVBand="0" w:evenVBand="0" w:oddHBand="1" w:evenHBand="0" w:firstRowFirstColumn="0" w:firstRowLastColumn="0" w:lastRowFirstColumn="0" w:lastRowLastColumn="0"/>
          <w:trHeight w:val="557"/>
        </w:trPr>
        <w:tc>
          <w:tcPr>
            <w:cnfStyle w:val="001000000000" w:firstRow="0" w:lastRow="0" w:firstColumn="1" w:lastColumn="0" w:oddVBand="0" w:evenVBand="0" w:oddHBand="0" w:evenHBand="0" w:firstRowFirstColumn="0" w:firstRowLastColumn="0" w:lastRowFirstColumn="0" w:lastRowLastColumn="0"/>
            <w:tcW w:w="8908" w:type="dxa"/>
            <w:gridSpan w:val="6"/>
          </w:tcPr>
          <w:p w14:paraId="2FDEF92F" w14:textId="65E2D7E4" w:rsidR="005A6261" w:rsidRPr="005C6D72" w:rsidRDefault="005A6261" w:rsidP="00B3039C">
            <w:pPr>
              <w:rPr>
                <w:b w:val="0"/>
                <w:bCs w:val="0"/>
              </w:rPr>
            </w:pPr>
            <w:r w:rsidRPr="005C6D72">
              <w:rPr>
                <w:b w:val="0"/>
              </w:rPr>
              <w:t>T</w:t>
            </w:r>
            <w:r w:rsidRPr="005C6D72">
              <w:rPr>
                <w:b w:val="0"/>
                <w:vertAlign w:val="subscript"/>
              </w:rPr>
              <w:t>1</w:t>
            </w:r>
            <w:r w:rsidRPr="005C6D72">
              <w:rPr>
                <w:b w:val="0"/>
              </w:rPr>
              <w:t>: Tumor beschränkt auf Ursprungsgewebe, T</w:t>
            </w:r>
            <w:r w:rsidRPr="005C6D72">
              <w:rPr>
                <w:b w:val="0"/>
                <w:vertAlign w:val="subscript"/>
              </w:rPr>
              <w:t>2</w:t>
            </w:r>
            <w:r w:rsidRPr="005C6D72">
              <w:rPr>
                <w:b w:val="0"/>
              </w:rPr>
              <w:t xml:space="preserve">: Tumorausbreitung und/oder -fixierung in Nachbargewebe; a) </w:t>
            </w:r>
            <w:r w:rsidRPr="005C6D72">
              <w:rPr>
                <w:rFonts w:cs="Times New Roman"/>
                <w:b w:val="0"/>
              </w:rPr>
              <w:t>≤</w:t>
            </w:r>
            <w:r w:rsidRPr="005C6D72">
              <w:rPr>
                <w:b w:val="0"/>
              </w:rPr>
              <w:t>5cm im Durchmesser, b) &gt;5cm im Durchmesser; N</w:t>
            </w:r>
            <w:r w:rsidRPr="005C6D72">
              <w:rPr>
                <w:b w:val="0"/>
                <w:vertAlign w:val="subscript"/>
              </w:rPr>
              <w:t>0</w:t>
            </w:r>
            <w:r w:rsidRPr="005C6D72">
              <w:rPr>
                <w:b w:val="0"/>
              </w:rPr>
              <w:t>: regionale Lymphknoten nicht involviert, N</w:t>
            </w:r>
            <w:r w:rsidRPr="005C6D72">
              <w:rPr>
                <w:b w:val="0"/>
                <w:vertAlign w:val="subscript"/>
              </w:rPr>
              <w:t>1</w:t>
            </w:r>
            <w:r w:rsidRPr="005C6D72">
              <w:rPr>
                <w:b w:val="0"/>
              </w:rPr>
              <w:t>: regionale Lymphknoten involviert, N</w:t>
            </w:r>
            <w:r w:rsidRPr="005C6D72">
              <w:rPr>
                <w:b w:val="0"/>
                <w:vertAlign w:val="subscript"/>
              </w:rPr>
              <w:t>X</w:t>
            </w:r>
            <w:r w:rsidRPr="005C6D72">
              <w:rPr>
                <w:b w:val="0"/>
              </w:rPr>
              <w:t>: Status der regi</w:t>
            </w:r>
            <w:r w:rsidR="007552C2">
              <w:rPr>
                <w:b w:val="0"/>
              </w:rPr>
              <w:softHyphen/>
            </w:r>
            <w:r w:rsidRPr="005C6D72">
              <w:rPr>
                <w:b w:val="0"/>
              </w:rPr>
              <w:t>onalen Lymphknoten unbekannt; M</w:t>
            </w:r>
            <w:r w:rsidRPr="005C6D72">
              <w:rPr>
                <w:b w:val="0"/>
                <w:vertAlign w:val="subscript"/>
              </w:rPr>
              <w:t>0</w:t>
            </w:r>
            <w:r w:rsidRPr="005C6D72">
              <w:rPr>
                <w:b w:val="0"/>
              </w:rPr>
              <w:t>: keine Fernmetastasen, M</w:t>
            </w:r>
            <w:r w:rsidRPr="005C6D72">
              <w:rPr>
                <w:b w:val="0"/>
                <w:vertAlign w:val="subscript"/>
              </w:rPr>
              <w:t>1</w:t>
            </w:r>
            <w:r w:rsidRPr="005C6D72">
              <w:rPr>
                <w:b w:val="0"/>
              </w:rPr>
              <w:t>: Fernmetastasen vorhan</w:t>
            </w:r>
            <w:r w:rsidR="007552C2">
              <w:rPr>
                <w:b w:val="0"/>
              </w:rPr>
              <w:softHyphen/>
            </w:r>
            <w:r w:rsidRPr="005C6D72">
              <w:rPr>
                <w:b w:val="0"/>
              </w:rPr>
              <w:t>den</w:t>
            </w:r>
            <w:r w:rsidR="005C6D72">
              <w:rPr>
                <w:b w:val="0"/>
              </w:rPr>
              <w:t>.</w:t>
            </w:r>
          </w:p>
        </w:tc>
      </w:tr>
    </w:tbl>
    <w:p w14:paraId="3A1CE910" w14:textId="77777777" w:rsidR="00151E56" w:rsidRDefault="00151E56" w:rsidP="00B3039C"/>
    <w:p w14:paraId="1B612B13" w14:textId="01F099C2" w:rsidR="005A6261" w:rsidRPr="009A2412" w:rsidRDefault="005A6261" w:rsidP="00B3039C">
      <w:r w:rsidRPr="009A2412">
        <w:t>Einer der wichtigsten Prognosefaktoren ist das Ausmaß des Residualtumors nach der ini</w:t>
      </w:r>
      <w:r w:rsidR="007552C2">
        <w:softHyphen/>
      </w:r>
      <w:r w:rsidRPr="009A2412">
        <w:t>tialen Resektion. Daher wurde von der Intergroup Rhabdomyosarcoma Study Group (IRSG) eine Gruppeneinteilung entwickelt, welche genau auf diesem Prognosefaktor be</w:t>
      </w:r>
      <w:r w:rsidR="007552C2">
        <w:softHyphen/>
      </w:r>
      <w:r w:rsidRPr="009A2412">
        <w:lastRenderedPageBreak/>
        <w:t xml:space="preserve">ruht und die Kinder postchirurgisch einteilt (in </w:t>
      </w:r>
      <w:r w:rsidRPr="00D23859">
        <w:t>Tabelle 2 dargestellt</w:t>
      </w:r>
      <w:r w:rsidRPr="009A2412">
        <w:t xml:space="preserve">) </w:t>
      </w:r>
      <w:r w:rsidRPr="009A2412">
        <w:fldChar w:fldCharType="begin">
          <w:fldData xml:space="preserve">PEVuZE5vdGU+PENpdGU+PEF1dGhvcj5NYXVyZXI8L0F1dGhvcj48WWVhcj4xOTg4PC9ZZWFyPjxS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</w:fldData>
        </w:fldChar>
      </w:r>
      <w:r w:rsidR="008A3057">
        <w:instrText xml:space="preserve"> ADDIN EN.CITE </w:instrText>
      </w:r>
      <w:r w:rsidR="008A3057">
        <w:fldChar w:fldCharType="begin">
          <w:fldData xml:space="preserve">PEVuZE5vdGU+PENpdGU+PEF1dGhvcj5NYXVyZXI8L0F1dGhvcj48WWVhcj4xOTg4PC9ZZWFyPjxS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</w:fldData>
        </w:fldChar>
      </w:r>
      <w:r w:rsidR="008A3057">
        <w:instrText xml:space="preserve"> ADDIN EN.CITE.DATA </w:instrText>
      </w:r>
      <w:r w:rsidR="008A3057">
        <w:fldChar w:fldCharType="end"/>
      </w:r>
      <w:r w:rsidRPr="009A2412">
        <w:fldChar w:fldCharType="separate"/>
      </w:r>
      <w:r w:rsidR="008A3057">
        <w:rPr>
          <w:noProof/>
        </w:rPr>
        <w:t>(</w:t>
      </w:r>
      <w:hyperlink w:anchor="_ENREF_85" w:tooltip="Maurer, 1988 #200" w:history="1">
        <w:r w:rsidR="00764178" w:rsidRPr="00764178">
          <w:rPr>
            <w:rStyle w:val="Hyperlink"/>
          </w:rPr>
          <w:t>Maurer et al., 1988</w:t>
        </w:r>
      </w:hyperlink>
      <w:r w:rsidR="008A3057">
        <w:rPr>
          <w:noProof/>
        </w:rPr>
        <w:t xml:space="preserve">, </w:t>
      </w:r>
      <w:hyperlink w:anchor="_ENREF_86" w:tooltip="Maurer, 1993 #201" w:history="1">
        <w:r w:rsidR="00764178" w:rsidRPr="00764178">
          <w:rPr>
            <w:rStyle w:val="Hyperlink"/>
          </w:rPr>
          <w:t>Maurer et al., 1993</w:t>
        </w:r>
      </w:hyperlink>
      <w:r w:rsidR="008A3057">
        <w:rPr>
          <w:noProof/>
        </w:rPr>
        <w:t xml:space="preserve">, </w:t>
      </w:r>
      <w:hyperlink w:anchor="_ENREF_28" w:tooltip="Crist, 1995 #194" w:history="1">
        <w:r w:rsidR="00764178" w:rsidRPr="00764178">
          <w:rPr>
            <w:rStyle w:val="Hyperlink"/>
          </w:rPr>
          <w:t>Crist et al., 1995</w:t>
        </w:r>
      </w:hyperlink>
      <w:r w:rsidR="008A3057">
        <w:rPr>
          <w:noProof/>
        </w:rPr>
        <w:t>)</w:t>
      </w:r>
      <w:r w:rsidRPr="009A2412">
        <w:fldChar w:fldCharType="end"/>
      </w:r>
      <w:r w:rsidRPr="009A2412">
        <w:t xml:space="preserve">. </w:t>
      </w:r>
    </w:p>
    <w:p w14:paraId="79BE3CFC" w14:textId="77777777" w:rsidR="005A6261" w:rsidRPr="009A2412" w:rsidRDefault="005A6261" w:rsidP="00B3039C"/>
    <w:p w14:paraId="65EC27E3" w14:textId="18825546" w:rsidR="00900B0A" w:rsidRDefault="00900B0A" w:rsidP="00900B0A">
      <w:pPr>
        <w:pStyle w:val="Formatvorlage2doggy"/>
      </w:pPr>
      <w:bookmarkStart w:id="20" w:name="_Toc84407276"/>
      <w:bookmarkStart w:id="21" w:name="_Toc84407367"/>
      <w:bookmarkStart w:id="22" w:name="_Toc84407408"/>
      <w:bookmarkStart w:id="23" w:name="_Toc84413177"/>
      <w:r>
        <w:t xml:space="preserve">Tabelle </w:t>
      </w:r>
      <w:r w:rsidR="004952BF">
        <w:fldChar w:fldCharType="begin"/>
      </w:r>
      <w:r w:rsidR="004952BF">
        <w:instrText xml:space="preserve"> SEQ Tabelle \* ARABIC </w:instrText>
      </w:r>
      <w:r w:rsidR="004952BF">
        <w:fldChar w:fldCharType="separate"/>
      </w:r>
      <w:r w:rsidR="00217252">
        <w:rPr>
          <w:noProof/>
        </w:rPr>
        <w:t>2</w:t>
      </w:r>
      <w:r w:rsidR="004952BF">
        <w:rPr>
          <w:noProof/>
        </w:rPr>
        <w:fldChar w:fldCharType="end"/>
      </w:r>
      <w:r>
        <w:t xml:space="preserve">: </w:t>
      </w:r>
      <w:r w:rsidRPr="00CC6D03">
        <w:t>IRS-Gruppeneinteilung für RMS-Patienten</w:t>
      </w:r>
      <w:r>
        <w:t xml:space="preserve"> </w:t>
      </w:r>
      <w:r w:rsidRPr="009A2412">
        <w:fldChar w:fldCharType="begin">
          <w:fldData xml:space="preserve">PEVuZE5vdGU+PENpdGU+PEF1dGhvcj5EYXNndXB0YTwvQXV0aG9yPjxZZWFyPjIwMTY8L1llYXI+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</w:fldData>
        </w:fldChar>
      </w:r>
      <w:r>
        <w:instrText xml:space="preserve"> ADDIN EN.CITE </w:instrText>
      </w:r>
      <w:r>
        <w:fldChar w:fldCharType="begin">
          <w:fldData xml:space="preserve">PEVuZE5vdGU+PENpdGU+PEF1dGhvcj5EYXNndXB0YTwvQXV0aG9yPjxZZWFyPjIwMTY8L1llYXI+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</w:fldData>
        </w:fldChar>
      </w:r>
      <w:r>
        <w:instrText xml:space="preserve"> ADDIN EN.CITE.DATA </w:instrText>
      </w:r>
      <w:r>
        <w:fldChar w:fldCharType="end"/>
      </w:r>
      <w:r w:rsidRPr="009A2412">
        <w:fldChar w:fldCharType="separate"/>
      </w:r>
      <w:r>
        <w:rPr>
          <w:noProof/>
        </w:rPr>
        <w:t>(</w:t>
      </w:r>
      <w:hyperlink w:anchor="_ENREF_34" w:tooltip="Dasgupta, 2016 #223" w:history="1">
        <w:r w:rsidR="00764178" w:rsidRPr="00764178">
          <w:rPr>
            <w:rStyle w:val="Hyperlink"/>
          </w:rPr>
          <w:t>Dasgupta et al., 2016</w:t>
        </w:r>
      </w:hyperlink>
      <w:r>
        <w:rPr>
          <w:noProof/>
        </w:rPr>
        <w:t xml:space="preserve">, </w:t>
      </w:r>
      <w:hyperlink w:anchor="_ENREF_73" w:tooltip="Koscielniak, 2002 #257" w:history="1">
        <w:r w:rsidR="00764178" w:rsidRPr="00764178">
          <w:rPr>
            <w:rStyle w:val="Hyperlink"/>
          </w:rPr>
          <w:t>Koscielniak et al., 2002</w:t>
        </w:r>
      </w:hyperlink>
      <w:r>
        <w:rPr>
          <w:noProof/>
        </w:rPr>
        <w:t xml:space="preserve">, </w:t>
      </w:r>
      <w:hyperlink w:anchor="_ENREF_56" w:tooltip="Gurria, 2018 #275" w:history="1">
        <w:r w:rsidR="00764178" w:rsidRPr="00764178">
          <w:rPr>
            <w:rStyle w:val="Hyperlink"/>
          </w:rPr>
          <w:t>Gurria and Dasgupta, 2018</w:t>
        </w:r>
      </w:hyperlink>
      <w:r>
        <w:rPr>
          <w:noProof/>
        </w:rPr>
        <w:t>)</w:t>
      </w:r>
      <w:bookmarkEnd w:id="20"/>
      <w:bookmarkEnd w:id="21"/>
      <w:bookmarkEnd w:id="22"/>
      <w:bookmarkEnd w:id="23"/>
      <w:r w:rsidRPr="009A2412">
        <w:fldChar w:fldCharType="end"/>
      </w:r>
    </w:p>
    <w:tbl>
      <w:tblPr>
        <w:tblStyle w:val="EinfacheTabelle2"/>
        <w:tblW w:w="8359" w:type="dxa"/>
        <w:tblLook w:val="04A0" w:firstRow="1" w:lastRow="0" w:firstColumn="1" w:lastColumn="0" w:noHBand="0" w:noVBand="1"/>
      </w:tblPr>
      <w:tblGrid>
        <w:gridCol w:w="1097"/>
        <w:gridCol w:w="7262"/>
      </w:tblGrid>
      <w:tr w:rsidR="005A6261" w14:paraId="4095DD7F" w14:textId="77777777" w:rsidTr="00900B0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7" w:type="dxa"/>
          </w:tcPr>
          <w:p w14:paraId="4F2D6D6A" w14:textId="77777777" w:rsidR="005A6261" w:rsidRPr="00225E10" w:rsidRDefault="005A6261" w:rsidP="00B3039C">
            <w:r w:rsidRPr="00225E10">
              <w:t>IRS-Gruppe</w:t>
            </w:r>
            <w:r>
              <w:t>:</w:t>
            </w:r>
          </w:p>
        </w:tc>
        <w:tc>
          <w:tcPr>
            <w:tcW w:w="7262" w:type="dxa"/>
          </w:tcPr>
          <w:p w14:paraId="1CCB5C05" w14:textId="77777777" w:rsidR="005A6261" w:rsidRPr="00225E10" w:rsidRDefault="005A6261" w:rsidP="00B3039C">
            <w:pPr>
              <w:cnfStyle w:val="100000000000" w:firstRow="1" w:lastRow="0" w:firstColumn="0" w:lastColumn="0" w:oddVBand="0" w:evenVBand="0" w:oddHBand="0" w:evenHBand="0" w:firstRowFirstColumn="0" w:firstRowLastColumn="0" w:lastRowFirstColumn="0" w:lastRowLastColumn="0"/>
            </w:pPr>
            <w:r w:rsidRPr="00225E10">
              <w:t>Kriterien</w:t>
            </w:r>
            <w:r>
              <w:t>:</w:t>
            </w:r>
          </w:p>
        </w:tc>
      </w:tr>
      <w:tr w:rsidR="005A6261" w:rsidRPr="00D33CE6" w14:paraId="6F36AB32" w14:textId="77777777" w:rsidTr="00900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7" w:type="dxa"/>
          </w:tcPr>
          <w:p w14:paraId="505F1505" w14:textId="77777777" w:rsidR="005A6261" w:rsidRPr="00CA3AEC" w:rsidRDefault="005A6261" w:rsidP="00B3039C">
            <w:r w:rsidRPr="00CA3AEC">
              <w:t>I</w:t>
            </w:r>
          </w:p>
        </w:tc>
        <w:tc>
          <w:tcPr>
            <w:tcW w:w="7262" w:type="dxa"/>
          </w:tcPr>
          <w:p w14:paraId="6AB65062" w14:textId="77777777" w:rsidR="005A6261" w:rsidRPr="003B7C96" w:rsidRDefault="005A6261" w:rsidP="00B3039C">
            <w:pPr>
              <w:cnfStyle w:val="000000100000" w:firstRow="0" w:lastRow="0" w:firstColumn="0" w:lastColumn="0" w:oddVBand="0" w:evenVBand="0" w:oddHBand="1" w:evenHBand="0" w:firstRowFirstColumn="0" w:firstRowLastColumn="0" w:lastRowFirstColumn="0" w:lastRowLastColumn="0"/>
            </w:pPr>
            <w:r>
              <w:t>lokaler</w:t>
            </w:r>
            <w:r w:rsidRPr="00225E10">
              <w:t xml:space="preserve"> Tumor </w:t>
            </w:r>
            <w:r>
              <w:t xml:space="preserve">mit mikroskopisch </w:t>
            </w:r>
            <w:r w:rsidRPr="00225E10">
              <w:t>komplette</w:t>
            </w:r>
            <w:r>
              <w:t>r</w:t>
            </w:r>
            <w:r w:rsidRPr="00225E10">
              <w:t xml:space="preserve"> Resektion</w:t>
            </w:r>
            <w:r>
              <w:t xml:space="preserve"> (R0)</w:t>
            </w:r>
          </w:p>
        </w:tc>
      </w:tr>
      <w:tr w:rsidR="005A6261" w14:paraId="715D3FB8" w14:textId="77777777" w:rsidTr="00900B0A">
        <w:trPr>
          <w:trHeight w:val="347"/>
        </w:trPr>
        <w:tc>
          <w:tcPr>
            <w:cnfStyle w:val="001000000000" w:firstRow="0" w:lastRow="0" w:firstColumn="1" w:lastColumn="0" w:oddVBand="0" w:evenVBand="0" w:oddHBand="0" w:evenHBand="0" w:firstRowFirstColumn="0" w:firstRowLastColumn="0" w:lastRowFirstColumn="0" w:lastRowLastColumn="0"/>
            <w:tcW w:w="1097" w:type="dxa"/>
          </w:tcPr>
          <w:p w14:paraId="1F529713" w14:textId="77777777" w:rsidR="005A6261" w:rsidRPr="00CA3AEC" w:rsidRDefault="005A6261" w:rsidP="00B3039C">
            <w:r w:rsidRPr="00CA3AEC">
              <w:t>II</w:t>
            </w:r>
          </w:p>
          <w:p w14:paraId="3E7A7BC2" w14:textId="77777777" w:rsidR="005A6261" w:rsidRPr="00225E10" w:rsidRDefault="005A6261" w:rsidP="00B3039C"/>
        </w:tc>
        <w:tc>
          <w:tcPr>
            <w:tcW w:w="7262" w:type="dxa"/>
          </w:tcPr>
          <w:p w14:paraId="7BEAA2BB" w14:textId="77777777" w:rsidR="005A6261" w:rsidRDefault="005A6261" w:rsidP="00B3039C">
            <w:pPr>
              <w:cnfStyle w:val="000000000000" w:firstRow="0" w:lastRow="0" w:firstColumn="0" w:lastColumn="0" w:oddVBand="0" w:evenVBand="0" w:oddHBand="0" w:evenHBand="0" w:firstRowFirstColumn="0" w:firstRowLastColumn="0" w:lastRowFirstColumn="0" w:lastRowLastColumn="0"/>
            </w:pPr>
            <w:r>
              <w:t xml:space="preserve">resezierter Tumor mit Residualtumor </w:t>
            </w:r>
          </w:p>
          <w:p w14:paraId="7371D74B" w14:textId="7BAB0F2D" w:rsidR="005A6261" w:rsidRPr="00E97642" w:rsidRDefault="005A6261" w:rsidP="00B3039C">
            <w:pPr>
              <w:cnfStyle w:val="000000000000" w:firstRow="0" w:lastRow="0" w:firstColumn="0" w:lastColumn="0" w:oddVBand="0" w:evenVBand="0" w:oddHBand="0" w:evenHBand="0" w:firstRowFirstColumn="0" w:firstRowLastColumn="0" w:lastRowFirstColumn="0" w:lastRowLastColumn="0"/>
            </w:pPr>
            <w:r>
              <w:t>IIa mikroskopischer Residualtumor (R1); IIb Tumorresektion mikrosko</w:t>
            </w:r>
            <w:r w:rsidR="007552C2">
              <w:softHyphen/>
            </w:r>
            <w:r>
              <w:t>pisch komplett (freie Resektatränder), befallene regionale Lymphknoten; IIc mikroskopischer Residualtumor und befallene regionale Lymphknoten</w:t>
            </w:r>
          </w:p>
        </w:tc>
      </w:tr>
      <w:tr w:rsidR="005A6261" w14:paraId="72CCB4B1" w14:textId="77777777" w:rsidTr="00900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7" w:type="dxa"/>
          </w:tcPr>
          <w:p w14:paraId="21627034" w14:textId="77777777" w:rsidR="005A6261" w:rsidRPr="00CA3AEC" w:rsidRDefault="005A6261" w:rsidP="00B3039C">
            <w:r w:rsidRPr="00CA3AEC">
              <w:t>III</w:t>
            </w:r>
          </w:p>
        </w:tc>
        <w:tc>
          <w:tcPr>
            <w:tcW w:w="7262" w:type="dxa"/>
          </w:tcPr>
          <w:p w14:paraId="58774631" w14:textId="77777777" w:rsidR="005A6261" w:rsidRPr="00225E10" w:rsidRDefault="005A6261" w:rsidP="00B3039C">
            <w:pPr>
              <w:cnfStyle w:val="000000100000" w:firstRow="0" w:lastRow="0" w:firstColumn="0" w:lastColumn="0" w:oddVBand="0" w:evenVBand="0" w:oddHBand="1" w:evenHBand="0" w:firstRowFirstColumn="0" w:firstRowLastColumn="0" w:lastRowFirstColumn="0" w:lastRowLastColumn="0"/>
            </w:pPr>
            <w:r w:rsidRPr="00225E10">
              <w:t>inkomplette Resektion oder Biopsie</w:t>
            </w:r>
            <w:r>
              <w:t xml:space="preserve"> mit makroskopischem Residualtumor (R2) </w:t>
            </w:r>
          </w:p>
        </w:tc>
      </w:tr>
      <w:tr w:rsidR="005A6261" w14:paraId="53D762A7" w14:textId="77777777" w:rsidTr="00900B0A">
        <w:trPr>
          <w:trHeight w:val="58"/>
        </w:trPr>
        <w:tc>
          <w:tcPr>
            <w:cnfStyle w:val="001000000000" w:firstRow="0" w:lastRow="0" w:firstColumn="1" w:lastColumn="0" w:oddVBand="0" w:evenVBand="0" w:oddHBand="0" w:evenHBand="0" w:firstRowFirstColumn="0" w:firstRowLastColumn="0" w:lastRowFirstColumn="0" w:lastRowLastColumn="0"/>
            <w:tcW w:w="1097" w:type="dxa"/>
          </w:tcPr>
          <w:p w14:paraId="323CE3E9" w14:textId="77777777" w:rsidR="005A6261" w:rsidRPr="00CA3AEC" w:rsidRDefault="005A6261" w:rsidP="00B3039C">
            <w:r w:rsidRPr="00CA3AEC">
              <w:t>IV</w:t>
            </w:r>
          </w:p>
        </w:tc>
        <w:tc>
          <w:tcPr>
            <w:tcW w:w="7262" w:type="dxa"/>
          </w:tcPr>
          <w:p w14:paraId="650033FD" w14:textId="77777777" w:rsidR="005A6261" w:rsidRPr="00225E10" w:rsidRDefault="005A6261" w:rsidP="00B3039C">
            <w:pPr>
              <w:cnfStyle w:val="000000000000" w:firstRow="0" w:lastRow="0" w:firstColumn="0" w:lastColumn="0" w:oddVBand="0" w:evenVBand="0" w:oddHBand="0" w:evenHBand="0" w:firstRowFirstColumn="0" w:firstRowLastColumn="0" w:lastRowFirstColumn="0" w:lastRowLastColumn="0"/>
            </w:pPr>
            <w:r>
              <w:t>Vorhandene Fernmetastasen bei Erstdiagnose</w:t>
            </w:r>
          </w:p>
        </w:tc>
      </w:tr>
    </w:tbl>
    <w:p w14:paraId="6DDB3E26" w14:textId="77777777" w:rsidR="00403E0D" w:rsidRDefault="00403E0D" w:rsidP="003D51D5"/>
    <w:p w14:paraId="275AE77C" w14:textId="75B3FEDE" w:rsidR="003D51D5" w:rsidRDefault="005A6261" w:rsidP="003D51D5">
      <w:r w:rsidRPr="009A2412">
        <w:t>Zu diesen beiden Einteilungen konnte das Alter der Kinder und die Tumorhistologie hin</w:t>
      </w:r>
      <w:r w:rsidR="007552C2">
        <w:softHyphen/>
      </w:r>
      <w:r w:rsidRPr="009A2412">
        <w:t xml:space="preserve">zugezogen werden, wodurch die Risikoeinteilung komplexer, aber auch genauer wurde </w:t>
      </w:r>
      <w:r w:rsidRPr="009A2412">
        <w:fldChar w:fldCharType="begin"/>
      </w:r>
      <w:r w:rsidR="008A3057">
        <w:instrText xml:space="preserve"> ADDIN EN.CITE &lt;EndNote&gt;&lt;Cite&gt;&lt;Author&gt;Ferrari&lt;/Author&gt;&lt;Year&gt;2005&lt;/Year&gt;&lt;RecNum&gt;209&lt;/RecNum&gt;&lt;DisplayText&gt;(Ferrari and Casanova, 2005)&lt;/DisplayText&gt;&lt;record&gt;&lt;rec-number&gt;209&lt;/rec-number&gt;&lt;foreign-keys&gt;&lt;key app="EN" db-id="vpzepa9akttafke9d9rp2szsdavft9xazwwt" timestamp="1585301906" guid="5ea4d3c8-a0d4-4dda-afa5-7bcc9b7c0daa"&gt;209&lt;/key&gt;&lt;/foreign-keys&gt;&lt;ref-type name="Journal Article"&gt;17&lt;/ref-type&gt;&lt;contributors&gt;&lt;authors&gt;&lt;author&gt;Ferrari, A.&lt;/author&gt;&lt;author&gt;Casanova, M.&lt;/author&gt;&lt;/authors&gt;&lt;/contributors&gt;&lt;auth-address&gt;Istituto Nazionale Tumori, Via G.Venezian, 1-20133 Milan, Italy. andrea.ferrari@istitutotumori.mi.it&lt;/auth-address&gt;&lt;titles&gt;&lt;title&gt;Current chemotherapeutic strategies for rhabdomyosarcoma&lt;/title&gt;&lt;secondary-title&gt;Expert Rev Anticancer Ther&lt;/secondary-title&gt;&lt;/titles&gt;&lt;periodical&gt;&lt;full-title&gt;Expert Rev Anticancer Ther&lt;/full-title&gt;&lt;/periodical&gt;&lt;pages&gt;283-94&lt;/pages&gt;&lt;volume&gt;5&lt;/volume&gt;&lt;number&gt;2&lt;/number&gt;&lt;edition&gt;2005/05/10&lt;/edition&gt;&lt;keywords&gt;&lt;keyword&gt;Adolescent&lt;/keyword&gt;&lt;keyword&gt;Antineoplastic Combined Chemotherapy Protocols/*therapeutic use&lt;/keyword&gt;&lt;keyword&gt;Child&lt;/keyword&gt;&lt;keyword&gt;Clinical Trials as Topic&lt;/keyword&gt;&lt;keyword&gt;Dose-Response Relationship, Drug&lt;/keyword&gt;&lt;keyword&gt;Humans&lt;/keyword&gt;&lt;keyword&gt;Neoplasm Staging&lt;/keyword&gt;&lt;keyword&gt;Prognosis&lt;/keyword&gt;&lt;keyword&gt;Rhabdomyosarcoma/*drug therapy/pathology&lt;/keyword&gt;&lt;keyword&gt;Risk Assessment&lt;/keyword&gt;&lt;/keywords&gt;&lt;dates&gt;&lt;year&gt;2005&lt;/year&gt;&lt;pub-dates&gt;&lt;date&gt;Apr&lt;/date&gt;&lt;/pub-dates&gt;&lt;/dates&gt;&lt;isbn&gt;1473-7140&lt;/isbn&gt;&lt;accession-num&gt;15877525&lt;/accession-num&gt;&lt;urls&gt;&lt;/urls&gt;&lt;electronic-resource-num&gt;10.1586/14737140.5.2.283&lt;/electronic-resource-num&gt;&lt;remote-database-provider&gt;NLM&lt;/remote-database-provider&gt;&lt;language&gt;eng&lt;/language&gt;&lt;/record&gt;&lt;/Cite&gt;&lt;/EndNote&gt;</w:instrText>
      </w:r>
      <w:r w:rsidRPr="009A2412">
        <w:fldChar w:fldCharType="separate"/>
      </w:r>
      <w:r w:rsidR="008A3057">
        <w:rPr>
          <w:noProof/>
        </w:rPr>
        <w:t>(</w:t>
      </w:r>
      <w:hyperlink w:anchor="_ENREF_42" w:tooltip="Ferrari, 2005 #209" w:history="1">
        <w:r w:rsidR="00764178" w:rsidRPr="00764178">
          <w:rPr>
            <w:rStyle w:val="Hyperlink"/>
          </w:rPr>
          <w:t>Ferrari and Casanova, 2005</w:t>
        </w:r>
      </w:hyperlink>
      <w:r w:rsidR="008A3057">
        <w:rPr>
          <w:noProof/>
        </w:rPr>
        <w:t>)</w:t>
      </w:r>
      <w:r w:rsidRPr="009A2412">
        <w:fldChar w:fldCharType="end"/>
      </w:r>
      <w:r w:rsidRPr="009A2412">
        <w:t>. Da dies nicht einheitlich geregelt ist, gelten in Europa und Nordamerika unterschiedliche Risikoeinteilungen. In der europäischen Einteilung wer</w:t>
      </w:r>
      <w:r w:rsidR="007552C2">
        <w:softHyphen/>
      </w:r>
      <w:r w:rsidRPr="009A2412">
        <w:t>den die Patienten in acht Subgruppen von A-H unterteilt, die jeweils einem Risiko von niedrig bis sehr hoch zugehörig sind. Anhand der Risikogruppe entscheidet sich das The</w:t>
      </w:r>
      <w:r w:rsidR="007552C2">
        <w:softHyphen/>
      </w:r>
      <w:r w:rsidRPr="009A2412">
        <w:t xml:space="preserve">rapievorgehen (siehe Tabelle </w:t>
      </w:r>
      <w:r w:rsidRPr="00D23859">
        <w:t>3)</w:t>
      </w:r>
      <w:r w:rsidRPr="009A2412">
        <w:t xml:space="preserve"> </w:t>
      </w:r>
      <w:r w:rsidRPr="009A2412">
        <w:fldChar w:fldCharType="begin">
          <w:fldData xml:space="preserve">PEVuZE5vdGU+PENpdGU+PEF1dGhvcj5TYWx0em1hbjwvQXV0aG9yPjxZZWFyPjIwMTg8L1llYXI+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</w:fldData>
        </w:fldChar>
      </w:r>
      <w:r w:rsidR="008A3057">
        <w:instrText xml:space="preserve"> ADDIN EN.CITE </w:instrText>
      </w:r>
      <w:r w:rsidR="008A3057">
        <w:fldChar w:fldCharType="begin">
          <w:fldData xml:space="preserve">PEVuZE5vdGU+PENpdGU+PEF1dGhvcj5TYWx0em1hbjwvQXV0aG9yPjxZZWFyPjIwMTg8L1llYXI+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</w:fldData>
        </w:fldChar>
      </w:r>
      <w:r w:rsidR="008A3057">
        <w:instrText xml:space="preserve"> ADDIN EN.CITE.DATA </w:instrText>
      </w:r>
      <w:r w:rsidR="008A3057">
        <w:fldChar w:fldCharType="end"/>
      </w:r>
      <w:r w:rsidRPr="009A2412">
        <w:fldChar w:fldCharType="separate"/>
      </w:r>
      <w:r w:rsidR="008A3057">
        <w:rPr>
          <w:noProof/>
        </w:rPr>
        <w:t>(</w:t>
      </w:r>
      <w:hyperlink w:anchor="_ENREF_118" w:tooltip="Saltzman, 2018 #203" w:history="1">
        <w:r w:rsidR="00764178" w:rsidRPr="00764178">
          <w:rPr>
            <w:rStyle w:val="Hyperlink"/>
          </w:rPr>
          <w:t>Saltzman and Cost, 2018</w:t>
        </w:r>
      </w:hyperlink>
      <w:r w:rsidR="008A3057">
        <w:rPr>
          <w:noProof/>
        </w:rPr>
        <w:t xml:space="preserve">, </w:t>
      </w:r>
      <w:hyperlink w:anchor="_ENREF_56" w:tooltip="Gurria, 2018 #275" w:history="1">
        <w:r w:rsidR="00764178" w:rsidRPr="00764178">
          <w:rPr>
            <w:rStyle w:val="Hyperlink"/>
          </w:rPr>
          <w:t>Gurria and Dasgupta, 2018</w:t>
        </w:r>
      </w:hyperlink>
      <w:r w:rsidR="008A3057">
        <w:rPr>
          <w:noProof/>
        </w:rPr>
        <w:t>)</w:t>
      </w:r>
      <w:r w:rsidRPr="009A2412">
        <w:fldChar w:fldCharType="end"/>
      </w:r>
      <w:r w:rsidRPr="009A2412">
        <w:t>.</w:t>
      </w:r>
    </w:p>
    <w:p w14:paraId="788B1128" w14:textId="77777777" w:rsidR="003D51D5" w:rsidRDefault="003D51D5" w:rsidP="003D51D5"/>
    <w:p w14:paraId="345E2C69" w14:textId="4EC69E0D" w:rsidR="00900B0A" w:rsidRDefault="00900B0A" w:rsidP="00900B0A">
      <w:pPr>
        <w:pStyle w:val="Formatvorlage2doggy"/>
      </w:pPr>
      <w:bookmarkStart w:id="24" w:name="_Toc84407277"/>
      <w:bookmarkStart w:id="25" w:name="_Toc84407368"/>
      <w:bookmarkStart w:id="26" w:name="_Toc84407409"/>
      <w:bookmarkStart w:id="27" w:name="_Toc84413178"/>
      <w:r>
        <w:t xml:space="preserve">Tabelle </w:t>
      </w:r>
      <w:r w:rsidR="004952BF">
        <w:fldChar w:fldCharType="begin"/>
      </w:r>
      <w:r w:rsidR="004952BF">
        <w:instrText xml:space="preserve"> SEQ Tabelle \* ARABIC </w:instrText>
      </w:r>
      <w:r w:rsidR="004952BF">
        <w:fldChar w:fldCharType="separate"/>
      </w:r>
      <w:r w:rsidR="00217252">
        <w:rPr>
          <w:noProof/>
        </w:rPr>
        <w:t>3</w:t>
      </w:r>
      <w:r w:rsidR="004952BF">
        <w:rPr>
          <w:noProof/>
        </w:rPr>
        <w:fldChar w:fldCharType="end"/>
      </w:r>
      <w:r>
        <w:t xml:space="preserve">: </w:t>
      </w:r>
      <w:r w:rsidRPr="002843C6">
        <w:t>Risikoeinteilung der europäischen Studien für Patienten mit lokalem Rhabdo-myosarkom</w:t>
      </w:r>
      <w:r w:rsidRPr="009A2412">
        <w:t xml:space="preserve"> </w:t>
      </w:r>
      <w:r w:rsidR="005A6261" w:rsidRPr="009A2412">
        <w:fldChar w:fldCharType="begin">
          <w:fldData xml:space="preserve">PEVuZE5vdGU+PENpdGU+PEF1dGhvcj5EYXNndXB0YTwvQXV0aG9yPjxZZWFyPjIwMTY8L1llYXI+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</w:fldData>
        </w:fldChar>
      </w:r>
      <w:r w:rsidR="008A3057">
        <w:instrText xml:space="preserve"> ADDIN EN.CITE </w:instrText>
      </w:r>
      <w:r w:rsidR="008A3057">
        <w:fldChar w:fldCharType="begin">
          <w:fldData xml:space="preserve">PEVuZE5vdGU+PENpdGU+PEF1dGhvcj5EYXNndXB0YTwvQXV0aG9yPjxZZWFyPjIwMTY8L1llYXI+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</w:fldData>
        </w:fldChar>
      </w:r>
      <w:r w:rsidR="008A3057">
        <w:instrText xml:space="preserve"> ADDIN EN.CITE.DATA </w:instrText>
      </w:r>
      <w:r w:rsidR="008A3057">
        <w:fldChar w:fldCharType="end"/>
      </w:r>
      <w:r w:rsidR="005A6261" w:rsidRPr="009A2412">
        <w:fldChar w:fldCharType="separate"/>
      </w:r>
      <w:r w:rsidR="008A3057">
        <w:rPr>
          <w:noProof/>
        </w:rPr>
        <w:t>(</w:t>
      </w:r>
      <w:hyperlink w:anchor="_ENREF_34" w:tooltip="Dasgupta, 2016 #223" w:history="1">
        <w:r w:rsidR="00764178" w:rsidRPr="00764178">
          <w:rPr>
            <w:rStyle w:val="Hyperlink"/>
          </w:rPr>
          <w:t>Dasgupta et al., 2016</w:t>
        </w:r>
      </w:hyperlink>
      <w:r w:rsidR="008A3057">
        <w:rPr>
          <w:noProof/>
        </w:rPr>
        <w:t xml:space="preserve">, </w:t>
      </w:r>
      <w:hyperlink w:anchor="_ENREF_56" w:tooltip="Gurria, 2018 #275" w:history="1">
        <w:r w:rsidR="00764178" w:rsidRPr="00764178">
          <w:rPr>
            <w:rStyle w:val="Hyperlink"/>
          </w:rPr>
          <w:t>Gurria and Dasgupta, 2018</w:t>
        </w:r>
      </w:hyperlink>
      <w:r w:rsidR="008A3057">
        <w:rPr>
          <w:noProof/>
        </w:rPr>
        <w:t xml:space="preserve">, </w:t>
      </w:r>
      <w:hyperlink w:anchor="_ENREF_42" w:tooltip="Ferrari, 2005 #209" w:history="1">
        <w:r w:rsidR="00764178" w:rsidRPr="00764178">
          <w:rPr>
            <w:rStyle w:val="Hyperlink"/>
          </w:rPr>
          <w:t>Ferrari and Casanova, 2005</w:t>
        </w:r>
      </w:hyperlink>
      <w:r w:rsidR="008A3057">
        <w:rPr>
          <w:noProof/>
        </w:rPr>
        <w:t>)</w:t>
      </w:r>
      <w:bookmarkEnd w:id="24"/>
      <w:bookmarkEnd w:id="25"/>
      <w:bookmarkEnd w:id="26"/>
      <w:bookmarkEnd w:id="27"/>
      <w:r w:rsidR="005A6261" w:rsidRPr="009A2412">
        <w:fldChar w:fldCharType="end"/>
      </w:r>
    </w:p>
    <w:tbl>
      <w:tblPr>
        <w:tblStyle w:val="EinfacheTabelle2"/>
        <w:tblW w:w="9021" w:type="dxa"/>
        <w:tblLook w:val="04A0" w:firstRow="1" w:lastRow="0" w:firstColumn="1" w:lastColumn="0" w:noHBand="0" w:noVBand="1"/>
      </w:tblPr>
      <w:tblGrid>
        <w:gridCol w:w="1177"/>
        <w:gridCol w:w="950"/>
        <w:gridCol w:w="1270"/>
        <w:gridCol w:w="1500"/>
        <w:gridCol w:w="857"/>
        <w:gridCol w:w="1692"/>
        <w:gridCol w:w="1017"/>
        <w:gridCol w:w="558"/>
      </w:tblGrid>
      <w:tr w:rsidR="005A6261" w14:paraId="7DEDB2AB" w14:textId="77777777" w:rsidTr="005A6261">
        <w:trPr>
          <w:cnfStyle w:val="100000000000" w:firstRow="1" w:lastRow="0" w:firstColumn="0" w:lastColumn="0" w:oddVBand="0" w:evenVBand="0" w:oddHBand="0"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1177" w:type="dxa"/>
          </w:tcPr>
          <w:p w14:paraId="5C7E87E8" w14:textId="77777777" w:rsidR="005A6261" w:rsidRDefault="005A6261" w:rsidP="00B3039C">
            <w:r>
              <w:t>Risiko-gruppe</w:t>
            </w:r>
          </w:p>
        </w:tc>
        <w:tc>
          <w:tcPr>
            <w:tcW w:w="950" w:type="dxa"/>
          </w:tcPr>
          <w:p w14:paraId="7D30C644" w14:textId="77777777" w:rsidR="005A6261" w:rsidRDefault="005A6261" w:rsidP="00B3039C">
            <w:pPr>
              <w:cnfStyle w:val="100000000000" w:firstRow="1" w:lastRow="0" w:firstColumn="0" w:lastColumn="0" w:oddVBand="0" w:evenVBand="0" w:oddHBand="0" w:evenHBand="0" w:firstRowFirstColumn="0" w:firstRowLastColumn="0" w:lastRowFirstColumn="0" w:lastRowLastColumn="0"/>
            </w:pPr>
            <w:r>
              <w:t>Unter-</w:t>
            </w:r>
          </w:p>
          <w:p w14:paraId="533309A0" w14:textId="77777777" w:rsidR="005A6261" w:rsidRDefault="005A6261" w:rsidP="00B3039C">
            <w:pPr>
              <w:cnfStyle w:val="100000000000" w:firstRow="1" w:lastRow="0" w:firstColumn="0" w:lastColumn="0" w:oddVBand="0" w:evenVBand="0" w:oddHBand="0" w:evenHBand="0" w:firstRowFirstColumn="0" w:firstRowLastColumn="0" w:lastRowFirstColumn="0" w:lastRowLastColumn="0"/>
            </w:pPr>
            <w:r>
              <w:t>gruppe</w:t>
            </w:r>
          </w:p>
        </w:tc>
        <w:tc>
          <w:tcPr>
            <w:tcW w:w="1270" w:type="dxa"/>
          </w:tcPr>
          <w:p w14:paraId="680520C1" w14:textId="77777777" w:rsidR="005A6261" w:rsidRDefault="005A6261" w:rsidP="00B3039C">
            <w:pPr>
              <w:cnfStyle w:val="100000000000" w:firstRow="1" w:lastRow="0" w:firstColumn="0" w:lastColumn="0" w:oddVBand="0" w:evenVBand="0" w:oddHBand="0" w:evenHBand="0" w:firstRowFirstColumn="0" w:firstRowLastColumn="0" w:lastRowFirstColumn="0" w:lastRowLastColumn="0"/>
            </w:pPr>
            <w:r>
              <w:t>Histologie</w:t>
            </w:r>
          </w:p>
        </w:tc>
        <w:tc>
          <w:tcPr>
            <w:tcW w:w="1500" w:type="dxa"/>
          </w:tcPr>
          <w:p w14:paraId="27C67FF4" w14:textId="77777777" w:rsidR="005A6261" w:rsidRDefault="005A6261" w:rsidP="00B3039C">
            <w:pPr>
              <w:cnfStyle w:val="100000000000" w:firstRow="1" w:lastRow="0" w:firstColumn="0" w:lastColumn="0" w:oddVBand="0" w:evenVBand="0" w:oddHBand="0" w:evenHBand="0" w:firstRowFirstColumn="0" w:firstRowLastColumn="0" w:lastRowFirstColumn="0" w:lastRowLastColumn="0"/>
            </w:pPr>
            <w:r>
              <w:t>Lokalisation</w:t>
            </w:r>
          </w:p>
        </w:tc>
        <w:tc>
          <w:tcPr>
            <w:tcW w:w="857" w:type="dxa"/>
          </w:tcPr>
          <w:p w14:paraId="05278671" w14:textId="77777777" w:rsidR="005A6261" w:rsidRDefault="005A6261" w:rsidP="00B3039C">
            <w:pPr>
              <w:cnfStyle w:val="100000000000" w:firstRow="1" w:lastRow="0" w:firstColumn="0" w:lastColumn="0" w:oddVBand="0" w:evenVBand="0" w:oddHBand="0" w:evenHBand="0" w:firstRowFirstColumn="0" w:firstRowLastColumn="0" w:lastRowFirstColumn="0" w:lastRowLastColumn="0"/>
            </w:pPr>
            <w:r>
              <w:t>LK-Status</w:t>
            </w:r>
          </w:p>
        </w:tc>
        <w:tc>
          <w:tcPr>
            <w:tcW w:w="1692" w:type="dxa"/>
          </w:tcPr>
          <w:p w14:paraId="585D4583" w14:textId="77777777" w:rsidR="005A6261" w:rsidRDefault="005A6261" w:rsidP="00B3039C">
            <w:pPr>
              <w:cnfStyle w:val="100000000000" w:firstRow="1" w:lastRow="0" w:firstColumn="0" w:lastColumn="0" w:oddVBand="0" w:evenVBand="0" w:oddHBand="0" w:evenHBand="0" w:firstRowFirstColumn="0" w:firstRowLastColumn="0" w:lastRowFirstColumn="0" w:lastRowLastColumn="0"/>
            </w:pPr>
            <w:r>
              <w:t>Tumorgröße/</w:t>
            </w:r>
          </w:p>
          <w:p w14:paraId="0D408FBB" w14:textId="77777777" w:rsidR="005A6261" w:rsidRDefault="005A6261" w:rsidP="00B3039C">
            <w:pPr>
              <w:cnfStyle w:val="100000000000" w:firstRow="1" w:lastRow="0" w:firstColumn="0" w:lastColumn="0" w:oddVBand="0" w:evenVBand="0" w:oddHBand="0" w:evenHBand="0" w:firstRowFirstColumn="0" w:firstRowLastColumn="0" w:lastRowFirstColumn="0" w:lastRowLastColumn="0"/>
            </w:pPr>
            <w:r>
              <w:t>Patientenalter</w:t>
            </w:r>
          </w:p>
        </w:tc>
        <w:tc>
          <w:tcPr>
            <w:tcW w:w="1017" w:type="dxa"/>
          </w:tcPr>
          <w:p w14:paraId="00D6A3F2" w14:textId="77777777" w:rsidR="005A6261" w:rsidRDefault="005A6261" w:rsidP="00B3039C">
            <w:pPr>
              <w:cnfStyle w:val="100000000000" w:firstRow="1" w:lastRow="0" w:firstColumn="0" w:lastColumn="0" w:oddVBand="0" w:evenVBand="0" w:oddHBand="0" w:evenHBand="0" w:firstRowFirstColumn="0" w:firstRowLastColumn="0" w:lastRowFirstColumn="0" w:lastRowLastColumn="0"/>
            </w:pPr>
            <w:r>
              <w:t>IRS-Gruppe</w:t>
            </w:r>
          </w:p>
        </w:tc>
        <w:tc>
          <w:tcPr>
            <w:tcW w:w="558" w:type="dxa"/>
          </w:tcPr>
          <w:p w14:paraId="455C386E" w14:textId="77777777" w:rsidR="005A6261" w:rsidRDefault="005A6261" w:rsidP="00B3039C">
            <w:pPr>
              <w:cnfStyle w:val="100000000000" w:firstRow="1" w:lastRow="0" w:firstColumn="0" w:lastColumn="0" w:oddVBand="0" w:evenVBand="0" w:oddHBand="0" w:evenHBand="0" w:firstRowFirstColumn="0" w:firstRowLastColumn="0" w:lastRowFirstColumn="0" w:lastRowLastColumn="0"/>
            </w:pPr>
            <w:r>
              <w:t>M</w:t>
            </w:r>
          </w:p>
        </w:tc>
      </w:tr>
      <w:tr w:rsidR="005A6261" w14:paraId="6B412BBE" w14:textId="77777777" w:rsidTr="005A6261">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1177" w:type="dxa"/>
          </w:tcPr>
          <w:p w14:paraId="22EC4634" w14:textId="77777777" w:rsidR="005A6261" w:rsidRDefault="005A6261" w:rsidP="00B3039C">
            <w:r>
              <w:t>Niedrig</w:t>
            </w:r>
          </w:p>
        </w:tc>
        <w:tc>
          <w:tcPr>
            <w:tcW w:w="950" w:type="dxa"/>
          </w:tcPr>
          <w:p w14:paraId="5D4E0AF0" w14:textId="77777777" w:rsidR="005A6261" w:rsidRDefault="005A6261" w:rsidP="00B3039C">
            <w:pPr>
              <w:cnfStyle w:val="000000100000" w:firstRow="0" w:lastRow="0" w:firstColumn="0" w:lastColumn="0" w:oddVBand="0" w:evenVBand="0" w:oddHBand="1" w:evenHBand="0" w:firstRowFirstColumn="0" w:firstRowLastColumn="0" w:lastRowFirstColumn="0" w:lastRowLastColumn="0"/>
            </w:pPr>
            <w:r>
              <w:t>A</w:t>
            </w:r>
          </w:p>
        </w:tc>
        <w:tc>
          <w:tcPr>
            <w:tcW w:w="1270" w:type="dxa"/>
          </w:tcPr>
          <w:p w14:paraId="16066F0F" w14:textId="77777777" w:rsidR="005A6261" w:rsidRDefault="005A6261" w:rsidP="00B3039C">
            <w:pPr>
              <w:cnfStyle w:val="000000100000" w:firstRow="0" w:lastRow="0" w:firstColumn="0" w:lastColumn="0" w:oddVBand="0" w:evenVBand="0" w:oddHBand="1" w:evenHBand="0" w:firstRowFirstColumn="0" w:firstRowLastColumn="0" w:lastRowFirstColumn="0" w:lastRowLastColumn="0"/>
            </w:pPr>
            <w:r>
              <w:t>ERMS</w:t>
            </w:r>
          </w:p>
        </w:tc>
        <w:tc>
          <w:tcPr>
            <w:tcW w:w="1500" w:type="dxa"/>
          </w:tcPr>
          <w:p w14:paraId="0FDF4C13" w14:textId="77777777" w:rsidR="005A6261" w:rsidRDefault="005A6261" w:rsidP="00B3039C">
            <w:pPr>
              <w:cnfStyle w:val="000000100000" w:firstRow="0" w:lastRow="0" w:firstColumn="0" w:lastColumn="0" w:oddVBand="0" w:evenVBand="0" w:oddHBand="1" w:evenHBand="0" w:firstRowFirstColumn="0" w:firstRowLastColumn="0" w:lastRowFirstColumn="0" w:lastRowLastColumn="0"/>
            </w:pPr>
            <w:r>
              <w:t>alle</w:t>
            </w:r>
          </w:p>
        </w:tc>
        <w:tc>
          <w:tcPr>
            <w:tcW w:w="857" w:type="dxa"/>
          </w:tcPr>
          <w:p w14:paraId="04761C2B" w14:textId="77777777" w:rsidR="005A6261" w:rsidRDefault="005A6261" w:rsidP="00B3039C">
            <w:pPr>
              <w:cnfStyle w:val="000000100000" w:firstRow="0" w:lastRow="0" w:firstColumn="0" w:lastColumn="0" w:oddVBand="0" w:evenVBand="0" w:oddHBand="1" w:evenHBand="0" w:firstRowFirstColumn="0" w:firstRowLastColumn="0" w:lastRowFirstColumn="0" w:lastRowLastColumn="0"/>
            </w:pPr>
            <w:r>
              <w:t>N</w:t>
            </w:r>
            <w:r w:rsidRPr="0009420A">
              <w:rPr>
                <w:vertAlign w:val="subscript"/>
              </w:rPr>
              <w:t>0</w:t>
            </w:r>
          </w:p>
        </w:tc>
        <w:tc>
          <w:tcPr>
            <w:tcW w:w="1692" w:type="dxa"/>
          </w:tcPr>
          <w:p w14:paraId="422357FE" w14:textId="77777777" w:rsidR="005A6261" w:rsidRPr="00CB11DF" w:rsidRDefault="005A6261" w:rsidP="00B3039C">
            <w:pPr>
              <w:cnfStyle w:val="000000100000" w:firstRow="0" w:lastRow="0" w:firstColumn="0" w:lastColumn="0" w:oddVBand="0" w:evenVBand="0" w:oddHBand="1" w:evenHBand="0" w:firstRowFirstColumn="0" w:firstRowLastColumn="0" w:lastRowFirstColumn="0" w:lastRowLastColumn="0"/>
            </w:pPr>
            <w:r>
              <w:t>≤5cm und &lt;10 Jahre</w:t>
            </w:r>
          </w:p>
        </w:tc>
        <w:tc>
          <w:tcPr>
            <w:tcW w:w="1017" w:type="dxa"/>
          </w:tcPr>
          <w:p w14:paraId="60F371DB" w14:textId="77777777" w:rsidR="005A6261" w:rsidRDefault="005A6261" w:rsidP="00B3039C">
            <w:pPr>
              <w:cnfStyle w:val="000000100000" w:firstRow="0" w:lastRow="0" w:firstColumn="0" w:lastColumn="0" w:oddVBand="0" w:evenVBand="0" w:oddHBand="1" w:evenHBand="0" w:firstRowFirstColumn="0" w:firstRowLastColumn="0" w:lastRowFirstColumn="0" w:lastRowLastColumn="0"/>
            </w:pPr>
            <w:r>
              <w:t>I</w:t>
            </w:r>
          </w:p>
        </w:tc>
        <w:tc>
          <w:tcPr>
            <w:tcW w:w="558" w:type="dxa"/>
          </w:tcPr>
          <w:p w14:paraId="7663BC71" w14:textId="77777777" w:rsidR="005A6261" w:rsidRDefault="005A6261" w:rsidP="00B3039C">
            <w:pPr>
              <w:cnfStyle w:val="000000100000" w:firstRow="0" w:lastRow="0" w:firstColumn="0" w:lastColumn="0" w:oddVBand="0" w:evenVBand="0" w:oddHBand="1" w:evenHBand="0" w:firstRowFirstColumn="0" w:firstRowLastColumn="0" w:lastRowFirstColumn="0" w:lastRowLastColumn="0"/>
            </w:pPr>
            <w:r>
              <w:t>M</w:t>
            </w:r>
            <w:r w:rsidRPr="0009420A">
              <w:rPr>
                <w:vertAlign w:val="subscript"/>
              </w:rPr>
              <w:t>0</w:t>
            </w:r>
          </w:p>
        </w:tc>
      </w:tr>
      <w:tr w:rsidR="005A6261" w14:paraId="0A0731EE" w14:textId="77777777" w:rsidTr="005A6261">
        <w:trPr>
          <w:trHeight w:val="573"/>
        </w:trPr>
        <w:tc>
          <w:tcPr>
            <w:cnfStyle w:val="001000000000" w:firstRow="0" w:lastRow="0" w:firstColumn="1" w:lastColumn="0" w:oddVBand="0" w:evenVBand="0" w:oddHBand="0" w:evenHBand="0" w:firstRowFirstColumn="0" w:firstRowLastColumn="0" w:lastRowFirstColumn="0" w:lastRowLastColumn="0"/>
            <w:tcW w:w="1177" w:type="dxa"/>
            <w:vMerge w:val="restart"/>
          </w:tcPr>
          <w:p w14:paraId="3E37F90E" w14:textId="77777777" w:rsidR="005A6261" w:rsidRDefault="005A6261" w:rsidP="00B3039C">
            <w:r>
              <w:t>Standard</w:t>
            </w:r>
          </w:p>
        </w:tc>
        <w:tc>
          <w:tcPr>
            <w:tcW w:w="950" w:type="dxa"/>
          </w:tcPr>
          <w:p w14:paraId="045A709F" w14:textId="77777777" w:rsidR="005A6261" w:rsidRDefault="005A6261" w:rsidP="00B3039C">
            <w:pPr>
              <w:cnfStyle w:val="000000000000" w:firstRow="0" w:lastRow="0" w:firstColumn="0" w:lastColumn="0" w:oddVBand="0" w:evenVBand="0" w:oddHBand="0" w:evenHBand="0" w:firstRowFirstColumn="0" w:firstRowLastColumn="0" w:lastRowFirstColumn="0" w:lastRowLastColumn="0"/>
            </w:pPr>
            <w:r>
              <w:t>B</w:t>
            </w:r>
          </w:p>
        </w:tc>
        <w:tc>
          <w:tcPr>
            <w:tcW w:w="1270" w:type="dxa"/>
          </w:tcPr>
          <w:p w14:paraId="1C9F31C5" w14:textId="77777777" w:rsidR="005A6261" w:rsidRDefault="005A6261" w:rsidP="00B3039C">
            <w:pPr>
              <w:cnfStyle w:val="000000000000" w:firstRow="0" w:lastRow="0" w:firstColumn="0" w:lastColumn="0" w:oddVBand="0" w:evenVBand="0" w:oddHBand="0" w:evenHBand="0" w:firstRowFirstColumn="0" w:firstRowLastColumn="0" w:lastRowFirstColumn="0" w:lastRowLastColumn="0"/>
            </w:pPr>
            <w:r>
              <w:t>ERMS</w:t>
            </w:r>
          </w:p>
        </w:tc>
        <w:tc>
          <w:tcPr>
            <w:tcW w:w="1500" w:type="dxa"/>
          </w:tcPr>
          <w:p w14:paraId="22451A46" w14:textId="77777777" w:rsidR="005A6261" w:rsidRDefault="005A6261" w:rsidP="00B3039C">
            <w:pPr>
              <w:cnfStyle w:val="000000000000" w:firstRow="0" w:lastRow="0" w:firstColumn="0" w:lastColumn="0" w:oddVBand="0" w:evenVBand="0" w:oddHBand="0" w:evenHBand="0" w:firstRowFirstColumn="0" w:firstRowLastColumn="0" w:lastRowFirstColumn="0" w:lastRowLastColumn="0"/>
            </w:pPr>
            <w:r>
              <w:t>alle</w:t>
            </w:r>
          </w:p>
        </w:tc>
        <w:tc>
          <w:tcPr>
            <w:tcW w:w="857" w:type="dxa"/>
          </w:tcPr>
          <w:p w14:paraId="500DC2C0" w14:textId="77777777" w:rsidR="005A6261" w:rsidRDefault="005A6261" w:rsidP="00B3039C">
            <w:pPr>
              <w:cnfStyle w:val="000000000000" w:firstRow="0" w:lastRow="0" w:firstColumn="0" w:lastColumn="0" w:oddVBand="0" w:evenVBand="0" w:oddHBand="0" w:evenHBand="0" w:firstRowFirstColumn="0" w:firstRowLastColumn="0" w:lastRowFirstColumn="0" w:lastRowLastColumn="0"/>
            </w:pPr>
            <w:r>
              <w:t>N</w:t>
            </w:r>
            <w:r w:rsidRPr="0009420A">
              <w:rPr>
                <w:vertAlign w:val="subscript"/>
              </w:rPr>
              <w:t>0</w:t>
            </w:r>
          </w:p>
        </w:tc>
        <w:tc>
          <w:tcPr>
            <w:tcW w:w="1692" w:type="dxa"/>
          </w:tcPr>
          <w:p w14:paraId="3AF518FD" w14:textId="77777777" w:rsidR="005A6261" w:rsidRDefault="005A6261" w:rsidP="00B3039C">
            <w:pPr>
              <w:cnfStyle w:val="000000000000" w:firstRow="0" w:lastRow="0" w:firstColumn="0" w:lastColumn="0" w:oddVBand="0" w:evenVBand="0" w:oddHBand="0" w:evenHBand="0" w:firstRowFirstColumn="0" w:firstRowLastColumn="0" w:lastRowFirstColumn="0" w:lastRowLastColumn="0"/>
            </w:pPr>
            <w:r>
              <w:t xml:space="preserve">&gt;5cm oder </w:t>
            </w:r>
            <w:r>
              <w:rPr>
                <w:rFonts w:cs="Times New Roman"/>
              </w:rPr>
              <w:t>≥</w:t>
            </w:r>
            <w:r>
              <w:t xml:space="preserve">10 Jahre </w:t>
            </w:r>
          </w:p>
        </w:tc>
        <w:tc>
          <w:tcPr>
            <w:tcW w:w="1017" w:type="dxa"/>
          </w:tcPr>
          <w:p w14:paraId="67CC888F" w14:textId="77777777" w:rsidR="005A6261" w:rsidRDefault="005A6261" w:rsidP="00B3039C">
            <w:pPr>
              <w:cnfStyle w:val="000000000000" w:firstRow="0" w:lastRow="0" w:firstColumn="0" w:lastColumn="0" w:oddVBand="0" w:evenVBand="0" w:oddHBand="0" w:evenHBand="0" w:firstRowFirstColumn="0" w:firstRowLastColumn="0" w:lastRowFirstColumn="0" w:lastRowLastColumn="0"/>
            </w:pPr>
            <w:r>
              <w:t>I</w:t>
            </w:r>
          </w:p>
        </w:tc>
        <w:tc>
          <w:tcPr>
            <w:tcW w:w="558" w:type="dxa"/>
          </w:tcPr>
          <w:p w14:paraId="2C9FD04F" w14:textId="77777777" w:rsidR="005A6261" w:rsidRDefault="005A6261" w:rsidP="00B3039C">
            <w:pPr>
              <w:cnfStyle w:val="000000000000" w:firstRow="0" w:lastRow="0" w:firstColumn="0" w:lastColumn="0" w:oddVBand="0" w:evenVBand="0" w:oddHBand="0" w:evenHBand="0" w:firstRowFirstColumn="0" w:firstRowLastColumn="0" w:lastRowFirstColumn="0" w:lastRowLastColumn="0"/>
            </w:pPr>
            <w:r>
              <w:t>M</w:t>
            </w:r>
            <w:r w:rsidRPr="00E84347">
              <w:rPr>
                <w:vertAlign w:val="subscript"/>
              </w:rPr>
              <w:t>0</w:t>
            </w:r>
          </w:p>
        </w:tc>
      </w:tr>
      <w:tr w:rsidR="005A6261" w14:paraId="7C48578E" w14:textId="77777777" w:rsidTr="005A6261">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1177" w:type="dxa"/>
            <w:vMerge/>
          </w:tcPr>
          <w:p w14:paraId="51133906" w14:textId="77777777" w:rsidR="005A6261" w:rsidRDefault="005A6261" w:rsidP="00B3039C"/>
        </w:tc>
        <w:tc>
          <w:tcPr>
            <w:tcW w:w="950" w:type="dxa"/>
          </w:tcPr>
          <w:p w14:paraId="697F728B" w14:textId="77777777" w:rsidR="005A6261" w:rsidRDefault="005A6261" w:rsidP="00B3039C">
            <w:pPr>
              <w:cnfStyle w:val="000000100000" w:firstRow="0" w:lastRow="0" w:firstColumn="0" w:lastColumn="0" w:oddVBand="0" w:evenVBand="0" w:oddHBand="1" w:evenHBand="0" w:firstRowFirstColumn="0" w:firstRowLastColumn="0" w:lastRowFirstColumn="0" w:lastRowLastColumn="0"/>
            </w:pPr>
            <w:r>
              <w:t>C</w:t>
            </w:r>
          </w:p>
        </w:tc>
        <w:tc>
          <w:tcPr>
            <w:tcW w:w="1270" w:type="dxa"/>
          </w:tcPr>
          <w:p w14:paraId="595A36C1" w14:textId="77777777" w:rsidR="005A6261" w:rsidRDefault="005A6261" w:rsidP="00B3039C">
            <w:pPr>
              <w:cnfStyle w:val="000000100000" w:firstRow="0" w:lastRow="0" w:firstColumn="0" w:lastColumn="0" w:oddVBand="0" w:evenVBand="0" w:oddHBand="1" w:evenHBand="0" w:firstRowFirstColumn="0" w:firstRowLastColumn="0" w:lastRowFirstColumn="0" w:lastRowLastColumn="0"/>
            </w:pPr>
            <w:r>
              <w:t>ERMS</w:t>
            </w:r>
          </w:p>
        </w:tc>
        <w:tc>
          <w:tcPr>
            <w:tcW w:w="1500" w:type="dxa"/>
          </w:tcPr>
          <w:p w14:paraId="74F37868" w14:textId="77777777" w:rsidR="005A6261" w:rsidRDefault="005A6261" w:rsidP="00B3039C">
            <w:pPr>
              <w:cnfStyle w:val="000000100000" w:firstRow="0" w:lastRow="0" w:firstColumn="0" w:lastColumn="0" w:oddVBand="0" w:evenVBand="0" w:oddHBand="1" w:evenHBand="0" w:firstRowFirstColumn="0" w:firstRowLastColumn="0" w:lastRowFirstColumn="0" w:lastRowLastColumn="0"/>
            </w:pPr>
            <w:r>
              <w:t>Günstig*</w:t>
            </w:r>
          </w:p>
        </w:tc>
        <w:tc>
          <w:tcPr>
            <w:tcW w:w="857" w:type="dxa"/>
          </w:tcPr>
          <w:p w14:paraId="3B5F1602" w14:textId="77777777" w:rsidR="005A6261" w:rsidRDefault="005A6261" w:rsidP="00B3039C">
            <w:pPr>
              <w:cnfStyle w:val="000000100000" w:firstRow="0" w:lastRow="0" w:firstColumn="0" w:lastColumn="0" w:oddVBand="0" w:evenVBand="0" w:oddHBand="1" w:evenHBand="0" w:firstRowFirstColumn="0" w:firstRowLastColumn="0" w:lastRowFirstColumn="0" w:lastRowLastColumn="0"/>
            </w:pPr>
            <w:r>
              <w:t>N</w:t>
            </w:r>
            <w:r w:rsidRPr="0009420A">
              <w:rPr>
                <w:vertAlign w:val="subscript"/>
              </w:rPr>
              <w:t>0</w:t>
            </w:r>
          </w:p>
        </w:tc>
        <w:tc>
          <w:tcPr>
            <w:tcW w:w="1692" w:type="dxa"/>
          </w:tcPr>
          <w:p w14:paraId="49DC17AD" w14:textId="77777777" w:rsidR="005A6261" w:rsidRDefault="005A6261" w:rsidP="00B3039C">
            <w:pPr>
              <w:cnfStyle w:val="000000100000" w:firstRow="0" w:lastRow="0" w:firstColumn="0" w:lastColumn="0" w:oddVBand="0" w:evenVBand="0" w:oddHBand="1" w:evenHBand="0" w:firstRowFirstColumn="0" w:firstRowLastColumn="0" w:lastRowFirstColumn="0" w:lastRowLastColumn="0"/>
            </w:pPr>
            <w:r>
              <w:t>alle</w:t>
            </w:r>
          </w:p>
        </w:tc>
        <w:tc>
          <w:tcPr>
            <w:tcW w:w="1017" w:type="dxa"/>
          </w:tcPr>
          <w:p w14:paraId="1B853698" w14:textId="77777777" w:rsidR="005A6261" w:rsidRDefault="005A6261" w:rsidP="00B3039C">
            <w:pPr>
              <w:cnfStyle w:val="000000100000" w:firstRow="0" w:lastRow="0" w:firstColumn="0" w:lastColumn="0" w:oddVBand="0" w:evenVBand="0" w:oddHBand="1" w:evenHBand="0" w:firstRowFirstColumn="0" w:firstRowLastColumn="0" w:lastRowFirstColumn="0" w:lastRowLastColumn="0"/>
            </w:pPr>
            <w:r>
              <w:t>II, III</w:t>
            </w:r>
          </w:p>
        </w:tc>
        <w:tc>
          <w:tcPr>
            <w:tcW w:w="558" w:type="dxa"/>
          </w:tcPr>
          <w:p w14:paraId="608C2A87" w14:textId="77777777" w:rsidR="005A6261" w:rsidRDefault="005A6261" w:rsidP="00B3039C">
            <w:pPr>
              <w:cnfStyle w:val="000000100000" w:firstRow="0" w:lastRow="0" w:firstColumn="0" w:lastColumn="0" w:oddVBand="0" w:evenVBand="0" w:oddHBand="1" w:evenHBand="0" w:firstRowFirstColumn="0" w:firstRowLastColumn="0" w:lastRowFirstColumn="0" w:lastRowLastColumn="0"/>
            </w:pPr>
            <w:r>
              <w:t>M</w:t>
            </w:r>
            <w:r w:rsidRPr="00E84347">
              <w:rPr>
                <w:vertAlign w:val="subscript"/>
              </w:rPr>
              <w:t>0</w:t>
            </w:r>
          </w:p>
        </w:tc>
      </w:tr>
      <w:tr w:rsidR="005A6261" w14:paraId="47C83B2E" w14:textId="77777777" w:rsidTr="005A6261">
        <w:trPr>
          <w:trHeight w:val="599"/>
        </w:trPr>
        <w:tc>
          <w:tcPr>
            <w:cnfStyle w:val="001000000000" w:firstRow="0" w:lastRow="0" w:firstColumn="1" w:lastColumn="0" w:oddVBand="0" w:evenVBand="0" w:oddHBand="0" w:evenHBand="0" w:firstRowFirstColumn="0" w:firstRowLastColumn="0" w:lastRowFirstColumn="0" w:lastRowLastColumn="0"/>
            <w:tcW w:w="1177" w:type="dxa"/>
            <w:vMerge/>
          </w:tcPr>
          <w:p w14:paraId="7E53CC9B" w14:textId="77777777" w:rsidR="005A6261" w:rsidRDefault="005A6261" w:rsidP="00B3039C"/>
        </w:tc>
        <w:tc>
          <w:tcPr>
            <w:tcW w:w="950" w:type="dxa"/>
          </w:tcPr>
          <w:p w14:paraId="6FDD5768" w14:textId="77777777" w:rsidR="005A6261" w:rsidRDefault="005A6261" w:rsidP="00B3039C">
            <w:pPr>
              <w:cnfStyle w:val="000000000000" w:firstRow="0" w:lastRow="0" w:firstColumn="0" w:lastColumn="0" w:oddVBand="0" w:evenVBand="0" w:oddHBand="0" w:evenHBand="0" w:firstRowFirstColumn="0" w:firstRowLastColumn="0" w:lastRowFirstColumn="0" w:lastRowLastColumn="0"/>
            </w:pPr>
            <w:r>
              <w:t>D</w:t>
            </w:r>
          </w:p>
        </w:tc>
        <w:tc>
          <w:tcPr>
            <w:tcW w:w="1270" w:type="dxa"/>
          </w:tcPr>
          <w:p w14:paraId="196F2FCA" w14:textId="77777777" w:rsidR="005A6261" w:rsidRDefault="005A6261" w:rsidP="00B3039C">
            <w:pPr>
              <w:cnfStyle w:val="000000000000" w:firstRow="0" w:lastRow="0" w:firstColumn="0" w:lastColumn="0" w:oddVBand="0" w:evenVBand="0" w:oddHBand="0" w:evenHBand="0" w:firstRowFirstColumn="0" w:firstRowLastColumn="0" w:lastRowFirstColumn="0" w:lastRowLastColumn="0"/>
            </w:pPr>
            <w:r>
              <w:t>ERMS</w:t>
            </w:r>
          </w:p>
        </w:tc>
        <w:tc>
          <w:tcPr>
            <w:tcW w:w="1500" w:type="dxa"/>
          </w:tcPr>
          <w:p w14:paraId="5989075D" w14:textId="77777777" w:rsidR="005A6261" w:rsidRDefault="005A6261" w:rsidP="00B3039C">
            <w:pPr>
              <w:cnfStyle w:val="000000000000" w:firstRow="0" w:lastRow="0" w:firstColumn="0" w:lastColumn="0" w:oddVBand="0" w:evenVBand="0" w:oddHBand="0" w:evenHBand="0" w:firstRowFirstColumn="0" w:firstRowLastColumn="0" w:lastRowFirstColumn="0" w:lastRowLastColumn="0"/>
            </w:pPr>
            <w:r>
              <w:t>Ungünstig**</w:t>
            </w:r>
          </w:p>
        </w:tc>
        <w:tc>
          <w:tcPr>
            <w:tcW w:w="857" w:type="dxa"/>
          </w:tcPr>
          <w:p w14:paraId="78EC505A" w14:textId="77777777" w:rsidR="005A6261" w:rsidRDefault="005A6261" w:rsidP="00B3039C">
            <w:pPr>
              <w:cnfStyle w:val="000000000000" w:firstRow="0" w:lastRow="0" w:firstColumn="0" w:lastColumn="0" w:oddVBand="0" w:evenVBand="0" w:oddHBand="0" w:evenHBand="0" w:firstRowFirstColumn="0" w:firstRowLastColumn="0" w:lastRowFirstColumn="0" w:lastRowLastColumn="0"/>
            </w:pPr>
            <w:r>
              <w:t>N</w:t>
            </w:r>
            <w:r w:rsidRPr="0009420A">
              <w:rPr>
                <w:vertAlign w:val="subscript"/>
              </w:rPr>
              <w:t>0</w:t>
            </w:r>
          </w:p>
        </w:tc>
        <w:tc>
          <w:tcPr>
            <w:tcW w:w="1692" w:type="dxa"/>
          </w:tcPr>
          <w:p w14:paraId="1CD3772C" w14:textId="77777777" w:rsidR="005A6261" w:rsidRDefault="005A6261" w:rsidP="00B3039C">
            <w:pPr>
              <w:cnfStyle w:val="000000000000" w:firstRow="0" w:lastRow="0" w:firstColumn="0" w:lastColumn="0" w:oddVBand="0" w:evenVBand="0" w:oddHBand="0" w:evenHBand="0" w:firstRowFirstColumn="0" w:firstRowLastColumn="0" w:lastRowFirstColumn="0" w:lastRowLastColumn="0"/>
            </w:pPr>
            <w:r>
              <w:rPr>
                <w:rFonts w:cs="Times New Roman"/>
              </w:rPr>
              <w:t>≤</w:t>
            </w:r>
            <w:r>
              <w:t>5cm und &lt;10 Jahre</w:t>
            </w:r>
          </w:p>
        </w:tc>
        <w:tc>
          <w:tcPr>
            <w:tcW w:w="1017" w:type="dxa"/>
          </w:tcPr>
          <w:p w14:paraId="778F8ACE" w14:textId="77777777" w:rsidR="005A6261" w:rsidRDefault="005A6261" w:rsidP="00B3039C">
            <w:pPr>
              <w:cnfStyle w:val="000000000000" w:firstRow="0" w:lastRow="0" w:firstColumn="0" w:lastColumn="0" w:oddVBand="0" w:evenVBand="0" w:oddHBand="0" w:evenHBand="0" w:firstRowFirstColumn="0" w:firstRowLastColumn="0" w:lastRowFirstColumn="0" w:lastRowLastColumn="0"/>
            </w:pPr>
            <w:r>
              <w:t>II, III</w:t>
            </w:r>
          </w:p>
        </w:tc>
        <w:tc>
          <w:tcPr>
            <w:tcW w:w="558" w:type="dxa"/>
          </w:tcPr>
          <w:p w14:paraId="58CCE709" w14:textId="77777777" w:rsidR="005A6261" w:rsidRDefault="005A6261" w:rsidP="00B3039C">
            <w:pPr>
              <w:cnfStyle w:val="000000000000" w:firstRow="0" w:lastRow="0" w:firstColumn="0" w:lastColumn="0" w:oddVBand="0" w:evenVBand="0" w:oddHBand="0" w:evenHBand="0" w:firstRowFirstColumn="0" w:firstRowLastColumn="0" w:lastRowFirstColumn="0" w:lastRowLastColumn="0"/>
            </w:pPr>
            <w:r>
              <w:t>M</w:t>
            </w:r>
            <w:r w:rsidRPr="00E84347">
              <w:rPr>
                <w:vertAlign w:val="subscript"/>
              </w:rPr>
              <w:t>0</w:t>
            </w:r>
          </w:p>
        </w:tc>
      </w:tr>
      <w:tr w:rsidR="005A6261" w14:paraId="020B90D0" w14:textId="77777777" w:rsidTr="005A6261">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1177" w:type="dxa"/>
            <w:vMerge w:val="restart"/>
          </w:tcPr>
          <w:p w14:paraId="679337AA" w14:textId="77777777" w:rsidR="005A6261" w:rsidRDefault="005A6261" w:rsidP="00B3039C">
            <w:r>
              <w:t>Hoch</w:t>
            </w:r>
          </w:p>
        </w:tc>
        <w:tc>
          <w:tcPr>
            <w:tcW w:w="950" w:type="dxa"/>
          </w:tcPr>
          <w:p w14:paraId="15CB5A70" w14:textId="77777777" w:rsidR="005A6261" w:rsidRDefault="005A6261" w:rsidP="00B3039C">
            <w:pPr>
              <w:cnfStyle w:val="000000100000" w:firstRow="0" w:lastRow="0" w:firstColumn="0" w:lastColumn="0" w:oddVBand="0" w:evenVBand="0" w:oddHBand="1" w:evenHBand="0" w:firstRowFirstColumn="0" w:firstRowLastColumn="0" w:lastRowFirstColumn="0" w:lastRowLastColumn="0"/>
            </w:pPr>
            <w:r>
              <w:t>E</w:t>
            </w:r>
          </w:p>
        </w:tc>
        <w:tc>
          <w:tcPr>
            <w:tcW w:w="1270" w:type="dxa"/>
          </w:tcPr>
          <w:p w14:paraId="355940D2" w14:textId="77777777" w:rsidR="005A6261" w:rsidRDefault="005A6261" w:rsidP="00B3039C">
            <w:pPr>
              <w:cnfStyle w:val="000000100000" w:firstRow="0" w:lastRow="0" w:firstColumn="0" w:lastColumn="0" w:oddVBand="0" w:evenVBand="0" w:oddHBand="1" w:evenHBand="0" w:firstRowFirstColumn="0" w:firstRowLastColumn="0" w:lastRowFirstColumn="0" w:lastRowLastColumn="0"/>
            </w:pPr>
            <w:r>
              <w:t>ERMS</w:t>
            </w:r>
          </w:p>
        </w:tc>
        <w:tc>
          <w:tcPr>
            <w:tcW w:w="1500" w:type="dxa"/>
          </w:tcPr>
          <w:p w14:paraId="3C1892BA" w14:textId="77777777" w:rsidR="005A6261" w:rsidRDefault="005A6261" w:rsidP="00B3039C">
            <w:pPr>
              <w:cnfStyle w:val="000000100000" w:firstRow="0" w:lastRow="0" w:firstColumn="0" w:lastColumn="0" w:oddVBand="0" w:evenVBand="0" w:oddHBand="1" w:evenHBand="0" w:firstRowFirstColumn="0" w:firstRowLastColumn="0" w:lastRowFirstColumn="0" w:lastRowLastColumn="0"/>
            </w:pPr>
            <w:r>
              <w:t>Ungünstig**</w:t>
            </w:r>
          </w:p>
        </w:tc>
        <w:tc>
          <w:tcPr>
            <w:tcW w:w="857" w:type="dxa"/>
          </w:tcPr>
          <w:p w14:paraId="15C1CCA1" w14:textId="77777777" w:rsidR="005A6261" w:rsidRDefault="005A6261" w:rsidP="00B3039C">
            <w:pPr>
              <w:cnfStyle w:val="000000100000" w:firstRow="0" w:lastRow="0" w:firstColumn="0" w:lastColumn="0" w:oddVBand="0" w:evenVBand="0" w:oddHBand="1" w:evenHBand="0" w:firstRowFirstColumn="0" w:firstRowLastColumn="0" w:lastRowFirstColumn="0" w:lastRowLastColumn="0"/>
            </w:pPr>
            <w:r>
              <w:t>N</w:t>
            </w:r>
            <w:r w:rsidRPr="0009420A">
              <w:rPr>
                <w:vertAlign w:val="subscript"/>
              </w:rPr>
              <w:t>0</w:t>
            </w:r>
          </w:p>
        </w:tc>
        <w:tc>
          <w:tcPr>
            <w:tcW w:w="1692" w:type="dxa"/>
          </w:tcPr>
          <w:p w14:paraId="46D3F4E9" w14:textId="77777777" w:rsidR="005A6261" w:rsidRDefault="005A6261" w:rsidP="00B3039C">
            <w:pPr>
              <w:cnfStyle w:val="000000100000" w:firstRow="0" w:lastRow="0" w:firstColumn="0" w:lastColumn="0" w:oddVBand="0" w:evenVBand="0" w:oddHBand="1" w:evenHBand="0" w:firstRowFirstColumn="0" w:firstRowLastColumn="0" w:lastRowFirstColumn="0" w:lastRowLastColumn="0"/>
            </w:pPr>
            <w:r>
              <w:t xml:space="preserve">&gt;5cm oder </w:t>
            </w:r>
            <w:r>
              <w:rPr>
                <w:rFonts w:cs="Times New Roman"/>
              </w:rPr>
              <w:t>≥</w:t>
            </w:r>
            <w:r>
              <w:t>10 Jahre</w:t>
            </w:r>
          </w:p>
        </w:tc>
        <w:tc>
          <w:tcPr>
            <w:tcW w:w="1017" w:type="dxa"/>
          </w:tcPr>
          <w:p w14:paraId="4C675FDE" w14:textId="77777777" w:rsidR="005A6261" w:rsidRDefault="005A6261" w:rsidP="00B3039C">
            <w:pPr>
              <w:cnfStyle w:val="000000100000" w:firstRow="0" w:lastRow="0" w:firstColumn="0" w:lastColumn="0" w:oddVBand="0" w:evenVBand="0" w:oddHBand="1" w:evenHBand="0" w:firstRowFirstColumn="0" w:firstRowLastColumn="0" w:lastRowFirstColumn="0" w:lastRowLastColumn="0"/>
            </w:pPr>
            <w:r>
              <w:t>II, III</w:t>
            </w:r>
          </w:p>
        </w:tc>
        <w:tc>
          <w:tcPr>
            <w:tcW w:w="558" w:type="dxa"/>
          </w:tcPr>
          <w:p w14:paraId="34D59D98" w14:textId="77777777" w:rsidR="005A6261" w:rsidRDefault="005A6261" w:rsidP="00B3039C">
            <w:pPr>
              <w:cnfStyle w:val="000000100000" w:firstRow="0" w:lastRow="0" w:firstColumn="0" w:lastColumn="0" w:oddVBand="0" w:evenVBand="0" w:oddHBand="1" w:evenHBand="0" w:firstRowFirstColumn="0" w:firstRowLastColumn="0" w:lastRowFirstColumn="0" w:lastRowLastColumn="0"/>
            </w:pPr>
            <w:r>
              <w:t>M</w:t>
            </w:r>
            <w:r w:rsidRPr="00E84347">
              <w:rPr>
                <w:vertAlign w:val="subscript"/>
              </w:rPr>
              <w:t>0</w:t>
            </w:r>
          </w:p>
        </w:tc>
      </w:tr>
      <w:tr w:rsidR="005A6261" w14:paraId="31388935" w14:textId="77777777" w:rsidTr="005A6261">
        <w:trPr>
          <w:trHeight w:val="305"/>
        </w:trPr>
        <w:tc>
          <w:tcPr>
            <w:cnfStyle w:val="001000000000" w:firstRow="0" w:lastRow="0" w:firstColumn="1" w:lastColumn="0" w:oddVBand="0" w:evenVBand="0" w:oddHBand="0" w:evenHBand="0" w:firstRowFirstColumn="0" w:firstRowLastColumn="0" w:lastRowFirstColumn="0" w:lastRowLastColumn="0"/>
            <w:tcW w:w="1177" w:type="dxa"/>
            <w:vMerge/>
          </w:tcPr>
          <w:p w14:paraId="10BF1EB5" w14:textId="77777777" w:rsidR="005A6261" w:rsidRDefault="005A6261" w:rsidP="00B3039C"/>
        </w:tc>
        <w:tc>
          <w:tcPr>
            <w:tcW w:w="950" w:type="dxa"/>
          </w:tcPr>
          <w:p w14:paraId="0F09C081" w14:textId="77777777" w:rsidR="005A6261" w:rsidRDefault="005A6261" w:rsidP="00B3039C">
            <w:pPr>
              <w:cnfStyle w:val="000000000000" w:firstRow="0" w:lastRow="0" w:firstColumn="0" w:lastColumn="0" w:oddVBand="0" w:evenVBand="0" w:oddHBand="0" w:evenHBand="0" w:firstRowFirstColumn="0" w:firstRowLastColumn="0" w:lastRowFirstColumn="0" w:lastRowLastColumn="0"/>
            </w:pPr>
            <w:r>
              <w:t>F</w:t>
            </w:r>
          </w:p>
        </w:tc>
        <w:tc>
          <w:tcPr>
            <w:tcW w:w="1270" w:type="dxa"/>
          </w:tcPr>
          <w:p w14:paraId="042AC891" w14:textId="77777777" w:rsidR="005A6261" w:rsidRDefault="005A6261" w:rsidP="00B3039C">
            <w:pPr>
              <w:cnfStyle w:val="000000000000" w:firstRow="0" w:lastRow="0" w:firstColumn="0" w:lastColumn="0" w:oddVBand="0" w:evenVBand="0" w:oddHBand="0" w:evenHBand="0" w:firstRowFirstColumn="0" w:firstRowLastColumn="0" w:lastRowFirstColumn="0" w:lastRowLastColumn="0"/>
            </w:pPr>
            <w:r>
              <w:t>ERMS</w:t>
            </w:r>
          </w:p>
        </w:tc>
        <w:tc>
          <w:tcPr>
            <w:tcW w:w="1500" w:type="dxa"/>
          </w:tcPr>
          <w:p w14:paraId="785D22E3" w14:textId="77777777" w:rsidR="005A6261" w:rsidRDefault="005A6261" w:rsidP="00B3039C">
            <w:pPr>
              <w:cnfStyle w:val="000000000000" w:firstRow="0" w:lastRow="0" w:firstColumn="0" w:lastColumn="0" w:oddVBand="0" w:evenVBand="0" w:oddHBand="0" w:evenHBand="0" w:firstRowFirstColumn="0" w:firstRowLastColumn="0" w:lastRowFirstColumn="0" w:lastRowLastColumn="0"/>
            </w:pPr>
            <w:r>
              <w:t>alle</w:t>
            </w:r>
          </w:p>
        </w:tc>
        <w:tc>
          <w:tcPr>
            <w:tcW w:w="857" w:type="dxa"/>
          </w:tcPr>
          <w:p w14:paraId="281051DB" w14:textId="77777777" w:rsidR="005A6261" w:rsidRDefault="005A6261" w:rsidP="00B3039C">
            <w:pPr>
              <w:cnfStyle w:val="000000000000" w:firstRow="0" w:lastRow="0" w:firstColumn="0" w:lastColumn="0" w:oddVBand="0" w:evenVBand="0" w:oddHBand="0" w:evenHBand="0" w:firstRowFirstColumn="0" w:firstRowLastColumn="0" w:lastRowFirstColumn="0" w:lastRowLastColumn="0"/>
            </w:pPr>
            <w:r>
              <w:t>N</w:t>
            </w:r>
            <w:r w:rsidRPr="0009420A">
              <w:rPr>
                <w:vertAlign w:val="subscript"/>
              </w:rPr>
              <w:t xml:space="preserve">1 </w:t>
            </w:r>
          </w:p>
        </w:tc>
        <w:tc>
          <w:tcPr>
            <w:tcW w:w="1692" w:type="dxa"/>
          </w:tcPr>
          <w:p w14:paraId="15210DE9" w14:textId="77777777" w:rsidR="005A6261" w:rsidRDefault="005A6261" w:rsidP="00B3039C">
            <w:pPr>
              <w:cnfStyle w:val="000000000000" w:firstRow="0" w:lastRow="0" w:firstColumn="0" w:lastColumn="0" w:oddVBand="0" w:evenVBand="0" w:oddHBand="0" w:evenHBand="0" w:firstRowFirstColumn="0" w:firstRowLastColumn="0" w:lastRowFirstColumn="0" w:lastRowLastColumn="0"/>
            </w:pPr>
            <w:r>
              <w:t>alle</w:t>
            </w:r>
          </w:p>
        </w:tc>
        <w:tc>
          <w:tcPr>
            <w:tcW w:w="1017" w:type="dxa"/>
          </w:tcPr>
          <w:p w14:paraId="301F64D5" w14:textId="77777777" w:rsidR="005A6261" w:rsidRDefault="005A6261" w:rsidP="00B3039C">
            <w:pPr>
              <w:cnfStyle w:val="000000000000" w:firstRow="0" w:lastRow="0" w:firstColumn="0" w:lastColumn="0" w:oddVBand="0" w:evenVBand="0" w:oddHBand="0" w:evenHBand="0" w:firstRowFirstColumn="0" w:firstRowLastColumn="0" w:lastRowFirstColumn="0" w:lastRowLastColumn="0"/>
            </w:pPr>
            <w:r>
              <w:t>II, III</w:t>
            </w:r>
          </w:p>
        </w:tc>
        <w:tc>
          <w:tcPr>
            <w:tcW w:w="558" w:type="dxa"/>
          </w:tcPr>
          <w:p w14:paraId="3F6C1A44" w14:textId="77777777" w:rsidR="005A6261" w:rsidRDefault="005A6261" w:rsidP="00B3039C">
            <w:pPr>
              <w:cnfStyle w:val="000000000000" w:firstRow="0" w:lastRow="0" w:firstColumn="0" w:lastColumn="0" w:oddVBand="0" w:evenVBand="0" w:oddHBand="0" w:evenHBand="0" w:firstRowFirstColumn="0" w:firstRowLastColumn="0" w:lastRowFirstColumn="0" w:lastRowLastColumn="0"/>
            </w:pPr>
            <w:r>
              <w:t>M</w:t>
            </w:r>
            <w:r w:rsidRPr="00E84347">
              <w:rPr>
                <w:vertAlign w:val="subscript"/>
              </w:rPr>
              <w:t>0</w:t>
            </w:r>
          </w:p>
        </w:tc>
      </w:tr>
      <w:tr w:rsidR="005A6261" w14:paraId="21F8A8E5" w14:textId="77777777" w:rsidTr="005A6261">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1177" w:type="dxa"/>
            <w:vMerge/>
          </w:tcPr>
          <w:p w14:paraId="60F47C4F" w14:textId="77777777" w:rsidR="005A6261" w:rsidRDefault="005A6261" w:rsidP="00B3039C"/>
        </w:tc>
        <w:tc>
          <w:tcPr>
            <w:tcW w:w="950" w:type="dxa"/>
          </w:tcPr>
          <w:p w14:paraId="1E51DC89" w14:textId="77777777" w:rsidR="005A6261" w:rsidRDefault="005A6261" w:rsidP="00B3039C">
            <w:pPr>
              <w:cnfStyle w:val="000000100000" w:firstRow="0" w:lastRow="0" w:firstColumn="0" w:lastColumn="0" w:oddVBand="0" w:evenVBand="0" w:oddHBand="1" w:evenHBand="0" w:firstRowFirstColumn="0" w:firstRowLastColumn="0" w:lastRowFirstColumn="0" w:lastRowLastColumn="0"/>
            </w:pPr>
            <w:r>
              <w:t>G</w:t>
            </w:r>
          </w:p>
        </w:tc>
        <w:tc>
          <w:tcPr>
            <w:tcW w:w="1270" w:type="dxa"/>
          </w:tcPr>
          <w:p w14:paraId="45863495" w14:textId="77777777" w:rsidR="005A6261" w:rsidRDefault="005A6261" w:rsidP="00B3039C">
            <w:pPr>
              <w:cnfStyle w:val="000000100000" w:firstRow="0" w:lastRow="0" w:firstColumn="0" w:lastColumn="0" w:oddVBand="0" w:evenVBand="0" w:oddHBand="1" w:evenHBand="0" w:firstRowFirstColumn="0" w:firstRowLastColumn="0" w:lastRowFirstColumn="0" w:lastRowLastColumn="0"/>
            </w:pPr>
            <w:r>
              <w:t>ARMS</w:t>
            </w:r>
          </w:p>
        </w:tc>
        <w:tc>
          <w:tcPr>
            <w:tcW w:w="1500" w:type="dxa"/>
          </w:tcPr>
          <w:p w14:paraId="489C168A" w14:textId="77777777" w:rsidR="005A6261" w:rsidRDefault="005A6261" w:rsidP="00B3039C">
            <w:pPr>
              <w:cnfStyle w:val="000000100000" w:firstRow="0" w:lastRow="0" w:firstColumn="0" w:lastColumn="0" w:oddVBand="0" w:evenVBand="0" w:oddHBand="1" w:evenHBand="0" w:firstRowFirstColumn="0" w:firstRowLastColumn="0" w:lastRowFirstColumn="0" w:lastRowLastColumn="0"/>
            </w:pPr>
            <w:r>
              <w:t>alle</w:t>
            </w:r>
          </w:p>
        </w:tc>
        <w:tc>
          <w:tcPr>
            <w:tcW w:w="857" w:type="dxa"/>
          </w:tcPr>
          <w:p w14:paraId="271980E1" w14:textId="77777777" w:rsidR="005A6261" w:rsidRDefault="005A6261" w:rsidP="00B3039C">
            <w:pPr>
              <w:cnfStyle w:val="000000100000" w:firstRow="0" w:lastRow="0" w:firstColumn="0" w:lastColumn="0" w:oddVBand="0" w:evenVBand="0" w:oddHBand="1" w:evenHBand="0" w:firstRowFirstColumn="0" w:firstRowLastColumn="0" w:lastRowFirstColumn="0" w:lastRowLastColumn="0"/>
            </w:pPr>
            <w:r>
              <w:t>N</w:t>
            </w:r>
            <w:r w:rsidRPr="0009420A">
              <w:rPr>
                <w:vertAlign w:val="subscript"/>
              </w:rPr>
              <w:t>0</w:t>
            </w:r>
          </w:p>
        </w:tc>
        <w:tc>
          <w:tcPr>
            <w:tcW w:w="1692" w:type="dxa"/>
          </w:tcPr>
          <w:p w14:paraId="1871FBED" w14:textId="77777777" w:rsidR="005A6261" w:rsidRDefault="005A6261" w:rsidP="00B3039C">
            <w:pPr>
              <w:cnfStyle w:val="000000100000" w:firstRow="0" w:lastRow="0" w:firstColumn="0" w:lastColumn="0" w:oddVBand="0" w:evenVBand="0" w:oddHBand="1" w:evenHBand="0" w:firstRowFirstColumn="0" w:firstRowLastColumn="0" w:lastRowFirstColumn="0" w:lastRowLastColumn="0"/>
            </w:pPr>
            <w:r>
              <w:t>alle</w:t>
            </w:r>
          </w:p>
        </w:tc>
        <w:tc>
          <w:tcPr>
            <w:tcW w:w="1017" w:type="dxa"/>
          </w:tcPr>
          <w:p w14:paraId="67DA71CF" w14:textId="77777777" w:rsidR="005A6261" w:rsidRDefault="005A6261" w:rsidP="00B3039C">
            <w:pPr>
              <w:cnfStyle w:val="000000100000" w:firstRow="0" w:lastRow="0" w:firstColumn="0" w:lastColumn="0" w:oddVBand="0" w:evenVBand="0" w:oddHBand="1" w:evenHBand="0" w:firstRowFirstColumn="0" w:firstRowLastColumn="0" w:lastRowFirstColumn="0" w:lastRowLastColumn="0"/>
            </w:pPr>
            <w:r>
              <w:t>alle</w:t>
            </w:r>
          </w:p>
        </w:tc>
        <w:tc>
          <w:tcPr>
            <w:tcW w:w="558" w:type="dxa"/>
          </w:tcPr>
          <w:p w14:paraId="424D13AD" w14:textId="77777777" w:rsidR="005A6261" w:rsidRDefault="005A6261" w:rsidP="00B3039C">
            <w:pPr>
              <w:cnfStyle w:val="000000100000" w:firstRow="0" w:lastRow="0" w:firstColumn="0" w:lastColumn="0" w:oddVBand="0" w:evenVBand="0" w:oddHBand="1" w:evenHBand="0" w:firstRowFirstColumn="0" w:firstRowLastColumn="0" w:lastRowFirstColumn="0" w:lastRowLastColumn="0"/>
            </w:pPr>
            <w:r>
              <w:t>M</w:t>
            </w:r>
            <w:r w:rsidRPr="00E84347">
              <w:rPr>
                <w:vertAlign w:val="subscript"/>
              </w:rPr>
              <w:t>0</w:t>
            </w:r>
          </w:p>
        </w:tc>
      </w:tr>
      <w:tr w:rsidR="005A6261" w14:paraId="5F48852F" w14:textId="77777777" w:rsidTr="005A6261">
        <w:trPr>
          <w:trHeight w:val="573"/>
        </w:trPr>
        <w:tc>
          <w:tcPr>
            <w:cnfStyle w:val="001000000000" w:firstRow="0" w:lastRow="0" w:firstColumn="1" w:lastColumn="0" w:oddVBand="0" w:evenVBand="0" w:oddHBand="0" w:evenHBand="0" w:firstRowFirstColumn="0" w:firstRowLastColumn="0" w:lastRowFirstColumn="0" w:lastRowLastColumn="0"/>
            <w:tcW w:w="1177" w:type="dxa"/>
          </w:tcPr>
          <w:p w14:paraId="5B7412E3" w14:textId="77777777" w:rsidR="005A6261" w:rsidRDefault="005A6261" w:rsidP="00B3039C">
            <w:r>
              <w:lastRenderedPageBreak/>
              <w:t>Sehr hoch</w:t>
            </w:r>
          </w:p>
        </w:tc>
        <w:tc>
          <w:tcPr>
            <w:tcW w:w="950" w:type="dxa"/>
          </w:tcPr>
          <w:p w14:paraId="0F056310" w14:textId="77777777" w:rsidR="005A6261" w:rsidRDefault="005A6261" w:rsidP="00B3039C">
            <w:pPr>
              <w:cnfStyle w:val="000000000000" w:firstRow="0" w:lastRow="0" w:firstColumn="0" w:lastColumn="0" w:oddVBand="0" w:evenVBand="0" w:oddHBand="0" w:evenHBand="0" w:firstRowFirstColumn="0" w:firstRowLastColumn="0" w:lastRowFirstColumn="0" w:lastRowLastColumn="0"/>
            </w:pPr>
            <w:r>
              <w:t>H</w:t>
            </w:r>
          </w:p>
        </w:tc>
        <w:tc>
          <w:tcPr>
            <w:tcW w:w="1270" w:type="dxa"/>
          </w:tcPr>
          <w:p w14:paraId="5CB6130F" w14:textId="77777777" w:rsidR="005A6261" w:rsidRDefault="005A6261" w:rsidP="00B3039C">
            <w:pPr>
              <w:cnfStyle w:val="000000000000" w:firstRow="0" w:lastRow="0" w:firstColumn="0" w:lastColumn="0" w:oddVBand="0" w:evenVBand="0" w:oddHBand="0" w:evenHBand="0" w:firstRowFirstColumn="0" w:firstRowLastColumn="0" w:lastRowFirstColumn="0" w:lastRowLastColumn="0"/>
            </w:pPr>
            <w:r>
              <w:t>ARMS</w:t>
            </w:r>
          </w:p>
        </w:tc>
        <w:tc>
          <w:tcPr>
            <w:tcW w:w="1500" w:type="dxa"/>
          </w:tcPr>
          <w:p w14:paraId="500613C5" w14:textId="77777777" w:rsidR="005A6261" w:rsidRDefault="005A6261" w:rsidP="00B3039C">
            <w:pPr>
              <w:cnfStyle w:val="000000000000" w:firstRow="0" w:lastRow="0" w:firstColumn="0" w:lastColumn="0" w:oddVBand="0" w:evenVBand="0" w:oddHBand="0" w:evenHBand="0" w:firstRowFirstColumn="0" w:firstRowLastColumn="0" w:lastRowFirstColumn="0" w:lastRowLastColumn="0"/>
            </w:pPr>
            <w:r>
              <w:t>alle</w:t>
            </w:r>
          </w:p>
        </w:tc>
        <w:tc>
          <w:tcPr>
            <w:tcW w:w="857" w:type="dxa"/>
          </w:tcPr>
          <w:p w14:paraId="143146EF" w14:textId="77777777" w:rsidR="005A6261" w:rsidRDefault="005A6261" w:rsidP="00B3039C">
            <w:pPr>
              <w:cnfStyle w:val="000000000000" w:firstRow="0" w:lastRow="0" w:firstColumn="0" w:lastColumn="0" w:oddVBand="0" w:evenVBand="0" w:oddHBand="0" w:evenHBand="0" w:firstRowFirstColumn="0" w:firstRowLastColumn="0" w:lastRowFirstColumn="0" w:lastRowLastColumn="0"/>
            </w:pPr>
            <w:r>
              <w:t>N</w:t>
            </w:r>
            <w:r w:rsidRPr="0009420A">
              <w:rPr>
                <w:vertAlign w:val="subscript"/>
              </w:rPr>
              <w:t>1</w:t>
            </w:r>
          </w:p>
        </w:tc>
        <w:tc>
          <w:tcPr>
            <w:tcW w:w="1692" w:type="dxa"/>
          </w:tcPr>
          <w:p w14:paraId="417AF48C" w14:textId="77777777" w:rsidR="005A6261" w:rsidRDefault="005A6261" w:rsidP="00B3039C">
            <w:pPr>
              <w:cnfStyle w:val="000000000000" w:firstRow="0" w:lastRow="0" w:firstColumn="0" w:lastColumn="0" w:oddVBand="0" w:evenVBand="0" w:oddHBand="0" w:evenHBand="0" w:firstRowFirstColumn="0" w:firstRowLastColumn="0" w:lastRowFirstColumn="0" w:lastRowLastColumn="0"/>
            </w:pPr>
            <w:r>
              <w:t>alle</w:t>
            </w:r>
          </w:p>
        </w:tc>
        <w:tc>
          <w:tcPr>
            <w:tcW w:w="1017" w:type="dxa"/>
          </w:tcPr>
          <w:p w14:paraId="250481C4" w14:textId="77777777" w:rsidR="005A6261" w:rsidRDefault="005A6261" w:rsidP="00B3039C">
            <w:pPr>
              <w:cnfStyle w:val="000000000000" w:firstRow="0" w:lastRow="0" w:firstColumn="0" w:lastColumn="0" w:oddVBand="0" w:evenVBand="0" w:oddHBand="0" w:evenHBand="0" w:firstRowFirstColumn="0" w:firstRowLastColumn="0" w:lastRowFirstColumn="0" w:lastRowLastColumn="0"/>
            </w:pPr>
            <w:r>
              <w:t>alle</w:t>
            </w:r>
          </w:p>
        </w:tc>
        <w:tc>
          <w:tcPr>
            <w:tcW w:w="558" w:type="dxa"/>
          </w:tcPr>
          <w:p w14:paraId="38F30D0D" w14:textId="77777777" w:rsidR="005A6261" w:rsidRDefault="005A6261" w:rsidP="00B3039C">
            <w:pPr>
              <w:cnfStyle w:val="000000000000" w:firstRow="0" w:lastRow="0" w:firstColumn="0" w:lastColumn="0" w:oddVBand="0" w:evenVBand="0" w:oddHBand="0" w:evenHBand="0" w:firstRowFirstColumn="0" w:firstRowLastColumn="0" w:lastRowFirstColumn="0" w:lastRowLastColumn="0"/>
            </w:pPr>
            <w:r>
              <w:t>M</w:t>
            </w:r>
            <w:r w:rsidRPr="00E84347">
              <w:rPr>
                <w:vertAlign w:val="subscript"/>
              </w:rPr>
              <w:t>0</w:t>
            </w:r>
          </w:p>
        </w:tc>
      </w:tr>
      <w:tr w:rsidR="005A6261" w14:paraId="7F70A97B" w14:textId="77777777" w:rsidTr="005A6261">
        <w:trPr>
          <w:cnfStyle w:val="000000100000" w:firstRow="0" w:lastRow="0" w:firstColumn="0" w:lastColumn="0" w:oddVBand="0" w:evenVBand="0" w:oddHBand="1" w:evenHBand="0" w:firstRowFirstColumn="0" w:firstRowLastColumn="0" w:lastRowFirstColumn="0" w:lastRowLastColumn="0"/>
          <w:trHeight w:val="881"/>
        </w:trPr>
        <w:tc>
          <w:tcPr>
            <w:cnfStyle w:val="001000000000" w:firstRow="0" w:lastRow="0" w:firstColumn="1" w:lastColumn="0" w:oddVBand="0" w:evenVBand="0" w:oddHBand="0" w:evenHBand="0" w:firstRowFirstColumn="0" w:firstRowLastColumn="0" w:lastRowFirstColumn="0" w:lastRowLastColumn="0"/>
            <w:tcW w:w="9021" w:type="dxa"/>
            <w:gridSpan w:val="8"/>
          </w:tcPr>
          <w:p w14:paraId="7C2A57A1" w14:textId="5097C08E" w:rsidR="005A6261" w:rsidRPr="005C6D72" w:rsidRDefault="005A6261" w:rsidP="00B3039C">
            <w:pPr>
              <w:rPr>
                <w:b w:val="0"/>
              </w:rPr>
            </w:pPr>
            <w:r w:rsidRPr="005C6D72">
              <w:rPr>
                <w:b w:val="0"/>
              </w:rPr>
              <w:t xml:space="preserve">*Günstige Lokalisation: Orbita, Urogenitaltrakt </w:t>
            </w:r>
            <w:r w:rsidR="00F36BD4">
              <w:rPr>
                <w:b w:val="0"/>
              </w:rPr>
              <w:t>(außer</w:t>
            </w:r>
            <w:r w:rsidRPr="005C6D72">
              <w:rPr>
                <w:b w:val="0"/>
              </w:rPr>
              <w:t xml:space="preserve"> Blase </w:t>
            </w:r>
            <w:r w:rsidR="00F36BD4">
              <w:rPr>
                <w:b w:val="0"/>
              </w:rPr>
              <w:t>und</w:t>
            </w:r>
            <w:r w:rsidRPr="005C6D72">
              <w:rPr>
                <w:b w:val="0"/>
              </w:rPr>
              <w:t xml:space="preserve"> Prostata</w:t>
            </w:r>
            <w:r w:rsidR="00F36BD4">
              <w:rPr>
                <w:b w:val="0"/>
              </w:rPr>
              <w:t>)</w:t>
            </w:r>
            <w:r w:rsidRPr="005C6D72">
              <w:rPr>
                <w:b w:val="0"/>
              </w:rPr>
              <w:t xml:space="preserve">, Kopf/Hals (nicht parameningeal) **Ungünstige Lokalisation: Urogenitaltrakt </w:t>
            </w:r>
            <w:r w:rsidR="00F36BD4">
              <w:rPr>
                <w:b w:val="0"/>
              </w:rPr>
              <w:t>(</w:t>
            </w:r>
            <w:r w:rsidRPr="005C6D72">
              <w:rPr>
                <w:b w:val="0"/>
              </w:rPr>
              <w:t xml:space="preserve">Blase </w:t>
            </w:r>
            <w:r w:rsidR="00F36BD4">
              <w:rPr>
                <w:b w:val="0"/>
              </w:rPr>
              <w:t>und</w:t>
            </w:r>
            <w:r w:rsidRPr="005C6D72">
              <w:rPr>
                <w:b w:val="0"/>
              </w:rPr>
              <w:t xml:space="preserve"> Prostata</w:t>
            </w:r>
            <w:r w:rsidR="00F36BD4">
              <w:rPr>
                <w:b w:val="0"/>
              </w:rPr>
              <w:t>)</w:t>
            </w:r>
            <w:r w:rsidRPr="005C6D72">
              <w:rPr>
                <w:b w:val="0"/>
              </w:rPr>
              <w:t>, Kopf/Hals parameningeal, Extremitäten, andere</w:t>
            </w:r>
          </w:p>
        </w:tc>
      </w:tr>
    </w:tbl>
    <w:p w14:paraId="77C63E3E" w14:textId="77777777" w:rsidR="00404565" w:rsidRPr="0013524F" w:rsidRDefault="00404565" w:rsidP="00B3039C">
      <w:pPr>
        <w:rPr>
          <w:highlight w:val="yellow"/>
        </w:rPr>
      </w:pPr>
    </w:p>
    <w:p w14:paraId="7122147D" w14:textId="041C36C3" w:rsidR="005A6261" w:rsidRPr="00402EB4" w:rsidRDefault="005A6261" w:rsidP="00B3039C">
      <w:pPr>
        <w:pStyle w:val="berschrift3"/>
      </w:pPr>
      <w:bookmarkStart w:id="28" w:name="_Toc35782410"/>
      <w:bookmarkStart w:id="29" w:name="_Toc84414041"/>
      <w:r w:rsidRPr="00011D64">
        <w:t>Therapiekonzepte</w:t>
      </w:r>
      <w:bookmarkEnd w:id="28"/>
      <w:bookmarkEnd w:id="29"/>
    </w:p>
    <w:p w14:paraId="4378ECA8" w14:textId="5BB739E7" w:rsidR="005A6261" w:rsidRPr="009A2412" w:rsidRDefault="005A6261" w:rsidP="00B3039C">
      <w:r w:rsidRPr="009A2412">
        <w:t>Die bereits beschriebene Risikoeinteilung wird dafür genutzt, die Patienten adaptiert an ihr Krankheitsausmaß zu behandeln und so Nebenwirkungen und Folgeerscheinungen möglichst gering zu halten. Bestmögliche Überlebenschance und Lebensqualität sollen verknüpft werd</w:t>
      </w:r>
      <w:r w:rsidRPr="00111AD8">
        <w:t xml:space="preserve">en, </w:t>
      </w:r>
      <w:r w:rsidR="0056443D" w:rsidRPr="00111AD8">
        <w:t xml:space="preserve">folglich wird ein </w:t>
      </w:r>
      <w:r w:rsidR="00003078" w:rsidRPr="00111AD8">
        <w:t>organerhalten</w:t>
      </w:r>
      <w:r w:rsidR="0056443D" w:rsidRPr="00111AD8">
        <w:t>des</w:t>
      </w:r>
      <w:r w:rsidR="00003078" w:rsidRPr="00111AD8">
        <w:t xml:space="preserve"> Vorgehen</w:t>
      </w:r>
      <w:r w:rsidR="0056443D" w:rsidRPr="00111AD8">
        <w:t xml:space="preserve"> angestrebt</w:t>
      </w:r>
      <w:r w:rsidRPr="00111AD8">
        <w:t xml:space="preserve"> </w:t>
      </w:r>
      <w:r w:rsidRPr="00111AD8">
        <w:fldChar w:fldCharType="begin">
          <w:fldData xml:space="preserve">PEVuZE5vdGU+PENpdGU+PEF1dGhvcj5TdGV2ZW5zPC9BdXRob3I+PFllYXI+MjAwNTwvWWVhcj48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</w:fldData>
        </w:fldChar>
      </w:r>
      <w:r w:rsidR="008A3057" w:rsidRPr="00111AD8">
        <w:instrText xml:space="preserve"> ADDIN EN.CITE </w:instrText>
      </w:r>
      <w:r w:rsidR="008A3057" w:rsidRPr="00111AD8">
        <w:fldChar w:fldCharType="begin">
          <w:fldData xml:space="preserve">PEVuZE5vdGU+PENpdGU+PEF1dGhvcj5TdGV2ZW5zPC9BdXRob3I+PFllYXI+MjAwNTwvWWVhcj48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</w:fldData>
        </w:fldChar>
      </w:r>
      <w:r w:rsidR="008A3057" w:rsidRPr="00111AD8">
        <w:instrText xml:space="preserve"> ADDIN EN.CITE.DATA </w:instrText>
      </w:r>
      <w:r w:rsidR="008A3057" w:rsidRPr="00111AD8">
        <w:fldChar w:fldCharType="end"/>
      </w:r>
      <w:r w:rsidRPr="00111AD8">
        <w:fldChar w:fldCharType="separate"/>
      </w:r>
      <w:r w:rsidR="008A3057" w:rsidRPr="00111AD8">
        <w:rPr>
          <w:noProof/>
        </w:rPr>
        <w:t>(</w:t>
      </w:r>
      <w:hyperlink w:anchor="_ENREF_136" w:tooltip="Stevens, 2005 #206" w:history="1">
        <w:r w:rsidR="00764178" w:rsidRPr="00764178">
          <w:rPr>
            <w:rStyle w:val="Hyperlink"/>
          </w:rPr>
          <w:t>Stevens et al., 2005</w:t>
        </w:r>
      </w:hyperlink>
      <w:r w:rsidR="008A3057" w:rsidRPr="00111AD8">
        <w:rPr>
          <w:noProof/>
        </w:rPr>
        <w:t xml:space="preserve">, </w:t>
      </w:r>
      <w:hyperlink w:anchor="_ENREF_34" w:tooltip="Dasgupta, 2016 #223" w:history="1">
        <w:r w:rsidR="00764178" w:rsidRPr="00764178">
          <w:rPr>
            <w:rStyle w:val="Hyperlink"/>
          </w:rPr>
          <w:t>Dasgupta et al., 2016</w:t>
        </w:r>
      </w:hyperlink>
      <w:r w:rsidR="008A3057" w:rsidRPr="00111AD8">
        <w:rPr>
          <w:noProof/>
        </w:rPr>
        <w:t>)</w:t>
      </w:r>
      <w:r w:rsidRPr="00111AD8">
        <w:fldChar w:fldCharType="end"/>
      </w:r>
      <w:r w:rsidRPr="009A2412">
        <w:t>. Um dieses Ziel zu erreichen, entwickelten sich unter</w:t>
      </w:r>
      <w:r w:rsidR="007552C2">
        <w:softHyphen/>
      </w:r>
      <w:r w:rsidRPr="009A2412">
        <w:t>schiedliche Therapieprotokolle. Die beiden populärsten Herangehensweisen sind die eu</w:t>
      </w:r>
      <w:r w:rsidR="007552C2">
        <w:softHyphen/>
      </w:r>
      <w:r w:rsidRPr="009A2412">
        <w:t>ropäische Strategie (unter der Schirmherrschaft der SIOP) und die nordamerikanische (unter der Schirmherrschaft der COG). Eine dritte Option ist die Kombination aus Chi</w:t>
      </w:r>
      <w:r w:rsidR="007552C2">
        <w:softHyphen/>
      </w:r>
      <w:r w:rsidRPr="009A2412">
        <w:t xml:space="preserve">rurgie und Brachytherapie, welche nur in wenigen Zentren durchgeführt wird und in </w:t>
      </w:r>
      <w:r w:rsidRPr="00AE3922">
        <w:t>Ka</w:t>
      </w:r>
      <w:r w:rsidR="007552C2">
        <w:softHyphen/>
      </w:r>
      <w:r w:rsidRPr="00AE3922">
        <w:t xml:space="preserve">pitel </w:t>
      </w:r>
      <w:r w:rsidR="004A3FFC" w:rsidRPr="00AE3922">
        <w:t>1.1.4.</w:t>
      </w:r>
      <w:r w:rsidR="00E1367A" w:rsidRPr="00AE3922">
        <w:t>1</w:t>
      </w:r>
      <w:r w:rsidRPr="009A2412">
        <w:t xml:space="preserve"> weiter erläutert wird </w:t>
      </w:r>
      <w:r w:rsidRPr="009A2412">
        <w:fldChar w:fldCharType="begin"/>
      </w:r>
      <w:r w:rsidR="008A3057">
        <w:instrText xml:space="preserve"> ADDIN EN.CITE &lt;EndNote&gt;&lt;Cite&gt;&lt;Author&gt;Castagnetti&lt;/Author&gt;&lt;Year&gt;2019&lt;/Year&gt;&lt;RecNum&gt;210&lt;/RecNum&gt;&lt;DisplayText&gt;(Castagnetti et al., 2019)&lt;/DisplayText&gt;&lt;record&gt;&lt;rec-number&gt;210&lt;/rec-number&gt;&lt;foreign-keys&gt;&lt;key app="EN" db-id="vpzepa9akttafke9d9rp2szsdavft9xazwwt" timestamp="1585302168" guid="9c1a7031-281c-4f3d-ab00-5fd7e9f7feff"&gt;210&lt;/key&gt;&lt;/foreign-keys&gt;&lt;ref-type name="Journal Article"&gt;17&lt;/ref-type&gt;&lt;contributors&gt;&lt;authors&gt;&lt;author&gt;Castagnetti, M.&lt;/author&gt;&lt;author&gt;Herbst, K. W.&lt;/author&gt;&lt;author&gt;Esposito, C.&lt;/author&gt;&lt;/authors&gt;&lt;/contributors&gt;&lt;auth-address&gt;Section for Paediatric Urology, University of Padova, Padua, Italy.&amp;#xD;Department of Research, Connecticut Children&amp;apos;s Medical Center, Hartford, Connecticut, USA.&amp;#xD;Department of Paediatrics, Federico II University, Naples, Italy.&lt;/auth-address&gt;&lt;titles&gt;&lt;title&gt;Current treatment of pediatric bladder and prostate rhabdomyosarcoma (bladder preserving vs. radical cystectomy)&lt;/title&gt;&lt;secondary-title&gt;Curr Opin Urol&lt;/secondary-title&gt;&lt;/titles&gt;&lt;periodical&gt;&lt;full-title&gt;Curr Opin Urol&lt;/full-title&gt;&lt;/periodical&gt;&lt;pages&gt;487-492&lt;/pages&gt;&lt;volume&gt;29&lt;/volume&gt;&lt;number&gt;5&lt;/number&gt;&lt;edition&gt;2019/06/13&lt;/edition&gt;&lt;dates&gt;&lt;year&gt;2019&lt;/year&gt;&lt;pub-dates&gt;&lt;date&gt;Sep&lt;/date&gt;&lt;/pub-dates&gt;&lt;/dates&gt;&lt;isbn&gt;0963-0643&lt;/isbn&gt;&lt;accession-num&gt;31188163&lt;/accession-num&gt;&lt;urls&gt;&lt;/urls&gt;&lt;electronic-resource-num&gt;10.1097/mou.0000000000000651&lt;/electronic-resource-num&gt;&lt;remote-database-provider&gt;NLM&lt;/remote-database-provider&gt;&lt;language&gt;eng&lt;/language&gt;&lt;/record&gt;&lt;/Cite&gt;&lt;/EndNote&gt;</w:instrText>
      </w:r>
      <w:r w:rsidRPr="009A2412">
        <w:fldChar w:fldCharType="separate"/>
      </w:r>
      <w:r w:rsidR="008A3057">
        <w:rPr>
          <w:noProof/>
        </w:rPr>
        <w:t>(</w:t>
      </w:r>
      <w:hyperlink w:anchor="_ENREF_22" w:tooltip="Castagnetti, 2019 #210" w:history="1">
        <w:r w:rsidR="00764178" w:rsidRPr="00764178">
          <w:rPr>
            <w:rStyle w:val="Hyperlink"/>
          </w:rPr>
          <w:t>Castagnetti et al., 2019</w:t>
        </w:r>
      </w:hyperlink>
      <w:r w:rsidR="008A3057">
        <w:rPr>
          <w:noProof/>
        </w:rPr>
        <w:t>)</w:t>
      </w:r>
      <w:r w:rsidRPr="009A2412">
        <w:fldChar w:fldCharType="end"/>
      </w:r>
      <w:r w:rsidRPr="009A2412">
        <w:t xml:space="preserve">. </w:t>
      </w:r>
    </w:p>
    <w:p w14:paraId="111BBC94" w14:textId="749B0E86" w:rsidR="005A6261" w:rsidRPr="009A2412" w:rsidRDefault="005A6261" w:rsidP="00B3039C">
      <w:r w:rsidRPr="009A2412">
        <w:t>Ziel der europäischen Herangehensweise ist die Minimierung der Radikalität lokaler Ein</w:t>
      </w:r>
      <w:r w:rsidR="007552C2">
        <w:softHyphen/>
      </w:r>
      <w:r w:rsidRPr="009A2412">
        <w:t>griffe und deren Folgenerscheinungen. Daher wird initial mit Chemotherapie behandelt, lokale Behandlungsmöglichkeiten kommen erst später zum Einsatz. Allgemein wird bei diesem Ansatz die chirurgische Vorgehensweise der Strahlentherapie vorgezogen. Als Zielsetzung gilt das Gesamtüberleben, unter Vernachlässigung der EFS- (Rezidiv-freien-Überlebens-)</w:t>
      </w:r>
      <w:r w:rsidR="00404565">
        <w:t xml:space="preserve"> </w:t>
      </w:r>
      <w:r w:rsidRPr="009A2412">
        <w:t xml:space="preserve">Raten. Somit werden vermehrte Rezidivtherapien in Kauf genommen </w:t>
      </w:r>
      <w:r w:rsidRPr="009A2412">
        <w:fldChar w:fldCharType="begin">
          <w:fldData xml:space="preserve">PEVuZE5vdGU+PENpdGU+PEF1dGhvcj5Eb25hbGRzb248L0F1dGhvcj48WWVhcj4yMDA1PC9ZZWFy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</w:fldData>
        </w:fldChar>
      </w:r>
      <w:r w:rsidR="008A3057">
        <w:instrText xml:space="preserve"> ADDIN EN.CITE </w:instrText>
      </w:r>
      <w:r w:rsidR="008A3057">
        <w:fldChar w:fldCharType="begin">
          <w:fldData xml:space="preserve">PEVuZE5vdGU+PENpdGU+PEF1dGhvcj5Eb25hbGRzb248L0F1dGhvcj48WWVhcj4yMDA1PC9ZZWFy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</w:fldData>
        </w:fldChar>
      </w:r>
      <w:r w:rsidR="008A3057">
        <w:instrText xml:space="preserve"> ADDIN EN.CITE.DATA </w:instrText>
      </w:r>
      <w:r w:rsidR="008A3057">
        <w:fldChar w:fldCharType="end"/>
      </w:r>
      <w:r w:rsidRPr="009A2412">
        <w:fldChar w:fldCharType="separate"/>
      </w:r>
      <w:r w:rsidR="008A3057">
        <w:rPr>
          <w:noProof/>
        </w:rPr>
        <w:t>(</w:t>
      </w:r>
      <w:hyperlink w:anchor="_ENREF_38" w:tooltip="Donaldson, 2005 #211" w:history="1">
        <w:r w:rsidR="00764178" w:rsidRPr="00764178">
          <w:rPr>
            <w:rStyle w:val="Hyperlink"/>
          </w:rPr>
          <w:t>Donaldson and Anderson, 2005</w:t>
        </w:r>
      </w:hyperlink>
      <w:r w:rsidR="008A3057">
        <w:rPr>
          <w:noProof/>
        </w:rPr>
        <w:t xml:space="preserve">, </w:t>
      </w:r>
      <w:hyperlink w:anchor="_ENREF_34" w:tooltip="Dasgupta, 2016 #223" w:history="1">
        <w:r w:rsidR="00764178" w:rsidRPr="00764178">
          <w:rPr>
            <w:rStyle w:val="Hyperlink"/>
          </w:rPr>
          <w:t>Dasgupta et al., 2016</w:t>
        </w:r>
      </w:hyperlink>
      <w:r w:rsidR="008A3057">
        <w:rPr>
          <w:noProof/>
        </w:rPr>
        <w:t xml:space="preserve">, </w:t>
      </w:r>
      <w:hyperlink w:anchor="_ENREF_118" w:tooltip="Saltzman, 2018 #203" w:history="1">
        <w:r w:rsidR="00764178" w:rsidRPr="00764178">
          <w:rPr>
            <w:rStyle w:val="Hyperlink"/>
          </w:rPr>
          <w:t>Saltzman and Cost, 2018</w:t>
        </w:r>
      </w:hyperlink>
      <w:r w:rsidR="008A3057">
        <w:rPr>
          <w:noProof/>
        </w:rPr>
        <w:t>)</w:t>
      </w:r>
      <w:r w:rsidRPr="009A2412">
        <w:fldChar w:fldCharType="end"/>
      </w:r>
      <w:r w:rsidRPr="009A2412">
        <w:t>.</w:t>
      </w:r>
    </w:p>
    <w:p w14:paraId="701E418B" w14:textId="771FD056" w:rsidR="005A6261" w:rsidRPr="009A2412" w:rsidRDefault="005A6261" w:rsidP="00B3039C">
      <w:r w:rsidRPr="009A2412">
        <w:t xml:space="preserve">Die nordamerikanische Strategie andererseits strebt eine frühe lokale Therapie an. Die Strahlentherapie wird für alle Patienten, außer diejenigen der IRS-Gruppe I empfohlen. In diesen Studien wird das EFS als entscheidendes Ziel festgelegt. Da Rezidivtherapien toxischer sind und mit einer höheren Morbidität einhergehen als die Primärtherapien wird darauf abgezielt, Rezidivtherapien zu vermeiden </w:t>
      </w:r>
      <w:r w:rsidRPr="009A2412">
        <w:fldChar w:fldCharType="begin">
          <w:fldData xml:space="preserve">PEVuZE5vdGU+PENpdGU+PEF1dGhvcj5DcmlzdDwvQXV0aG9yPjxZZWFyPjIwMDE8L1llYXI+PFJl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</w:fldData>
        </w:fldChar>
      </w:r>
      <w:r w:rsidR="00A14F7C">
        <w:instrText xml:space="preserve"> ADDIN EN.CITE </w:instrText>
      </w:r>
      <w:r w:rsidR="00A14F7C">
        <w:fldChar w:fldCharType="begin">
          <w:fldData xml:space="preserve">PEVuZE5vdGU+PENpdGU+PEF1dGhvcj5DcmlzdDwvQXV0aG9yPjxZZWFyPjIwMDE8L1llYXI+PFJl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</w:fldData>
        </w:fldChar>
      </w:r>
      <w:r w:rsidR="00A14F7C">
        <w:instrText xml:space="preserve"> ADDIN EN.CITE.DATA </w:instrText>
      </w:r>
      <w:r w:rsidR="00A14F7C">
        <w:fldChar w:fldCharType="end"/>
      </w:r>
      <w:r w:rsidRPr="009A2412">
        <w:fldChar w:fldCharType="separate"/>
      </w:r>
      <w:r w:rsidR="00A14F7C">
        <w:rPr>
          <w:noProof/>
        </w:rPr>
        <w:t>(</w:t>
      </w:r>
      <w:hyperlink w:anchor="_ENREF_29" w:tooltip="Crist, 2001 #190" w:history="1">
        <w:r w:rsidR="00764178" w:rsidRPr="00764178">
          <w:rPr>
            <w:rStyle w:val="Hyperlink"/>
          </w:rPr>
          <w:t>Crist et al., 2001</w:t>
        </w:r>
      </w:hyperlink>
      <w:r w:rsidR="00A14F7C">
        <w:rPr>
          <w:noProof/>
        </w:rPr>
        <w:t xml:space="preserve">, </w:t>
      </w:r>
      <w:hyperlink w:anchor="_ENREF_38" w:tooltip="Donaldson, 2005 #211" w:history="1">
        <w:r w:rsidR="00764178" w:rsidRPr="00764178">
          <w:rPr>
            <w:rStyle w:val="Hyperlink"/>
          </w:rPr>
          <w:t>Donaldson and Anderson, 2005</w:t>
        </w:r>
      </w:hyperlink>
      <w:r w:rsidR="00A14F7C">
        <w:rPr>
          <w:noProof/>
        </w:rPr>
        <w:t xml:space="preserve">, </w:t>
      </w:r>
      <w:hyperlink w:anchor="_ENREF_73" w:tooltip="Koscielniak, 2002 #257" w:history="1">
        <w:r w:rsidR="00764178" w:rsidRPr="00764178">
          <w:rPr>
            <w:rStyle w:val="Hyperlink"/>
          </w:rPr>
          <w:t>Koscielniak et al., 2002</w:t>
        </w:r>
      </w:hyperlink>
      <w:r w:rsidR="00A14F7C">
        <w:rPr>
          <w:noProof/>
        </w:rPr>
        <w:t>)</w:t>
      </w:r>
      <w:r w:rsidRPr="009A2412">
        <w:fldChar w:fldCharType="end"/>
      </w:r>
      <w:r w:rsidRPr="009A2412">
        <w:t xml:space="preserve">. </w:t>
      </w:r>
    </w:p>
    <w:p w14:paraId="58B8F0FF" w14:textId="5DA56C93" w:rsidR="005A6261" w:rsidRDefault="005A6261" w:rsidP="00B3039C">
      <w:r w:rsidRPr="009A2412">
        <w:t>Im Vergleich der Ergebnisse schneidet die nordamerikanische Strategie besser ab (5-Jah</w:t>
      </w:r>
      <w:r w:rsidR="007552C2">
        <w:softHyphen/>
      </w:r>
      <w:r w:rsidRPr="009A2412">
        <w:t xml:space="preserve">res-OS (Gesamtüberleben) von 71% der SIOP versus 84% der COG und 5-Jahres-EFS von 57% der SIOP versus 78% der COG). Allerdings nähern sich die Ergebnisse z.B. für die Gruppe der </w:t>
      </w:r>
      <w:r w:rsidR="00DE2D67">
        <w:t>Blasen/Prostata RMS (</w:t>
      </w:r>
      <w:r w:rsidRPr="009A2412">
        <w:t>BP RMS</w:t>
      </w:r>
      <w:r w:rsidR="00DE2D67">
        <w:t>)</w:t>
      </w:r>
      <w:r w:rsidRPr="009A2412">
        <w:t xml:space="preserve"> Patienten einander an (OS von 80% der </w:t>
      </w:r>
      <w:r w:rsidRPr="009A2412">
        <w:lastRenderedPageBreak/>
        <w:t xml:space="preserve">SIOP versus 86% der COG und EFS von 64% der SIOP verglichen mit 79% der COG </w:t>
      </w:r>
      <w:r w:rsidRPr="009A2412">
        <w:fldChar w:fldCharType="begin"/>
      </w:r>
      <w:r w:rsidR="008A3057">
        <w:instrText xml:space="preserve"> ADDIN EN.CITE &lt;EndNote&gt;&lt;Cite&gt;&lt;Author&gt;Donaldson&lt;/Author&gt;&lt;Year&gt;2005&lt;/Year&gt;&lt;RecNum&gt;211&lt;/RecNum&gt;&lt;DisplayText&gt;(Donaldson and Anderson, 2005)&lt;/DisplayText&gt;&lt;record&gt;&lt;rec-number&gt;211&lt;/rec-number&gt;&lt;foreign-keys&gt;&lt;key app="EN" db-id="vpzepa9akttafke9d9rp2szsdavft9xazwwt" timestamp="1585302308" guid="43eff035-16de-4f31-b7f4-8069eb3714c1"&gt;211&lt;/key&gt;&lt;/foreign-keys&gt;&lt;ref-type name="Journal Article"&gt;17&lt;/ref-type&gt;&lt;contributors&gt;&lt;authors&gt;&lt;author&gt;Donaldson, S. S.&lt;/author&gt;&lt;author&gt;Anderson, J. R.&lt;/author&gt;&lt;/authors&gt;&lt;/contributors&gt;&lt;titles&gt;&lt;title&gt;Rhabdomyosarcoma: many similarities, a few philosophical differences&lt;/title&gt;&lt;secondary-title&gt;J Clin Oncol&lt;/secondary-title&gt;&lt;/titles&gt;&lt;periodical&gt;&lt;full-title&gt;J Clin Oncol&lt;/full-title&gt;&lt;/periodical&gt;&lt;pages&gt;2586-7&lt;/pages&gt;&lt;volume&gt;23&lt;/volume&gt;&lt;number&gt;12&lt;/number&gt;&lt;edition&gt;2005/02/25&lt;/edition&gt;&lt;keywords&gt;&lt;keyword&gt;Eligibility Determination&lt;/keyword&gt;&lt;keyword&gt;Humans&lt;/keyword&gt;&lt;keyword&gt;Prognosis&lt;/keyword&gt;&lt;keyword&gt;Quality of Life&lt;/keyword&gt;&lt;keyword&gt;Randomized Controlled Trials as Topic&lt;/keyword&gt;&lt;keyword&gt;Research Design&lt;/keyword&gt;&lt;keyword&gt;Rhabdomyosarcoma/pathology/*therapy&lt;/keyword&gt;&lt;keyword&gt;Survival Analysis&lt;/keyword&gt;&lt;/keywords&gt;&lt;dates&gt;&lt;year&gt;2005&lt;/year&gt;&lt;pub-dates&gt;&lt;date&gt;Apr 20&lt;/date&gt;&lt;/pub-dates&gt;&lt;/dates&gt;&lt;isbn&gt;0732-183X (Print)&amp;#xD;0732-183x&lt;/isbn&gt;&lt;accession-num&gt;15728222&lt;/accession-num&gt;&lt;urls&gt;&lt;/urls&gt;&lt;electronic-resource-num&gt;10.1200/jco.2005.11.909&lt;/electronic-resource-num&gt;&lt;remote-database-provider&gt;NLM&lt;/remote-database-provider&gt;&lt;language&gt;eng&lt;/language&gt;&lt;/record&gt;&lt;/Cite&gt;&lt;/EndNote&gt;</w:instrText>
      </w:r>
      <w:r w:rsidRPr="009A2412">
        <w:fldChar w:fldCharType="separate"/>
      </w:r>
      <w:r w:rsidR="008A3057">
        <w:rPr>
          <w:noProof/>
        </w:rPr>
        <w:t>(</w:t>
      </w:r>
      <w:hyperlink w:anchor="_ENREF_38" w:tooltip="Donaldson, 2005 #211" w:history="1">
        <w:r w:rsidR="00764178" w:rsidRPr="00764178">
          <w:rPr>
            <w:rStyle w:val="Hyperlink"/>
          </w:rPr>
          <w:t>Donaldson and Anderson, 2005</w:t>
        </w:r>
      </w:hyperlink>
      <w:r w:rsidR="008A3057">
        <w:rPr>
          <w:noProof/>
        </w:rPr>
        <w:t>)</w:t>
      </w:r>
      <w:r w:rsidRPr="009A2412">
        <w:fldChar w:fldCharType="end"/>
      </w:r>
      <w:r w:rsidRPr="009A2412">
        <w:t xml:space="preserve">) und die europäische Strategie kann manchen Patienten eine aggressivere lokale Therapie ersparen. </w:t>
      </w:r>
      <w:r w:rsidR="00680BC8">
        <w:t>Die Unterschiede der Strategien wurden da</w:t>
      </w:r>
      <w:r w:rsidR="007552C2">
        <w:softHyphen/>
      </w:r>
      <w:r w:rsidR="00680BC8">
        <w:t xml:space="preserve">her im Laufe der Zeit geringer </w:t>
      </w:r>
      <w:r w:rsidR="00680BC8">
        <w:fldChar w:fldCharType="begin"/>
      </w:r>
      <w:r w:rsidR="008A3057">
        <w:instrText xml:space="preserve"> ADDIN EN.CITE &lt;EndNote&gt;&lt;Cite&gt;&lt;Author&gt;Castagnetti&lt;/Author&gt;&lt;Year&gt;2019&lt;/Year&gt;&lt;RecNum&gt;210&lt;/RecNum&gt;&lt;DisplayText&gt;(Castagnetti et al., 2019)&lt;/DisplayText&gt;&lt;record&gt;&lt;rec-number&gt;210&lt;/rec-number&gt;&lt;foreign-keys&gt;&lt;key app="EN" db-id="vpzepa9akttafke9d9rp2szsdavft9xazwwt" timestamp="1585302168" guid="9c1a7031-281c-4f3d-ab00-5fd7e9f7feff"&gt;210&lt;/key&gt;&lt;/foreign-keys&gt;&lt;ref-type name="Journal Article"&gt;17&lt;/ref-type&gt;&lt;contributors&gt;&lt;authors&gt;&lt;author&gt;Castagnetti, M.&lt;/author&gt;&lt;author&gt;Herbst, K. W.&lt;/author&gt;&lt;author&gt;Esposito, C.&lt;/author&gt;&lt;/authors&gt;&lt;/contributors&gt;&lt;auth-address&gt;Section for Paediatric Urology, University of Padova, Padua, Italy.&amp;#xD;Department of Research, Connecticut Children&amp;apos;s Medical Center, Hartford, Connecticut, USA.&amp;#xD;Department of Paediatrics, Federico II University, Naples, Italy.&lt;/auth-address&gt;&lt;titles&gt;&lt;title&gt;Current treatment of pediatric bladder and prostate rhabdomyosarcoma (bladder preserving vs. radical cystectomy)&lt;/title&gt;&lt;secondary-title&gt;Curr Opin Urol&lt;/secondary-title&gt;&lt;/titles&gt;&lt;periodical&gt;&lt;full-title&gt;Curr Opin Urol&lt;/full-title&gt;&lt;/periodical&gt;&lt;pages&gt;487-492&lt;/pages&gt;&lt;volume&gt;29&lt;/volume&gt;&lt;number&gt;5&lt;/number&gt;&lt;edition&gt;2019/06/13&lt;/edition&gt;&lt;dates&gt;&lt;year&gt;2019&lt;/year&gt;&lt;pub-dates&gt;&lt;date&gt;Sep&lt;/date&gt;&lt;/pub-dates&gt;&lt;/dates&gt;&lt;isbn&gt;0963-0643&lt;/isbn&gt;&lt;accession-num&gt;31188163&lt;/accession-num&gt;&lt;urls&gt;&lt;/urls&gt;&lt;electronic-resource-num&gt;10.1097/mou.0000000000000651&lt;/electronic-resource-num&gt;&lt;remote-database-provider&gt;NLM&lt;/remote-database-provider&gt;&lt;language&gt;eng&lt;/language&gt;&lt;/record&gt;&lt;/Cite&gt;&lt;/EndNote&gt;</w:instrText>
      </w:r>
      <w:r w:rsidR="00680BC8">
        <w:fldChar w:fldCharType="separate"/>
      </w:r>
      <w:r w:rsidR="008A3057">
        <w:rPr>
          <w:noProof/>
        </w:rPr>
        <w:t>(</w:t>
      </w:r>
      <w:hyperlink w:anchor="_ENREF_22" w:tooltip="Castagnetti, 2019 #210" w:history="1">
        <w:r w:rsidR="00764178" w:rsidRPr="00764178">
          <w:rPr>
            <w:rStyle w:val="Hyperlink"/>
          </w:rPr>
          <w:t>Castagnetti et al., 2019</w:t>
        </w:r>
      </w:hyperlink>
      <w:r w:rsidR="008A3057">
        <w:rPr>
          <w:noProof/>
        </w:rPr>
        <w:t>)</w:t>
      </w:r>
      <w:r w:rsidR="00680BC8">
        <w:fldChar w:fldCharType="end"/>
      </w:r>
      <w:r w:rsidR="00680BC8">
        <w:t xml:space="preserve">. Zur </w:t>
      </w:r>
      <w:r w:rsidRPr="009A2412">
        <w:t>fortlaufende</w:t>
      </w:r>
      <w:r w:rsidR="00680BC8">
        <w:t>n</w:t>
      </w:r>
      <w:r w:rsidRPr="009A2412">
        <w:t xml:space="preserve"> Therapieopti</w:t>
      </w:r>
      <w:r w:rsidR="007552C2">
        <w:softHyphen/>
      </w:r>
      <w:r w:rsidRPr="009A2412">
        <w:t xml:space="preserve">mierung </w:t>
      </w:r>
      <w:r w:rsidR="00680BC8">
        <w:t xml:space="preserve">ist weitere </w:t>
      </w:r>
      <w:r w:rsidR="00680BC8" w:rsidRPr="009A2412">
        <w:t xml:space="preserve">Forschung wichtig </w:t>
      </w:r>
      <w:r w:rsidRPr="009A2412">
        <w:fldChar w:fldCharType="begin">
          <w:fldData xml:space="preserve">PEVuZE5vdGU+PENpdGU+PEF1dGhvcj5TYWx0em1hbjwvQXV0aG9yPjxZZWFyPjIwMTg8L1llYXI+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</w:fldData>
        </w:fldChar>
      </w:r>
      <w:r w:rsidR="008A3057">
        <w:instrText xml:space="preserve"> ADDIN EN.CITE </w:instrText>
      </w:r>
      <w:r w:rsidR="008A3057">
        <w:fldChar w:fldCharType="begin">
          <w:fldData xml:space="preserve">PEVuZE5vdGU+PENpdGU+PEF1dGhvcj5TYWx0em1hbjwvQXV0aG9yPjxZZWFyPjIwMTg8L1llYXI+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</w:fldData>
        </w:fldChar>
      </w:r>
      <w:r w:rsidR="008A3057">
        <w:instrText xml:space="preserve"> ADDIN EN.CITE.DATA </w:instrText>
      </w:r>
      <w:r w:rsidR="008A3057">
        <w:fldChar w:fldCharType="end"/>
      </w:r>
      <w:r w:rsidRPr="009A2412">
        <w:fldChar w:fldCharType="separate"/>
      </w:r>
      <w:r w:rsidR="008A3057">
        <w:rPr>
          <w:noProof/>
        </w:rPr>
        <w:t>(</w:t>
      </w:r>
      <w:hyperlink w:anchor="_ENREF_118" w:tooltip="Saltzman, 2018 #203" w:history="1">
        <w:r w:rsidR="00764178" w:rsidRPr="00764178">
          <w:rPr>
            <w:rStyle w:val="Hyperlink"/>
          </w:rPr>
          <w:t>Saltzman and Cost, 2018</w:t>
        </w:r>
      </w:hyperlink>
      <w:r w:rsidR="008A3057">
        <w:rPr>
          <w:noProof/>
        </w:rPr>
        <w:t xml:space="preserve">, </w:t>
      </w:r>
      <w:hyperlink w:anchor="_ENREF_34" w:tooltip="Dasgupta, 2016 #223" w:history="1">
        <w:r w:rsidR="00764178" w:rsidRPr="00764178">
          <w:rPr>
            <w:rStyle w:val="Hyperlink"/>
          </w:rPr>
          <w:t>Dasgupta et al., 2016</w:t>
        </w:r>
      </w:hyperlink>
      <w:r w:rsidR="008A3057">
        <w:rPr>
          <w:noProof/>
        </w:rPr>
        <w:t>)</w:t>
      </w:r>
      <w:r w:rsidRPr="009A2412">
        <w:fldChar w:fldCharType="end"/>
      </w:r>
      <w:r w:rsidRPr="009A2412">
        <w:t xml:space="preserve">. </w:t>
      </w:r>
    </w:p>
    <w:p w14:paraId="5A90774C" w14:textId="77777777" w:rsidR="00404565" w:rsidRPr="009A2412" w:rsidRDefault="00404565" w:rsidP="00B3039C"/>
    <w:p w14:paraId="4A0254A2" w14:textId="09C7BDF5" w:rsidR="005A6261" w:rsidRPr="001D1569" w:rsidRDefault="005A6261" w:rsidP="00E1367A">
      <w:pPr>
        <w:rPr>
          <w:b/>
        </w:rPr>
      </w:pPr>
      <w:r w:rsidRPr="001D1569">
        <w:rPr>
          <w:b/>
        </w:rPr>
        <w:t>Chemotherapie</w:t>
      </w:r>
    </w:p>
    <w:p w14:paraId="56759734" w14:textId="2EF91F1C" w:rsidR="005A6261" w:rsidRPr="009A2412" w:rsidRDefault="005A6261" w:rsidP="00B3039C">
      <w:r w:rsidRPr="009A2412">
        <w:t>Die Chemotherapie spielt eine große Rolle in der Behandlung des RMS. Aktuell ist in Nordamerika das VAC Schema (Kombination aus Vincristin, Actinomycin D und Cyc</w:t>
      </w:r>
      <w:r w:rsidR="007552C2">
        <w:softHyphen/>
      </w:r>
      <w:r w:rsidRPr="009A2412">
        <w:t xml:space="preserve">lophosphamid) als Standard gültig. In Europa wird anstelle von  Cyclophosphamids </w:t>
      </w:r>
      <w:proofErr w:type="spellStart"/>
      <w:r w:rsidRPr="009A2412">
        <w:t>Ifos</w:t>
      </w:r>
      <w:r w:rsidR="007552C2">
        <w:softHyphen/>
      </w:r>
      <w:r w:rsidRPr="009A2412">
        <w:t>famid</w:t>
      </w:r>
      <w:proofErr w:type="spellEnd"/>
      <w:r w:rsidRPr="009A2412">
        <w:t xml:space="preserve"> verwendet, was das IVA Schema ergibt </w:t>
      </w:r>
      <w:r w:rsidRPr="009A2412">
        <w:fldChar w:fldCharType="begin">
          <w:fldData xml:space="preserve">PEVuZE5vdGU+PENpdGU+PEF1dGhvcj5GZXJyYXJpPC9BdXRob3I+PFllYXI+MjAwNTwvWWVhcj48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</w:fldData>
        </w:fldChar>
      </w:r>
      <w:r w:rsidR="008A3057">
        <w:instrText xml:space="preserve"> ADDIN EN.CITE </w:instrText>
      </w:r>
      <w:r w:rsidR="008A3057">
        <w:fldChar w:fldCharType="begin">
          <w:fldData xml:space="preserve">PEVuZE5vdGU+PENpdGU+PEF1dGhvcj5GZXJyYXJpPC9BdXRob3I+PFllYXI+MjAwNTwvWWVhcj48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</w:fldData>
        </w:fldChar>
      </w:r>
      <w:r w:rsidR="008A3057">
        <w:instrText xml:space="preserve"> ADDIN EN.CITE.DATA </w:instrText>
      </w:r>
      <w:r w:rsidR="008A3057">
        <w:fldChar w:fldCharType="end"/>
      </w:r>
      <w:r w:rsidRPr="009A2412">
        <w:fldChar w:fldCharType="separate"/>
      </w:r>
      <w:r w:rsidR="008A3057">
        <w:rPr>
          <w:noProof/>
        </w:rPr>
        <w:t>(</w:t>
      </w:r>
      <w:hyperlink w:anchor="_ENREF_42" w:tooltip="Ferrari, 2005 #209" w:history="1">
        <w:r w:rsidR="00764178" w:rsidRPr="00764178">
          <w:rPr>
            <w:rStyle w:val="Hyperlink"/>
          </w:rPr>
          <w:t>Ferrari and Casanova, 2005</w:t>
        </w:r>
      </w:hyperlink>
      <w:r w:rsidR="008A3057">
        <w:rPr>
          <w:noProof/>
        </w:rPr>
        <w:t xml:space="preserve">, </w:t>
      </w:r>
      <w:hyperlink w:anchor="_ENREF_73" w:tooltip="Koscielniak, 2002 #257" w:history="1">
        <w:r w:rsidR="00764178" w:rsidRPr="00764178">
          <w:rPr>
            <w:rStyle w:val="Hyperlink"/>
          </w:rPr>
          <w:t>Koscielniak et al., 2002</w:t>
        </w:r>
      </w:hyperlink>
      <w:r w:rsidR="008A3057">
        <w:rPr>
          <w:noProof/>
        </w:rPr>
        <w:t>)</w:t>
      </w:r>
      <w:r w:rsidRPr="009A2412">
        <w:fldChar w:fldCharType="end"/>
      </w:r>
      <w:r w:rsidRPr="009A2412">
        <w:t>. Neue Chemotherapie-Schemata und molekulare Therapien werden bei Pati</w:t>
      </w:r>
      <w:r w:rsidR="007552C2">
        <w:softHyphen/>
      </w:r>
      <w:r w:rsidRPr="009A2412">
        <w:t>enten mit fortgeschrittener Erkrankung und/oder Rezidiven in der Hoffnung erprobt, ihr Outcome zu verbessern und gleichzeitig effektive Wirkstoffe zu finden, die auch in wei</w:t>
      </w:r>
      <w:r w:rsidR="007552C2">
        <w:softHyphen/>
      </w:r>
      <w:r w:rsidRPr="009A2412">
        <w:t xml:space="preserve">teren Risikogruppen hilfreich sein könnten </w:t>
      </w:r>
      <w:r w:rsidRPr="009A2412">
        <w:fldChar w:fldCharType="begin">
          <w:fldData xml:space="preserve">PEVuZE5vdGU+PENpdGU+PEF1dGhvcj5EYXNndXB0YTwvQXV0aG9yPjxZZWFyPjIwMTY8L1llYXI+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=
</w:fldData>
        </w:fldChar>
      </w:r>
      <w:r w:rsidR="008A3057">
        <w:instrText xml:space="preserve"> ADDIN EN.CITE </w:instrText>
      </w:r>
      <w:r w:rsidR="008A3057">
        <w:fldChar w:fldCharType="begin">
          <w:fldData xml:space="preserve">PEVuZE5vdGU+PENpdGU+PEF1dGhvcj5EYXNndXB0YTwvQXV0aG9yPjxZZWFyPjIwMTY8L1llYXI+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=
</w:fldData>
        </w:fldChar>
      </w:r>
      <w:r w:rsidR="008A3057">
        <w:instrText xml:space="preserve"> ADDIN EN.CITE.DATA </w:instrText>
      </w:r>
      <w:r w:rsidR="008A3057">
        <w:fldChar w:fldCharType="end"/>
      </w:r>
      <w:r w:rsidRPr="009A2412">
        <w:fldChar w:fldCharType="separate"/>
      </w:r>
      <w:r w:rsidR="008A3057">
        <w:rPr>
          <w:noProof/>
        </w:rPr>
        <w:t>(</w:t>
      </w:r>
      <w:hyperlink w:anchor="_ENREF_34" w:tooltip="Dasgupta, 2016 #223" w:history="1">
        <w:r w:rsidR="00764178" w:rsidRPr="00764178">
          <w:rPr>
            <w:rStyle w:val="Hyperlink"/>
          </w:rPr>
          <w:t>Dasgupta et al., 2016</w:t>
        </w:r>
      </w:hyperlink>
      <w:r w:rsidR="008A3057">
        <w:rPr>
          <w:noProof/>
        </w:rPr>
        <w:t xml:space="preserve">, </w:t>
      </w:r>
      <w:hyperlink w:anchor="_ENREF_42" w:tooltip="Ferrari, 2005 #209" w:history="1">
        <w:r w:rsidR="00764178" w:rsidRPr="00764178">
          <w:rPr>
            <w:rStyle w:val="Hyperlink"/>
          </w:rPr>
          <w:t>Ferrari and Casanova, 2005</w:t>
        </w:r>
      </w:hyperlink>
      <w:r w:rsidR="008A3057">
        <w:rPr>
          <w:noProof/>
        </w:rPr>
        <w:t>)</w:t>
      </w:r>
      <w:r w:rsidRPr="009A2412">
        <w:fldChar w:fldCharType="end"/>
      </w:r>
      <w:r w:rsidRPr="009A2412">
        <w:t xml:space="preserve">. </w:t>
      </w:r>
    </w:p>
    <w:p w14:paraId="78368340" w14:textId="77777777" w:rsidR="005A6261" w:rsidRPr="009A2412" w:rsidRDefault="005A6261" w:rsidP="00B3039C"/>
    <w:p w14:paraId="5E561487" w14:textId="4ECF0744" w:rsidR="005A6261" w:rsidRPr="001D1569" w:rsidRDefault="005A6261" w:rsidP="00E1367A">
      <w:pPr>
        <w:rPr>
          <w:b/>
        </w:rPr>
      </w:pPr>
      <w:r w:rsidRPr="001D1569">
        <w:rPr>
          <w:b/>
        </w:rPr>
        <w:t>Lokale Therapiemethoden</w:t>
      </w:r>
    </w:p>
    <w:p w14:paraId="275E56A3" w14:textId="59C50E49" w:rsidR="005A6261" w:rsidRPr="009A2412" w:rsidRDefault="005A6261" w:rsidP="00B3039C">
      <w:r w:rsidRPr="009A2412">
        <w:t>Strahlentherapie und Chirurgie sind mit ihren jeweiligen Folgeerscheinungen</w:t>
      </w:r>
      <w:r w:rsidR="00C16372">
        <w:t xml:space="preserve"> </w:t>
      </w:r>
      <w:r w:rsidRPr="009A2412">
        <w:t>Teil der lo</w:t>
      </w:r>
      <w:r w:rsidR="007552C2">
        <w:softHyphen/>
      </w:r>
      <w:r w:rsidRPr="009A2412">
        <w:t>kalen Behandlung des RMS. Chirurgische Eingriffe können Organverluste oder Organ</w:t>
      </w:r>
      <w:r w:rsidR="007552C2">
        <w:softHyphen/>
      </w:r>
      <w:r w:rsidRPr="009A2412">
        <w:t xml:space="preserve">dysfunktionen bedingen, sind aber für die Prognose der Patienten von essenzieller </w:t>
      </w:r>
      <w:r w:rsidRPr="00084EE7">
        <w:t>Be</w:t>
      </w:r>
      <w:r w:rsidR="007552C2">
        <w:softHyphen/>
      </w:r>
      <w:r w:rsidRPr="00084EE7">
        <w:t xml:space="preserve">deutung </w:t>
      </w:r>
      <w:r w:rsidRPr="00084EE7">
        <w:fldChar w:fldCharType="begin">
          <w:fldData xml:space="preserve">PEVuZE5vdGU+PENpdGU+PEF1dGhvcj5GdWNoczwvQXV0aG9yPjxZZWFyPjIwMTY8L1llYXI+PFJl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</w:fldData>
        </w:fldChar>
      </w:r>
      <w:r w:rsidR="008A3057" w:rsidRPr="00084EE7">
        <w:instrText xml:space="preserve"> ADDIN EN.CITE </w:instrText>
      </w:r>
      <w:r w:rsidR="008A3057" w:rsidRPr="00084EE7">
        <w:fldChar w:fldCharType="begin">
          <w:fldData xml:space="preserve">PEVuZE5vdGU+PENpdGU+PEF1dGhvcj5GdWNoczwvQXV0aG9yPjxZZWFyPjIwMTY8L1llYXI+PFJl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</w:fldData>
        </w:fldChar>
      </w:r>
      <w:r w:rsidR="008A3057" w:rsidRPr="00084EE7">
        <w:instrText xml:space="preserve"> ADDIN EN.CITE.DATA </w:instrText>
      </w:r>
      <w:r w:rsidR="008A3057" w:rsidRPr="00084EE7">
        <w:fldChar w:fldCharType="end"/>
      </w:r>
      <w:r w:rsidRPr="00084EE7">
        <w:fldChar w:fldCharType="separate"/>
      </w:r>
      <w:r w:rsidR="008A3057" w:rsidRPr="00084EE7">
        <w:rPr>
          <w:noProof/>
        </w:rPr>
        <w:t>(</w:t>
      </w:r>
      <w:hyperlink w:anchor="_ENREF_48" w:tooltip="Fuchs, 2016 #165" w:history="1">
        <w:r w:rsidR="00764178" w:rsidRPr="00764178">
          <w:rPr>
            <w:rStyle w:val="Hyperlink"/>
          </w:rPr>
          <w:t>Fuchs et al., 2016</w:t>
        </w:r>
      </w:hyperlink>
      <w:r w:rsidR="008A3057" w:rsidRPr="00084EE7">
        <w:rPr>
          <w:noProof/>
        </w:rPr>
        <w:t>)</w:t>
      </w:r>
      <w:r w:rsidRPr="00084EE7">
        <w:fldChar w:fldCharType="end"/>
      </w:r>
      <w:r w:rsidRPr="00084EE7">
        <w:t>.</w:t>
      </w:r>
      <w:r w:rsidRPr="009A2412">
        <w:t xml:space="preserve"> Ziel ist daher eine komplette Tumorresektion mit Sicher</w:t>
      </w:r>
      <w:r w:rsidR="007552C2">
        <w:softHyphen/>
      </w:r>
      <w:r w:rsidRPr="009A2412">
        <w:t>heitsrand und ohne Verluste von Form oder Funktion des betreffenden Organs. Von ei</w:t>
      </w:r>
      <w:r w:rsidR="007552C2">
        <w:softHyphen/>
      </w:r>
      <w:r w:rsidRPr="009A2412">
        <w:t>nem Tumordebulking (Reduktion des Tumors) sollte abgesehen werden, da sich prognos</w:t>
      </w:r>
      <w:r w:rsidR="007552C2">
        <w:softHyphen/>
      </w:r>
      <w:r w:rsidRPr="009A2412">
        <w:t xml:space="preserve">tisch kein Unterschied zur alleinigen Biopsie ergibt </w:t>
      </w:r>
      <w:r w:rsidRPr="009A2412">
        <w:fldChar w:fldCharType="begin">
          <w:fldData xml:space="preserve">PEVuZE5vdGU+PENpdGU+PEF1dGhvcj5EYXNndXB0YTwvQXV0aG9yPjxZZWFyPjIwMTY8L1llYXI+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</w:fldData>
        </w:fldChar>
      </w:r>
      <w:r w:rsidR="008A3057">
        <w:instrText xml:space="preserve"> ADDIN EN.CITE </w:instrText>
      </w:r>
      <w:r w:rsidR="008A3057">
        <w:fldChar w:fldCharType="begin">
          <w:fldData xml:space="preserve">PEVuZE5vdGU+PENpdGU+PEF1dGhvcj5EYXNndXB0YTwvQXV0aG9yPjxZZWFyPjIwMTY8L1llYXI+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</w:fldData>
        </w:fldChar>
      </w:r>
      <w:r w:rsidR="008A3057">
        <w:instrText xml:space="preserve"> ADDIN EN.CITE.DATA </w:instrText>
      </w:r>
      <w:r w:rsidR="008A3057">
        <w:fldChar w:fldCharType="end"/>
      </w:r>
      <w:r w:rsidRPr="009A2412">
        <w:fldChar w:fldCharType="separate"/>
      </w:r>
      <w:r w:rsidR="008A3057">
        <w:rPr>
          <w:noProof/>
        </w:rPr>
        <w:t>(</w:t>
      </w:r>
      <w:hyperlink w:anchor="_ENREF_34" w:tooltip="Dasgupta, 2016 #223" w:history="1">
        <w:r w:rsidR="00764178" w:rsidRPr="00764178">
          <w:rPr>
            <w:rStyle w:val="Hyperlink"/>
          </w:rPr>
          <w:t>Dasgupta et al., 2016</w:t>
        </w:r>
      </w:hyperlink>
      <w:r w:rsidR="008A3057">
        <w:rPr>
          <w:noProof/>
        </w:rPr>
        <w:t xml:space="preserve">, </w:t>
      </w:r>
      <w:hyperlink w:anchor="_ENREF_73" w:tooltip="Koscielniak, 2002 #257" w:history="1">
        <w:r w:rsidR="00764178" w:rsidRPr="00764178">
          <w:rPr>
            <w:rStyle w:val="Hyperlink"/>
          </w:rPr>
          <w:t>Koscielniak et al., 2002</w:t>
        </w:r>
      </w:hyperlink>
      <w:r w:rsidR="008A3057">
        <w:rPr>
          <w:noProof/>
        </w:rPr>
        <w:t>)</w:t>
      </w:r>
      <w:r w:rsidRPr="009A2412">
        <w:fldChar w:fldCharType="end"/>
      </w:r>
      <w:r w:rsidRPr="009A2412">
        <w:t>.</w:t>
      </w:r>
    </w:p>
    <w:p w14:paraId="692E6BA7" w14:textId="5BA950B8" w:rsidR="005A6261" w:rsidRDefault="005A6261" w:rsidP="00B3039C">
      <w:r w:rsidRPr="009A2412">
        <w:t>Die Strahlentherapie hingegen kann auf lange Sicht gefürchtete sekundäre Tumore her</w:t>
      </w:r>
      <w:r w:rsidR="007552C2">
        <w:softHyphen/>
      </w:r>
      <w:r w:rsidRPr="009A2412">
        <w:t xml:space="preserve">vorbringen und die Wachstumsfugen im bestrahlten Feld beschädigen </w:t>
      </w:r>
      <w:r w:rsidRPr="009A2412">
        <w:fldChar w:fldCharType="begin">
          <w:fldData xml:space="preserve">PEVuZE5vdGU+PENpdGU+PEF1dGhvcj5GdWNoczwvQXV0aG9yPjxZZWFyPjIwMTY8L1llYXI+PFJl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</w:fldData>
        </w:fldChar>
      </w:r>
      <w:r w:rsidR="008A3057">
        <w:instrText xml:space="preserve"> ADDIN EN.CITE </w:instrText>
      </w:r>
      <w:r w:rsidR="008A3057">
        <w:fldChar w:fldCharType="begin">
          <w:fldData xml:space="preserve">PEVuZE5vdGU+PENpdGU+PEF1dGhvcj5GdWNoczwvQXV0aG9yPjxZZWFyPjIwMTY8L1llYXI+PFJl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</w:fldData>
        </w:fldChar>
      </w:r>
      <w:r w:rsidR="008A3057">
        <w:instrText xml:space="preserve"> ADDIN EN.CITE.DATA </w:instrText>
      </w:r>
      <w:r w:rsidR="008A3057">
        <w:fldChar w:fldCharType="end"/>
      </w:r>
      <w:r w:rsidRPr="009A2412">
        <w:fldChar w:fldCharType="separate"/>
      </w:r>
      <w:r w:rsidR="008A3057">
        <w:rPr>
          <w:noProof/>
        </w:rPr>
        <w:t>(</w:t>
      </w:r>
      <w:hyperlink w:anchor="_ENREF_48" w:tooltip="Fuchs, 2016 #165" w:history="1">
        <w:r w:rsidR="00764178" w:rsidRPr="00764178">
          <w:rPr>
            <w:rStyle w:val="Hyperlink"/>
          </w:rPr>
          <w:t>Fuchs et al., 2016</w:t>
        </w:r>
      </w:hyperlink>
      <w:r w:rsidR="008A3057">
        <w:rPr>
          <w:noProof/>
        </w:rPr>
        <w:t>)</w:t>
      </w:r>
      <w:r w:rsidRPr="009A2412">
        <w:fldChar w:fldCharType="end"/>
      </w:r>
      <w:r w:rsidRPr="009A2412">
        <w:t xml:space="preserve">. </w:t>
      </w:r>
      <w:r w:rsidR="006D111F">
        <w:t xml:space="preserve">Schädigungen der Blasenfunktion und erektilen Funktion sind möglich </w:t>
      </w:r>
      <w:r w:rsidR="006D111F">
        <w:fldChar w:fldCharType="begin"/>
      </w:r>
      <w:r w:rsidR="008A3057">
        <w:instrText xml:space="preserve"> ADDIN EN.CITE &lt;EndNote&gt;&lt;Cite&gt;&lt;Author&gt;Castagnetti&lt;/Author&gt;&lt;Year&gt;2019&lt;/Year&gt;&lt;RecNum&gt;210&lt;/RecNum&gt;&lt;DisplayText&gt;(Castagnetti et al., 2019)&lt;/DisplayText&gt;&lt;record&gt;&lt;rec-number&gt;210&lt;/rec-number&gt;&lt;foreign-keys&gt;&lt;key app="EN" db-id="vpzepa9akttafke9d9rp2szsdavft9xazwwt" timestamp="1585302168" guid="9c1a7031-281c-4f3d-ab00-5fd7e9f7feff"&gt;210&lt;/key&gt;&lt;/foreign-keys&gt;&lt;ref-type name="Journal Article"&gt;17&lt;/ref-type&gt;&lt;contributors&gt;&lt;authors&gt;&lt;author&gt;Castagnetti, M.&lt;/author&gt;&lt;author&gt;Herbst, K. W.&lt;/author&gt;&lt;author&gt;Esposito, C.&lt;/author&gt;&lt;/authors&gt;&lt;/contributors&gt;&lt;auth-address&gt;Section for Paediatric Urology, University of Padova, Padua, Italy.&amp;#xD;Department of Research, Connecticut Children&amp;apos;s Medical Center, Hartford, Connecticut, USA.&amp;#xD;Department of Paediatrics, Federico II University, Naples, Italy.&lt;/auth-address&gt;&lt;titles&gt;&lt;title&gt;Current treatment of pediatric bladder and prostate rhabdomyosarcoma (bladder preserving vs. radical cystectomy)&lt;/title&gt;&lt;secondary-title&gt;Curr Opin Urol&lt;/secondary-title&gt;&lt;/titles&gt;&lt;periodical&gt;&lt;full-title&gt;Curr Opin Urol&lt;/full-title&gt;&lt;/periodical&gt;&lt;pages&gt;487-492&lt;/pages&gt;&lt;volume&gt;29&lt;/volume&gt;&lt;number&gt;5&lt;/number&gt;&lt;edition&gt;2019/06/13&lt;/edition&gt;&lt;dates&gt;&lt;year&gt;2019&lt;/year&gt;&lt;pub-dates&gt;&lt;date&gt;Sep&lt;/date&gt;&lt;/pub-dates&gt;&lt;/dates&gt;&lt;isbn&gt;0963-0643&lt;/isbn&gt;&lt;accession-num&gt;31188163&lt;/accession-num&gt;&lt;urls&gt;&lt;/urls&gt;&lt;electronic-resource-num&gt;10.1097/mou.0000000000000651&lt;/electronic-resource-num&gt;&lt;remote-database-provider&gt;NLM&lt;/remote-database-provider&gt;&lt;language&gt;eng&lt;/language&gt;&lt;/record&gt;&lt;/Cite&gt;&lt;/EndNote&gt;</w:instrText>
      </w:r>
      <w:r w:rsidR="006D111F">
        <w:fldChar w:fldCharType="separate"/>
      </w:r>
      <w:r w:rsidR="008A3057">
        <w:rPr>
          <w:noProof/>
        </w:rPr>
        <w:t>(</w:t>
      </w:r>
      <w:hyperlink w:anchor="_ENREF_22" w:tooltip="Castagnetti, 2019 #210" w:history="1">
        <w:r w:rsidR="00764178" w:rsidRPr="00764178">
          <w:rPr>
            <w:rStyle w:val="Hyperlink"/>
          </w:rPr>
          <w:t>Castagnetti et al., 2019</w:t>
        </w:r>
      </w:hyperlink>
      <w:r w:rsidR="008A3057">
        <w:rPr>
          <w:noProof/>
        </w:rPr>
        <w:t>)</w:t>
      </w:r>
      <w:r w:rsidR="006D111F">
        <w:fldChar w:fldCharType="end"/>
      </w:r>
      <w:r w:rsidR="006D111F">
        <w:t>.</w:t>
      </w:r>
      <w:r w:rsidR="0056443D">
        <w:t xml:space="preserve"> </w:t>
      </w:r>
      <w:r w:rsidRPr="009A2412">
        <w:t xml:space="preserve">Trotz dieser erheblichen Nebenwirkungen ist </w:t>
      </w:r>
      <w:r w:rsidR="006D111F">
        <w:t>die Strahlenthe</w:t>
      </w:r>
      <w:r w:rsidR="007552C2">
        <w:softHyphen/>
      </w:r>
      <w:r w:rsidR="006D111F">
        <w:t>rapie</w:t>
      </w:r>
      <w:r w:rsidRPr="009A2412">
        <w:t xml:space="preserve"> eine effektive Methode zur Behandlung der Residualtumoren nach Chirurgie oder Chemotherapie </w:t>
      </w:r>
      <w:r w:rsidRPr="009A2412">
        <w:fldChar w:fldCharType="begin">
          <w:fldData xml:space="preserve">PEVuZE5vdGU+PENpdGU+PEF1dGhvcj5EYXNndXB0YTwvQXV0aG9yPjxZZWFyPjIwMTY8L1llYXI+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</w:fldData>
        </w:fldChar>
      </w:r>
      <w:r w:rsidR="008A3057">
        <w:instrText xml:space="preserve"> ADDIN EN.CITE </w:instrText>
      </w:r>
      <w:r w:rsidR="008A3057">
        <w:fldChar w:fldCharType="begin">
          <w:fldData xml:space="preserve">PEVuZE5vdGU+PENpdGU+PEF1dGhvcj5EYXNndXB0YTwvQXV0aG9yPjxZZWFyPjIwMTY8L1llYXI+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</w:fldData>
        </w:fldChar>
      </w:r>
      <w:r w:rsidR="008A3057">
        <w:instrText xml:space="preserve"> ADDIN EN.CITE.DATA </w:instrText>
      </w:r>
      <w:r w:rsidR="008A3057">
        <w:fldChar w:fldCharType="end"/>
      </w:r>
      <w:r w:rsidRPr="009A2412">
        <w:fldChar w:fldCharType="separate"/>
      </w:r>
      <w:r w:rsidR="008A3057">
        <w:rPr>
          <w:noProof/>
        </w:rPr>
        <w:t>(</w:t>
      </w:r>
      <w:hyperlink w:anchor="_ENREF_34" w:tooltip="Dasgupta, 2016 #223" w:history="1">
        <w:r w:rsidR="00764178" w:rsidRPr="00764178">
          <w:rPr>
            <w:rStyle w:val="Hyperlink"/>
          </w:rPr>
          <w:t>Dasgupta et al., 2016</w:t>
        </w:r>
      </w:hyperlink>
      <w:r w:rsidR="008A3057">
        <w:rPr>
          <w:noProof/>
        </w:rPr>
        <w:t xml:space="preserve">, </w:t>
      </w:r>
      <w:hyperlink w:anchor="_ENREF_73" w:tooltip="Koscielniak, 2002 #257" w:history="1">
        <w:r w:rsidR="00764178" w:rsidRPr="00764178">
          <w:rPr>
            <w:rStyle w:val="Hyperlink"/>
          </w:rPr>
          <w:t>Koscielniak et al., 2002</w:t>
        </w:r>
      </w:hyperlink>
      <w:r w:rsidR="008A3057">
        <w:rPr>
          <w:noProof/>
        </w:rPr>
        <w:t>)</w:t>
      </w:r>
      <w:r w:rsidRPr="009A2412">
        <w:fldChar w:fldCharType="end"/>
      </w:r>
      <w:r w:rsidRPr="009A2412">
        <w:t>.</w:t>
      </w:r>
    </w:p>
    <w:p w14:paraId="47CA21EE" w14:textId="603AA41A" w:rsidR="005A6261" w:rsidRPr="009A2412" w:rsidRDefault="005A6261" w:rsidP="00B3039C">
      <w:pPr>
        <w:pStyle w:val="berschrift4"/>
      </w:pPr>
      <w:bookmarkStart w:id="30" w:name="_Toc35782411"/>
      <w:bookmarkStart w:id="31" w:name="_Toc84414042"/>
      <w:proofErr w:type="spellStart"/>
      <w:r w:rsidRPr="009A2412">
        <w:lastRenderedPageBreak/>
        <w:t>Brachytherapie</w:t>
      </w:r>
      <w:bookmarkEnd w:id="30"/>
      <w:bookmarkEnd w:id="31"/>
      <w:proofErr w:type="spellEnd"/>
    </w:p>
    <w:p w14:paraId="30849023" w14:textId="68988C89" w:rsidR="005A6261" w:rsidRPr="009A2412" w:rsidRDefault="005A6261" w:rsidP="00B3039C">
      <w:r w:rsidRPr="009A2412">
        <w:t xml:space="preserve">Bei der </w:t>
      </w:r>
      <w:proofErr w:type="spellStart"/>
      <w:r w:rsidRPr="009A2412">
        <w:t>Brachytherapie</w:t>
      </w:r>
      <w:proofErr w:type="spellEnd"/>
      <w:r w:rsidRPr="009A2412">
        <w:t xml:space="preserve"> </w:t>
      </w:r>
      <w:r w:rsidR="00FC6AAA">
        <w:t xml:space="preserve">(BT) </w:t>
      </w:r>
      <w:r w:rsidRPr="009A2412">
        <w:t>erfolgt die Bestrahlung, anders als bei der externen Strah</w:t>
      </w:r>
      <w:r w:rsidR="007552C2">
        <w:softHyphen/>
      </w:r>
      <w:r w:rsidRPr="009A2412">
        <w:t>lentherapie, innerhalb des Körpers</w:t>
      </w:r>
      <w:r w:rsidR="00FA5750">
        <w:t>,</w:t>
      </w:r>
      <w:r w:rsidR="00FA5750" w:rsidRPr="00FA5750">
        <w:t xml:space="preserve"> </w:t>
      </w:r>
      <w:r w:rsidR="00FA5750" w:rsidRPr="009A2412">
        <w:t>direkt am Tumor</w:t>
      </w:r>
      <w:r w:rsidRPr="009A2412">
        <w:t>. Um dies zu ermöglichen, ist eine Platzierung von radioaktiven Quellen im Tumorgebiet erforderlich, über welche die  be</w:t>
      </w:r>
      <w:r w:rsidR="007552C2">
        <w:softHyphen/>
      </w:r>
      <w:r w:rsidRPr="009A2412">
        <w:t xml:space="preserve">nötigte Strahlendosis in das Zielgewebe abgegeben werden kann </w:t>
      </w:r>
      <w:r w:rsidRPr="009A2412">
        <w:fldChar w:fldCharType="begin">
          <w:fldData xml:space="preserve">PEVuZE5vdGU+PENpdGU+PEF1dGhvcj5DaGFyZ2FyaTwvQXV0aG9yPjxZZWFyPjIwMTk8L1llYXI+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</w:fldData>
        </w:fldChar>
      </w:r>
      <w:r w:rsidR="008A3057">
        <w:instrText xml:space="preserve"> ADDIN EN.CITE </w:instrText>
      </w:r>
      <w:r w:rsidR="008A3057">
        <w:fldChar w:fldCharType="begin">
          <w:fldData xml:space="preserve">PEVuZE5vdGU+PENpdGU+PEF1dGhvcj5DaGFyZ2FyaTwvQXV0aG9yPjxZZWFyPjIwMTk8L1llYXI+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</w:fldData>
        </w:fldChar>
      </w:r>
      <w:r w:rsidR="008A3057">
        <w:instrText xml:space="preserve"> ADDIN EN.CITE.DATA </w:instrText>
      </w:r>
      <w:r w:rsidR="008A3057">
        <w:fldChar w:fldCharType="end"/>
      </w:r>
      <w:r w:rsidRPr="009A2412">
        <w:fldChar w:fldCharType="separate"/>
      </w:r>
      <w:r w:rsidR="008A3057">
        <w:rPr>
          <w:noProof/>
        </w:rPr>
        <w:t>(</w:t>
      </w:r>
      <w:hyperlink w:anchor="_ENREF_24" w:tooltip="Chargari, 2019 #153" w:history="1">
        <w:r w:rsidR="00764178" w:rsidRPr="00764178">
          <w:rPr>
            <w:rStyle w:val="Hyperlink"/>
          </w:rPr>
          <w:t>Chargari et al., 2019</w:t>
        </w:r>
      </w:hyperlink>
      <w:r w:rsidR="008A3057">
        <w:rPr>
          <w:noProof/>
        </w:rPr>
        <w:t xml:space="preserve">, </w:t>
      </w:r>
      <w:hyperlink w:anchor="_ENREF_25" w:tooltip="Chargari, 2017 #187" w:history="1">
        <w:r w:rsidR="00764178" w:rsidRPr="00764178">
          <w:rPr>
            <w:rStyle w:val="Hyperlink"/>
          </w:rPr>
          <w:t>Chargari et al., 2017a</w:t>
        </w:r>
      </w:hyperlink>
      <w:r w:rsidR="008A3057">
        <w:rPr>
          <w:noProof/>
        </w:rPr>
        <w:t>)</w:t>
      </w:r>
      <w:r w:rsidRPr="009A2412">
        <w:fldChar w:fldCharType="end"/>
      </w:r>
      <w:r w:rsidRPr="009A2412">
        <w:t>. Die Bestrahlung erfolgt entweder kontinuierlich</w:t>
      </w:r>
      <w:r w:rsidR="00F619AA">
        <w:t xml:space="preserve"> und in niedriger Dosisrate</w:t>
      </w:r>
      <w:r w:rsidRPr="009A2412">
        <w:t xml:space="preserve"> in wenigen Tagen (low-dose-rate, LDR</w:t>
      </w:r>
      <w:r w:rsidR="00F619AA">
        <w:t>-BT</w:t>
      </w:r>
      <w:r w:rsidRPr="009A2412">
        <w:t>), durch wiederkehrende</w:t>
      </w:r>
      <w:r w:rsidR="00231106">
        <w:t xml:space="preserve"> Strah</w:t>
      </w:r>
      <w:r w:rsidR="00900D3F">
        <w:softHyphen/>
      </w:r>
      <w:r w:rsidR="00231106">
        <w:t>lungsi</w:t>
      </w:r>
      <w:r w:rsidRPr="009A2412">
        <w:t>mpulse</w:t>
      </w:r>
      <w:r w:rsidR="00231106">
        <w:t xml:space="preserve"> </w:t>
      </w:r>
      <w:r w:rsidRPr="009A2412">
        <w:t>(pulse</w:t>
      </w:r>
      <w:r w:rsidR="002F69C2">
        <w:t>d</w:t>
      </w:r>
      <w:r w:rsidRPr="009A2412">
        <w:t>-dose-rate, PDR</w:t>
      </w:r>
      <w:r w:rsidR="00F619AA">
        <w:t>-BT</w:t>
      </w:r>
      <w:r w:rsidRPr="009A2412">
        <w:t>) oder über einzelne kurze Sitzungen verteilt auf mehrere Tage mit ho</w:t>
      </w:r>
      <w:r w:rsidR="00231106">
        <w:t>her Dosisrate</w:t>
      </w:r>
      <w:r w:rsidRPr="009A2412">
        <w:t xml:space="preserve"> (high-dose-rate, HDR</w:t>
      </w:r>
      <w:r w:rsidR="00F619AA">
        <w:t>-BT</w:t>
      </w:r>
      <w:r w:rsidRPr="009A2412">
        <w:t xml:space="preserve">) </w:t>
      </w:r>
      <w:r w:rsidRPr="009A2412">
        <w:fldChar w:fldCharType="begin">
          <w:fldData xml:space="preserve">PEVuZE5vdGU+PENpdGU+PEF1dGhvcj5GdWNoczwvQXV0aG9yPjxZZWFyPjIwMTY8L1llYXI+PFJl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</w:fldData>
        </w:fldChar>
      </w:r>
      <w:r w:rsidR="008A3057">
        <w:instrText xml:space="preserve"> ADDIN EN.CITE </w:instrText>
      </w:r>
      <w:r w:rsidR="008A3057">
        <w:fldChar w:fldCharType="begin">
          <w:fldData xml:space="preserve">PEVuZE5vdGU+PENpdGU+PEF1dGhvcj5GdWNoczwvQXV0aG9yPjxZZWFyPjIwMTY8L1llYXI+PFJl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</w:fldData>
        </w:fldChar>
      </w:r>
      <w:r w:rsidR="008A3057">
        <w:instrText xml:space="preserve"> ADDIN EN.CITE.DATA </w:instrText>
      </w:r>
      <w:r w:rsidR="008A3057">
        <w:fldChar w:fldCharType="end"/>
      </w:r>
      <w:r w:rsidRPr="009A2412">
        <w:fldChar w:fldCharType="separate"/>
      </w:r>
      <w:r w:rsidR="008A3057">
        <w:rPr>
          <w:noProof/>
        </w:rPr>
        <w:t>(</w:t>
      </w:r>
      <w:hyperlink w:anchor="_ENREF_48" w:tooltip="Fuchs, 2016 #165" w:history="1">
        <w:r w:rsidR="00764178" w:rsidRPr="00764178">
          <w:rPr>
            <w:rStyle w:val="Hyperlink"/>
          </w:rPr>
          <w:t>Fuchs et al., 2016</w:t>
        </w:r>
      </w:hyperlink>
      <w:r w:rsidR="008A3057">
        <w:rPr>
          <w:noProof/>
        </w:rPr>
        <w:t xml:space="preserve">, </w:t>
      </w:r>
      <w:hyperlink w:anchor="_ENREF_24" w:tooltip="Chargari, 2019 #153" w:history="1">
        <w:r w:rsidR="00764178" w:rsidRPr="00764178">
          <w:rPr>
            <w:rStyle w:val="Hyperlink"/>
          </w:rPr>
          <w:t>Chargari et al., 2019</w:t>
        </w:r>
      </w:hyperlink>
      <w:r w:rsidR="008A3057">
        <w:rPr>
          <w:noProof/>
        </w:rPr>
        <w:t>)</w:t>
      </w:r>
      <w:r w:rsidRPr="009A2412">
        <w:fldChar w:fldCharType="end"/>
      </w:r>
      <w:r w:rsidRPr="009A2412">
        <w:t xml:space="preserve">. </w:t>
      </w:r>
    </w:p>
    <w:p w14:paraId="689A5F09" w14:textId="65771FB5" w:rsidR="005A6261" w:rsidRPr="009A2412" w:rsidRDefault="005A6261" w:rsidP="00B3039C">
      <w:r w:rsidRPr="009A2412">
        <w:t>Der Vorteil der B</w:t>
      </w:r>
      <w:r w:rsidR="00FC6AAA">
        <w:t>T</w:t>
      </w:r>
      <w:r w:rsidRPr="009A2412">
        <w:t xml:space="preserve"> ist die gezielte Bestrahlung des Tumors mit hohen Dosen bei gleich</w:t>
      </w:r>
      <w:r w:rsidR="007552C2">
        <w:softHyphen/>
      </w:r>
      <w:r w:rsidRPr="009A2412">
        <w:t>zeitig geringer Belastung des umliegenden gesunden Gewebes. B</w:t>
      </w:r>
      <w:r w:rsidR="00FC6AAA">
        <w:t>T</w:t>
      </w:r>
      <w:r w:rsidRPr="009A2412">
        <w:t>-Sonden können sich zudem bei Veränderungen des Tumors mitbewegen, wodurch ein bestrahlter Sicherheits</w:t>
      </w:r>
      <w:r w:rsidR="007552C2">
        <w:softHyphen/>
      </w:r>
      <w:r w:rsidRPr="009A2412">
        <w:t xml:space="preserve">bereich um den Tumor vermieden werden kann. </w:t>
      </w:r>
    </w:p>
    <w:p w14:paraId="053CD1B0" w14:textId="5B4A4B6C" w:rsidR="005A6261" w:rsidRPr="009A2412" w:rsidRDefault="005A6261" w:rsidP="00B3039C">
      <w:r w:rsidRPr="009A2412">
        <w:t>Von Nachteil wiederum ist vor allem die Invasivität der B</w:t>
      </w:r>
      <w:r w:rsidR="00FC6AAA">
        <w:t>T</w:t>
      </w:r>
      <w:r w:rsidRPr="009A2412">
        <w:t>. Die Sonden müssen durch einen chirurgischen Eingriff im Körper platziert und wieder entfernt werden. Die chirur</w:t>
      </w:r>
      <w:r w:rsidR="007552C2">
        <w:softHyphen/>
      </w:r>
      <w:r w:rsidRPr="009A2412">
        <w:t>gischen Fähigkeiten und die Genauigkeit der Platzierung spielen für den Erfolg der The</w:t>
      </w:r>
      <w:r w:rsidR="007552C2">
        <w:softHyphen/>
      </w:r>
      <w:r w:rsidRPr="009A2412">
        <w:t xml:space="preserve">rapie eine große Rolle. Bei ungenauer Implantation kann es zu Unterdosierung am Tumor oder zu hoher Strahlenbelastung gesunder Organe kommen </w:t>
      </w:r>
      <w:r w:rsidRPr="009A2412">
        <w:fldChar w:fldCharType="begin">
          <w:fldData xml:space="preserve">PEVuZE5vdGU+PENpdGU+PEF1dGhvcj5DaGFyZ2FyaTwvQXV0aG9yPjxZZWFyPjIwMTk8L1llYXI+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</w:fldData>
        </w:fldChar>
      </w:r>
      <w:r w:rsidR="008A3057">
        <w:instrText xml:space="preserve"> ADDIN EN.CITE </w:instrText>
      </w:r>
      <w:r w:rsidR="008A3057">
        <w:fldChar w:fldCharType="begin">
          <w:fldData xml:space="preserve">PEVuZE5vdGU+PENpdGU+PEF1dGhvcj5DaGFyZ2FyaTwvQXV0aG9yPjxZZWFyPjIwMTk8L1llYXI+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</w:fldData>
        </w:fldChar>
      </w:r>
      <w:r w:rsidR="008A3057">
        <w:instrText xml:space="preserve"> ADDIN EN.CITE.DATA </w:instrText>
      </w:r>
      <w:r w:rsidR="008A3057">
        <w:fldChar w:fldCharType="end"/>
      </w:r>
      <w:r w:rsidRPr="009A2412">
        <w:fldChar w:fldCharType="separate"/>
      </w:r>
      <w:r w:rsidR="008A3057">
        <w:rPr>
          <w:noProof/>
        </w:rPr>
        <w:t>(</w:t>
      </w:r>
      <w:hyperlink w:anchor="_ENREF_24" w:tooltip="Chargari, 2019 #153" w:history="1">
        <w:r w:rsidR="00764178" w:rsidRPr="00764178">
          <w:rPr>
            <w:rStyle w:val="Hyperlink"/>
          </w:rPr>
          <w:t>Chargari et al., 2019</w:t>
        </w:r>
      </w:hyperlink>
      <w:r w:rsidR="008A3057">
        <w:rPr>
          <w:noProof/>
        </w:rPr>
        <w:t xml:space="preserve">, </w:t>
      </w:r>
      <w:hyperlink w:anchor="_ENREF_25" w:tooltip="Chargari, 2017 #187" w:history="1">
        <w:r w:rsidR="00764178" w:rsidRPr="00764178">
          <w:rPr>
            <w:rStyle w:val="Hyperlink"/>
          </w:rPr>
          <w:t>Chargari et al., 2017a</w:t>
        </w:r>
      </w:hyperlink>
      <w:r w:rsidR="008A3057">
        <w:rPr>
          <w:noProof/>
        </w:rPr>
        <w:t>)</w:t>
      </w:r>
      <w:r w:rsidRPr="009A2412">
        <w:fldChar w:fldCharType="end"/>
      </w:r>
      <w:r w:rsidRPr="009A2412">
        <w:t xml:space="preserve">. </w:t>
      </w:r>
    </w:p>
    <w:p w14:paraId="0944F241" w14:textId="7B873CDB" w:rsidR="005A6261" w:rsidRPr="009A2412" w:rsidRDefault="005A6261" w:rsidP="00B3039C">
      <w:r w:rsidRPr="009A2412">
        <w:t>Bei der Therapie von Kindern ist es besonders wichtig die Strahlendosis so gering wie möglich zu halten. Folgeerscheinungen wie Zweittumore und Einflüsse auf Knochen und Wachstum sind gefürchtete Komplikationen. Da die B</w:t>
      </w:r>
      <w:r w:rsidR="00FC6AAA">
        <w:t>T</w:t>
      </w:r>
      <w:r w:rsidRPr="009A2412">
        <w:t xml:space="preserve"> gezielter als die externe Strah</w:t>
      </w:r>
      <w:r w:rsidR="007552C2">
        <w:softHyphen/>
      </w:r>
      <w:r w:rsidRPr="009A2412">
        <w:t xml:space="preserve">lentherapie und für umliegendes Gewebe schonender ist, hat sie sich als gute Option mit hoher Effektivität und akzeptabler Morbidität auch für die Verwendung bei pädiatrischen Patienten herausgestellt </w:t>
      </w:r>
      <w:r w:rsidRPr="009A2412">
        <w:fldChar w:fldCharType="begin">
          <w:fldData xml:space="preserve">PEVuZE5vdGU+PENpdGU+PEF1dGhvcj5DaGFyZ2FyaTwvQXV0aG9yPjxZZWFyPjIwMTk8L1llYXI+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</w:fldData>
        </w:fldChar>
      </w:r>
      <w:r w:rsidR="008A3057">
        <w:instrText xml:space="preserve"> ADDIN EN.CITE </w:instrText>
      </w:r>
      <w:r w:rsidR="008A3057">
        <w:fldChar w:fldCharType="begin">
          <w:fldData xml:space="preserve">PEVuZE5vdGU+PENpdGU+PEF1dGhvcj5DaGFyZ2FyaTwvQXV0aG9yPjxZZWFyPjIwMTk8L1llYXI+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</w:fldData>
        </w:fldChar>
      </w:r>
      <w:r w:rsidR="008A3057">
        <w:instrText xml:space="preserve"> ADDIN EN.CITE.DATA </w:instrText>
      </w:r>
      <w:r w:rsidR="008A3057">
        <w:fldChar w:fldCharType="end"/>
      </w:r>
      <w:r w:rsidRPr="009A2412">
        <w:fldChar w:fldCharType="separate"/>
      </w:r>
      <w:r w:rsidR="008A3057">
        <w:rPr>
          <w:noProof/>
        </w:rPr>
        <w:t>(</w:t>
      </w:r>
      <w:hyperlink w:anchor="_ENREF_24" w:tooltip="Chargari, 2019 #153" w:history="1">
        <w:r w:rsidR="00764178" w:rsidRPr="00764178">
          <w:rPr>
            <w:rStyle w:val="Hyperlink"/>
          </w:rPr>
          <w:t>Chargari et al., 2019</w:t>
        </w:r>
      </w:hyperlink>
      <w:r w:rsidR="008A3057">
        <w:rPr>
          <w:noProof/>
        </w:rPr>
        <w:t xml:space="preserve">, </w:t>
      </w:r>
      <w:hyperlink w:anchor="_ENREF_25" w:tooltip="Chargari, 2017 #187" w:history="1">
        <w:r w:rsidR="00764178" w:rsidRPr="00764178">
          <w:rPr>
            <w:rStyle w:val="Hyperlink"/>
          </w:rPr>
          <w:t>Chargari et al., 2017a</w:t>
        </w:r>
      </w:hyperlink>
      <w:r w:rsidR="008A3057">
        <w:rPr>
          <w:noProof/>
        </w:rPr>
        <w:t xml:space="preserve">, </w:t>
      </w:r>
      <w:hyperlink w:anchor="_ENREF_118" w:tooltip="Saltzman, 2018 #203" w:history="1">
        <w:r w:rsidR="00764178" w:rsidRPr="00764178">
          <w:rPr>
            <w:rStyle w:val="Hyperlink"/>
          </w:rPr>
          <w:t>Saltzman and Cost, 2018</w:t>
        </w:r>
      </w:hyperlink>
      <w:r w:rsidR="008A3057">
        <w:rPr>
          <w:noProof/>
        </w:rPr>
        <w:t>)</w:t>
      </w:r>
      <w:r w:rsidRPr="009A2412">
        <w:fldChar w:fldCharType="end"/>
      </w:r>
      <w:r w:rsidRPr="009A2412">
        <w:t>.</w:t>
      </w:r>
    </w:p>
    <w:p w14:paraId="350E6CA0" w14:textId="77777777" w:rsidR="005A6261" w:rsidRPr="009A2412" w:rsidRDefault="005A6261" w:rsidP="00B3039C"/>
    <w:p w14:paraId="0569F4C5" w14:textId="2AF5E82A" w:rsidR="005A6261" w:rsidRPr="009A2412" w:rsidRDefault="005A6261" w:rsidP="00B3039C">
      <w:r w:rsidRPr="009A2412">
        <w:t>Über die Verwendung der B</w:t>
      </w:r>
      <w:r w:rsidR="00FC6AAA">
        <w:t>T</w:t>
      </w:r>
      <w:r w:rsidRPr="009A2412">
        <w:t xml:space="preserve"> zur Behandlung des RMS wurde bisher von zwei Zentren berichtet, eines in Frankreich</w:t>
      </w:r>
      <w:r w:rsidR="00985F38" w:rsidRPr="009A2412">
        <w:t xml:space="preserve"> (Paris)</w:t>
      </w:r>
      <w:r w:rsidRPr="009A2412">
        <w:t xml:space="preserve"> und </w:t>
      </w:r>
      <w:r w:rsidR="00871586" w:rsidRPr="009A2412">
        <w:t>das der vorliegenden Studie</w:t>
      </w:r>
      <w:r w:rsidRPr="009A2412">
        <w:t xml:space="preserve"> in Deutschland</w:t>
      </w:r>
      <w:r w:rsidR="00985F38" w:rsidRPr="009A2412">
        <w:t xml:space="preserve"> (Tü</w:t>
      </w:r>
      <w:r w:rsidR="007552C2">
        <w:softHyphen/>
      </w:r>
      <w:r w:rsidR="00985F38" w:rsidRPr="009A2412">
        <w:t>bingen)</w:t>
      </w:r>
      <w:r w:rsidR="00071A4F" w:rsidRPr="009A2412">
        <w:t>. Die Vorgehensweisen der beiden Zentren</w:t>
      </w:r>
      <w:r w:rsidRPr="009A2412">
        <w:t xml:space="preserve"> unterschieden</w:t>
      </w:r>
      <w:r w:rsidR="00071A4F" w:rsidRPr="009A2412">
        <w:t xml:space="preserve"> sich</w:t>
      </w:r>
      <w:r w:rsidRPr="009A2412">
        <w:t xml:space="preserve"> </w:t>
      </w:r>
      <w:r w:rsidRPr="009A2412">
        <w:fldChar w:fldCharType="begin">
          <w:fldData xml:space="preserve">PEVuZE5vdGU+PENpdGU+PEF1dGhvcj5GdWNoczwvQXV0aG9yPjxZZWFyPjIwMTY8L1llYXI+PFJl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</w:fldData>
        </w:fldChar>
      </w:r>
      <w:r w:rsidR="008A3057">
        <w:instrText xml:space="preserve"> ADDIN EN.CITE </w:instrText>
      </w:r>
      <w:r w:rsidR="008A3057">
        <w:fldChar w:fldCharType="begin">
          <w:fldData xml:space="preserve">PEVuZE5vdGU+PENpdGU+PEF1dGhvcj5GdWNoczwvQXV0aG9yPjxZZWFyPjIwMTY8L1llYXI+PFJl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</w:fldData>
        </w:fldChar>
      </w:r>
      <w:r w:rsidR="008A3057">
        <w:instrText xml:space="preserve"> ADDIN EN.CITE.DATA </w:instrText>
      </w:r>
      <w:r w:rsidR="008A3057">
        <w:fldChar w:fldCharType="end"/>
      </w:r>
      <w:r w:rsidRPr="009A2412">
        <w:fldChar w:fldCharType="separate"/>
      </w:r>
      <w:r w:rsidR="008A3057">
        <w:rPr>
          <w:noProof/>
        </w:rPr>
        <w:t>(</w:t>
      </w:r>
      <w:hyperlink w:anchor="_ENREF_48" w:tooltip="Fuchs, 2016 #165" w:history="1">
        <w:r w:rsidR="00764178" w:rsidRPr="00764178">
          <w:rPr>
            <w:rStyle w:val="Hyperlink"/>
          </w:rPr>
          <w:t>Fuchs et al., 2016</w:t>
        </w:r>
      </w:hyperlink>
      <w:r w:rsidR="008A3057">
        <w:rPr>
          <w:noProof/>
        </w:rPr>
        <w:t xml:space="preserve">, </w:t>
      </w:r>
      <w:hyperlink w:anchor="_ENREF_25" w:tooltip="Chargari, 2017 #187" w:history="1">
        <w:r w:rsidR="00764178" w:rsidRPr="00764178">
          <w:rPr>
            <w:rStyle w:val="Hyperlink"/>
          </w:rPr>
          <w:t>Chargari et al., 2017a</w:t>
        </w:r>
      </w:hyperlink>
      <w:r w:rsidR="008A3057">
        <w:rPr>
          <w:noProof/>
        </w:rPr>
        <w:t xml:space="preserve">, </w:t>
      </w:r>
      <w:hyperlink w:anchor="_ENREF_22" w:tooltip="Castagnetti, 2019 #210" w:history="1">
        <w:r w:rsidR="00764178" w:rsidRPr="00764178">
          <w:rPr>
            <w:rStyle w:val="Hyperlink"/>
          </w:rPr>
          <w:t>Castagnetti et al., 2019</w:t>
        </w:r>
      </w:hyperlink>
      <w:r w:rsidR="008A3057">
        <w:rPr>
          <w:noProof/>
        </w:rPr>
        <w:t>)</w:t>
      </w:r>
      <w:r w:rsidRPr="009A2412">
        <w:fldChar w:fldCharType="end"/>
      </w:r>
      <w:r w:rsidRPr="009A2412">
        <w:t>. Die in Frankreich verwendete B</w:t>
      </w:r>
      <w:r w:rsidR="00FC6AAA">
        <w:t>T-</w:t>
      </w:r>
      <w:r w:rsidR="000F70B3">
        <w:t>F</w:t>
      </w:r>
      <w:r w:rsidRPr="009A2412">
        <w:t xml:space="preserve">orm </w:t>
      </w:r>
      <w:r w:rsidRPr="009A2412">
        <w:lastRenderedPageBreak/>
        <w:t>war LDR, welche später aufgrund der besseren Verfügbarkeit auf PDR umgestellt wurde. In Deutschland wurde</w:t>
      </w:r>
      <w:r w:rsidR="00071A4F" w:rsidRPr="009A2412">
        <w:t xml:space="preserve"> die</w:t>
      </w:r>
      <w:r w:rsidRPr="009A2412">
        <w:t xml:space="preserve"> HDR-B</w:t>
      </w:r>
      <w:r w:rsidR="00FC6AAA">
        <w:t>T</w:t>
      </w:r>
      <w:r w:rsidRPr="009A2412">
        <w:t xml:space="preserve"> verwendet </w:t>
      </w:r>
      <w:r w:rsidRPr="009A2412">
        <w:fldChar w:fldCharType="begin">
          <w:fldData xml:space="preserve">PEVuZE5vdGU+PENpdGU+PEF1dGhvcj5DaGFyZ2FyaTwvQXV0aG9yPjxZZWFyPjIwMTc8L1llYXI+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</w:fldData>
        </w:fldChar>
      </w:r>
      <w:r w:rsidR="008A3057">
        <w:instrText xml:space="preserve"> ADDIN EN.CITE </w:instrText>
      </w:r>
      <w:r w:rsidR="008A3057">
        <w:fldChar w:fldCharType="begin">
          <w:fldData xml:space="preserve">PEVuZE5vdGU+PENpdGU+PEF1dGhvcj5DaGFyZ2FyaTwvQXV0aG9yPjxZZWFyPjIwMTc8L1llYXI+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</w:fldData>
        </w:fldChar>
      </w:r>
      <w:r w:rsidR="008A3057">
        <w:instrText xml:space="preserve"> ADDIN EN.CITE.DATA </w:instrText>
      </w:r>
      <w:r w:rsidR="008A3057">
        <w:fldChar w:fldCharType="end"/>
      </w:r>
      <w:r w:rsidRPr="009A2412">
        <w:fldChar w:fldCharType="separate"/>
      </w:r>
      <w:r w:rsidR="008A3057">
        <w:rPr>
          <w:noProof/>
        </w:rPr>
        <w:t>(</w:t>
      </w:r>
      <w:hyperlink w:anchor="_ENREF_26" w:tooltip="Chargari, 2017 #258" w:history="1">
        <w:r w:rsidR="00764178" w:rsidRPr="00764178">
          <w:rPr>
            <w:rStyle w:val="Hyperlink"/>
          </w:rPr>
          <w:t>Chargari et al., 2017b</w:t>
        </w:r>
      </w:hyperlink>
      <w:r w:rsidR="008A3057">
        <w:rPr>
          <w:noProof/>
        </w:rPr>
        <w:t xml:space="preserve">, </w:t>
      </w:r>
      <w:hyperlink w:anchor="_ENREF_48" w:tooltip="Fuchs, 2016 #165" w:history="1">
        <w:r w:rsidR="00764178" w:rsidRPr="00764178">
          <w:rPr>
            <w:rStyle w:val="Hyperlink"/>
          </w:rPr>
          <w:t>Fuchs et al., 2016</w:t>
        </w:r>
      </w:hyperlink>
      <w:r w:rsidR="008A3057">
        <w:rPr>
          <w:noProof/>
        </w:rPr>
        <w:t>)</w:t>
      </w:r>
      <w:r w:rsidRPr="009A2412">
        <w:fldChar w:fldCharType="end"/>
      </w:r>
      <w:r w:rsidRPr="009A2412">
        <w:t>.</w:t>
      </w:r>
      <w:r w:rsidR="00071A4F" w:rsidRPr="009A2412">
        <w:t xml:space="preserve"> Die französische Gruppe akzeptierte außerdem R2-Resektionen (makroskopischer Tu</w:t>
      </w:r>
      <w:r w:rsidR="007552C2">
        <w:softHyphen/>
      </w:r>
      <w:r w:rsidR="00071A4F" w:rsidRPr="009A2412">
        <w:t xml:space="preserve">morrest), was bei der deutschen Gruppe nicht der Fall war </w:t>
      </w:r>
      <w:r w:rsidR="00071A4F" w:rsidRPr="009A2412">
        <w:fldChar w:fldCharType="begin"/>
      </w:r>
      <w:r w:rsidR="008A3057">
        <w:instrText xml:space="preserve"> ADDIN EN.CITE &lt;EndNote&gt;&lt;Cite&gt;&lt;Author&gt;Schmidt&lt;/Author&gt;&lt;Year&gt;2020&lt;/Year&gt;&lt;RecNum&gt;325&lt;/RecNum&gt;&lt;DisplayText&gt;(Schmidt et al., 2020)&lt;/DisplayText&gt;&lt;record&gt;&lt;rec-number&gt;325&lt;/rec-number&gt;&lt;foreign-keys&gt;&lt;key app="EN" db-id="vpzepa9akttafke9d9rp2szsdavft9xazwwt" timestamp="1590948582" guid="273705ee-0c2f-44d9-9597-3d6d60ea1370"&gt;325&lt;/key&gt;&lt;/foreign-keys&gt;&lt;ref-type name="Journal Article"&gt;17&lt;/ref-type&gt;&lt;contributors&gt;&lt;authors&gt;&lt;author&gt;Schmidt, A.&lt;/author&gt;&lt;author&gt;Warmann, S. W.&lt;/author&gt;&lt;author&gt;Eckert, F.&lt;/author&gt;&lt;author&gt;Ellerkamp, V.&lt;/author&gt;&lt;author&gt;Schaefer, J.&lt;/author&gt;&lt;author&gt;Blumenstock, G.&lt;/author&gt;&lt;author&gt;Paulsen, F.&lt;/author&gt;&lt;author&gt;Fuchs, J.&lt;/author&gt;&lt;/authors&gt;&lt;/contributors&gt;&lt;auth-address&gt;Departments of Paediatric Surgery and Paediatric Urology, University Children&amp;apos;s Hospital, Tuebingen, Germany.&amp;#xD;Radiation Oncology, University Hospital, Tuebingen, Germany.&amp;#xD;Paediatric Radiology, University Hospital, Tuebingen, Germany.&amp;#xD;Department of Clinical Epidemiology and Applied Biometry, Eberhard Karls University Tuebingen, Tuebingen, Germany.&lt;/auth-address&gt;&lt;titles&gt;&lt;title&gt;The Role of Reconstructive Surgery and Brachytherapy in Pediatric Bladder/Prostate Rhabdomyosarcoma&lt;/title&gt;&lt;secondary-title&gt;J Urol&lt;/secondary-title&gt;&lt;/titles&gt;&lt;periodical&gt;&lt;full-title&gt;J Urol&lt;/full-title&gt;&lt;/periodical&gt;&lt;pages&gt;101097ju0000000000001127&lt;/pages&gt;&lt;edition&gt;2020/05/08&lt;/edition&gt;&lt;keywords&gt;&lt;keyword&gt;brachytherapy&lt;/keyword&gt;&lt;keyword&gt;pediatrics&lt;/keyword&gt;&lt;keyword&gt;rhabdomyosarcoma&lt;/keyword&gt;&lt;keyword&gt;urologic surgical procedures&lt;/keyword&gt;&lt;/keywords&gt;&lt;dates&gt;&lt;year&gt;2020&lt;/year&gt;&lt;pub-dates&gt;&lt;date&gt;May 7&lt;/date&gt;&lt;/pub-dates&gt;&lt;/dates&gt;&lt;isbn&gt;0022-5347&lt;/isbn&gt;&lt;accession-num&gt;32379564&lt;/accession-num&gt;&lt;urls&gt;&lt;/urls&gt;&lt;electronic-resource-num&gt;10.1097/ju.0000000000001127&lt;/electronic-resource-num&gt;&lt;remote-database-provider&gt;NLM&lt;/remote-database-provider&gt;&lt;language&gt;eng&lt;/language&gt;&lt;/record&gt;&lt;/Cite&gt;&lt;/EndNote&gt;</w:instrText>
      </w:r>
      <w:r w:rsidR="00071A4F" w:rsidRPr="009A2412">
        <w:fldChar w:fldCharType="separate"/>
      </w:r>
      <w:r w:rsidR="008A3057">
        <w:rPr>
          <w:noProof/>
        </w:rPr>
        <w:t>(</w:t>
      </w:r>
      <w:hyperlink w:anchor="_ENREF_124" w:tooltip="Schmidt, 2020 #325" w:history="1">
        <w:r w:rsidR="00764178" w:rsidRPr="00764178">
          <w:rPr>
            <w:rStyle w:val="Hyperlink"/>
          </w:rPr>
          <w:t>Schmidt et al., 2020</w:t>
        </w:r>
      </w:hyperlink>
      <w:r w:rsidR="008A3057">
        <w:rPr>
          <w:noProof/>
        </w:rPr>
        <w:t>)</w:t>
      </w:r>
      <w:r w:rsidR="00071A4F" w:rsidRPr="009A2412">
        <w:fldChar w:fldCharType="end"/>
      </w:r>
      <w:r w:rsidR="00071A4F" w:rsidRPr="009A2412">
        <w:t xml:space="preserve">. </w:t>
      </w:r>
      <w:r w:rsidRPr="009A2412">
        <w:t>Für eine Kohorte von in Frankreich behandelten BP RMS Patienten ergab sich eine gute Lebens</w:t>
      </w:r>
      <w:r w:rsidR="007552C2">
        <w:softHyphen/>
      </w:r>
      <w:r w:rsidRPr="009A2412">
        <w:t xml:space="preserve">qualität </w:t>
      </w:r>
      <w:r w:rsidR="000B4BB5">
        <w:t xml:space="preserve">bis zum Zeitpunkt der letzten Nachuntersuchung, ca. </w:t>
      </w:r>
      <w:r w:rsidRPr="009A2412">
        <w:t>10 Jahre nach der Behand</w:t>
      </w:r>
      <w:r w:rsidR="007552C2">
        <w:softHyphen/>
      </w:r>
      <w:r w:rsidRPr="009A2412">
        <w:t xml:space="preserve">lung </w:t>
      </w:r>
      <w:r w:rsidRPr="009A2412">
        <w:fldChar w:fldCharType="begin">
          <w:fldData xml:space="preserve">PEVuZE5vdGU+PENpdGU+PEF1dGhvcj5NYXJ0ZWxsaTwvQXV0aG9yPjxZZWFyPjIwMTY8L1llYXI+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=
</w:fldData>
        </w:fldChar>
      </w:r>
      <w:r w:rsidR="008A3057">
        <w:instrText xml:space="preserve"> ADDIN EN.CITE </w:instrText>
      </w:r>
      <w:r w:rsidR="008A3057">
        <w:fldChar w:fldCharType="begin">
          <w:fldData xml:space="preserve">PEVuZE5vdGU+PENpdGU+PEF1dGhvcj5NYXJ0ZWxsaTwvQXV0aG9yPjxZZWFyPjIwMTY8L1llYXI+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=
</w:fldData>
        </w:fldChar>
      </w:r>
      <w:r w:rsidR="008A3057">
        <w:instrText xml:space="preserve"> ADDIN EN.CITE.DATA </w:instrText>
      </w:r>
      <w:r w:rsidR="008A3057">
        <w:fldChar w:fldCharType="end"/>
      </w:r>
      <w:r w:rsidRPr="009A2412">
        <w:fldChar w:fldCharType="separate"/>
      </w:r>
      <w:r w:rsidR="008A3057">
        <w:rPr>
          <w:noProof/>
        </w:rPr>
        <w:t>(</w:t>
      </w:r>
      <w:hyperlink w:anchor="_ENREF_81" w:tooltip="Martelli, 2016 #154" w:history="1">
        <w:r w:rsidR="00764178" w:rsidRPr="00764178">
          <w:rPr>
            <w:rStyle w:val="Hyperlink"/>
          </w:rPr>
          <w:t>Martelli et al., 2016</w:t>
        </w:r>
      </w:hyperlink>
      <w:r w:rsidR="008A3057">
        <w:rPr>
          <w:noProof/>
        </w:rPr>
        <w:t xml:space="preserve">, </w:t>
      </w:r>
      <w:hyperlink w:anchor="_ENREF_82" w:tooltip="Martelli, 2009 #221" w:history="1">
        <w:r w:rsidR="00764178" w:rsidRPr="00764178">
          <w:rPr>
            <w:rStyle w:val="Hyperlink"/>
          </w:rPr>
          <w:t>Martelli et al., 2009</w:t>
        </w:r>
      </w:hyperlink>
      <w:r w:rsidR="008A3057">
        <w:rPr>
          <w:noProof/>
        </w:rPr>
        <w:t>)</w:t>
      </w:r>
      <w:r w:rsidRPr="009A2412">
        <w:fldChar w:fldCharType="end"/>
      </w:r>
      <w:r w:rsidRPr="009A2412">
        <w:t>.</w:t>
      </w:r>
      <w:r w:rsidR="00295750" w:rsidRPr="009A2412">
        <w:t xml:space="preserve"> Auch für die in Deutschland behandelten Patienten zeichneten sich gute Ergebnisse ab, </w:t>
      </w:r>
      <w:r w:rsidR="000F70B3">
        <w:t xml:space="preserve">allerdings lag </w:t>
      </w:r>
      <w:r w:rsidR="00295750" w:rsidRPr="009A2412">
        <w:t xml:space="preserve">die überprüfte Zeitspanne nur bei 18 Monaten </w:t>
      </w:r>
      <w:r w:rsidR="00295750" w:rsidRPr="009A2412">
        <w:fldChar w:fldCharType="begin">
          <w:fldData xml:space="preserve">PEVuZE5vdGU+PENpdGU+PEF1dGhvcj5GdWNoczwvQXV0aG9yPjxZZWFyPjIwMTY8L1llYXI+PFJl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</w:fldData>
        </w:fldChar>
      </w:r>
      <w:r w:rsidR="008A3057">
        <w:instrText xml:space="preserve"> ADDIN EN.CITE </w:instrText>
      </w:r>
      <w:r w:rsidR="008A3057">
        <w:fldChar w:fldCharType="begin">
          <w:fldData xml:space="preserve">PEVuZE5vdGU+PENpdGU+PEF1dGhvcj5GdWNoczwvQXV0aG9yPjxZZWFyPjIwMTY8L1llYXI+PFJl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</w:fldData>
        </w:fldChar>
      </w:r>
      <w:r w:rsidR="008A3057">
        <w:instrText xml:space="preserve"> ADDIN EN.CITE.DATA </w:instrText>
      </w:r>
      <w:r w:rsidR="008A3057">
        <w:fldChar w:fldCharType="end"/>
      </w:r>
      <w:r w:rsidR="00295750" w:rsidRPr="009A2412">
        <w:fldChar w:fldCharType="separate"/>
      </w:r>
      <w:r w:rsidR="008A3057">
        <w:rPr>
          <w:noProof/>
        </w:rPr>
        <w:t>(</w:t>
      </w:r>
      <w:hyperlink w:anchor="_ENREF_48" w:tooltip="Fuchs, 2016 #165" w:history="1">
        <w:r w:rsidR="00764178" w:rsidRPr="00764178">
          <w:rPr>
            <w:rStyle w:val="Hyperlink"/>
          </w:rPr>
          <w:t>Fuchs et al., 2016</w:t>
        </w:r>
      </w:hyperlink>
      <w:r w:rsidR="008A3057">
        <w:rPr>
          <w:noProof/>
        </w:rPr>
        <w:t>)</w:t>
      </w:r>
      <w:r w:rsidR="00295750" w:rsidRPr="009A2412">
        <w:fldChar w:fldCharType="end"/>
      </w:r>
      <w:r w:rsidR="00295750" w:rsidRPr="009A2412">
        <w:t xml:space="preserve">. </w:t>
      </w:r>
    </w:p>
    <w:p w14:paraId="3ACF8124" w14:textId="77777777" w:rsidR="0013524F" w:rsidRPr="009A2412" w:rsidRDefault="0013524F" w:rsidP="00B3039C">
      <w:bookmarkStart w:id="32" w:name="_Toc35782412"/>
    </w:p>
    <w:p w14:paraId="42554A7F" w14:textId="44B651B6" w:rsidR="005A6261" w:rsidRPr="009A2412" w:rsidRDefault="005A6261" w:rsidP="00B3039C">
      <w:pPr>
        <w:pStyle w:val="berschrift2"/>
      </w:pPr>
      <w:bookmarkStart w:id="33" w:name="_Toc84414043"/>
      <w:r w:rsidRPr="009A2412">
        <w:t>Das angewandte Therapiekonzept</w:t>
      </w:r>
      <w:bookmarkEnd w:id="33"/>
    </w:p>
    <w:p w14:paraId="1FA10DD7" w14:textId="470215CB" w:rsidR="003D51D5" w:rsidRDefault="005A6261" w:rsidP="00B3039C">
      <w:r w:rsidRPr="009A2412">
        <w:t xml:space="preserve">Die in der hier vorgestellten Studie eingeschlossenen Kinder wurden mit </w:t>
      </w:r>
      <w:r w:rsidR="00003078">
        <w:t>HDR-</w:t>
      </w:r>
      <w:r w:rsidRPr="009A2412">
        <w:t>B</w:t>
      </w:r>
      <w:r w:rsidR="00C15BC5">
        <w:t>T</w:t>
      </w:r>
      <w:r w:rsidRPr="009A2412">
        <w:t xml:space="preserve"> be</w:t>
      </w:r>
      <w:r w:rsidR="007552C2">
        <w:softHyphen/>
      </w:r>
      <w:r w:rsidRPr="009A2412">
        <w:t>handelt. Sie erhielten die laut der zuständigen Studiengruppe empfohlene neoadjuvante Chemotherapie mit anschließender organerhaltende</w:t>
      </w:r>
      <w:r w:rsidR="009F333D">
        <w:t>r</w:t>
      </w:r>
      <w:r w:rsidRPr="009A2412">
        <w:t xml:space="preserve"> Tumorresektion. Intraoperativ wur</w:t>
      </w:r>
      <w:r w:rsidR="00900D3F">
        <w:softHyphen/>
      </w:r>
      <w:r w:rsidRPr="009A2412">
        <w:t>de</w:t>
      </w:r>
      <w:r w:rsidR="009F333D">
        <w:t>n</w:t>
      </w:r>
      <w:r w:rsidRPr="009A2412">
        <w:t xml:space="preserve"> den pädiatrischen Patienten zusätzlich die B</w:t>
      </w:r>
      <w:r w:rsidR="00C15BC5">
        <w:t>T-</w:t>
      </w:r>
      <w:r w:rsidR="009F333D">
        <w:t>S</w:t>
      </w:r>
      <w:r w:rsidRPr="009A2412">
        <w:t>onden eingesetzt. Am zweiten post</w:t>
      </w:r>
      <w:r w:rsidR="007552C2">
        <w:softHyphen/>
      </w:r>
      <w:r w:rsidRPr="009A2412">
        <w:t>operativen Tag konnte mit der HDR</w:t>
      </w:r>
      <w:r w:rsidR="00C15BC5">
        <w:t>-BT</w:t>
      </w:r>
      <w:r w:rsidRPr="009A2412">
        <w:t xml:space="preserve"> begonnen werden. Während der  B</w:t>
      </w:r>
      <w:r w:rsidR="00C15BC5">
        <w:t>T</w:t>
      </w:r>
      <w:r w:rsidRPr="009A2412">
        <w:t>-Behand</w:t>
      </w:r>
      <w:r w:rsidR="007552C2">
        <w:softHyphen/>
      </w:r>
      <w:r w:rsidRPr="009A2412">
        <w:t xml:space="preserve">lungsdauer war eine tiefe Sedierung </w:t>
      </w:r>
      <w:r w:rsidRPr="00507E94">
        <w:t xml:space="preserve">mit </w:t>
      </w:r>
      <w:r w:rsidR="00003078" w:rsidRPr="00507E94">
        <w:t>Muskelrelaxierung</w:t>
      </w:r>
      <w:r w:rsidRPr="00507E94">
        <w:t xml:space="preserve"> </w:t>
      </w:r>
      <w:r w:rsidRPr="009A2412">
        <w:t>und somit mechanischer Be</w:t>
      </w:r>
      <w:r w:rsidR="007552C2">
        <w:softHyphen/>
      </w:r>
      <w:r w:rsidRPr="009A2412">
        <w:t>atmung der Kinder erforderlich, um ein</w:t>
      </w:r>
      <w:r w:rsidR="004A3FFC" w:rsidRPr="009A2412">
        <w:t xml:space="preserve">e Dislokation </w:t>
      </w:r>
      <w:r w:rsidRPr="009A2412">
        <w:t>der B</w:t>
      </w:r>
      <w:r w:rsidR="00C15BC5">
        <w:t>T-</w:t>
      </w:r>
      <w:r w:rsidR="00003078">
        <w:t>S</w:t>
      </w:r>
      <w:r w:rsidRPr="009A2412">
        <w:t xml:space="preserve">onden zu verhindern </w:t>
      </w:r>
      <w:r w:rsidRPr="009A2412">
        <w:fldChar w:fldCharType="begin">
          <w:fldData xml:space="preserve">PEVuZE5vdGU+PENpdGU+PEF1dGhvcj5GdWNoczwvQXV0aG9yPjxZZWFyPjIwMTY8L1llYXI+PFJl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</w:fldData>
        </w:fldChar>
      </w:r>
      <w:r w:rsidR="00F904DD">
        <w:instrText xml:space="preserve"> ADDIN EN.CITE </w:instrText>
      </w:r>
      <w:r w:rsidR="00F904DD">
        <w:fldChar w:fldCharType="begin">
          <w:fldData xml:space="preserve">PEVuZE5vdGU+PENpdGU+PEF1dGhvcj5GdWNoczwvQXV0aG9yPjxZZWFyPjIwMTY8L1llYXI+PFJl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</w:fldData>
        </w:fldChar>
      </w:r>
      <w:r w:rsidR="00F904DD">
        <w:instrText xml:space="preserve"> ADDIN EN.CITE.DATA </w:instrText>
      </w:r>
      <w:r w:rsidR="00F904DD">
        <w:fldChar w:fldCharType="end"/>
      </w:r>
      <w:r w:rsidRPr="009A2412">
        <w:fldChar w:fldCharType="separate"/>
      </w:r>
      <w:r w:rsidR="00F904DD">
        <w:rPr>
          <w:noProof/>
        </w:rPr>
        <w:t>(</w:t>
      </w:r>
      <w:hyperlink w:anchor="_ENREF_48" w:tooltip="Fuchs, 2016 #165" w:history="1">
        <w:r w:rsidR="00764178" w:rsidRPr="00764178">
          <w:rPr>
            <w:rStyle w:val="Hyperlink"/>
          </w:rPr>
          <w:t>Fuchs et al., 2016</w:t>
        </w:r>
      </w:hyperlink>
      <w:r w:rsidR="00F904DD">
        <w:rPr>
          <w:noProof/>
        </w:rPr>
        <w:t xml:space="preserve">, </w:t>
      </w:r>
      <w:hyperlink w:anchor="_ENREF_93" w:tooltip="Michel, 2020 #350" w:history="1">
        <w:r w:rsidR="00764178" w:rsidRPr="00764178">
          <w:rPr>
            <w:rStyle w:val="Hyperlink"/>
          </w:rPr>
          <w:t>Michel et al., 2020b</w:t>
        </w:r>
      </w:hyperlink>
      <w:r w:rsidR="00F904DD">
        <w:rPr>
          <w:noProof/>
        </w:rPr>
        <w:t>)</w:t>
      </w:r>
      <w:r w:rsidRPr="009A2412">
        <w:fldChar w:fldCharType="end"/>
      </w:r>
      <w:r w:rsidRPr="009A2412">
        <w:t>. Dies stellt eine große Herausforderung dar. Ein optimales Sedie</w:t>
      </w:r>
      <w:r w:rsidR="007552C2">
        <w:softHyphen/>
      </w:r>
      <w:r w:rsidRPr="009A2412">
        <w:t xml:space="preserve">rungslevel wurde für Patienten beschrieben, die in somnolenten Zustand frei von  Angst und Schmerz sind,  auf ihre Umgebung reagieren können, von dieser jedoch nicht gestört werden und sich wenig bewegen </w:t>
      </w:r>
      <w:r w:rsidRPr="009A2412">
        <w:fldChar w:fldCharType="begin">
          <w:fldData xml:space="preserve">PEVuZE5vdGU+PENpdGU+PEF1dGhvcj5IYXJyaXM8L0F1dGhvcj48WWVhcj4yMDE2PC9ZZWFyPjxS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==
</w:fldData>
        </w:fldChar>
      </w:r>
      <w:r w:rsidR="008A3057">
        <w:instrText xml:space="preserve"> ADDIN EN.CITE </w:instrText>
      </w:r>
      <w:r w:rsidR="008A3057">
        <w:fldChar w:fldCharType="begin">
          <w:fldData xml:space="preserve">PEVuZE5vdGU+PENpdGU+PEF1dGhvcj5IYXJyaXM8L0F1dGhvcj48WWVhcj4yMDE2PC9ZZWFyPjxS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==
</w:fldData>
        </w:fldChar>
      </w:r>
      <w:r w:rsidR="008A3057">
        <w:instrText xml:space="preserve"> ADDIN EN.CITE.DATA </w:instrText>
      </w:r>
      <w:r w:rsidR="008A3057">
        <w:fldChar w:fldCharType="end"/>
      </w:r>
      <w:r w:rsidRPr="009A2412">
        <w:fldChar w:fldCharType="separate"/>
      </w:r>
      <w:r w:rsidR="008A3057">
        <w:rPr>
          <w:noProof/>
        </w:rPr>
        <w:t>(</w:t>
      </w:r>
      <w:hyperlink w:anchor="_ENREF_58" w:tooltip="Harris, 2016 #159" w:history="1">
        <w:r w:rsidR="00764178" w:rsidRPr="00764178">
          <w:rPr>
            <w:rStyle w:val="Hyperlink"/>
          </w:rPr>
          <w:t>Harris et al., 2016</w:t>
        </w:r>
      </w:hyperlink>
      <w:r w:rsidR="008A3057">
        <w:rPr>
          <w:noProof/>
        </w:rPr>
        <w:t xml:space="preserve">, </w:t>
      </w:r>
      <w:hyperlink w:anchor="_ENREF_153" w:tooltip="Westcott, 1995 #267" w:history="1">
        <w:r w:rsidR="00764178" w:rsidRPr="00764178">
          <w:rPr>
            <w:rStyle w:val="Hyperlink"/>
          </w:rPr>
          <w:t>Westcott, 1995</w:t>
        </w:r>
      </w:hyperlink>
      <w:r w:rsidR="008A3057">
        <w:rPr>
          <w:noProof/>
        </w:rPr>
        <w:t>)</w:t>
      </w:r>
      <w:r w:rsidRPr="009A2412">
        <w:fldChar w:fldCharType="end"/>
      </w:r>
      <w:r w:rsidRPr="009A2412">
        <w:t>.  Bei unseren Pati</w:t>
      </w:r>
      <w:r w:rsidR="007552C2">
        <w:softHyphen/>
      </w:r>
      <w:r w:rsidRPr="009A2412">
        <w:t xml:space="preserve">enten war jedoch eine tiefere Sedierung </w:t>
      </w:r>
      <w:r w:rsidR="00003078">
        <w:t xml:space="preserve">zwingend </w:t>
      </w:r>
      <w:r w:rsidRPr="009A2412">
        <w:t xml:space="preserve">nötig, </w:t>
      </w:r>
      <w:r w:rsidR="00003078">
        <w:t xml:space="preserve">um eine </w:t>
      </w:r>
      <w:proofErr w:type="spellStart"/>
      <w:r w:rsidR="00003078">
        <w:t>Son</w:t>
      </w:r>
      <w:r w:rsidR="002A543D">
        <w:softHyphen/>
      </w:r>
      <w:r w:rsidR="00003078">
        <w:t>dendislokation</w:t>
      </w:r>
      <w:proofErr w:type="spellEnd"/>
      <w:r w:rsidR="00003078">
        <w:t xml:space="preserve"> zu verhindern, </w:t>
      </w:r>
      <w:r w:rsidRPr="009A2412">
        <w:t>wobei der Übergang zur Narkose</w:t>
      </w:r>
      <w:r w:rsidR="00535348">
        <w:t xml:space="preserve"> fließend war</w:t>
      </w:r>
      <w:r w:rsidRPr="009A2412">
        <w:t>. Für Kinder mit einer solch tiefen Sedierung und neuromuskulären Blockade ist die Studienlage man</w:t>
      </w:r>
      <w:r w:rsidR="002A543D">
        <w:softHyphen/>
      </w:r>
      <w:r w:rsidRPr="009A2412">
        <w:t>gelhaft. Es fehlt an validierten Überwachungsmöglichkeiten. Diese sind allerdings für die Feststellung und Aufrechterhaltung einer adäquaten Sedierungstiefe von großer Bedeu</w:t>
      </w:r>
      <w:r w:rsidR="002A543D">
        <w:softHyphen/>
      </w:r>
      <w:r w:rsidRPr="009A2412">
        <w:t>tung</w:t>
      </w:r>
      <w:r w:rsidR="00535348">
        <w:t xml:space="preserve"> </w:t>
      </w:r>
      <w:r w:rsidR="00535348">
        <w:fldChar w:fldCharType="begin">
          <w:fldData xml:space="preserve">PEVuZE5vdGU+PENpdGU+PEF1dGhvcj5Qb2g8L0F1dGhvcj48WWVhcj4yMDE0PC9ZZWFyPjxSZWNO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</w:fldData>
        </w:fldChar>
      </w:r>
      <w:r w:rsidR="00FA5750">
        <w:instrText xml:space="preserve"> ADDIN EN.CITE </w:instrText>
      </w:r>
      <w:r w:rsidR="00FA5750">
        <w:fldChar w:fldCharType="begin">
          <w:fldData xml:space="preserve">PEVuZE5vdGU+PENpdGU+PEF1dGhvcj5Qb2g8L0F1dGhvcj48WWVhcj4yMDE0PC9ZZWFyPjxSZWNO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</w:fldData>
        </w:fldChar>
      </w:r>
      <w:r w:rsidR="00FA5750">
        <w:instrText xml:space="preserve"> ADDIN EN.CITE.DATA </w:instrText>
      </w:r>
      <w:r w:rsidR="00FA5750">
        <w:fldChar w:fldCharType="end"/>
      </w:r>
      <w:r w:rsidR="00535348">
        <w:fldChar w:fldCharType="separate"/>
      </w:r>
      <w:r w:rsidR="00FA5750">
        <w:rPr>
          <w:noProof/>
        </w:rPr>
        <w:t>(</w:t>
      </w:r>
      <w:hyperlink w:anchor="_ENREF_111" w:tooltip="Poh, 2014 #293" w:history="1">
        <w:r w:rsidR="00764178" w:rsidRPr="00764178">
          <w:rPr>
            <w:rStyle w:val="Hyperlink"/>
          </w:rPr>
          <w:t>Poh et al., 2014</w:t>
        </w:r>
      </w:hyperlink>
      <w:r w:rsidR="00FA5750">
        <w:rPr>
          <w:noProof/>
        </w:rPr>
        <w:t xml:space="preserve">, </w:t>
      </w:r>
      <w:hyperlink w:anchor="_ENREF_39" w:tooltip="Dorfman, 2014 #315" w:history="1">
        <w:r w:rsidR="00764178" w:rsidRPr="00764178">
          <w:rPr>
            <w:rStyle w:val="Hyperlink"/>
          </w:rPr>
          <w:t>Dorfman et al., 2014</w:t>
        </w:r>
      </w:hyperlink>
      <w:r w:rsidR="00FA5750">
        <w:rPr>
          <w:noProof/>
        </w:rPr>
        <w:t xml:space="preserve">, </w:t>
      </w:r>
      <w:hyperlink w:anchor="_ENREF_93" w:tooltip="Michel, 2020 #350" w:history="1">
        <w:r w:rsidR="00764178" w:rsidRPr="00764178">
          <w:rPr>
            <w:rStyle w:val="Hyperlink"/>
          </w:rPr>
          <w:t>Michel et al., 2020b</w:t>
        </w:r>
      </w:hyperlink>
      <w:r w:rsidR="00FA5750">
        <w:rPr>
          <w:noProof/>
        </w:rPr>
        <w:t>)</w:t>
      </w:r>
      <w:r w:rsidR="00535348">
        <w:fldChar w:fldCharType="end"/>
      </w:r>
      <w:r w:rsidR="00CC09FD">
        <w:t>.</w:t>
      </w:r>
    </w:p>
    <w:p w14:paraId="6D80F3A6" w14:textId="1DFEBC57" w:rsidR="00561803" w:rsidRDefault="00535348" w:rsidP="00B3039C">
      <w:r>
        <w:t xml:space="preserve">Die Analgosedierung wird auf </w:t>
      </w:r>
      <w:r w:rsidR="005A6261" w:rsidRPr="009A2412">
        <w:t>der Kinderintensivstation</w:t>
      </w:r>
      <w:r w:rsidR="00E90063">
        <w:t xml:space="preserve"> (</w:t>
      </w:r>
      <w:r w:rsidR="00F00533" w:rsidRPr="009A2412">
        <w:t>PICU</w:t>
      </w:r>
      <w:r w:rsidR="00E90063">
        <w:t>)</w:t>
      </w:r>
      <w:r w:rsidR="00F00533" w:rsidRPr="009A2412">
        <w:t xml:space="preserve"> </w:t>
      </w:r>
      <w:r w:rsidR="005A6261" w:rsidRPr="009A2412">
        <w:t>routinemäßig ange</w:t>
      </w:r>
      <w:r w:rsidR="007552C2">
        <w:softHyphen/>
      </w:r>
      <w:r w:rsidR="005A6261" w:rsidRPr="009A2412">
        <w:t>wandt, da durch adäquate Verabreichung Schmerz, Angst und Stresslevel der Kinder ge</w:t>
      </w:r>
      <w:r w:rsidR="00900D3F">
        <w:softHyphen/>
      </w:r>
      <w:r w:rsidR="005A6261" w:rsidRPr="009A2412">
        <w:t>senkt werden kann</w:t>
      </w:r>
      <w:bookmarkEnd w:id="32"/>
      <w:r w:rsidR="005A6261" w:rsidRPr="009A2412">
        <w:t xml:space="preserve"> </w:t>
      </w:r>
      <w:r w:rsidR="005A6261" w:rsidRPr="009A2412">
        <w:fldChar w:fldCharType="begin">
          <w:fldData xml:space="preserve">PEVuZE5vdGU+PENpdGU+PEF1dGhvcj5KZW5raW5zPC9BdXRob3I+PFllYXI+MjAwNzwvWWVhcj48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</w:fldData>
        </w:fldChar>
      </w:r>
      <w:r w:rsidR="008A3057">
        <w:instrText xml:space="preserve"> ADDIN EN.CITE </w:instrText>
      </w:r>
      <w:r w:rsidR="008A3057">
        <w:fldChar w:fldCharType="begin">
          <w:fldData xml:space="preserve">PEVuZE5vdGU+PENpdGU+PEF1dGhvcj5KZW5raW5zPC9BdXRob3I+PFllYXI+MjAwNzwvWWVhcj48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</w:fldData>
        </w:fldChar>
      </w:r>
      <w:r w:rsidR="008A3057">
        <w:instrText xml:space="preserve"> ADDIN EN.CITE.DATA </w:instrText>
      </w:r>
      <w:r w:rsidR="008A3057">
        <w:fldChar w:fldCharType="end"/>
      </w:r>
      <w:r w:rsidR="005A6261" w:rsidRPr="009A2412">
        <w:fldChar w:fldCharType="separate"/>
      </w:r>
      <w:r w:rsidR="008A3057">
        <w:rPr>
          <w:noProof/>
        </w:rPr>
        <w:t>(</w:t>
      </w:r>
      <w:hyperlink w:anchor="_ENREF_69" w:tooltip="Jenkins, 2007 #265" w:history="1">
        <w:r w:rsidR="00764178" w:rsidRPr="00764178">
          <w:rPr>
            <w:rStyle w:val="Hyperlink"/>
          </w:rPr>
          <w:t>Jenkins et al., 2007</w:t>
        </w:r>
      </w:hyperlink>
      <w:r w:rsidR="008A3057">
        <w:rPr>
          <w:noProof/>
        </w:rPr>
        <w:t>)</w:t>
      </w:r>
      <w:r w:rsidR="005A6261" w:rsidRPr="009A2412">
        <w:fldChar w:fldCharType="end"/>
      </w:r>
      <w:r w:rsidR="005A6261" w:rsidRPr="009A2412">
        <w:t>. Jedoch verfehlt eine Untersedie</w:t>
      </w:r>
      <w:r w:rsidR="007552C2">
        <w:softHyphen/>
      </w:r>
      <w:r w:rsidR="005A6261" w:rsidRPr="009A2412">
        <w:t xml:space="preserve">rung dieses Ziel </w:t>
      </w:r>
      <w:r w:rsidR="00561803">
        <w:t xml:space="preserve">und kann durch schmerzinduzierte Agitation </w:t>
      </w:r>
      <w:r w:rsidR="00003078">
        <w:t xml:space="preserve">beispielsweise </w:t>
      </w:r>
      <w:r w:rsidR="00561803">
        <w:t xml:space="preserve">zu </w:t>
      </w:r>
      <w:proofErr w:type="spellStart"/>
      <w:r w:rsidR="00561803" w:rsidRPr="00AE3922">
        <w:t>Sponta</w:t>
      </w:r>
      <w:r w:rsidR="00C57EB8">
        <w:t>n</w:t>
      </w:r>
      <w:r w:rsidR="00561803" w:rsidRPr="00AE3922">
        <w:t>extubationen</w:t>
      </w:r>
      <w:proofErr w:type="spellEnd"/>
      <w:r w:rsidR="00003078" w:rsidRPr="00AE3922">
        <w:t xml:space="preserve"> und </w:t>
      </w:r>
      <w:r w:rsidR="00003078" w:rsidRPr="00AE3922">
        <w:lastRenderedPageBreak/>
        <w:t>Entfernen von Drainagen und Kathetern</w:t>
      </w:r>
      <w:r w:rsidR="00561803" w:rsidRPr="00AE3922">
        <w:t xml:space="preserve"> durch die Kinder selbs</w:t>
      </w:r>
      <w:r w:rsidR="0056443D" w:rsidRPr="00AE3922">
        <w:t xml:space="preserve">t </w:t>
      </w:r>
      <w:r w:rsidR="00561803" w:rsidRPr="00AE3922">
        <w:t>füh</w:t>
      </w:r>
      <w:r w:rsidR="007552C2">
        <w:softHyphen/>
      </w:r>
      <w:r w:rsidR="00561803" w:rsidRPr="00AE3922">
        <w:t>ren. E</w:t>
      </w:r>
      <w:r w:rsidR="005A6261" w:rsidRPr="00AE3922">
        <w:t>ine</w:t>
      </w:r>
      <w:r w:rsidR="005A6261" w:rsidRPr="009A2412">
        <w:t xml:space="preserve"> Übersedie</w:t>
      </w:r>
      <w:r w:rsidR="00900D3F">
        <w:softHyphen/>
      </w:r>
      <w:r w:rsidR="005A6261" w:rsidRPr="009A2412">
        <w:t>rung sowie langfristige Analgosedierung (zusätzlich zum Bewusst</w:t>
      </w:r>
      <w:r w:rsidR="007552C2">
        <w:softHyphen/>
      </w:r>
      <w:r w:rsidR="005A6261" w:rsidRPr="009A2412">
        <w:t>seinsverlust auch Schmerzverlust) b</w:t>
      </w:r>
      <w:r w:rsidR="00561803">
        <w:t>irgt</w:t>
      </w:r>
      <w:r w:rsidR="005A6261" w:rsidRPr="009A2412">
        <w:t xml:space="preserve"> Risiken wie Beatmungsprobleme, verspätete Ex</w:t>
      </w:r>
      <w:r w:rsidR="007552C2">
        <w:softHyphen/>
      </w:r>
      <w:r w:rsidR="005A6261" w:rsidRPr="009A2412">
        <w:t>tubationen, Opiat-induzierte Hyperalgesien, Entzugssymptome, Delirium</w:t>
      </w:r>
      <w:r w:rsidR="00561803">
        <w:t xml:space="preserve"> </w:t>
      </w:r>
      <w:r w:rsidR="005A6261" w:rsidRPr="009A2412">
        <w:t>und verlängerte PICU- und Kran</w:t>
      </w:r>
      <w:r w:rsidR="00900D3F">
        <w:softHyphen/>
      </w:r>
      <w:r w:rsidR="005A6261" w:rsidRPr="009A2412">
        <w:t>kenhausaufenthalte</w:t>
      </w:r>
      <w:r w:rsidR="0018065B">
        <w:t xml:space="preserve"> </w:t>
      </w:r>
      <w:r w:rsidR="0018065B">
        <w:fldChar w:fldCharType="begin">
          <w:fldData xml:space="preserve">PEVuZE5vdGU+PENpdGU+PEF1dGhvcj5EZXJ2YW48L0F1dGhvcj48WWVhcj4yMDIwPC9ZZWFyPjxS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</w:fldData>
        </w:fldChar>
      </w:r>
      <w:r w:rsidR="00FA5750">
        <w:instrText xml:space="preserve"> ADDIN EN.CITE </w:instrText>
      </w:r>
      <w:r w:rsidR="00FA5750">
        <w:fldChar w:fldCharType="begin">
          <w:fldData xml:space="preserve">PEVuZE5vdGU+PENpdGU+PEF1dGhvcj5EZXJ2YW48L0F1dGhvcj48WWVhcj4yMDIwPC9ZZWFyPjxS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</w:fldData>
        </w:fldChar>
      </w:r>
      <w:r w:rsidR="00FA5750">
        <w:instrText xml:space="preserve"> ADDIN EN.CITE.DATA </w:instrText>
      </w:r>
      <w:r w:rsidR="00FA5750">
        <w:fldChar w:fldCharType="end"/>
      </w:r>
      <w:r w:rsidR="0018065B">
        <w:fldChar w:fldCharType="separate"/>
      </w:r>
      <w:r w:rsidR="00FA5750">
        <w:rPr>
          <w:noProof/>
        </w:rPr>
        <w:t>(</w:t>
      </w:r>
      <w:hyperlink w:anchor="_ENREF_36" w:tooltip="Dervan, 2020 #2" w:history="1">
        <w:r w:rsidR="00764178" w:rsidRPr="00764178">
          <w:rPr>
            <w:rStyle w:val="Hyperlink"/>
          </w:rPr>
          <w:t>Dervan et al., 2020</w:t>
        </w:r>
      </w:hyperlink>
      <w:r w:rsidR="00FA5750">
        <w:rPr>
          <w:noProof/>
        </w:rPr>
        <w:t xml:space="preserve">, </w:t>
      </w:r>
      <w:hyperlink w:anchor="_ENREF_6" w:tooltip="Anand, 2010 #44" w:history="1">
        <w:r w:rsidR="00764178" w:rsidRPr="00764178">
          <w:rPr>
            <w:rStyle w:val="Hyperlink"/>
          </w:rPr>
          <w:t>Anand et al., 2010</w:t>
        </w:r>
      </w:hyperlink>
      <w:r w:rsidR="00FA5750">
        <w:rPr>
          <w:noProof/>
        </w:rPr>
        <w:t xml:space="preserve">, </w:t>
      </w:r>
      <w:hyperlink w:anchor="_ENREF_67" w:tooltip="Ista, 2007 #161" w:history="1">
        <w:r w:rsidR="00764178" w:rsidRPr="00764178">
          <w:rPr>
            <w:rStyle w:val="Hyperlink"/>
          </w:rPr>
          <w:t>Ista et al., 2007</w:t>
        </w:r>
      </w:hyperlink>
      <w:r w:rsidR="00FA5750">
        <w:rPr>
          <w:noProof/>
        </w:rPr>
        <w:t xml:space="preserve">, </w:t>
      </w:r>
      <w:hyperlink w:anchor="_ENREF_58" w:tooltip="Harris, 2016 #159" w:history="1">
        <w:r w:rsidR="00764178" w:rsidRPr="00764178">
          <w:rPr>
            <w:rStyle w:val="Hyperlink"/>
          </w:rPr>
          <w:t>Harris et al., 2016</w:t>
        </w:r>
      </w:hyperlink>
      <w:r w:rsidR="00FA5750">
        <w:rPr>
          <w:noProof/>
        </w:rPr>
        <w:t xml:space="preserve">, </w:t>
      </w:r>
      <w:hyperlink w:anchor="_ENREF_143" w:tooltip="Turkel, 2017 #322" w:history="1">
        <w:r w:rsidR="00764178" w:rsidRPr="00764178">
          <w:rPr>
            <w:rStyle w:val="Hyperlink"/>
          </w:rPr>
          <w:t>Turkel, 2017</w:t>
        </w:r>
      </w:hyperlink>
      <w:r w:rsidR="00FA5750">
        <w:rPr>
          <w:noProof/>
        </w:rPr>
        <w:t xml:space="preserve">, </w:t>
      </w:r>
      <w:hyperlink w:anchor="_ENREF_93" w:tooltip="Michel, 2020 #350" w:history="1">
        <w:r w:rsidR="00764178" w:rsidRPr="00764178">
          <w:rPr>
            <w:rStyle w:val="Hyperlink"/>
          </w:rPr>
          <w:t>Michel et al., 2020b</w:t>
        </w:r>
      </w:hyperlink>
      <w:r w:rsidR="00FA5750">
        <w:rPr>
          <w:noProof/>
        </w:rPr>
        <w:t>)</w:t>
      </w:r>
      <w:r w:rsidR="0018065B">
        <w:fldChar w:fldCharType="end"/>
      </w:r>
      <w:r w:rsidR="005A6261" w:rsidRPr="009A2412">
        <w:t>. Daher wird trotz bisher mangelnder Studien</w:t>
      </w:r>
      <w:r w:rsidR="00874BE5">
        <w:softHyphen/>
      </w:r>
      <w:r w:rsidR="005A6261" w:rsidRPr="009A2412">
        <w:t>lage bei Kindern zu die</w:t>
      </w:r>
      <w:r w:rsidR="00900D3F">
        <w:softHyphen/>
      </w:r>
      <w:r w:rsidR="005A6261" w:rsidRPr="009A2412">
        <w:t>sem Thema empfohlen, Medikamente einzusparen, früh zu ex</w:t>
      </w:r>
      <w:r w:rsidR="00874BE5">
        <w:softHyphen/>
      </w:r>
      <w:r w:rsidR="005A6261" w:rsidRPr="009A2412">
        <w:t>tubieren und zu mobilisie</w:t>
      </w:r>
      <w:r w:rsidR="00900D3F">
        <w:softHyphen/>
      </w:r>
      <w:r w:rsidR="005A6261" w:rsidRPr="009A2412">
        <w:t>ren, Schmerz und Delir zu überwachen und die Angehörigen miteinzu</w:t>
      </w:r>
      <w:r w:rsidR="007552C2">
        <w:softHyphen/>
      </w:r>
      <w:r w:rsidR="005A6261" w:rsidRPr="009A2412">
        <w:t>beziehen. Dies soll die möglichen Risiken verringern und hat als ABCDEF-Maßnahmen</w:t>
      </w:r>
      <w:r w:rsidR="007552C2">
        <w:softHyphen/>
      </w:r>
      <w:r w:rsidR="005A6261" w:rsidRPr="009A2412">
        <w:t>bündel bei Erwach</w:t>
      </w:r>
      <w:r w:rsidR="00900D3F">
        <w:softHyphen/>
      </w:r>
      <w:r w:rsidR="005A6261" w:rsidRPr="009A2412">
        <w:t xml:space="preserve">senen gute Ergebnisse gezeigt </w:t>
      </w:r>
      <w:r w:rsidR="005A6261" w:rsidRPr="009A2412">
        <w:fldChar w:fldCharType="begin">
          <w:fldData xml:space="preserve">PEVuZE5vdGU+PENpdGU+PEF1dGhvcj5NYXJyYTwvQXV0aG9yPjxZZWFyPjIwMTc8L1llYXI+PFJl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</w:fldData>
        </w:fldChar>
      </w:r>
      <w:r w:rsidR="00F904DD">
        <w:instrText xml:space="preserve"> ADDIN EN.CITE </w:instrText>
      </w:r>
      <w:r w:rsidR="00F904DD">
        <w:fldChar w:fldCharType="begin">
          <w:fldData xml:space="preserve">PEVuZE5vdGU+PENpdGU+PEF1dGhvcj5NYXJyYTwvQXV0aG9yPjxZZWFyPjIwMTc8L1llYXI+PFJl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</w:fldData>
        </w:fldChar>
      </w:r>
      <w:r w:rsidR="00F904DD">
        <w:instrText xml:space="preserve"> ADDIN EN.CITE.DATA </w:instrText>
      </w:r>
      <w:r w:rsidR="00F904DD">
        <w:fldChar w:fldCharType="end"/>
      </w:r>
      <w:r w:rsidR="005A6261" w:rsidRPr="009A2412">
        <w:fldChar w:fldCharType="separate"/>
      </w:r>
      <w:r w:rsidR="00F904DD">
        <w:rPr>
          <w:noProof/>
        </w:rPr>
        <w:t>(</w:t>
      </w:r>
      <w:hyperlink w:anchor="_ENREF_80" w:tooltip="Marra, 2017 #259" w:history="1">
        <w:r w:rsidR="00764178" w:rsidRPr="00764178">
          <w:rPr>
            <w:rStyle w:val="Hyperlink"/>
          </w:rPr>
          <w:t>Marra et al., 2017</w:t>
        </w:r>
      </w:hyperlink>
      <w:r w:rsidR="00F904DD">
        <w:rPr>
          <w:noProof/>
        </w:rPr>
        <w:t xml:space="preserve">, </w:t>
      </w:r>
      <w:hyperlink w:anchor="_ENREF_112" w:tooltip="Pun, 2019 #155" w:history="1">
        <w:r w:rsidR="00764178" w:rsidRPr="00764178">
          <w:rPr>
            <w:rStyle w:val="Hyperlink"/>
          </w:rPr>
          <w:t>Pun et al., 2019</w:t>
        </w:r>
      </w:hyperlink>
      <w:r w:rsidR="00F904DD">
        <w:rPr>
          <w:noProof/>
        </w:rPr>
        <w:t xml:space="preserve">, </w:t>
      </w:r>
      <w:hyperlink w:anchor="_ENREF_72" w:tooltip="Kneyber, 2017 #260" w:history="1">
        <w:r w:rsidR="00764178" w:rsidRPr="00764178">
          <w:rPr>
            <w:rStyle w:val="Hyperlink"/>
          </w:rPr>
          <w:t>Kneyber et al., 2017</w:t>
        </w:r>
      </w:hyperlink>
      <w:r w:rsidR="00F904DD">
        <w:rPr>
          <w:noProof/>
        </w:rPr>
        <w:t xml:space="preserve">, </w:t>
      </w:r>
      <w:hyperlink w:anchor="_ENREF_58" w:tooltip="Harris, 2016 #159" w:history="1">
        <w:r w:rsidR="00764178" w:rsidRPr="00764178">
          <w:rPr>
            <w:rStyle w:val="Hyperlink"/>
          </w:rPr>
          <w:t>Harris et al., 2016</w:t>
        </w:r>
      </w:hyperlink>
      <w:r w:rsidR="00F904DD">
        <w:rPr>
          <w:noProof/>
        </w:rPr>
        <w:t xml:space="preserve">, </w:t>
      </w:r>
      <w:hyperlink w:anchor="_ENREF_109" w:tooltip="Playfor, 2006 #264" w:history="1">
        <w:r w:rsidR="00764178" w:rsidRPr="00764178">
          <w:rPr>
            <w:rStyle w:val="Hyperlink"/>
          </w:rPr>
          <w:t>Playfor et al., 2006</w:t>
        </w:r>
      </w:hyperlink>
      <w:r w:rsidR="00F904DD">
        <w:rPr>
          <w:noProof/>
        </w:rPr>
        <w:t xml:space="preserve">, </w:t>
      </w:r>
      <w:hyperlink w:anchor="_ENREF_5" w:tooltip="Anand, 2013 #1" w:history="1">
        <w:r w:rsidR="00764178" w:rsidRPr="00764178">
          <w:rPr>
            <w:rStyle w:val="Hyperlink"/>
          </w:rPr>
          <w:t>Anand et al., 2013</w:t>
        </w:r>
      </w:hyperlink>
      <w:r w:rsidR="00F904DD">
        <w:rPr>
          <w:noProof/>
        </w:rPr>
        <w:t xml:space="preserve">, </w:t>
      </w:r>
      <w:hyperlink w:anchor="_ENREF_132" w:tooltip="Simone, 2017 #284" w:history="1">
        <w:r w:rsidR="00764178" w:rsidRPr="00764178">
          <w:rPr>
            <w:rStyle w:val="Hyperlink"/>
          </w:rPr>
          <w:t>Simone et al., 2017</w:t>
        </w:r>
      </w:hyperlink>
      <w:r w:rsidR="00F904DD">
        <w:rPr>
          <w:noProof/>
        </w:rPr>
        <w:t xml:space="preserve">, </w:t>
      </w:r>
      <w:hyperlink w:anchor="_ENREF_14" w:tooltip="Bettencourt, 2017 #156" w:history="1">
        <w:r w:rsidR="00764178" w:rsidRPr="00764178">
          <w:rPr>
            <w:rStyle w:val="Hyperlink"/>
          </w:rPr>
          <w:t>Bettencourt and Mullen, 2017</w:t>
        </w:r>
      </w:hyperlink>
      <w:r w:rsidR="00F904DD">
        <w:rPr>
          <w:noProof/>
        </w:rPr>
        <w:t xml:space="preserve">, </w:t>
      </w:r>
      <w:hyperlink w:anchor="_ENREF_12" w:tooltip="Barr, 2013 #157" w:history="1">
        <w:r w:rsidR="00764178" w:rsidRPr="00764178">
          <w:rPr>
            <w:rStyle w:val="Hyperlink"/>
          </w:rPr>
          <w:t>Barr et al., 2013</w:t>
        </w:r>
      </w:hyperlink>
      <w:r w:rsidR="00F904DD">
        <w:rPr>
          <w:noProof/>
        </w:rPr>
        <w:t xml:space="preserve">, </w:t>
      </w:r>
      <w:hyperlink w:anchor="_ENREF_93" w:tooltip="Michel, 2020 #350" w:history="1">
        <w:r w:rsidR="00764178" w:rsidRPr="00764178">
          <w:rPr>
            <w:rStyle w:val="Hyperlink"/>
          </w:rPr>
          <w:t>Michel et al., 2020b</w:t>
        </w:r>
      </w:hyperlink>
      <w:r w:rsidR="00F904DD">
        <w:rPr>
          <w:noProof/>
        </w:rPr>
        <w:t>)</w:t>
      </w:r>
      <w:r w:rsidR="005A6261" w:rsidRPr="009A2412">
        <w:fldChar w:fldCharType="end"/>
      </w:r>
      <w:r w:rsidR="005A6261" w:rsidRPr="009A2412">
        <w:t xml:space="preserve">. </w:t>
      </w:r>
    </w:p>
    <w:p w14:paraId="790DCF5F" w14:textId="4D022774" w:rsidR="005A6261" w:rsidRDefault="005A6261" w:rsidP="00B3039C">
      <w:r w:rsidRPr="009A2412">
        <w:t>Somit erg</w:t>
      </w:r>
      <w:r w:rsidR="00280BA3">
        <w:t>ab</w:t>
      </w:r>
      <w:r w:rsidRPr="009A2412">
        <w:t xml:space="preserve"> sich in d</w:t>
      </w:r>
      <w:r w:rsidR="00280BA3">
        <w:t>er Behandlungsstrategie</w:t>
      </w:r>
      <w:r w:rsidR="00003078">
        <w:t xml:space="preserve"> bei unseren pädiatrischen Patienten, die nach der Tumorresektion eine HDR-BT erhalten sollten, </w:t>
      </w:r>
      <w:r w:rsidRPr="009A2412">
        <w:t>ein Dilemma bestehend aus der erforderlichen langfristigen, tiefen Sedierung und dem Versuch, die</w:t>
      </w:r>
      <w:r w:rsidR="00003078">
        <w:t>s</w:t>
      </w:r>
      <w:r w:rsidRPr="009A2412">
        <w:t>e aufgrund der Kom</w:t>
      </w:r>
      <w:r w:rsidR="007552C2">
        <w:softHyphen/>
      </w:r>
      <w:r w:rsidRPr="009A2412">
        <w:t>plikationen so gering wie möglich zu halten.</w:t>
      </w:r>
    </w:p>
    <w:p w14:paraId="43C341FE" w14:textId="77777777" w:rsidR="0013524F" w:rsidRPr="009A2412" w:rsidRDefault="0013524F" w:rsidP="00B3039C"/>
    <w:p w14:paraId="3E0008E4" w14:textId="70005E41" w:rsidR="00403E0D" w:rsidRPr="00403E0D" w:rsidRDefault="005A6261" w:rsidP="00403E0D">
      <w:pPr>
        <w:pStyle w:val="berschrift3"/>
      </w:pPr>
      <w:bookmarkStart w:id="34" w:name="_Toc35782414"/>
      <w:bookmarkStart w:id="35" w:name="_Toc84414044"/>
      <w:r w:rsidRPr="009A2412">
        <w:t>Komplikationen der Analgosedierung:</w:t>
      </w:r>
      <w:bookmarkEnd w:id="34"/>
      <w:r w:rsidRPr="009A2412">
        <w:t xml:space="preserve"> Delir und Entzug</w:t>
      </w:r>
      <w:bookmarkEnd w:id="35"/>
    </w:p>
    <w:p w14:paraId="0AAD4954" w14:textId="21698BE9" w:rsidR="00003078" w:rsidRPr="001D1569" w:rsidRDefault="00003078" w:rsidP="00003078">
      <w:pPr>
        <w:rPr>
          <w:b/>
        </w:rPr>
      </w:pPr>
      <w:r w:rsidRPr="001D1569">
        <w:rPr>
          <w:b/>
        </w:rPr>
        <w:t>Delir</w:t>
      </w:r>
    </w:p>
    <w:p w14:paraId="2BA2C832" w14:textId="57573AB1" w:rsidR="005A6261" w:rsidRPr="009A2412" w:rsidRDefault="005A6261" w:rsidP="00B3039C">
      <w:r w:rsidRPr="009A2412">
        <w:t xml:space="preserve">Beim Delir handelt es sich um eine zerebrale Dysfunktion, die mit </w:t>
      </w:r>
      <w:r w:rsidR="00DA12ED" w:rsidRPr="009A2412">
        <w:t>einer akuten Störung der</w:t>
      </w:r>
      <w:r w:rsidRPr="009A2412">
        <w:t xml:space="preserve"> Aufmerksamkeit, Kognition</w:t>
      </w:r>
      <w:r w:rsidR="00DA12ED" w:rsidRPr="009A2412">
        <w:t xml:space="preserve"> und des Bewusstseins einhergeht</w:t>
      </w:r>
      <w:r w:rsidRPr="009A2412">
        <w:t>. Je nach Ausprägung treten Gedächtnisdefizite, Desorientierung, Sprachstörungen, Sinnestäuschungen, psychomotorische Unruhe, Angst</w:t>
      </w:r>
      <w:r w:rsidR="00DA12ED" w:rsidRPr="009A2412">
        <w:t>, Schlafstörungen</w:t>
      </w:r>
      <w:r w:rsidRPr="009A2412">
        <w:t xml:space="preserve"> etc. auf. Die Symptome können </w:t>
      </w:r>
      <w:r w:rsidR="00DA12ED" w:rsidRPr="009A2412">
        <w:t xml:space="preserve">dabei </w:t>
      </w:r>
      <w:r w:rsidRPr="009A2412">
        <w:t>fluktuieren</w:t>
      </w:r>
      <w:r w:rsidR="00DA12ED" w:rsidRPr="009A2412">
        <w:t xml:space="preserve">. </w:t>
      </w:r>
      <w:r w:rsidR="00D674E6" w:rsidRPr="009A2412">
        <w:t xml:space="preserve">Es wird in die </w:t>
      </w:r>
      <w:r w:rsidRPr="009A2412">
        <w:t>hyperaktive Form</w:t>
      </w:r>
      <w:r w:rsidR="00D674E6" w:rsidRPr="009A2412">
        <w:t>,</w:t>
      </w:r>
      <w:r w:rsidRPr="009A2412">
        <w:t xml:space="preserve"> geprägt durch Halluzinationen und Wut</w:t>
      </w:r>
      <w:r w:rsidR="007552C2">
        <w:softHyphen/>
      </w:r>
      <w:r w:rsidRPr="009A2412">
        <w:t>ausbrüche</w:t>
      </w:r>
      <w:r w:rsidR="00D674E6" w:rsidRPr="009A2412">
        <w:t>, die</w:t>
      </w:r>
      <w:r w:rsidRPr="009A2412">
        <w:t xml:space="preserve"> hypoaktive</w:t>
      </w:r>
      <w:r w:rsidR="00D674E6" w:rsidRPr="009A2412">
        <w:t xml:space="preserve"> Form</w:t>
      </w:r>
      <w:r w:rsidRPr="009A2412">
        <w:t xml:space="preserve"> mit lethargischer, ruhiger und verwirrter Präsentation </w:t>
      </w:r>
      <w:r w:rsidR="00D674E6" w:rsidRPr="009A2412">
        <w:t xml:space="preserve">und die gemischte Form mit Zeichen von hyper- und hypoaktivem Delir unterteilt. </w:t>
      </w:r>
      <w:r w:rsidRPr="009A2412">
        <w:t>Durch die Spannbreite an Ausdrucksformen</w:t>
      </w:r>
      <w:r w:rsidR="00D674E6" w:rsidRPr="009A2412">
        <w:t xml:space="preserve"> </w:t>
      </w:r>
      <w:r w:rsidRPr="009A2412">
        <w:t xml:space="preserve">wird die Diagnosestellung </w:t>
      </w:r>
      <w:r w:rsidR="00D674E6" w:rsidRPr="009A2412">
        <w:t xml:space="preserve">des Delirs </w:t>
      </w:r>
      <w:r w:rsidRPr="009A2412">
        <w:t xml:space="preserve">erschwert </w:t>
      </w:r>
      <w:r w:rsidRPr="009A2412">
        <w:fldChar w:fldCharType="begin">
          <w:fldData xml:space="preserve">PEVuZE5vdGU+PENpdGU+PEF1dGhvcj5EZXJ2YW48L0F1dGhvcj48WWVhcj4yMDIwPC9ZZWFyPjxS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==
</w:fldData>
        </w:fldChar>
      </w:r>
      <w:r w:rsidR="008A3057">
        <w:instrText xml:space="preserve"> ADDIN EN.CITE </w:instrText>
      </w:r>
      <w:r w:rsidR="008A3057">
        <w:fldChar w:fldCharType="begin">
          <w:fldData xml:space="preserve">PEVuZE5vdGU+PENpdGU+PEF1dGhvcj5EZXJ2YW48L0F1dGhvcj48WWVhcj4yMDIwPC9ZZWFyPjxS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==
</w:fldData>
        </w:fldChar>
      </w:r>
      <w:r w:rsidR="008A3057">
        <w:instrText xml:space="preserve"> ADDIN EN.CITE.DATA </w:instrText>
      </w:r>
      <w:r w:rsidR="008A3057">
        <w:fldChar w:fldCharType="end"/>
      </w:r>
      <w:r w:rsidRPr="009A2412">
        <w:fldChar w:fldCharType="separate"/>
      </w:r>
      <w:r w:rsidR="008A3057">
        <w:rPr>
          <w:noProof/>
        </w:rPr>
        <w:t>(</w:t>
      </w:r>
      <w:hyperlink w:anchor="_ENREF_36" w:tooltip="Dervan, 2020 #2" w:history="1">
        <w:r w:rsidR="00764178" w:rsidRPr="00764178">
          <w:rPr>
            <w:rStyle w:val="Hyperlink"/>
          </w:rPr>
          <w:t>Dervan et al., 2020</w:t>
        </w:r>
      </w:hyperlink>
      <w:r w:rsidR="008A3057">
        <w:rPr>
          <w:noProof/>
        </w:rPr>
        <w:t xml:space="preserve">, </w:t>
      </w:r>
      <w:hyperlink w:anchor="_ENREF_58" w:tooltip="Harris, 2016 #159" w:history="1">
        <w:r w:rsidR="00764178" w:rsidRPr="00764178">
          <w:rPr>
            <w:rStyle w:val="Hyperlink"/>
          </w:rPr>
          <w:t>Harris et al., 2016</w:t>
        </w:r>
      </w:hyperlink>
      <w:r w:rsidR="008A3057">
        <w:rPr>
          <w:noProof/>
        </w:rPr>
        <w:t xml:space="preserve">, </w:t>
      </w:r>
      <w:hyperlink w:anchor="_ENREF_14" w:tooltip="Bettencourt, 2017 #156" w:history="1">
        <w:r w:rsidR="00764178" w:rsidRPr="00764178">
          <w:rPr>
            <w:rStyle w:val="Hyperlink"/>
          </w:rPr>
          <w:t>Bettencourt and Mullen, 2017</w:t>
        </w:r>
      </w:hyperlink>
      <w:r w:rsidR="008A3057">
        <w:rPr>
          <w:noProof/>
        </w:rPr>
        <w:t xml:space="preserve">, </w:t>
      </w:r>
      <w:hyperlink w:anchor="_ENREF_12" w:tooltip="Barr, 2013 #157" w:history="1">
        <w:r w:rsidR="00764178" w:rsidRPr="00764178">
          <w:rPr>
            <w:rStyle w:val="Hyperlink"/>
          </w:rPr>
          <w:t>Barr et al., 2013</w:t>
        </w:r>
      </w:hyperlink>
      <w:r w:rsidR="008A3057">
        <w:rPr>
          <w:noProof/>
        </w:rPr>
        <w:t xml:space="preserve">, </w:t>
      </w:r>
      <w:hyperlink w:anchor="_ENREF_20" w:tooltip="Calandriello, 2018 #278" w:history="1">
        <w:r w:rsidR="00764178" w:rsidRPr="00764178">
          <w:rPr>
            <w:rStyle w:val="Hyperlink"/>
          </w:rPr>
          <w:t>Calandriello et al., 2018</w:t>
        </w:r>
      </w:hyperlink>
      <w:r w:rsidR="008A3057">
        <w:rPr>
          <w:noProof/>
        </w:rPr>
        <w:t>)</w:t>
      </w:r>
      <w:r w:rsidRPr="009A2412">
        <w:fldChar w:fldCharType="end"/>
      </w:r>
      <w:r w:rsidRPr="009A2412">
        <w:t xml:space="preserve">. </w:t>
      </w:r>
    </w:p>
    <w:p w14:paraId="1EE6E7A7" w14:textId="42472EF7" w:rsidR="005A6261" w:rsidRPr="009A2412" w:rsidRDefault="00D674E6" w:rsidP="00B3039C">
      <w:r w:rsidRPr="009A2412">
        <w:t xml:space="preserve">Pädiatrische Patienten auf der PICU sind prädisponiert für die Entwicklung eines Delirs, da sie mit vielen Risikofaktoren wie beispielsweise Infektionen, Entzug, gestörtem Schlaf, Immobilität und Lärm konfrontiert werden </w:t>
      </w:r>
      <w:r w:rsidRPr="009A2412">
        <w:fldChar w:fldCharType="begin">
          <w:fldData xml:space="preserve">PEVuZE5vdGU+PENpdGU+PEF1dGhvcj5DYWxhbmRyaWVsbG88L0F1dGhvcj48WWVhcj4yMDE4PC9Z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</w:fldData>
        </w:fldChar>
      </w:r>
      <w:r w:rsidR="008A3057">
        <w:instrText xml:space="preserve"> ADDIN EN.CITE </w:instrText>
      </w:r>
      <w:r w:rsidR="008A3057">
        <w:fldChar w:fldCharType="begin">
          <w:fldData xml:space="preserve">PEVuZE5vdGU+PENpdGU+PEF1dGhvcj5DYWxhbmRyaWVsbG88L0F1dGhvcj48WWVhcj4yMDE4PC9Z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</w:fldData>
        </w:fldChar>
      </w:r>
      <w:r w:rsidR="008A3057">
        <w:instrText xml:space="preserve"> ADDIN EN.CITE.DATA </w:instrText>
      </w:r>
      <w:r w:rsidR="008A3057">
        <w:fldChar w:fldCharType="end"/>
      </w:r>
      <w:r w:rsidRPr="009A2412">
        <w:fldChar w:fldCharType="separate"/>
      </w:r>
      <w:r w:rsidR="008A3057">
        <w:rPr>
          <w:noProof/>
        </w:rPr>
        <w:t>(</w:t>
      </w:r>
      <w:hyperlink w:anchor="_ENREF_20" w:tooltip="Calandriello, 2018 #278" w:history="1">
        <w:r w:rsidR="00764178" w:rsidRPr="00764178">
          <w:rPr>
            <w:rStyle w:val="Hyperlink"/>
          </w:rPr>
          <w:t>Calandriello et al., 2018</w:t>
        </w:r>
      </w:hyperlink>
      <w:r w:rsidR="008A3057">
        <w:rPr>
          <w:noProof/>
        </w:rPr>
        <w:t>)</w:t>
      </w:r>
      <w:r w:rsidRPr="009A2412">
        <w:fldChar w:fldCharType="end"/>
      </w:r>
      <w:r w:rsidRPr="009A2412">
        <w:t xml:space="preserve">. </w:t>
      </w:r>
      <w:r w:rsidR="005A6261" w:rsidRPr="009A2412">
        <w:t xml:space="preserve">Ein Delir </w:t>
      </w:r>
      <w:r w:rsidR="005A6261" w:rsidRPr="009A2412">
        <w:lastRenderedPageBreak/>
        <w:t xml:space="preserve">wird </w:t>
      </w:r>
      <w:r w:rsidRPr="009A2412">
        <w:t xml:space="preserve">jedoch </w:t>
      </w:r>
      <w:r w:rsidR="005A6261" w:rsidRPr="009A2412">
        <w:t>mit verlängerten Krankenhausaufenthalten, erhöhter Morbidität und Morta</w:t>
      </w:r>
      <w:r w:rsidR="007552C2">
        <w:softHyphen/>
      </w:r>
      <w:r w:rsidR="005A6261" w:rsidRPr="009A2412">
        <w:t>lität in Verbindung gebracht und kann zudem mit dem Auftreten einer Posttraumatischen-Belastungsstörung verknüpft sein, unter welcher viele Kindern nach einem PICU-Auf</w:t>
      </w:r>
      <w:r w:rsidR="007552C2">
        <w:softHyphen/>
      </w:r>
      <w:r w:rsidR="005A6261" w:rsidRPr="009A2412">
        <w:t>enthalt leiden. Vor diesem Hintergrund kristallisieren sich gute Überwachungsmaßnah</w:t>
      </w:r>
      <w:r w:rsidR="007552C2">
        <w:softHyphen/>
      </w:r>
      <w:r w:rsidR="005A6261" w:rsidRPr="009A2412">
        <w:t xml:space="preserve">men als essenziell heraus, um diese ernstzunehmende Diagnose frühzeitig stellen und Gegenmaßnahmen ergreifen zu können. </w:t>
      </w:r>
      <w:r w:rsidR="005A6261" w:rsidRPr="009A2412">
        <w:fldChar w:fldCharType="begin">
          <w:fldData xml:space="preserve">PEVuZE5vdGU+PENpdGU+PEF1dGhvcj5TY2hpZXZlbGQ8L0F1dGhvcj48WWVhcj4yMDE0PC9ZZWFy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</w:fldData>
        </w:fldChar>
      </w:r>
      <w:r w:rsidR="008A3057">
        <w:instrText xml:space="preserve"> ADDIN EN.CITE </w:instrText>
      </w:r>
      <w:r w:rsidR="008A3057">
        <w:fldChar w:fldCharType="begin">
          <w:fldData xml:space="preserve">PEVuZE5vdGU+PENpdGU+PEF1dGhvcj5TY2hpZXZlbGQ8L0F1dGhvcj48WWVhcj4yMDE0PC9ZZWFy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</w:fldData>
        </w:fldChar>
      </w:r>
      <w:r w:rsidR="008A3057">
        <w:instrText xml:space="preserve"> ADDIN EN.CITE.DATA </w:instrText>
      </w:r>
      <w:r w:rsidR="008A3057">
        <w:fldChar w:fldCharType="end"/>
      </w:r>
      <w:r w:rsidR="005A6261" w:rsidRPr="009A2412">
        <w:fldChar w:fldCharType="separate"/>
      </w:r>
      <w:r w:rsidR="008A3057">
        <w:rPr>
          <w:noProof/>
        </w:rPr>
        <w:t>(</w:t>
      </w:r>
      <w:hyperlink w:anchor="_ENREF_121" w:tooltip="Schieveld, 2014 #158" w:history="1">
        <w:r w:rsidR="00764178" w:rsidRPr="00764178">
          <w:rPr>
            <w:rStyle w:val="Hyperlink"/>
          </w:rPr>
          <w:t>Schieveld and Janssen, 2014</w:t>
        </w:r>
      </w:hyperlink>
      <w:r w:rsidR="008A3057">
        <w:rPr>
          <w:noProof/>
        </w:rPr>
        <w:t xml:space="preserve">, </w:t>
      </w:r>
      <w:hyperlink w:anchor="_ENREF_14" w:tooltip="Bettencourt, 2017 #156" w:history="1">
        <w:r w:rsidR="00764178" w:rsidRPr="00764178">
          <w:rPr>
            <w:rStyle w:val="Hyperlink"/>
          </w:rPr>
          <w:t>Bettencourt and Mullen, 2017</w:t>
        </w:r>
      </w:hyperlink>
      <w:r w:rsidR="008A3057">
        <w:rPr>
          <w:noProof/>
        </w:rPr>
        <w:t xml:space="preserve">, </w:t>
      </w:r>
      <w:hyperlink w:anchor="_ENREF_2" w:tooltip="Alvarez, 2018 #281" w:history="1">
        <w:r w:rsidR="00764178" w:rsidRPr="00764178">
          <w:rPr>
            <w:rStyle w:val="Hyperlink"/>
          </w:rPr>
          <w:t>Alvarez et al., 2018</w:t>
        </w:r>
      </w:hyperlink>
      <w:r w:rsidR="008A3057">
        <w:rPr>
          <w:noProof/>
        </w:rPr>
        <w:t xml:space="preserve">, </w:t>
      </w:r>
      <w:hyperlink w:anchor="_ENREF_89" w:tooltip="Meyburg, 2017 #283" w:history="1">
        <w:r w:rsidR="00764178" w:rsidRPr="00764178">
          <w:rPr>
            <w:rStyle w:val="Hyperlink"/>
          </w:rPr>
          <w:t>Meyburg et al., 2017</w:t>
        </w:r>
      </w:hyperlink>
      <w:r w:rsidR="008A3057">
        <w:rPr>
          <w:noProof/>
        </w:rPr>
        <w:t xml:space="preserve">, </w:t>
      </w:r>
      <w:hyperlink w:anchor="_ENREF_133" w:tooltip="Smeets, 2010 #279" w:history="1">
        <w:r w:rsidR="00764178" w:rsidRPr="00764178">
          <w:rPr>
            <w:rStyle w:val="Hyperlink"/>
          </w:rPr>
          <w:t>Smeets et al., 2010</w:t>
        </w:r>
      </w:hyperlink>
      <w:r w:rsidR="008A3057">
        <w:rPr>
          <w:noProof/>
        </w:rPr>
        <w:t xml:space="preserve">, </w:t>
      </w:r>
      <w:hyperlink w:anchor="_ENREF_132" w:tooltip="Simone, 2017 #284" w:history="1">
        <w:r w:rsidR="00764178" w:rsidRPr="00764178">
          <w:rPr>
            <w:rStyle w:val="Hyperlink"/>
          </w:rPr>
          <w:t>Simone et al., 2017</w:t>
        </w:r>
      </w:hyperlink>
      <w:r w:rsidR="008A3057">
        <w:rPr>
          <w:noProof/>
        </w:rPr>
        <w:t xml:space="preserve">, </w:t>
      </w:r>
      <w:hyperlink w:anchor="_ENREF_141" w:tooltip="Traube, 2017 #285" w:history="1">
        <w:r w:rsidR="00764178" w:rsidRPr="00764178">
          <w:rPr>
            <w:rStyle w:val="Hyperlink"/>
          </w:rPr>
          <w:t>Traube et al., 2017a</w:t>
        </w:r>
      </w:hyperlink>
      <w:r w:rsidR="008A3057">
        <w:rPr>
          <w:noProof/>
        </w:rPr>
        <w:t>)</w:t>
      </w:r>
      <w:r w:rsidR="005A6261" w:rsidRPr="009A2412">
        <w:fldChar w:fldCharType="end"/>
      </w:r>
      <w:r w:rsidR="005A6261" w:rsidRPr="009A2412">
        <w:t xml:space="preserve">. </w:t>
      </w:r>
    </w:p>
    <w:p w14:paraId="73828221" w14:textId="3C7F27A6" w:rsidR="00D674E6" w:rsidRPr="009A2412" w:rsidRDefault="00D674E6" w:rsidP="00B3039C"/>
    <w:p w14:paraId="3430C9F6" w14:textId="6929267C" w:rsidR="00003078" w:rsidRPr="001D1569" w:rsidRDefault="00003078" w:rsidP="00B3039C">
      <w:pPr>
        <w:rPr>
          <w:b/>
        </w:rPr>
      </w:pPr>
      <w:r w:rsidRPr="001D1569">
        <w:rPr>
          <w:b/>
        </w:rPr>
        <w:t>Entzug</w:t>
      </w:r>
    </w:p>
    <w:p w14:paraId="2A8EDC32" w14:textId="16FB52D3" w:rsidR="005A6261" w:rsidRPr="009A2412" w:rsidRDefault="005A6261" w:rsidP="00B3039C">
      <w:r w:rsidRPr="009A2412">
        <w:t xml:space="preserve">Bei dauerhafter Verabreichung von </w:t>
      </w:r>
      <w:r w:rsidR="00003078">
        <w:t xml:space="preserve">Sedativa und Analgetika </w:t>
      </w:r>
      <w:r w:rsidRPr="009A2412">
        <w:t>nehmen die pharmakologi</w:t>
      </w:r>
      <w:r w:rsidR="007552C2">
        <w:softHyphen/>
      </w:r>
      <w:r w:rsidRPr="009A2412">
        <w:t>schen Effekte kontinuierlich ab,</w:t>
      </w:r>
      <w:r w:rsidR="00003078">
        <w:t xml:space="preserve"> beispielsweise bei Opioiden</w:t>
      </w:r>
      <w:r w:rsidRPr="009A2412">
        <w:t xml:space="preserve"> unter anderem aufgrund von Rezeptor-Desensibilisierung und Hochregulierung des zyklischen Adenosinmonophos</w:t>
      </w:r>
      <w:r w:rsidR="007552C2">
        <w:softHyphen/>
      </w:r>
      <w:r w:rsidRPr="009A2412">
        <w:t xml:space="preserve">phat-Signalwegs. Somit müssen immer höhere Dosen für eine gleichbleibende Wirkung verabreicht werden, was </w:t>
      </w:r>
      <w:r w:rsidRPr="00507E94">
        <w:t>als Medikamententoleranz bezeichnet</w:t>
      </w:r>
      <w:r w:rsidRPr="009A2412">
        <w:t xml:space="preserve"> wird. Dieses Phänomen ist mit physiologischer Abhängigkeit verknüpft, welche bei abruptem Absetzen oder zu schneller Entwöhnung Entzugssymptome verursacht. Als wichtigste Risikofaktoren des Entzuges gelten kumulative Dosis und Therapiedauer </w:t>
      </w:r>
      <w:r w:rsidRPr="009A2412">
        <w:fldChar w:fldCharType="begin">
          <w:fldData xml:space="preserve">PEVuZE5vdGU+PENpdGU+PEF1dGhvcj5Jc3RhPC9BdXRob3I+PFllYXI+MjAwNzwvWWVhcj48UmVj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</w:fldData>
        </w:fldChar>
      </w:r>
      <w:r w:rsidR="00F904DD">
        <w:instrText xml:space="preserve"> ADDIN EN.CITE </w:instrText>
      </w:r>
      <w:r w:rsidR="00F904DD">
        <w:fldChar w:fldCharType="begin">
          <w:fldData xml:space="preserve">PEVuZE5vdGU+PENpdGU+PEF1dGhvcj5Jc3RhPC9BdXRob3I+PFllYXI+MjAwNzwvWWVhcj48UmVj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</w:fldData>
        </w:fldChar>
      </w:r>
      <w:r w:rsidR="00F904DD">
        <w:instrText xml:space="preserve"> ADDIN EN.CITE.DATA </w:instrText>
      </w:r>
      <w:r w:rsidR="00F904DD">
        <w:fldChar w:fldCharType="end"/>
      </w:r>
      <w:r w:rsidRPr="009A2412">
        <w:fldChar w:fldCharType="separate"/>
      </w:r>
      <w:r w:rsidR="00F904DD">
        <w:rPr>
          <w:noProof/>
        </w:rPr>
        <w:t>(</w:t>
      </w:r>
      <w:hyperlink w:anchor="_ENREF_67" w:tooltip="Ista, 2007 #161" w:history="1">
        <w:r w:rsidR="00764178" w:rsidRPr="00764178">
          <w:rPr>
            <w:rStyle w:val="Hyperlink"/>
          </w:rPr>
          <w:t>Ista et al., 2007</w:t>
        </w:r>
      </w:hyperlink>
      <w:r w:rsidR="00F904DD">
        <w:rPr>
          <w:noProof/>
        </w:rPr>
        <w:t xml:space="preserve">, </w:t>
      </w:r>
      <w:hyperlink w:anchor="_ENREF_46" w:tooltip="Franck, 2004 #163" w:history="1">
        <w:r w:rsidR="00764178" w:rsidRPr="00764178">
          <w:rPr>
            <w:rStyle w:val="Hyperlink"/>
          </w:rPr>
          <w:t>Franck et al., 2004</w:t>
        </w:r>
      </w:hyperlink>
      <w:r w:rsidR="00F904DD">
        <w:rPr>
          <w:noProof/>
        </w:rPr>
        <w:t xml:space="preserve">, </w:t>
      </w:r>
      <w:hyperlink w:anchor="_ENREF_13" w:tooltip="Best, 2015 #160" w:history="1">
        <w:r w:rsidR="00764178" w:rsidRPr="00764178">
          <w:rPr>
            <w:rStyle w:val="Hyperlink"/>
          </w:rPr>
          <w:t>Best et al., 2015</w:t>
        </w:r>
      </w:hyperlink>
      <w:r w:rsidR="00F904DD">
        <w:rPr>
          <w:noProof/>
        </w:rPr>
        <w:t xml:space="preserve">, </w:t>
      </w:r>
      <w:hyperlink w:anchor="_ENREF_58" w:tooltip="Harris, 2016 #159" w:history="1">
        <w:r w:rsidR="00764178" w:rsidRPr="00764178">
          <w:rPr>
            <w:rStyle w:val="Hyperlink"/>
          </w:rPr>
          <w:t>Harris et al., 2016</w:t>
        </w:r>
      </w:hyperlink>
      <w:r w:rsidR="00F904DD">
        <w:rPr>
          <w:noProof/>
        </w:rPr>
        <w:t xml:space="preserve">, </w:t>
      </w:r>
      <w:hyperlink w:anchor="_ENREF_5" w:tooltip="Anand, 2013 #1" w:history="1">
        <w:r w:rsidR="00764178" w:rsidRPr="00764178">
          <w:rPr>
            <w:rStyle w:val="Hyperlink"/>
          </w:rPr>
          <w:t>Anand et al., 2013</w:t>
        </w:r>
      </w:hyperlink>
      <w:r w:rsidR="00F904DD">
        <w:rPr>
          <w:noProof/>
        </w:rPr>
        <w:t xml:space="preserve">, </w:t>
      </w:r>
      <w:hyperlink w:anchor="_ENREF_125" w:tooltip="Schulz, 1998 #261" w:history="1">
        <w:r w:rsidR="00764178" w:rsidRPr="00764178">
          <w:rPr>
            <w:rStyle w:val="Hyperlink"/>
          </w:rPr>
          <w:t>Schulz and Hollt, 1998</w:t>
        </w:r>
      </w:hyperlink>
      <w:r w:rsidR="00F904DD">
        <w:rPr>
          <w:noProof/>
        </w:rPr>
        <w:t xml:space="preserve">, </w:t>
      </w:r>
      <w:hyperlink w:anchor="_ENREF_10" w:tooltip="Avidor-Reiss, 1997 #262" w:history="1">
        <w:r w:rsidR="00764178" w:rsidRPr="00764178">
          <w:rPr>
            <w:rStyle w:val="Hyperlink"/>
          </w:rPr>
          <w:t>Avidor-Reiss et al., 1997</w:t>
        </w:r>
      </w:hyperlink>
      <w:r w:rsidR="00F904DD">
        <w:rPr>
          <w:noProof/>
        </w:rPr>
        <w:t xml:space="preserve">, </w:t>
      </w:r>
      <w:hyperlink w:anchor="_ENREF_70" w:tooltip="Katz, 1993 #263" w:history="1">
        <w:r w:rsidR="00764178" w:rsidRPr="00764178">
          <w:rPr>
            <w:rStyle w:val="Hyperlink"/>
          </w:rPr>
          <w:t>Katz and Kelly, 1993</w:t>
        </w:r>
      </w:hyperlink>
      <w:r w:rsidR="00F904DD">
        <w:rPr>
          <w:noProof/>
        </w:rPr>
        <w:t xml:space="preserve">, </w:t>
      </w:r>
      <w:hyperlink w:anchor="_ENREF_71" w:tooltip="Katz, 1994 #268" w:history="1">
        <w:r w:rsidR="00764178" w:rsidRPr="00764178">
          <w:rPr>
            <w:rStyle w:val="Hyperlink"/>
          </w:rPr>
          <w:t>Katz et al., 1994</w:t>
        </w:r>
      </w:hyperlink>
      <w:r w:rsidR="00F904DD">
        <w:rPr>
          <w:noProof/>
        </w:rPr>
        <w:t xml:space="preserve">, </w:t>
      </w:r>
      <w:hyperlink w:anchor="_ENREF_6" w:tooltip="Anand, 2010 #44" w:history="1">
        <w:r w:rsidR="00764178" w:rsidRPr="00764178">
          <w:rPr>
            <w:rStyle w:val="Hyperlink"/>
          </w:rPr>
          <w:t>Anand et al., 2010</w:t>
        </w:r>
      </w:hyperlink>
      <w:r w:rsidR="00F904DD">
        <w:rPr>
          <w:noProof/>
        </w:rPr>
        <w:t xml:space="preserve">, </w:t>
      </w:r>
      <w:hyperlink w:anchor="_ENREF_93" w:tooltip="Michel, 2020 #350" w:history="1">
        <w:r w:rsidR="00764178" w:rsidRPr="00764178">
          <w:rPr>
            <w:rStyle w:val="Hyperlink"/>
          </w:rPr>
          <w:t>Michel et al., 2020b</w:t>
        </w:r>
      </w:hyperlink>
      <w:r w:rsidR="00F904DD">
        <w:rPr>
          <w:noProof/>
        </w:rPr>
        <w:t>)</w:t>
      </w:r>
      <w:r w:rsidRPr="009A2412">
        <w:fldChar w:fldCharType="end"/>
      </w:r>
      <w:r w:rsidRPr="009A2412">
        <w:t xml:space="preserve">. </w:t>
      </w:r>
    </w:p>
    <w:p w14:paraId="45A231B8" w14:textId="65DC4AFE" w:rsidR="005A6261" w:rsidRPr="00507E94" w:rsidRDefault="005A6261" w:rsidP="00B3039C">
      <w:r w:rsidRPr="009A2412">
        <w:t>Entzugssymptome können in Form von autonomen Dysfunktionen (Fieber, Schwitzen, Tachypnoe etc.), gastrointestinalen Dysfunktionen (Erbrechen, Diarrhoe etc.) und Ge</w:t>
      </w:r>
      <w:r w:rsidR="007552C2">
        <w:softHyphen/>
      </w:r>
      <w:r w:rsidRPr="009A2412">
        <w:t xml:space="preserve">reiztheit des zentralen Nervensystems (Tremor, Agitiertheit, Bewegungsstörungen etc.) auftreten. Je nach Patient präsentieren sie sich in unterschiedlichen Kombinationen und Schweregraden </w:t>
      </w:r>
      <w:r w:rsidRPr="009A2412">
        <w:fldChar w:fldCharType="begin">
          <w:fldData xml:space="preserve">PEVuZE5vdGU+PENpdGU+PEF1dGhvcj5Jc3RhPC9BdXRob3I+PFllYXI+MjAwNzwvWWVhcj48UmVj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</w:fldData>
        </w:fldChar>
      </w:r>
      <w:r w:rsidR="008A3057">
        <w:instrText xml:space="preserve"> ADDIN EN.CITE </w:instrText>
      </w:r>
      <w:r w:rsidR="008A3057">
        <w:fldChar w:fldCharType="begin">
          <w:fldData xml:space="preserve">PEVuZE5vdGU+PENpdGU+PEF1dGhvcj5Jc3RhPC9BdXRob3I+PFllYXI+MjAwNzwvWWVhcj48UmVj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</w:fldData>
        </w:fldChar>
      </w:r>
      <w:r w:rsidR="008A3057">
        <w:instrText xml:space="preserve"> ADDIN EN.CITE.DATA </w:instrText>
      </w:r>
      <w:r w:rsidR="008A3057">
        <w:fldChar w:fldCharType="end"/>
      </w:r>
      <w:r w:rsidRPr="009A2412">
        <w:fldChar w:fldCharType="separate"/>
      </w:r>
      <w:r w:rsidR="008A3057">
        <w:rPr>
          <w:noProof/>
        </w:rPr>
        <w:t>(</w:t>
      </w:r>
      <w:hyperlink w:anchor="_ENREF_67" w:tooltip="Ista, 2007 #161" w:history="1">
        <w:r w:rsidR="00764178" w:rsidRPr="00764178">
          <w:rPr>
            <w:rStyle w:val="Hyperlink"/>
          </w:rPr>
          <w:t>Ista et al., 2007</w:t>
        </w:r>
      </w:hyperlink>
      <w:r w:rsidR="008A3057">
        <w:rPr>
          <w:noProof/>
        </w:rPr>
        <w:t xml:space="preserve">, </w:t>
      </w:r>
      <w:hyperlink w:anchor="_ENREF_47" w:tooltip="Franck, 2012 #164" w:history="1">
        <w:r w:rsidR="00764178" w:rsidRPr="00764178">
          <w:rPr>
            <w:rStyle w:val="Hyperlink"/>
          </w:rPr>
          <w:t>Franck et al., 2012</w:t>
        </w:r>
      </w:hyperlink>
      <w:r w:rsidR="008A3057">
        <w:rPr>
          <w:noProof/>
        </w:rPr>
        <w:t>)</w:t>
      </w:r>
      <w:r w:rsidRPr="009A2412">
        <w:fldChar w:fldCharType="end"/>
      </w:r>
      <w:r w:rsidRPr="009A2412">
        <w:t>. Viele Entzugssymptome (wie Fie</w:t>
      </w:r>
      <w:r w:rsidR="007552C2">
        <w:softHyphen/>
      </w:r>
      <w:r w:rsidRPr="009A2412">
        <w:t>ber, Agitiertheit, Tachykardie, Hypertension, Angst, Schlafstörungen etc.) können auch im Rahmen von inadäquatem Sedierungs- oder Schmerzmanagement, Infektionen, Delir oder anderen Stressfaktoren auftreten, sodass standardisierte Bewertungshilfen zur Ein</w:t>
      </w:r>
      <w:r w:rsidR="007552C2">
        <w:softHyphen/>
      </w:r>
      <w:r w:rsidRPr="009A2412">
        <w:t xml:space="preserve">schätzung wichtig sind </w:t>
      </w:r>
      <w:r w:rsidRPr="009A2412">
        <w:fldChar w:fldCharType="begin">
          <w:fldData xml:space="preserve">PEVuZE5vdGU+PENpdGU+PEF1dGhvcj5Jc3RhPC9BdXRob3I+PFllYXI+MjAwNzwvWWVhcj48UmVj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</w:fldData>
        </w:fldChar>
      </w:r>
      <w:r w:rsidR="008A3057">
        <w:instrText xml:space="preserve"> ADDIN EN.CITE </w:instrText>
      </w:r>
      <w:r w:rsidR="008A3057">
        <w:fldChar w:fldCharType="begin">
          <w:fldData xml:space="preserve">PEVuZE5vdGU+PENpdGU+PEF1dGhvcj5Jc3RhPC9BdXRob3I+PFllYXI+MjAwNzwvWWVhcj48UmVj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</w:fldData>
        </w:fldChar>
      </w:r>
      <w:r w:rsidR="008A3057">
        <w:instrText xml:space="preserve"> ADDIN EN.CITE.DATA </w:instrText>
      </w:r>
      <w:r w:rsidR="008A3057">
        <w:fldChar w:fldCharType="end"/>
      </w:r>
      <w:r w:rsidRPr="009A2412">
        <w:fldChar w:fldCharType="separate"/>
      </w:r>
      <w:r w:rsidR="008A3057">
        <w:rPr>
          <w:noProof/>
        </w:rPr>
        <w:t>(</w:t>
      </w:r>
      <w:hyperlink w:anchor="_ENREF_67" w:tooltip="Ista, 2007 #161" w:history="1">
        <w:r w:rsidR="00764178" w:rsidRPr="00764178">
          <w:rPr>
            <w:rStyle w:val="Hyperlink"/>
          </w:rPr>
          <w:t>Ista et al., 2007</w:t>
        </w:r>
      </w:hyperlink>
      <w:r w:rsidR="008A3057">
        <w:rPr>
          <w:noProof/>
        </w:rPr>
        <w:t xml:space="preserve">, </w:t>
      </w:r>
      <w:hyperlink w:anchor="_ENREF_58" w:tooltip="Harris, 2016 #159" w:history="1">
        <w:r w:rsidR="00764178" w:rsidRPr="00764178">
          <w:rPr>
            <w:rStyle w:val="Hyperlink"/>
          </w:rPr>
          <w:t>Harris et al., 2016</w:t>
        </w:r>
      </w:hyperlink>
      <w:r w:rsidR="008A3057">
        <w:rPr>
          <w:noProof/>
        </w:rPr>
        <w:t>)</w:t>
      </w:r>
      <w:r w:rsidRPr="009A2412">
        <w:fldChar w:fldCharType="end"/>
      </w:r>
      <w:r w:rsidRPr="009A2412">
        <w:t>.</w:t>
      </w:r>
    </w:p>
    <w:p w14:paraId="2ADED2A8" w14:textId="59DE90D2" w:rsidR="00403E0D" w:rsidRDefault="00403E0D" w:rsidP="00B3039C"/>
    <w:p w14:paraId="4A66BA41" w14:textId="77777777" w:rsidR="007110E2" w:rsidRPr="009A2412" w:rsidRDefault="007110E2" w:rsidP="00B3039C"/>
    <w:p w14:paraId="7512C156" w14:textId="645765DA" w:rsidR="005A6261" w:rsidRPr="009A2412" w:rsidRDefault="00827759" w:rsidP="00B3039C">
      <w:pPr>
        <w:pStyle w:val="berschrift3"/>
      </w:pPr>
      <w:bookmarkStart w:id="36" w:name="_Toc84414045"/>
      <w:r>
        <w:lastRenderedPageBreak/>
        <w:t xml:space="preserve">Zielsetzung und </w:t>
      </w:r>
      <w:r w:rsidR="00713668">
        <w:t>Fragestellungen</w:t>
      </w:r>
      <w:bookmarkEnd w:id="36"/>
    </w:p>
    <w:p w14:paraId="15E54F33" w14:textId="709B94BB" w:rsidR="00827759" w:rsidRPr="004F6EEF" w:rsidRDefault="00827759" w:rsidP="00B3039C">
      <w:pPr>
        <w:rPr>
          <w:b/>
        </w:rPr>
      </w:pPr>
      <w:r w:rsidRPr="004F6EEF">
        <w:rPr>
          <w:b/>
        </w:rPr>
        <w:t>Zielsetzung</w:t>
      </w:r>
    </w:p>
    <w:p w14:paraId="0AB75A5C" w14:textId="466F08AE" w:rsidR="003945C5" w:rsidRPr="004F6EEF" w:rsidRDefault="00827759" w:rsidP="00B3039C">
      <w:r w:rsidRPr="004F6EEF">
        <w:t xml:space="preserve">Untersucht werden sollte der Nutzen des postoperativen Analgosedierungsprotokolls bei Kindern mit diagnostiziertem BP RMS, vaginalem RMS oder perinealem/perianalem RMS, welche mit BT behandelt wurden. </w:t>
      </w:r>
      <w:r w:rsidR="005A6261" w:rsidRPr="004F6EEF">
        <w:t>Das Ziel unseres Therapiekonzeptes war</w:t>
      </w:r>
      <w:r w:rsidR="00C6434F" w:rsidRPr="004F6EEF">
        <w:t>, die Kinder so schnell wie möglich nach</w:t>
      </w:r>
      <w:r w:rsidR="00FD37E1" w:rsidRPr="004F6EEF">
        <w:t xml:space="preserve"> Beendigung</w:t>
      </w:r>
      <w:r w:rsidR="00C6434F" w:rsidRPr="004F6EEF">
        <w:t xml:space="preserve"> der Operation und BT zu stabi</w:t>
      </w:r>
      <w:r w:rsidR="00900D3F" w:rsidRPr="004F6EEF">
        <w:softHyphen/>
      </w:r>
      <w:r w:rsidR="00C6434F" w:rsidRPr="004F6EEF">
        <w:t>lisieren, sodass 3 Wochen später mit der adjuvanten Chemo</w:t>
      </w:r>
      <w:r w:rsidR="007552C2" w:rsidRPr="004F6EEF">
        <w:softHyphen/>
      </w:r>
      <w:r w:rsidR="00C6434F" w:rsidRPr="004F6EEF">
        <w:t>therapie begonnen werden konnte. Komplikationen wie Delir</w:t>
      </w:r>
      <w:r w:rsidR="0002477B" w:rsidRPr="004F6EEF">
        <w:t xml:space="preserve"> und</w:t>
      </w:r>
      <w:r w:rsidR="00C6434F" w:rsidRPr="004F6EEF">
        <w:t xml:space="preserve"> Entzug</w:t>
      </w:r>
      <w:r w:rsidR="0002477B" w:rsidRPr="004F6EEF">
        <w:t xml:space="preserve">, </w:t>
      </w:r>
      <w:r w:rsidR="00C6434F" w:rsidRPr="004F6EEF">
        <w:t>noch auszu</w:t>
      </w:r>
      <w:r w:rsidR="007552C2" w:rsidRPr="004F6EEF">
        <w:softHyphen/>
      </w:r>
      <w:r w:rsidR="00C6434F" w:rsidRPr="004F6EEF">
        <w:t>schleichende Medikamente oder ein prolongierter Intensivaufenthalt würden dieses Ziel gefährden.</w:t>
      </w:r>
      <w:r w:rsidR="0002477B" w:rsidRPr="004F6EEF">
        <w:t xml:space="preserve"> </w:t>
      </w:r>
      <w:r w:rsidR="00C6434F" w:rsidRPr="004F6EEF">
        <w:t xml:space="preserve">Zudem </w:t>
      </w:r>
      <w:r w:rsidR="004058B9" w:rsidRPr="004F6EEF">
        <w:t xml:space="preserve">sollte </w:t>
      </w:r>
      <w:r w:rsidR="005A6261" w:rsidRPr="004F6EEF">
        <w:t>ei</w:t>
      </w:r>
      <w:r w:rsidR="00900D3F" w:rsidRPr="004F6EEF">
        <w:softHyphen/>
      </w:r>
      <w:r w:rsidR="005A6261" w:rsidRPr="004F6EEF">
        <w:t>nerseits das chirurgische</w:t>
      </w:r>
      <w:r w:rsidR="0063485A" w:rsidRPr="004F6EEF">
        <w:t xml:space="preserve"> und</w:t>
      </w:r>
      <w:r w:rsidR="005A6261" w:rsidRPr="004F6EEF">
        <w:t xml:space="preserve"> strahlentherapeutische Ergebnis </w:t>
      </w:r>
      <w:r w:rsidR="004058B9" w:rsidRPr="004F6EEF">
        <w:t>sichergestellt</w:t>
      </w:r>
      <w:r w:rsidR="005A6261" w:rsidRPr="004F6EEF">
        <w:t xml:space="preserve"> und die Kinder </w:t>
      </w:r>
      <w:r w:rsidR="004058B9" w:rsidRPr="004F6EEF">
        <w:t>daher relaxiert und tief sediert werden</w:t>
      </w:r>
      <w:r w:rsidR="007D5C28" w:rsidRPr="004F6EEF">
        <w:t>. A</w:t>
      </w:r>
      <w:r w:rsidR="005A6261" w:rsidRPr="004F6EEF">
        <w:t xml:space="preserve">ndererseits </w:t>
      </w:r>
      <w:r w:rsidR="00163C39" w:rsidRPr="004F6EEF">
        <w:t>wurde angestrebt</w:t>
      </w:r>
      <w:r w:rsidR="004058B9" w:rsidRPr="004F6EEF">
        <w:t>,</w:t>
      </w:r>
      <w:r w:rsidR="007D5C28" w:rsidRPr="004F6EEF">
        <w:t xml:space="preserve"> so</w:t>
      </w:r>
      <w:r w:rsidR="005A6261" w:rsidRPr="004F6EEF">
        <w:t xml:space="preserve"> wenig wie nötig</w:t>
      </w:r>
      <w:r w:rsidR="007D5C28" w:rsidRPr="004F6EEF">
        <w:t>e</w:t>
      </w:r>
      <w:r w:rsidR="005A6261" w:rsidRPr="004F6EEF">
        <w:t xml:space="preserve"> Analgosedativa ein</w:t>
      </w:r>
      <w:r w:rsidR="004058B9" w:rsidRPr="004F6EEF">
        <w:t>zusetzen</w:t>
      </w:r>
      <w:r w:rsidR="00067FDB" w:rsidRPr="004F6EEF">
        <w:t>,</w:t>
      </w:r>
      <w:r w:rsidR="007D5C28" w:rsidRPr="004F6EEF">
        <w:t xml:space="preserve"> um die Komplikationsraten zu minimieren</w:t>
      </w:r>
      <w:r w:rsidR="005A6261" w:rsidRPr="004F6EEF">
        <w:t xml:space="preserve">. </w:t>
      </w:r>
      <w:r w:rsidR="00257340" w:rsidRPr="004F6EEF">
        <w:t>Somit sollte das Konzept dazu beitragen, die beiden gegensätzlichen Bestre</w:t>
      </w:r>
      <w:r w:rsidR="00257340" w:rsidRPr="004F6EEF">
        <w:softHyphen/>
        <w:t>bungen, bestehend aus der Benötigung einer tiefen Sedierung und der Vermeidung der</w:t>
      </w:r>
      <w:r w:rsidR="00257340" w:rsidRPr="004F6EEF">
        <w:softHyphen/>
        <w:t xml:space="preserve">selben, einander anzunähern. </w:t>
      </w:r>
    </w:p>
    <w:p w14:paraId="7E983A7E" w14:textId="3108FA92" w:rsidR="000E712F" w:rsidRPr="004F6EEF" w:rsidRDefault="000E712F" w:rsidP="00B3039C"/>
    <w:p w14:paraId="471A3826" w14:textId="41FAD5E1" w:rsidR="00827759" w:rsidRPr="004F6EEF" w:rsidRDefault="00827759" w:rsidP="00B3039C">
      <w:pPr>
        <w:rPr>
          <w:b/>
        </w:rPr>
      </w:pPr>
      <w:r w:rsidRPr="004F6EEF">
        <w:rPr>
          <w:b/>
        </w:rPr>
        <w:t>Fragestellungen</w:t>
      </w:r>
    </w:p>
    <w:p w14:paraId="44723FCB" w14:textId="37F173E7" w:rsidR="00F731FA" w:rsidRPr="004F6EEF" w:rsidRDefault="007F5387" w:rsidP="00F731FA">
      <w:pPr>
        <w:pStyle w:val="Listenabsatz"/>
        <w:numPr>
          <w:ilvl w:val="0"/>
          <w:numId w:val="26"/>
        </w:numPr>
      </w:pPr>
      <w:r w:rsidRPr="004F6EEF">
        <w:t>Ist d</w:t>
      </w:r>
      <w:r w:rsidR="00CE52B9" w:rsidRPr="004F6EEF">
        <w:t>ieses</w:t>
      </w:r>
      <w:r w:rsidRPr="004F6EEF">
        <w:t xml:space="preserve"> </w:t>
      </w:r>
      <w:r w:rsidR="00F731FA" w:rsidRPr="004F6EEF">
        <w:t>Analgosedierungs</w:t>
      </w:r>
      <w:r w:rsidR="00CE52B9" w:rsidRPr="004F6EEF">
        <w:t>konzept mit Opiatpause</w:t>
      </w:r>
      <w:r w:rsidRPr="004F6EEF">
        <w:t xml:space="preserve"> wie geplant durchführbar</w:t>
      </w:r>
      <w:r w:rsidR="00F731FA" w:rsidRPr="004F6EEF">
        <w:t>?</w:t>
      </w:r>
    </w:p>
    <w:p w14:paraId="29E4FAE5" w14:textId="034C39BA" w:rsidR="00071206" w:rsidRPr="004F6EEF" w:rsidRDefault="00486041" w:rsidP="00486041">
      <w:pPr>
        <w:pStyle w:val="Listenabsatz"/>
        <w:numPr>
          <w:ilvl w:val="0"/>
          <w:numId w:val="26"/>
        </w:numPr>
      </w:pPr>
      <w:r w:rsidRPr="004F6EEF">
        <w:t>Kann die</w:t>
      </w:r>
      <w:r w:rsidR="00CE52B9" w:rsidRPr="004F6EEF">
        <w:t xml:space="preserve"> </w:t>
      </w:r>
      <w:r w:rsidR="00FE34B2" w:rsidRPr="004F6EEF">
        <w:t>benötigte</w:t>
      </w:r>
      <w:r w:rsidR="003945C5" w:rsidRPr="004F6EEF">
        <w:t xml:space="preserve"> </w:t>
      </w:r>
      <w:r w:rsidR="00827759" w:rsidRPr="004F6EEF">
        <w:t>Opiat</w:t>
      </w:r>
      <w:r w:rsidR="003945C5" w:rsidRPr="004F6EEF">
        <w:t>dosi</w:t>
      </w:r>
      <w:r w:rsidR="00827759" w:rsidRPr="004F6EEF">
        <w:t>s</w:t>
      </w:r>
      <w:r w:rsidR="003945C5" w:rsidRPr="004F6EEF">
        <w:t xml:space="preserve"> nach de</w:t>
      </w:r>
      <w:r w:rsidR="00827759" w:rsidRPr="004F6EEF">
        <w:t>r Rotation mit</w:t>
      </w:r>
      <w:r w:rsidR="003945C5" w:rsidRPr="004F6EEF">
        <w:t xml:space="preserve"> Ketamin </w:t>
      </w:r>
      <w:r w:rsidR="00EC6C19" w:rsidRPr="004F6EEF">
        <w:t>im Vergleich zur vorangegangenen Dosis red</w:t>
      </w:r>
      <w:r w:rsidR="003945C5" w:rsidRPr="004F6EEF">
        <w:t>uzie</w:t>
      </w:r>
      <w:r w:rsidRPr="004F6EEF">
        <w:t>rt werden</w:t>
      </w:r>
      <w:r w:rsidR="00F731FA" w:rsidRPr="004F6EEF">
        <w:t xml:space="preserve">? </w:t>
      </w:r>
    </w:p>
    <w:p w14:paraId="106A0AD0" w14:textId="60A5FBE3" w:rsidR="00827759" w:rsidRPr="004F6EEF" w:rsidRDefault="00CE52B9" w:rsidP="00B3039C">
      <w:pPr>
        <w:pStyle w:val="Listenabsatz"/>
        <w:numPr>
          <w:ilvl w:val="0"/>
          <w:numId w:val="26"/>
        </w:numPr>
      </w:pPr>
      <w:r w:rsidRPr="004F6EEF">
        <w:t>Ist es möglich die Patienten nach der lange andauernden Analgosedierung zügig zu extubieren und auf Normalstation zu entlassen?</w:t>
      </w:r>
    </w:p>
    <w:p w14:paraId="0737BD5E" w14:textId="44199C8C" w:rsidR="00CE52B9" w:rsidRPr="004F6EEF" w:rsidRDefault="00C26DE1" w:rsidP="00B3039C">
      <w:pPr>
        <w:pStyle w:val="Listenabsatz"/>
        <w:numPr>
          <w:ilvl w:val="0"/>
          <w:numId w:val="26"/>
        </w:numPr>
      </w:pPr>
      <w:r w:rsidRPr="004F6EEF">
        <w:t>Ist die Entlassung der Kinder nach Hause innerhalb von 3 Wochen nach der letz</w:t>
      </w:r>
      <w:r w:rsidR="00900D3F" w:rsidRPr="004F6EEF">
        <w:softHyphen/>
      </w:r>
      <w:r w:rsidRPr="004F6EEF">
        <w:t xml:space="preserve">ten BT und somit die Einhaltung des Zielzeitraums realisierbar? </w:t>
      </w:r>
    </w:p>
    <w:p w14:paraId="0E3FF86E" w14:textId="4E7CB030" w:rsidR="00EC5F7E" w:rsidRPr="004F6EEF" w:rsidRDefault="00C26DE1" w:rsidP="00B3039C">
      <w:pPr>
        <w:pStyle w:val="Listenabsatz"/>
        <w:numPr>
          <w:ilvl w:val="0"/>
          <w:numId w:val="26"/>
        </w:numPr>
      </w:pPr>
      <w:r w:rsidRPr="004F6EEF">
        <w:t>Können die</w:t>
      </w:r>
      <w:r w:rsidR="00ED671B" w:rsidRPr="004F6EEF">
        <w:t xml:space="preserve"> Zielbereiche </w:t>
      </w:r>
      <w:r w:rsidR="00EC5F7E" w:rsidRPr="004F6EEF">
        <w:t>aller drei Überwachungsscores der Analgosedierung</w:t>
      </w:r>
      <w:r w:rsidRPr="004F6EEF">
        <w:t xml:space="preserve"> </w:t>
      </w:r>
      <w:r w:rsidR="00EC5F7E" w:rsidRPr="004F6EEF">
        <w:t>ein</w:t>
      </w:r>
      <w:r w:rsidR="00900D3F" w:rsidRPr="004F6EEF">
        <w:softHyphen/>
      </w:r>
      <w:r w:rsidR="00EC5F7E" w:rsidRPr="004F6EEF">
        <w:t xml:space="preserve">gehalten werden? </w:t>
      </w:r>
    </w:p>
    <w:p w14:paraId="59CE3691" w14:textId="41FEDAFE" w:rsidR="00C6043E" w:rsidRPr="004F6EEF" w:rsidRDefault="00DC776E" w:rsidP="00B3039C">
      <w:pPr>
        <w:pStyle w:val="Listenabsatz"/>
        <w:numPr>
          <w:ilvl w:val="0"/>
          <w:numId w:val="26"/>
        </w:numPr>
      </w:pPr>
      <w:r w:rsidRPr="004F6EEF">
        <w:t>K</w:t>
      </w:r>
      <w:r w:rsidR="00C26DE1" w:rsidRPr="004F6EEF">
        <w:t>önnen die</w:t>
      </w:r>
      <w:r w:rsidRPr="004F6EEF">
        <w:t xml:space="preserve"> </w:t>
      </w:r>
      <w:r w:rsidR="00C26DE1" w:rsidRPr="004F6EEF">
        <w:t xml:space="preserve">Scores der </w:t>
      </w:r>
      <w:r w:rsidRPr="004F6EEF">
        <w:t>Analgosedierun</w:t>
      </w:r>
      <w:r w:rsidR="00C26DE1" w:rsidRPr="004F6EEF">
        <w:t>g</w:t>
      </w:r>
      <w:r w:rsidRPr="004F6EEF">
        <w:t xml:space="preserve"> </w:t>
      </w:r>
      <w:r w:rsidR="00ED671B" w:rsidRPr="004F6EEF">
        <w:t xml:space="preserve">während der gesamten </w:t>
      </w:r>
      <w:r w:rsidR="00C26DE1" w:rsidRPr="004F6EEF">
        <w:t xml:space="preserve">Zeitspanne in den </w:t>
      </w:r>
      <w:r w:rsidR="001D1569" w:rsidRPr="004F6EEF">
        <w:t xml:space="preserve">jeweiligen </w:t>
      </w:r>
      <w:r w:rsidR="00C26DE1" w:rsidRPr="004F6EEF">
        <w:t>Zielbereichen gehalten werden</w:t>
      </w:r>
      <w:r w:rsidRPr="004F6EEF">
        <w:t>?</w:t>
      </w:r>
    </w:p>
    <w:p w14:paraId="27F5BAEA" w14:textId="63BDDC8A" w:rsidR="003A0006" w:rsidRPr="004F6EEF" w:rsidRDefault="003A0006" w:rsidP="00B3039C">
      <w:pPr>
        <w:pStyle w:val="Listenabsatz"/>
        <w:numPr>
          <w:ilvl w:val="0"/>
          <w:numId w:val="26"/>
        </w:numPr>
      </w:pPr>
      <w:r w:rsidRPr="004F6EEF">
        <w:t>Wie häufig t</w:t>
      </w:r>
      <w:r w:rsidR="001D1569" w:rsidRPr="004F6EEF">
        <w:t>reten</w:t>
      </w:r>
      <w:r w:rsidRPr="004F6EEF">
        <w:t xml:space="preserve"> während des Ausschleichens der verabreichten Medikamente Entzug und/oder Delir auf?</w:t>
      </w:r>
    </w:p>
    <w:p w14:paraId="7C65A7BB" w14:textId="141AD128" w:rsidR="001D1569" w:rsidRPr="004F6EEF" w:rsidRDefault="003A0006" w:rsidP="00B3039C">
      <w:pPr>
        <w:pStyle w:val="Listenabsatz"/>
        <w:numPr>
          <w:ilvl w:val="0"/>
          <w:numId w:val="26"/>
        </w:numPr>
      </w:pPr>
      <w:r w:rsidRPr="004F6EEF">
        <w:t xml:space="preserve">Welche weiteren Komplikationen </w:t>
      </w:r>
      <w:r w:rsidR="001D1569" w:rsidRPr="004F6EEF">
        <w:t>werden beobachtet</w:t>
      </w:r>
      <w:r w:rsidRPr="004F6EEF">
        <w:t>?</w:t>
      </w:r>
      <w:r w:rsidR="00097207" w:rsidRPr="004F6EEF">
        <w:t xml:space="preserve"> Führt eine auftretende Komplikation zum</w:t>
      </w:r>
      <w:r w:rsidR="001D1569" w:rsidRPr="004F6EEF">
        <w:t xml:space="preserve"> Therapieabbruch</w:t>
      </w:r>
      <w:r w:rsidRPr="004F6EEF">
        <w:t xml:space="preserve">? </w:t>
      </w:r>
    </w:p>
    <w:p w14:paraId="0C4CDE8C" w14:textId="29AEBA6B" w:rsidR="001D1569" w:rsidRPr="004F6EEF" w:rsidRDefault="001D1569" w:rsidP="007110E2">
      <w:pPr>
        <w:pStyle w:val="Listenabsatz"/>
        <w:numPr>
          <w:ilvl w:val="0"/>
          <w:numId w:val="26"/>
        </w:numPr>
      </w:pPr>
      <w:r w:rsidRPr="004F6EEF">
        <w:t>Kann</w:t>
      </w:r>
      <w:r w:rsidR="003A0006" w:rsidRPr="004F6EEF">
        <w:t xml:space="preserve"> eine Dislokation der </w:t>
      </w:r>
      <w:r w:rsidRPr="004F6EEF">
        <w:t>BT-</w:t>
      </w:r>
      <w:r w:rsidR="003A0006" w:rsidRPr="004F6EEF">
        <w:t>Sonden verhindert werden?</w:t>
      </w:r>
      <w:bookmarkStart w:id="37" w:name="_Toc35782418"/>
      <w:bookmarkEnd w:id="8"/>
    </w:p>
    <w:p w14:paraId="51C7BEAD" w14:textId="13A06B9B" w:rsidR="00C207C9" w:rsidRDefault="00FC4702" w:rsidP="00B3039C">
      <w:pPr>
        <w:pStyle w:val="berschrift1"/>
      </w:pPr>
      <w:bookmarkStart w:id="38" w:name="_Toc84414046"/>
      <w:r w:rsidRPr="009A2412">
        <w:lastRenderedPageBreak/>
        <w:t>Material und Methoden</w:t>
      </w:r>
      <w:bookmarkEnd w:id="37"/>
      <w:bookmarkEnd w:id="38"/>
    </w:p>
    <w:p w14:paraId="09CF5BCA" w14:textId="77777777" w:rsidR="00C31495" w:rsidRPr="00C31495" w:rsidRDefault="00C31495" w:rsidP="00B3039C"/>
    <w:p w14:paraId="0B979DCF" w14:textId="5ABFE19D" w:rsidR="00FC4702" w:rsidRPr="009A2412" w:rsidRDefault="00FC4702" w:rsidP="00B3039C">
      <w:pPr>
        <w:pStyle w:val="berschrift2"/>
      </w:pPr>
      <w:r w:rsidRPr="009A2412">
        <w:t xml:space="preserve"> </w:t>
      </w:r>
      <w:bookmarkStart w:id="39" w:name="_Toc35782419"/>
      <w:bookmarkStart w:id="40" w:name="_Toc84414047"/>
      <w:r w:rsidRPr="009A2412">
        <w:t>Studiendesign</w:t>
      </w:r>
      <w:bookmarkEnd w:id="39"/>
      <w:bookmarkEnd w:id="40"/>
    </w:p>
    <w:p w14:paraId="4DDE8DE3" w14:textId="2C3C78A0" w:rsidR="00734759" w:rsidRPr="005D2EFE" w:rsidRDefault="00FC4702" w:rsidP="00B3039C">
      <w:r w:rsidRPr="005D2EFE">
        <w:t xml:space="preserve">Es handelt sich um eine </w:t>
      </w:r>
      <w:r w:rsidR="00071206" w:rsidRPr="005D2EFE">
        <w:t xml:space="preserve">monozentrische, </w:t>
      </w:r>
      <w:r w:rsidRPr="005D2EFE">
        <w:t>retrospektive</w:t>
      </w:r>
      <w:r w:rsidR="00E75A12" w:rsidRPr="005D2EFE">
        <w:t xml:space="preserve"> </w:t>
      </w:r>
      <w:r w:rsidRPr="005D2EFE">
        <w:t>Studie</w:t>
      </w:r>
      <w:r w:rsidR="005E2A01" w:rsidRPr="005D2EFE">
        <w:t xml:space="preserve">. </w:t>
      </w:r>
    </w:p>
    <w:p w14:paraId="554AF31C" w14:textId="77777777" w:rsidR="00223F1E" w:rsidRPr="005D2EFE" w:rsidRDefault="00223F1E" w:rsidP="00B3039C"/>
    <w:p w14:paraId="534F4BD4" w14:textId="2810790A" w:rsidR="00480C59" w:rsidRPr="005D2EFE" w:rsidRDefault="00480C59" w:rsidP="00B3039C">
      <w:pPr>
        <w:pStyle w:val="berschrift2"/>
      </w:pPr>
      <w:r w:rsidRPr="005D2EFE">
        <w:t xml:space="preserve"> </w:t>
      </w:r>
      <w:bookmarkStart w:id="41" w:name="_Toc35782420"/>
      <w:bookmarkStart w:id="42" w:name="_Toc84414048"/>
      <w:r w:rsidRPr="005D2EFE">
        <w:t>Patientenkollektiv</w:t>
      </w:r>
      <w:bookmarkEnd w:id="41"/>
      <w:bookmarkEnd w:id="42"/>
    </w:p>
    <w:p w14:paraId="26390CF5" w14:textId="12F4D234" w:rsidR="00480C59" w:rsidRPr="005D2EFE" w:rsidRDefault="00480C59" w:rsidP="00B3039C">
      <w:r w:rsidRPr="006A4200">
        <w:t xml:space="preserve">Insgesamt </w:t>
      </w:r>
      <w:r w:rsidR="005F51F7" w:rsidRPr="006A4200">
        <w:t>wurden</w:t>
      </w:r>
      <w:r w:rsidRPr="006A4200">
        <w:t xml:space="preserve"> 2</w:t>
      </w:r>
      <w:r w:rsidR="008427DB" w:rsidRPr="006A4200">
        <w:t>2</w:t>
      </w:r>
      <w:r w:rsidRPr="006A4200">
        <w:t xml:space="preserve"> Kinder, die innerhalb des Studienzeitraums</w:t>
      </w:r>
      <w:r w:rsidR="003B6C20" w:rsidRPr="006A4200">
        <w:t xml:space="preserve"> zwischen Januar 201</w:t>
      </w:r>
      <w:r w:rsidR="00AB1967" w:rsidRPr="006A4200">
        <w:t>4</w:t>
      </w:r>
      <w:r w:rsidR="003B6C20" w:rsidRPr="005D2EFE">
        <w:t xml:space="preserve"> </w:t>
      </w:r>
      <w:r w:rsidR="00D16DC2" w:rsidRPr="005D2EFE">
        <w:t xml:space="preserve">und </w:t>
      </w:r>
      <w:r w:rsidR="003B6C20" w:rsidRPr="005D2EFE">
        <w:t>Juli 2019</w:t>
      </w:r>
      <w:r w:rsidRPr="005D2EFE">
        <w:t xml:space="preserve"> am Universitätsklinikum Tübingen </w:t>
      </w:r>
      <w:r w:rsidR="003B6C20" w:rsidRPr="005D2EFE">
        <w:t>behandelt wurden,</w:t>
      </w:r>
      <w:r w:rsidRPr="005D2EFE">
        <w:t xml:space="preserve"> in die</w:t>
      </w:r>
      <w:r w:rsidR="003B6C20" w:rsidRPr="005D2EFE">
        <w:t>se Studie auf</w:t>
      </w:r>
      <w:r w:rsidR="007552C2" w:rsidRPr="005D2EFE">
        <w:softHyphen/>
      </w:r>
      <w:r w:rsidR="003B6C20" w:rsidRPr="005D2EFE">
        <w:t>genommen</w:t>
      </w:r>
      <w:r w:rsidRPr="005D2EFE">
        <w:t xml:space="preserve">. </w:t>
      </w:r>
    </w:p>
    <w:p w14:paraId="34AE5E6F" w14:textId="7D482776" w:rsidR="00480C59" w:rsidRPr="009A2412" w:rsidRDefault="00480C59" w:rsidP="00B3039C">
      <w:r w:rsidRPr="005D2EFE">
        <w:t xml:space="preserve">Als Einschlusskriterien </w:t>
      </w:r>
      <w:r w:rsidR="00713244" w:rsidRPr="005D2EFE">
        <w:t xml:space="preserve">galten: </w:t>
      </w:r>
      <w:r w:rsidRPr="005D2EFE">
        <w:t xml:space="preserve">an </w:t>
      </w:r>
      <w:r w:rsidR="0042387D" w:rsidRPr="005D2EFE">
        <w:t>B</w:t>
      </w:r>
      <w:r w:rsidR="00551F37" w:rsidRPr="005D2EFE">
        <w:t>P</w:t>
      </w:r>
      <w:r w:rsidR="0042387D" w:rsidRPr="005D2EFE">
        <w:t xml:space="preserve"> RMS</w:t>
      </w:r>
      <w:r w:rsidR="003B6C20" w:rsidRPr="005D2EFE">
        <w:t xml:space="preserve">, perinealem/perianalem RMS </w:t>
      </w:r>
      <w:r w:rsidR="006978F8" w:rsidRPr="005D2EFE">
        <w:t xml:space="preserve">(PRMS) </w:t>
      </w:r>
      <w:r w:rsidR="003B6C20" w:rsidRPr="005D2EFE">
        <w:t>oder vaginalem RMS erkrankte Kinder</w:t>
      </w:r>
      <w:r w:rsidR="00713244" w:rsidRPr="005D2EFE">
        <w:t xml:space="preserve"> im Alter von 0-16 Jahren</w:t>
      </w:r>
      <w:r w:rsidR="00A6249A" w:rsidRPr="005D2EFE">
        <w:t>,</w:t>
      </w:r>
      <w:r w:rsidR="00713244" w:rsidRPr="005D2EFE">
        <w:t xml:space="preserve"> </w:t>
      </w:r>
      <w:r w:rsidR="0042387D" w:rsidRPr="005D2EFE">
        <w:t>di</w:t>
      </w:r>
      <w:r w:rsidR="00761769" w:rsidRPr="005D2EFE">
        <w:t>e</w:t>
      </w:r>
      <w:r w:rsidR="0042387D" w:rsidRPr="005D2EFE">
        <w:t xml:space="preserve"> </w:t>
      </w:r>
      <w:r w:rsidR="003D5520" w:rsidRPr="005D2EFE">
        <w:t xml:space="preserve">eine Behandlung mit BT erhalten </w:t>
      </w:r>
      <w:r w:rsidR="005F51F7" w:rsidRPr="005D2EFE">
        <w:t>hatten</w:t>
      </w:r>
      <w:r w:rsidR="00776C50" w:rsidRPr="005D2EFE">
        <w:t xml:space="preserve"> und während der BT-Peri</w:t>
      </w:r>
      <w:r w:rsidR="00776C50" w:rsidRPr="005D2EFE">
        <w:softHyphen/>
        <w:t>ode gemäß eines Analgosedierungsprotokolls auf der Pä</w:t>
      </w:r>
      <w:r w:rsidR="00900D3F" w:rsidRPr="005D2EFE">
        <w:softHyphen/>
      </w:r>
      <w:r w:rsidR="00776C50" w:rsidRPr="005D2EFE">
        <w:t>diatrischen Intensivstation der Universitätsklinik für Kinder- und Jugendmedizin Tübin</w:t>
      </w:r>
      <w:r w:rsidR="00900D3F" w:rsidRPr="005D2EFE">
        <w:softHyphen/>
      </w:r>
      <w:r w:rsidR="00776C50" w:rsidRPr="005D2EFE">
        <w:t>gen behandelt worden waren.</w:t>
      </w:r>
    </w:p>
    <w:p w14:paraId="6586F6AB" w14:textId="77777777" w:rsidR="00776C50" w:rsidRDefault="002A4612" w:rsidP="00B3039C">
      <w:r w:rsidRPr="009A2412">
        <w:t xml:space="preserve">Die Ausschlusskriterien waren: </w:t>
      </w:r>
      <w:r w:rsidR="00A6249A" w:rsidRPr="009A2412">
        <w:t>Die Benötigung von e</w:t>
      </w:r>
      <w:r w:rsidRPr="009A2412">
        <w:t>xtrakorporale</w:t>
      </w:r>
      <w:r w:rsidR="00A6249A" w:rsidRPr="009A2412">
        <w:t>r</w:t>
      </w:r>
      <w:r w:rsidRPr="009A2412">
        <w:t xml:space="preserve"> </w:t>
      </w:r>
      <w:proofErr w:type="spellStart"/>
      <w:r w:rsidRPr="009A2412">
        <w:t>Membranoxygenie</w:t>
      </w:r>
      <w:r w:rsidR="007552C2">
        <w:softHyphen/>
      </w:r>
      <w:r w:rsidRPr="009A2412">
        <w:t>rung</w:t>
      </w:r>
      <w:proofErr w:type="spellEnd"/>
      <w:r w:rsidRPr="009A2412">
        <w:t xml:space="preserve"> (ECMO), eine Allergie gegen Fentanyl</w:t>
      </w:r>
      <w:r w:rsidR="00071206">
        <w:t xml:space="preserve"> und</w:t>
      </w:r>
      <w:r w:rsidR="00676F94" w:rsidRPr="009A2412">
        <w:t xml:space="preserve"> schwere Leberfunktionsstörungen.</w:t>
      </w:r>
      <w:r w:rsidR="00FA0D84" w:rsidRPr="009A2412">
        <w:t xml:space="preserve"> </w:t>
      </w:r>
    </w:p>
    <w:p w14:paraId="5D697D8A" w14:textId="77777777" w:rsidR="006F3ADA" w:rsidRPr="009A2412" w:rsidRDefault="006F3ADA" w:rsidP="00B3039C"/>
    <w:p w14:paraId="73B46B1D" w14:textId="7131DEC7" w:rsidR="00326727" w:rsidRPr="009A2412" w:rsidRDefault="00676F94" w:rsidP="00B3039C">
      <w:pPr>
        <w:pStyle w:val="berschrift2"/>
      </w:pPr>
      <w:bookmarkStart w:id="43" w:name="_Toc35782421"/>
      <w:bookmarkStart w:id="44" w:name="_Toc84414049"/>
      <w:r w:rsidRPr="009A2412">
        <w:t>Datenerhebung</w:t>
      </w:r>
      <w:bookmarkEnd w:id="43"/>
      <w:bookmarkEnd w:id="44"/>
    </w:p>
    <w:p w14:paraId="4A72E2E8" w14:textId="4E0B7FE4" w:rsidR="00761769" w:rsidRDefault="00297B41" w:rsidP="00B3039C">
      <w:r w:rsidRPr="009A2412">
        <w:t>Die klinischen Daten der Patienten wie z.B. Alter, Geschlecht, Gewicht, OP, Länge des PICU-Aufenthaltes, Dauer der mechanischen Beatmung und Medikamentendosierungen wurden de</w:t>
      </w:r>
      <w:r w:rsidR="001924E7" w:rsidRPr="009A2412">
        <w:t>n</w:t>
      </w:r>
      <w:r w:rsidRPr="009A2412">
        <w:t xml:space="preserve"> </w:t>
      </w:r>
      <w:r w:rsidR="001924E7" w:rsidRPr="009A2412">
        <w:t xml:space="preserve">Patientendatenmanagementsystemen (PDMS) </w:t>
      </w:r>
      <w:r w:rsidRPr="009A2412">
        <w:t>entnommen (IntelliSpace Cri</w:t>
      </w:r>
      <w:r w:rsidR="007552C2">
        <w:softHyphen/>
      </w:r>
      <w:r w:rsidRPr="009A2412">
        <w:t xml:space="preserve">tical Care and </w:t>
      </w:r>
      <w:proofErr w:type="spellStart"/>
      <w:r w:rsidRPr="009A2412">
        <w:t>Anesthesia</w:t>
      </w:r>
      <w:proofErr w:type="spellEnd"/>
      <w:r w:rsidRPr="009A2412">
        <w:t xml:space="preserve">, </w:t>
      </w:r>
      <w:proofErr w:type="spellStart"/>
      <w:r w:rsidRPr="009A2412">
        <w:t>Koninklijke</w:t>
      </w:r>
      <w:proofErr w:type="spellEnd"/>
      <w:r w:rsidRPr="009A2412">
        <w:t xml:space="preserve"> Philips N.V., </w:t>
      </w:r>
      <w:proofErr w:type="spellStart"/>
      <w:r w:rsidRPr="009A2412">
        <w:t>the</w:t>
      </w:r>
      <w:proofErr w:type="spellEnd"/>
      <w:r w:rsidRPr="009A2412">
        <w:t xml:space="preserve"> </w:t>
      </w:r>
      <w:proofErr w:type="spellStart"/>
      <w:r w:rsidRPr="009A2412">
        <w:t>Netherlands</w:t>
      </w:r>
      <w:proofErr w:type="spellEnd"/>
      <w:r w:rsidRPr="009A2412">
        <w:t xml:space="preserve"> und </w:t>
      </w:r>
      <w:proofErr w:type="spellStart"/>
      <w:r w:rsidRPr="009A2412">
        <w:t>CareVue</w:t>
      </w:r>
      <w:proofErr w:type="spellEnd"/>
      <w:r w:rsidRPr="009A2412">
        <w:t xml:space="preserve">, </w:t>
      </w:r>
      <w:proofErr w:type="spellStart"/>
      <w:r w:rsidRPr="009A2412">
        <w:t>Medsphere</w:t>
      </w:r>
      <w:proofErr w:type="spellEnd"/>
      <w:r w:rsidRPr="009A2412">
        <w:t xml:space="preserve"> Systems Corporation, </w:t>
      </w:r>
      <w:proofErr w:type="spellStart"/>
      <w:r w:rsidRPr="009A2412">
        <w:t>Carlsbad</w:t>
      </w:r>
      <w:proofErr w:type="spellEnd"/>
      <w:r w:rsidRPr="009A2412">
        <w:t>, CA)</w:t>
      </w:r>
      <w:r w:rsidR="001924E7" w:rsidRPr="009A2412">
        <w:t>. Auch die erhobenen Daten der Scoring-Systeme COMFORT-B</w:t>
      </w:r>
      <w:r w:rsidR="00B3039C" w:rsidRPr="00B3039C">
        <w:t xml:space="preserve"> </w:t>
      </w:r>
      <w:r w:rsidR="00B3039C">
        <w:t>(</w:t>
      </w:r>
      <w:r w:rsidR="00B3039C" w:rsidRPr="009A2412">
        <w:t>COMFORT-behavior</w:t>
      </w:r>
      <w:r w:rsidR="00B3039C">
        <w:t>)</w:t>
      </w:r>
      <w:r w:rsidR="001924E7" w:rsidRPr="009A2412">
        <w:t>, NISS</w:t>
      </w:r>
      <w:r w:rsidR="00B3039C" w:rsidRPr="00B3039C">
        <w:t xml:space="preserve"> </w:t>
      </w:r>
      <w:r w:rsidR="00B3039C">
        <w:t>(</w:t>
      </w:r>
      <w:r w:rsidR="00B3039C" w:rsidRPr="009A2412">
        <w:t xml:space="preserve">Nurse </w:t>
      </w:r>
      <w:r w:rsidR="00B3039C">
        <w:t>i</w:t>
      </w:r>
      <w:r w:rsidR="00B3039C" w:rsidRPr="009A2412">
        <w:t xml:space="preserve">nterpretation </w:t>
      </w:r>
      <w:r w:rsidR="00B3039C" w:rsidRPr="00A1111C">
        <w:t xml:space="preserve">of sedation </w:t>
      </w:r>
      <w:r w:rsidR="00B3039C">
        <w:t>score)</w:t>
      </w:r>
      <w:r w:rsidR="001924E7" w:rsidRPr="009A2412">
        <w:t xml:space="preserve">, SOS-PD </w:t>
      </w:r>
      <w:r w:rsidR="00B3039C">
        <w:t>(</w:t>
      </w:r>
      <w:r w:rsidR="00B3039C" w:rsidRPr="009A2412">
        <w:t>Sophia Observation withdrawal Symptoms and Paediatric Delirium Scale</w:t>
      </w:r>
      <w:r w:rsidR="00B3039C">
        <w:t xml:space="preserve">) </w:t>
      </w:r>
      <w:r w:rsidR="001924E7" w:rsidRPr="009A2412">
        <w:t xml:space="preserve">und BIS </w:t>
      </w:r>
      <w:r w:rsidR="00B3039C">
        <w:t>(</w:t>
      </w:r>
      <w:r w:rsidR="00B3039C" w:rsidRPr="009A2412">
        <w:t>Bispektrale</w:t>
      </w:r>
      <w:r w:rsidR="00B3039C">
        <w:t>r</w:t>
      </w:r>
      <w:r w:rsidR="00B3039C" w:rsidRPr="009A2412">
        <w:t xml:space="preserve"> Index Monitor</w:t>
      </w:r>
      <w:r w:rsidR="00B3039C">
        <w:t xml:space="preserve">) </w:t>
      </w:r>
      <w:r w:rsidR="001924E7" w:rsidRPr="009A2412">
        <w:t>wurden mit Hilfe der elektronischen PDMS ermittelt</w:t>
      </w:r>
      <w:r w:rsidR="00667A3E">
        <w:t xml:space="preserve"> </w:t>
      </w:r>
      <w:r w:rsidR="00667A3E">
        <w:fldChar w:fldCharType="begin">
          <w:fldData xml:space="preserve">PEVuZE5vdGU+PENpdGU+PEF1dGhvcj5NaWNoZWw8L0F1dGhvcj48WWVhcj4yMDIwPC9ZZWFyPjxS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==
</w:fldData>
        </w:fldChar>
      </w:r>
      <w:r w:rsidR="00667A3E">
        <w:instrText xml:space="preserve"> ADDIN EN.CITE </w:instrText>
      </w:r>
      <w:r w:rsidR="00667A3E">
        <w:fldChar w:fldCharType="begin">
          <w:fldData xml:space="preserve">PEVuZE5vdGU+PENpdGU+PEF1dGhvcj5NaWNoZWw8L0F1dGhvcj48WWVhcj4yMDIwPC9ZZWFyPjxS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==
</w:fldData>
        </w:fldChar>
      </w:r>
      <w:r w:rsidR="00667A3E">
        <w:instrText xml:space="preserve"> ADDIN EN.CITE.DATA </w:instrText>
      </w:r>
      <w:r w:rsidR="00667A3E">
        <w:fldChar w:fldCharType="end"/>
      </w:r>
      <w:r w:rsidR="00667A3E">
        <w:fldChar w:fldCharType="separate"/>
      </w:r>
      <w:r w:rsidR="00667A3E">
        <w:rPr>
          <w:noProof/>
        </w:rPr>
        <w:t>(</w:t>
      </w:r>
      <w:hyperlink w:anchor="_ENREF_93" w:tooltip="Michel, 2020 #350" w:history="1">
        <w:r w:rsidR="00764178" w:rsidRPr="00764178">
          <w:rPr>
            <w:rStyle w:val="Hyperlink"/>
          </w:rPr>
          <w:t>Michel et al., 2020b</w:t>
        </w:r>
      </w:hyperlink>
      <w:r w:rsidR="00667A3E">
        <w:rPr>
          <w:noProof/>
        </w:rPr>
        <w:t>)</w:t>
      </w:r>
      <w:r w:rsidR="00667A3E">
        <w:fldChar w:fldCharType="end"/>
      </w:r>
      <w:r w:rsidR="001924E7" w:rsidRPr="009A2412">
        <w:t>.</w:t>
      </w:r>
    </w:p>
    <w:p w14:paraId="4C2210CF" w14:textId="77777777" w:rsidR="001D1569" w:rsidRPr="009A2412" w:rsidRDefault="001D1569" w:rsidP="00B3039C">
      <w:pPr>
        <w:rPr>
          <w:lang w:eastAsia="en-US"/>
        </w:rPr>
      </w:pPr>
    </w:p>
    <w:p w14:paraId="5FD3AB57" w14:textId="213C7DD1" w:rsidR="00644904" w:rsidRPr="009A2412" w:rsidRDefault="00644904" w:rsidP="00B3039C">
      <w:pPr>
        <w:pStyle w:val="berschrift2"/>
      </w:pPr>
      <w:bookmarkStart w:id="45" w:name="_Toc35782427"/>
      <w:bookmarkStart w:id="46" w:name="_Toc84414050"/>
      <w:r w:rsidRPr="009A2412">
        <w:t>Statistische Auswertung</w:t>
      </w:r>
      <w:bookmarkEnd w:id="45"/>
      <w:bookmarkEnd w:id="46"/>
    </w:p>
    <w:p w14:paraId="590B234E" w14:textId="664B887D" w:rsidR="001C6464" w:rsidRDefault="00644904" w:rsidP="00B3039C">
      <w:r w:rsidRPr="009A2412">
        <w:t xml:space="preserve">Die statistische Auswertung und Erstellung von Tabellen wurde mit Hilfe von </w:t>
      </w:r>
      <w:proofErr w:type="spellStart"/>
      <w:r w:rsidRPr="009A2412">
        <w:t>SigmaPlot</w:t>
      </w:r>
      <w:proofErr w:type="spellEnd"/>
      <w:r w:rsidRPr="009A2412">
        <w:t xml:space="preserve"> (Version 12.</w:t>
      </w:r>
      <w:r w:rsidRPr="00A33FAD">
        <w:t xml:space="preserve">5 </w:t>
      </w:r>
      <w:proofErr w:type="spellStart"/>
      <w:r w:rsidRPr="00A33FAD">
        <w:t>for</w:t>
      </w:r>
      <w:proofErr w:type="spellEnd"/>
      <w:r w:rsidRPr="00A33FAD">
        <w:t xml:space="preserve"> Windows</w:t>
      </w:r>
      <w:r w:rsidRPr="009A2412">
        <w:t xml:space="preserve">, </w:t>
      </w:r>
      <w:proofErr w:type="spellStart"/>
      <w:r w:rsidRPr="009A2412">
        <w:t>Systat</w:t>
      </w:r>
      <w:proofErr w:type="spellEnd"/>
      <w:r w:rsidRPr="009A2412">
        <w:t xml:space="preserve"> Software, Inc., San Jose, CA, USA) ausgeführt. Die Daten werden als Mittelwert</w:t>
      </w:r>
      <w:r w:rsidR="005C6D72">
        <w:t xml:space="preserve"> </w:t>
      </w:r>
      <w:r w:rsidRPr="009A2412">
        <w:t xml:space="preserve">± Standardabweichung aufgeführt. Zur statistischen Analyse </w:t>
      </w:r>
      <w:r w:rsidRPr="009A2412">
        <w:lastRenderedPageBreak/>
        <w:t>wurde der Student</w:t>
      </w:r>
      <w:r w:rsidR="003D177C">
        <w:t>-</w:t>
      </w:r>
      <w:r w:rsidRPr="009A2412">
        <w:t>t-</w:t>
      </w:r>
      <w:r w:rsidR="003D177C">
        <w:t>T</w:t>
      </w:r>
      <w:r w:rsidRPr="009A2412">
        <w:t>est erhoben. Eine Überschreitungswahrscheinlichkeit von p &lt;0.05 wurde als statistisch signifikant definiert</w:t>
      </w:r>
      <w:r w:rsidR="00667A3E">
        <w:t xml:space="preserve"> </w:t>
      </w:r>
      <w:r w:rsidR="00667A3E">
        <w:fldChar w:fldCharType="begin">
          <w:fldData xml:space="preserve">PEVuZE5vdGU+PENpdGU+PEF1dGhvcj5NaWNoZWw8L0F1dGhvcj48WWVhcj4yMDIwPC9ZZWFyPjxS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==
</w:fldData>
        </w:fldChar>
      </w:r>
      <w:r w:rsidR="00667A3E">
        <w:instrText xml:space="preserve"> ADDIN EN.CITE </w:instrText>
      </w:r>
      <w:r w:rsidR="00667A3E">
        <w:fldChar w:fldCharType="begin">
          <w:fldData xml:space="preserve">PEVuZE5vdGU+PENpdGU+PEF1dGhvcj5NaWNoZWw8L0F1dGhvcj48WWVhcj4yMDIwPC9ZZWFyPjxS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==
</w:fldData>
        </w:fldChar>
      </w:r>
      <w:r w:rsidR="00667A3E">
        <w:instrText xml:space="preserve"> ADDIN EN.CITE.DATA </w:instrText>
      </w:r>
      <w:r w:rsidR="00667A3E">
        <w:fldChar w:fldCharType="end"/>
      </w:r>
      <w:r w:rsidR="00667A3E">
        <w:fldChar w:fldCharType="separate"/>
      </w:r>
      <w:r w:rsidR="00667A3E">
        <w:rPr>
          <w:noProof/>
        </w:rPr>
        <w:t>(</w:t>
      </w:r>
      <w:hyperlink w:anchor="_ENREF_93" w:tooltip="Michel, 2020 #350" w:history="1">
        <w:r w:rsidR="00764178" w:rsidRPr="00764178">
          <w:rPr>
            <w:rStyle w:val="Hyperlink"/>
          </w:rPr>
          <w:t>Michel et al., 2020b</w:t>
        </w:r>
      </w:hyperlink>
      <w:r w:rsidR="00667A3E">
        <w:rPr>
          <w:noProof/>
        </w:rPr>
        <w:t>)</w:t>
      </w:r>
      <w:r w:rsidR="00667A3E">
        <w:fldChar w:fldCharType="end"/>
      </w:r>
      <w:r w:rsidRPr="009A2412">
        <w:t>.</w:t>
      </w:r>
    </w:p>
    <w:p w14:paraId="4E497F8A" w14:textId="77777777" w:rsidR="001C6464" w:rsidRPr="009A2412" w:rsidRDefault="001C6464" w:rsidP="00B3039C"/>
    <w:p w14:paraId="13AD9CF3" w14:textId="28B388C7" w:rsidR="00506B57" w:rsidRPr="009A2412" w:rsidRDefault="000439E3" w:rsidP="00B3039C">
      <w:pPr>
        <w:pStyle w:val="berschrift2"/>
        <w:rPr>
          <w:lang w:val="en-US"/>
        </w:rPr>
      </w:pPr>
      <w:bookmarkStart w:id="47" w:name="_Toc84414051"/>
      <w:proofErr w:type="spellStart"/>
      <w:r w:rsidRPr="009A2412">
        <w:rPr>
          <w:lang w:val="en-US"/>
        </w:rPr>
        <w:t>Ablauf</w:t>
      </w:r>
      <w:proofErr w:type="spellEnd"/>
      <w:r w:rsidRPr="009A2412">
        <w:rPr>
          <w:lang w:val="en-US"/>
        </w:rPr>
        <w:t xml:space="preserve"> </w:t>
      </w:r>
      <w:r w:rsidR="002B251F" w:rsidRPr="009A2412">
        <w:rPr>
          <w:lang w:val="en-US"/>
        </w:rPr>
        <w:t xml:space="preserve">der </w:t>
      </w:r>
      <w:proofErr w:type="spellStart"/>
      <w:r w:rsidR="002B251F" w:rsidRPr="009A2412">
        <w:rPr>
          <w:lang w:val="en-US"/>
        </w:rPr>
        <w:t>Behandlung</w:t>
      </w:r>
      <w:bookmarkEnd w:id="47"/>
      <w:proofErr w:type="spellEnd"/>
    </w:p>
    <w:p w14:paraId="2DEDED3E" w14:textId="4371E3A3" w:rsidR="00072B8C" w:rsidRDefault="00732645" w:rsidP="00A12360">
      <w:r w:rsidRPr="00B3039C">
        <w:t xml:space="preserve">Die Kinder wurden </w:t>
      </w:r>
      <w:r w:rsidR="00DD207E" w:rsidRPr="00B3039C">
        <w:t xml:space="preserve">laut </w:t>
      </w:r>
      <w:r w:rsidRPr="00B3039C">
        <w:t>den</w:t>
      </w:r>
      <w:r w:rsidR="002B251F" w:rsidRPr="00B3039C">
        <w:t xml:space="preserve"> </w:t>
      </w:r>
      <w:r w:rsidRPr="00B3039C">
        <w:t xml:space="preserve">Empfehlungen </w:t>
      </w:r>
      <w:r w:rsidR="00A140AC" w:rsidRPr="00B3039C">
        <w:t xml:space="preserve">der jeweiligen Studiengruppe oder </w:t>
      </w:r>
      <w:r w:rsidR="00B3039C">
        <w:t xml:space="preserve">der </w:t>
      </w:r>
      <w:r w:rsidR="00A140AC" w:rsidRPr="00B3039C">
        <w:t>CWS-Guidance</w:t>
      </w:r>
      <w:r w:rsidR="00B3039C" w:rsidRPr="00B3039C">
        <w:t xml:space="preserve"> (</w:t>
      </w:r>
      <w:r w:rsidR="00B3039C">
        <w:t xml:space="preserve">Leitlinie der </w:t>
      </w:r>
      <w:r w:rsidR="00B3039C" w:rsidRPr="00B3039C">
        <w:t>Cooperative</w:t>
      </w:r>
      <w:r w:rsidR="00B3039C">
        <w:t>n</w:t>
      </w:r>
      <w:r w:rsidR="00B3039C" w:rsidRPr="00B3039C">
        <w:t xml:space="preserve"> Weichteilsarkom Studiengruppe) </w:t>
      </w:r>
      <w:r w:rsidR="00DD207E" w:rsidRPr="00B3039C">
        <w:t>mit</w:t>
      </w:r>
      <w:r w:rsidR="00A140AC" w:rsidRPr="00B3039C">
        <w:t xml:space="preserve"> einer</w:t>
      </w:r>
      <w:r w:rsidR="00DD207E" w:rsidRPr="00B3039C">
        <w:t xml:space="preserve"> neoad</w:t>
      </w:r>
      <w:r w:rsidR="007552C2">
        <w:softHyphen/>
      </w:r>
      <w:r w:rsidR="00DD207E" w:rsidRPr="00B3039C">
        <w:t>juvanten</w:t>
      </w:r>
      <w:r w:rsidRPr="00B3039C">
        <w:t xml:space="preserve"> Chemotherapie,</w:t>
      </w:r>
      <w:r w:rsidR="002B251F" w:rsidRPr="00B3039C">
        <w:t xml:space="preserve"> </w:t>
      </w:r>
      <w:r w:rsidR="00A140AC" w:rsidRPr="00B3039C">
        <w:t>operative</w:t>
      </w:r>
      <w:r w:rsidR="00F87E9C">
        <w:t>n</w:t>
      </w:r>
      <w:r w:rsidR="00A140AC" w:rsidRPr="00B3039C">
        <w:t xml:space="preserve"> </w:t>
      </w:r>
      <w:r w:rsidRPr="00B3039C">
        <w:t xml:space="preserve">Tumorresektion und </w:t>
      </w:r>
      <w:r w:rsidR="002B251F" w:rsidRPr="00B3039C">
        <w:t xml:space="preserve">anschließender </w:t>
      </w:r>
      <w:r w:rsidRPr="00B3039C">
        <w:t>B</w:t>
      </w:r>
      <w:r w:rsidR="00B3039C">
        <w:t>T</w:t>
      </w:r>
      <w:r w:rsidRPr="00B3039C">
        <w:t xml:space="preserve"> behandelt. </w:t>
      </w:r>
    </w:p>
    <w:p w14:paraId="2BEF1BA0" w14:textId="0F266359" w:rsidR="00A12360" w:rsidRPr="00D85BBB" w:rsidRDefault="00ED2512" w:rsidP="00A12360">
      <w:r w:rsidRPr="00D85BBB">
        <w:t xml:space="preserve">Bei der </w:t>
      </w:r>
      <w:r w:rsidR="002B251F" w:rsidRPr="00D85BBB">
        <w:t xml:space="preserve">Tumorresektion </w:t>
      </w:r>
      <w:r w:rsidRPr="00D85BBB">
        <w:t>wurde eine makroskopisch oder mikroskopisch komplette</w:t>
      </w:r>
      <w:r w:rsidR="001B3B36" w:rsidRPr="00D85BBB">
        <w:t xml:space="preserve"> </w:t>
      </w:r>
      <w:r w:rsidRPr="00D85BBB">
        <w:t>Re</w:t>
      </w:r>
      <w:r w:rsidR="007552C2">
        <w:softHyphen/>
      </w:r>
      <w:r w:rsidRPr="00D85BBB">
        <w:t xml:space="preserve">sektion angestrebt, welche jedoch gleichzeitig möglichst </w:t>
      </w:r>
      <w:r w:rsidR="002B251F" w:rsidRPr="00D85BBB">
        <w:t>organerhaltend</w:t>
      </w:r>
      <w:r w:rsidRPr="00D85BBB">
        <w:t xml:space="preserve"> ablaufen sollte</w:t>
      </w:r>
      <w:r w:rsidR="002B251F" w:rsidRPr="00D85BBB">
        <w:t xml:space="preserve">. </w:t>
      </w:r>
      <w:r w:rsidRPr="00D85BBB">
        <w:t xml:space="preserve">Dieses Prinzip führte </w:t>
      </w:r>
      <w:r w:rsidR="001B3B36" w:rsidRPr="00D85BBB">
        <w:t>mehrfach</w:t>
      </w:r>
      <w:r w:rsidRPr="00D85BBB">
        <w:t xml:space="preserve"> zu Resttumorgewebe, vor allem im Bereich der Urethra oder Prostata. Um Zugang zum Operationsgebiet zu bekommen, wurde bei </w:t>
      </w:r>
      <w:r w:rsidR="00A07203">
        <w:t>den</w:t>
      </w:r>
      <w:r w:rsidRPr="00D85BBB">
        <w:t xml:space="preserve"> Kindern mit BP RMS ein großer Pfannenstiel-Schnitt in Kombination mit einer Durchtrennung der Symphyse angewandt.</w:t>
      </w:r>
      <w:r w:rsidR="007F5F5E" w:rsidRPr="00D85BBB">
        <w:t xml:space="preserve"> </w:t>
      </w:r>
      <w:r w:rsidR="00A07203">
        <w:t>Es erfolgte die Blaseneröffnung und Begutachtung der</w:t>
      </w:r>
      <w:r w:rsidR="007F5F5E" w:rsidRPr="00D85BBB">
        <w:t xml:space="preserve"> Ure</w:t>
      </w:r>
      <w:r w:rsidR="007552C2">
        <w:softHyphen/>
      </w:r>
      <w:r w:rsidR="007F5F5E" w:rsidRPr="00D85BBB">
        <w:t>ter</w:t>
      </w:r>
      <w:r w:rsidR="009443AE">
        <w:t>-</w:t>
      </w:r>
      <w:proofErr w:type="spellStart"/>
      <w:r w:rsidR="008C6BD7" w:rsidRPr="00D85BBB">
        <w:t>ostien</w:t>
      </w:r>
      <w:proofErr w:type="spellEnd"/>
      <w:r w:rsidR="007F5F5E" w:rsidRPr="00D85BBB">
        <w:t xml:space="preserve"> hinsichtlich eines Tumorbefalls. Im Falle eines Tumorbefalls wurden die be</w:t>
      </w:r>
      <w:r w:rsidR="007552C2">
        <w:softHyphen/>
      </w:r>
      <w:r w:rsidR="007F5F5E" w:rsidRPr="00D85BBB">
        <w:t xml:space="preserve">troffenen Stellen entfernt und rekonstruktive Plastiken durchgeführt. </w:t>
      </w:r>
      <w:r w:rsidR="008C6BD7" w:rsidRPr="00D85BBB">
        <w:t>Tumoren oberhalb des Trigonums wurden mikroskopisch komplett reseziert, da die BT in diesem Bereich</w:t>
      </w:r>
      <w:r w:rsidR="00CC5850" w:rsidRPr="00D85BBB">
        <w:t xml:space="preserve"> als nicht wirksam </w:t>
      </w:r>
      <w:r w:rsidR="00D85BBB">
        <w:t>eingestuft wurde</w:t>
      </w:r>
      <w:r w:rsidR="00CC5850" w:rsidRPr="00D85BBB">
        <w:t xml:space="preserve">. </w:t>
      </w:r>
      <w:r w:rsidR="00A07203">
        <w:t xml:space="preserve">Um eine Obstruktion zu verhindern, wurden </w:t>
      </w:r>
      <w:proofErr w:type="spellStart"/>
      <w:r w:rsidR="00CC5850" w:rsidRPr="00D85BBB">
        <w:t>Ureter</w:t>
      </w:r>
      <w:r w:rsidR="007552C2">
        <w:softHyphen/>
      </w:r>
      <w:r w:rsidR="00CC5850" w:rsidRPr="00D85BBB">
        <w:t>sonden</w:t>
      </w:r>
      <w:proofErr w:type="spellEnd"/>
      <w:r w:rsidR="00CC5850" w:rsidRPr="00D85BBB">
        <w:t xml:space="preserve"> </w:t>
      </w:r>
      <w:r w:rsidR="00A07203">
        <w:t xml:space="preserve">in die Ureteren </w:t>
      </w:r>
      <w:r w:rsidR="00CC5850" w:rsidRPr="00D85BBB">
        <w:t>eingeführt, welche während der gesamten BT-Periode belassen wurden</w:t>
      </w:r>
      <w:r w:rsidR="00A07203">
        <w:t xml:space="preserve">. </w:t>
      </w:r>
      <w:r w:rsidR="00EF04BA" w:rsidRPr="00D85BBB">
        <w:t xml:space="preserve">Ein suprapubischer Katheter wurde gelegt und die Blase </w:t>
      </w:r>
      <w:r w:rsidR="001B3B36" w:rsidRPr="00D85BBB">
        <w:t>wieder verschlossen</w:t>
      </w:r>
      <w:r w:rsidR="00EF04BA" w:rsidRPr="00D85BBB">
        <w:t xml:space="preserve">. Das ehemalige Tumorgebiet wurde für die </w:t>
      </w:r>
      <w:r w:rsidR="00BF51FB" w:rsidRPr="00D85BBB">
        <w:t xml:space="preserve">spätere </w:t>
      </w:r>
      <w:r w:rsidR="00EF04BA" w:rsidRPr="00D85BBB">
        <w:t>BT-Planung mi</w:t>
      </w:r>
      <w:r w:rsidR="00D85BBB">
        <w:t xml:space="preserve">t Hilfe von </w:t>
      </w:r>
      <w:r w:rsidR="00E71674">
        <w:t>C</w:t>
      </w:r>
      <w:r w:rsidR="00EF04BA" w:rsidRPr="00D85BBB">
        <w:t>lips mar</w:t>
      </w:r>
      <w:r w:rsidR="007552C2">
        <w:softHyphen/>
      </w:r>
      <w:r w:rsidR="00EF04BA" w:rsidRPr="00D85BBB">
        <w:t>kiert. Die erforderlichen BT-Sonden wurden durch das Perineum eingeführt</w:t>
      </w:r>
      <w:r w:rsidR="001B3B36" w:rsidRPr="00D85BBB">
        <w:t>,</w:t>
      </w:r>
      <w:r w:rsidR="00EF04BA" w:rsidRPr="00D85BBB">
        <w:t xml:space="preserve"> um die </w:t>
      </w:r>
      <w:r w:rsidR="001B3B36" w:rsidRPr="00D85BBB">
        <w:t>Urethra herum platziert und befestigt.</w:t>
      </w:r>
      <w:r w:rsidR="0019474A" w:rsidRPr="00D85BBB">
        <w:t xml:space="preserve"> Um eine gleichmäßige Dosierungsverteilung zu erreichen</w:t>
      </w:r>
      <w:r w:rsidR="005758EF">
        <w:t>,</w:t>
      </w:r>
      <w:r w:rsidR="0019474A" w:rsidRPr="00D85BBB">
        <w:t xml:space="preserve"> wurde darauf geachtet, dass der Abstand zwischen den Sonden nicht mehr als 8-10mm betrug. </w:t>
      </w:r>
      <w:r w:rsidR="00E057A2" w:rsidRPr="00D85BBB">
        <w:t xml:space="preserve">Am Ende der Operation wurden die Symphyse und das Gewebe </w:t>
      </w:r>
      <w:proofErr w:type="spellStart"/>
      <w:r w:rsidR="00E057A2" w:rsidRPr="00D85BBB">
        <w:t>readap</w:t>
      </w:r>
      <w:r w:rsidR="007552C2">
        <w:softHyphen/>
      </w:r>
      <w:r w:rsidR="00E057A2" w:rsidRPr="00D85BBB">
        <w:t>tiert</w:t>
      </w:r>
      <w:proofErr w:type="spellEnd"/>
      <w:r w:rsidR="00450514" w:rsidRPr="00D85BBB">
        <w:t xml:space="preserve"> </w:t>
      </w:r>
      <w:r w:rsidR="00AD4EA9" w:rsidRPr="00D85BBB">
        <w:fldChar w:fldCharType="begin">
          <w:fldData xml:space="preserve">PEVuZE5vdGU+PENpdGU+PEF1dGhvcj5GdWNoczwvQXV0aG9yPjxZZWFyPjIwMTY8L1llYXI+PFJl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</w:fldData>
        </w:fldChar>
      </w:r>
      <w:r w:rsidR="00AD4EA9" w:rsidRPr="00D85BBB">
        <w:instrText xml:space="preserve"> ADDIN EN.CITE </w:instrText>
      </w:r>
      <w:r w:rsidR="00AD4EA9" w:rsidRPr="00D85BBB">
        <w:fldChar w:fldCharType="begin">
          <w:fldData xml:space="preserve">PEVuZE5vdGU+PENpdGU+PEF1dGhvcj5GdWNoczwvQXV0aG9yPjxZZWFyPjIwMTY8L1llYXI+PFJl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</w:fldData>
        </w:fldChar>
      </w:r>
      <w:r w:rsidR="00AD4EA9" w:rsidRPr="00D85BBB">
        <w:instrText xml:space="preserve"> ADDIN EN.CITE.DATA </w:instrText>
      </w:r>
      <w:r w:rsidR="00AD4EA9" w:rsidRPr="00D85BBB">
        <w:fldChar w:fldCharType="end"/>
      </w:r>
      <w:r w:rsidR="00AD4EA9" w:rsidRPr="00D85BBB">
        <w:fldChar w:fldCharType="separate"/>
      </w:r>
      <w:r w:rsidR="00AD4EA9" w:rsidRPr="00D85BBB">
        <w:rPr>
          <w:noProof/>
        </w:rPr>
        <w:t>(</w:t>
      </w:r>
      <w:hyperlink w:anchor="_ENREF_48" w:tooltip="Fuchs, 2016 #165" w:history="1">
        <w:r w:rsidR="00764178" w:rsidRPr="00764178">
          <w:rPr>
            <w:rStyle w:val="Hyperlink"/>
          </w:rPr>
          <w:t>Fuchs et al., 2016</w:t>
        </w:r>
      </w:hyperlink>
      <w:r w:rsidR="00AD4EA9" w:rsidRPr="00D85BBB">
        <w:rPr>
          <w:noProof/>
        </w:rPr>
        <w:t>)</w:t>
      </w:r>
      <w:r w:rsidR="00AD4EA9" w:rsidRPr="00D85BBB">
        <w:fldChar w:fldCharType="end"/>
      </w:r>
      <w:r w:rsidR="00E057A2" w:rsidRPr="00D85BBB">
        <w:t>.</w:t>
      </w:r>
    </w:p>
    <w:p w14:paraId="034B93E0" w14:textId="14BAC38A" w:rsidR="00E057A2" w:rsidRPr="00D85BBB" w:rsidRDefault="00E057A2" w:rsidP="00A12360">
      <w:r w:rsidRPr="00D85BBB">
        <w:t>Im Fall eines</w:t>
      </w:r>
      <w:r w:rsidR="006978F8">
        <w:t xml:space="preserve"> </w:t>
      </w:r>
      <w:r w:rsidRPr="006978F8">
        <w:t>PRMS</w:t>
      </w:r>
      <w:r w:rsidR="007110E2">
        <w:t xml:space="preserve"> </w:t>
      </w:r>
      <w:r w:rsidRPr="00D85BBB">
        <w:t xml:space="preserve">wäre eine mikroskopisch komplette Tumorresektion wünschenswert, ein solch radikaler Eingriff im Bereich der Urethra oder des </w:t>
      </w:r>
      <w:proofErr w:type="spellStart"/>
      <w:r w:rsidRPr="00D85BBB">
        <w:t>Anussphinkters</w:t>
      </w:r>
      <w:proofErr w:type="spellEnd"/>
      <w:r w:rsidRPr="00D85BBB">
        <w:t xml:space="preserve"> könnte aller</w:t>
      </w:r>
      <w:r w:rsidR="007552C2">
        <w:softHyphen/>
      </w:r>
      <w:r w:rsidRPr="00D85BBB">
        <w:t>dings zu schweren Folgeschäden führen. Daher wurde eine makroskopisch komplette Tu</w:t>
      </w:r>
      <w:r w:rsidR="007552C2">
        <w:softHyphen/>
      </w:r>
      <w:r w:rsidRPr="00D85BBB">
        <w:t xml:space="preserve">morresektion ohne </w:t>
      </w:r>
      <w:r w:rsidRPr="008452F1">
        <w:t xml:space="preserve">Sphinkter- oder </w:t>
      </w:r>
      <w:proofErr w:type="spellStart"/>
      <w:r w:rsidRPr="008452F1">
        <w:t>Urethraresektion</w:t>
      </w:r>
      <w:proofErr w:type="spellEnd"/>
      <w:r w:rsidRPr="008452F1">
        <w:t xml:space="preserve"> durchgeführt. Die Platzierung der BT-Sonden erfolgte auch beim PRMS durch das Perineum</w:t>
      </w:r>
      <w:r w:rsidR="00AD4EA9" w:rsidRPr="008452F1">
        <w:t xml:space="preserve"> </w:t>
      </w:r>
      <w:r w:rsidR="00AD4EA9" w:rsidRPr="008452F1">
        <w:fldChar w:fldCharType="begin">
          <w:fldData xml:space="preserve">PEVuZE5vdGU+PENpdGU+PEF1dGhvcj5GdWNoczwvQXV0aG9yPjxZZWFyPjIwMTY8L1llYXI+PFJl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</w:fldData>
        </w:fldChar>
      </w:r>
      <w:r w:rsidR="00AD4EA9" w:rsidRPr="008452F1">
        <w:instrText xml:space="preserve"> ADDIN EN.CITE </w:instrText>
      </w:r>
      <w:r w:rsidR="00AD4EA9" w:rsidRPr="008452F1">
        <w:fldChar w:fldCharType="begin">
          <w:fldData xml:space="preserve">PEVuZE5vdGU+PENpdGU+PEF1dGhvcj5GdWNoczwvQXV0aG9yPjxZZWFyPjIwMTY8L1llYXI+PFJl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</w:fldData>
        </w:fldChar>
      </w:r>
      <w:r w:rsidR="00AD4EA9" w:rsidRPr="008452F1">
        <w:instrText xml:space="preserve"> ADDIN EN.CITE.DATA </w:instrText>
      </w:r>
      <w:r w:rsidR="00AD4EA9" w:rsidRPr="008452F1">
        <w:fldChar w:fldCharType="end"/>
      </w:r>
      <w:r w:rsidR="00AD4EA9" w:rsidRPr="008452F1">
        <w:fldChar w:fldCharType="separate"/>
      </w:r>
      <w:r w:rsidR="00AD4EA9" w:rsidRPr="008452F1">
        <w:rPr>
          <w:noProof/>
        </w:rPr>
        <w:t>(</w:t>
      </w:r>
      <w:hyperlink w:anchor="_ENREF_48" w:tooltip="Fuchs, 2016 #165" w:history="1">
        <w:r w:rsidR="00764178" w:rsidRPr="00764178">
          <w:rPr>
            <w:rStyle w:val="Hyperlink"/>
          </w:rPr>
          <w:t>Fuchs et al., 2016</w:t>
        </w:r>
      </w:hyperlink>
      <w:r w:rsidR="00AD4EA9" w:rsidRPr="008452F1">
        <w:rPr>
          <w:noProof/>
        </w:rPr>
        <w:t>)</w:t>
      </w:r>
      <w:r w:rsidR="00AD4EA9" w:rsidRPr="008452F1">
        <w:fldChar w:fldCharType="end"/>
      </w:r>
      <w:r w:rsidRPr="008452F1">
        <w:t>.</w:t>
      </w:r>
      <w:r w:rsidRPr="00D85BBB">
        <w:t xml:space="preserve"> </w:t>
      </w:r>
    </w:p>
    <w:p w14:paraId="428270FD" w14:textId="58368A7F" w:rsidR="00A12360" w:rsidRDefault="00BF51FB" w:rsidP="00B3039C">
      <w:r w:rsidRPr="00D85BBB">
        <w:t>Die BT-Sonden</w:t>
      </w:r>
      <w:r w:rsidR="00000DDE" w:rsidRPr="00D85BBB">
        <w:t xml:space="preserve"> wurden </w:t>
      </w:r>
      <w:r w:rsidRPr="00D85BBB">
        <w:t xml:space="preserve">sowohl beim BP RMS als auch beim PRMS </w:t>
      </w:r>
      <w:r w:rsidR="00000DDE" w:rsidRPr="00D85BBB">
        <w:t xml:space="preserve">an der Haut und soweit möglich </w:t>
      </w:r>
      <w:r w:rsidR="00C24763" w:rsidRPr="00D85BBB">
        <w:t xml:space="preserve">auch </w:t>
      </w:r>
      <w:proofErr w:type="spellStart"/>
      <w:r w:rsidR="00C24763" w:rsidRPr="00D85BBB">
        <w:t>intrakorporal</w:t>
      </w:r>
      <w:proofErr w:type="spellEnd"/>
      <w:r w:rsidR="00000DDE" w:rsidRPr="00D85BBB">
        <w:t xml:space="preserve"> fixiert, um das Risiko der Dislokation zu minimieren</w:t>
      </w:r>
      <w:r w:rsidR="002B251F" w:rsidRPr="00D85BBB">
        <w:t>.</w:t>
      </w:r>
      <w:r w:rsidR="005F2545">
        <w:t xml:space="preserve"> </w:t>
      </w:r>
      <w:r w:rsidR="006612FC" w:rsidRPr="00D85BBB">
        <w:lastRenderedPageBreak/>
        <w:t xml:space="preserve">Die korrekte Platzierung der Sonden wurde am ersten postoperativen Tag mittels </w:t>
      </w:r>
      <w:r w:rsidR="00B3039C" w:rsidRPr="00D85BBB">
        <w:rPr>
          <w:rStyle w:val="article-header-to-navbar"/>
        </w:rPr>
        <w:t>Com</w:t>
      </w:r>
      <w:r w:rsidR="007552C2">
        <w:rPr>
          <w:rStyle w:val="article-header-to-navbar"/>
        </w:rPr>
        <w:softHyphen/>
      </w:r>
      <w:r w:rsidR="00B3039C" w:rsidRPr="00D85BBB">
        <w:rPr>
          <w:rStyle w:val="article-header-to-navbar"/>
        </w:rPr>
        <w:t>putertomographie</w:t>
      </w:r>
      <w:r w:rsidR="00B3039C" w:rsidRPr="00D85BBB">
        <w:t xml:space="preserve"> (</w:t>
      </w:r>
      <w:r w:rsidR="006612FC" w:rsidRPr="00D85BBB">
        <w:t>CT</w:t>
      </w:r>
      <w:r w:rsidR="00B3039C" w:rsidRPr="00D85BBB">
        <w:t>)</w:t>
      </w:r>
      <w:r w:rsidR="006612FC" w:rsidRPr="00D85BBB">
        <w:t xml:space="preserve"> überprüft, bei inkorrektem Sitz war eine Revisions-OP zur Kor</w:t>
      </w:r>
      <w:r w:rsidR="007552C2">
        <w:softHyphen/>
      </w:r>
      <w:r w:rsidR="006612FC" w:rsidRPr="00D85BBB">
        <w:t>rektur nötig.</w:t>
      </w:r>
      <w:r w:rsidRPr="00D85BBB">
        <w:t xml:space="preserve"> </w:t>
      </w:r>
      <w:r w:rsidR="00DD207E" w:rsidRPr="00D85BBB">
        <w:t xml:space="preserve">Die CT und die Daten der prätherapeutischen und präoperativen </w:t>
      </w:r>
      <w:r w:rsidR="00B3039C" w:rsidRPr="00D85BBB">
        <w:t>Magnetre</w:t>
      </w:r>
      <w:r w:rsidR="007552C2">
        <w:softHyphen/>
      </w:r>
      <w:r w:rsidR="00B3039C" w:rsidRPr="00D85BBB">
        <w:t>sonanztomographie (</w:t>
      </w:r>
      <w:r w:rsidR="00DD207E" w:rsidRPr="00D85BBB">
        <w:t>MRT</w:t>
      </w:r>
      <w:r w:rsidR="00B3039C" w:rsidRPr="00D85BBB">
        <w:t>)</w:t>
      </w:r>
      <w:r w:rsidR="00DD207E" w:rsidRPr="00D85BBB">
        <w:t xml:space="preserve"> Bildgebung </w:t>
      </w:r>
      <w:r w:rsidRPr="00D85BBB">
        <w:t>sowie</w:t>
      </w:r>
      <w:r>
        <w:t xml:space="preserve"> d</w:t>
      </w:r>
      <w:r w:rsidR="00E71674">
        <w:t>ie</w:t>
      </w:r>
      <w:r w:rsidR="00DD207E" w:rsidRPr="009A2412">
        <w:t xml:space="preserve"> intraoperativen Ergebnisse wurden au</w:t>
      </w:r>
      <w:r w:rsidR="00900D3F">
        <w:softHyphen/>
      </w:r>
      <w:r w:rsidR="00DD207E" w:rsidRPr="009A2412">
        <w:t>ßerdem zur 3-dimensionalen B</w:t>
      </w:r>
      <w:r w:rsidR="00B3039C">
        <w:t>T-</w:t>
      </w:r>
      <w:r w:rsidR="005C6D72">
        <w:t>P</w:t>
      </w:r>
      <w:r w:rsidR="00DD207E" w:rsidRPr="009A2412">
        <w:t xml:space="preserve">lanung genutzt. </w:t>
      </w:r>
      <w:r>
        <w:t xml:space="preserve">Hierfür wurde die </w:t>
      </w:r>
      <w:proofErr w:type="spellStart"/>
      <w:r>
        <w:t>Brachyvision</w:t>
      </w:r>
      <w:proofErr w:type="spellEnd"/>
      <w:r>
        <w:t xml:space="preserve"> </w:t>
      </w:r>
      <w:r w:rsidRPr="00BF51FB">
        <w:t>Soft</w:t>
      </w:r>
      <w:r w:rsidR="00900D3F">
        <w:softHyphen/>
      </w:r>
      <w:r w:rsidRPr="00BF51FB">
        <w:t>ware (</w:t>
      </w:r>
      <w:proofErr w:type="spellStart"/>
      <w:r w:rsidRPr="00BF51FB">
        <w:t>Varian</w:t>
      </w:r>
      <w:proofErr w:type="spellEnd"/>
      <w:r w:rsidRPr="00BF51FB">
        <w:t>, Medical Systems, Haan, Germany)</w:t>
      </w:r>
      <w:r>
        <w:t xml:space="preserve"> </w:t>
      </w:r>
      <w:r w:rsidR="00A75278">
        <w:t>verwendet</w:t>
      </w:r>
      <w:r>
        <w:t xml:space="preserve">. </w:t>
      </w:r>
      <w:r w:rsidR="00F26132">
        <w:t>Die postoperativ ver</w:t>
      </w:r>
      <w:r w:rsidR="007552C2">
        <w:softHyphen/>
      </w:r>
      <w:r w:rsidR="00F26132">
        <w:t>änderte Anatomie wurde in der Planung berücksichtigt. Es wurde darauf geachtet hohe Bestrah</w:t>
      </w:r>
      <w:r w:rsidR="00900D3F">
        <w:softHyphen/>
      </w:r>
      <w:r w:rsidR="00F26132">
        <w:t>lungsdosierungen an Rektum, Wachstumsfugen, Uterus, Ovarien, Hoden, Urethra und Harnblase zu vermeiden</w:t>
      </w:r>
      <w:r w:rsidR="00926D16">
        <w:t xml:space="preserve"> </w:t>
      </w:r>
      <w:r w:rsidR="00926D16">
        <w:fldChar w:fldCharType="begin">
          <w:fldData xml:space="preserve">PEVuZE5vdGU+PENpdGU+PEF1dGhvcj5GdWNoczwvQXV0aG9yPjxZZWFyPjIwMTY8L1llYXI+PFJl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</w:fldData>
        </w:fldChar>
      </w:r>
      <w:r w:rsidR="00926D16">
        <w:instrText xml:space="preserve"> ADDIN EN.CITE </w:instrText>
      </w:r>
      <w:r w:rsidR="00926D16">
        <w:fldChar w:fldCharType="begin">
          <w:fldData xml:space="preserve">PEVuZE5vdGU+PENpdGU+PEF1dGhvcj5GdWNoczwvQXV0aG9yPjxZZWFyPjIwMTY8L1llYXI+PFJl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</w:fldData>
        </w:fldChar>
      </w:r>
      <w:r w:rsidR="00926D16">
        <w:instrText xml:space="preserve"> ADDIN EN.CITE.DATA </w:instrText>
      </w:r>
      <w:r w:rsidR="00926D16">
        <w:fldChar w:fldCharType="end"/>
      </w:r>
      <w:r w:rsidR="00926D16">
        <w:fldChar w:fldCharType="separate"/>
      </w:r>
      <w:r w:rsidR="00926D16">
        <w:rPr>
          <w:noProof/>
        </w:rPr>
        <w:t>(</w:t>
      </w:r>
      <w:hyperlink w:anchor="_ENREF_48" w:tooltip="Fuchs, 2016 #165" w:history="1">
        <w:r w:rsidR="00764178" w:rsidRPr="00764178">
          <w:rPr>
            <w:rStyle w:val="Hyperlink"/>
          </w:rPr>
          <w:t>Fuchs et al., 2016</w:t>
        </w:r>
      </w:hyperlink>
      <w:r w:rsidR="00926D16">
        <w:rPr>
          <w:noProof/>
        </w:rPr>
        <w:t>)</w:t>
      </w:r>
      <w:r w:rsidR="00926D16">
        <w:fldChar w:fldCharType="end"/>
      </w:r>
      <w:r w:rsidR="00F26132">
        <w:t xml:space="preserve">. </w:t>
      </w:r>
    </w:p>
    <w:p w14:paraId="7AB769DE" w14:textId="315123DF" w:rsidR="00D339AA" w:rsidRPr="00D339AA" w:rsidRDefault="00DD207E" w:rsidP="00B86E05">
      <w:r w:rsidRPr="009A2412">
        <w:t>Die Bestrahlungsdosi</w:t>
      </w:r>
      <w:r w:rsidR="00F74258">
        <w:t>s</w:t>
      </w:r>
      <w:r w:rsidR="008B5183" w:rsidRPr="009A2412">
        <w:t xml:space="preserve"> wurde</w:t>
      </w:r>
      <w:r w:rsidR="00726A03" w:rsidRPr="009A2412">
        <w:t xml:space="preserve"> anhand der Empfehlung</w:t>
      </w:r>
      <w:r w:rsidR="008B5183" w:rsidRPr="009A2412">
        <w:t xml:space="preserve"> </w:t>
      </w:r>
      <w:r w:rsidRPr="00AE3922">
        <w:t>für perkutane Strahlentherapie der</w:t>
      </w:r>
      <w:r w:rsidR="00B3039C" w:rsidRPr="00AE3922">
        <w:t xml:space="preserve"> </w:t>
      </w:r>
      <w:r w:rsidRPr="00AE3922">
        <w:t>CWS Gruppe</w:t>
      </w:r>
      <w:r w:rsidR="008B5183" w:rsidRPr="00AE3922">
        <w:t xml:space="preserve"> </w:t>
      </w:r>
      <w:r w:rsidR="00726A03" w:rsidRPr="00AE3922">
        <w:t>für die HDR-B</w:t>
      </w:r>
      <w:r w:rsidR="009A121C" w:rsidRPr="00AE3922">
        <w:t>T</w:t>
      </w:r>
      <w:r w:rsidR="00726A03" w:rsidRPr="00AE3922">
        <w:t xml:space="preserve"> angepasst und abges</w:t>
      </w:r>
      <w:r w:rsidR="00B7765B" w:rsidRPr="00AE3922">
        <w:t>c</w:t>
      </w:r>
      <w:r w:rsidR="00726A03" w:rsidRPr="00AE3922">
        <w:t>hätzt</w:t>
      </w:r>
      <w:r w:rsidRPr="00AE3922">
        <w:t>.</w:t>
      </w:r>
      <w:r w:rsidR="000439E3" w:rsidRPr="00AE3922">
        <w:t xml:space="preserve"> </w:t>
      </w:r>
      <w:r w:rsidR="00F74258">
        <w:t xml:space="preserve">Die </w:t>
      </w:r>
      <w:r w:rsidR="00620C68">
        <w:t>P</w:t>
      </w:r>
      <w:r w:rsidR="00F74258">
        <w:t xml:space="preserve">lanung erfolgte </w:t>
      </w:r>
      <w:r w:rsidR="00620C68">
        <w:t>hoch</w:t>
      </w:r>
      <w:r w:rsidR="00F74258">
        <w:t xml:space="preserve"> individuell</w:t>
      </w:r>
      <w:r w:rsidR="00D85BBB">
        <w:t xml:space="preserve"> und angeglichen</w:t>
      </w:r>
      <w:r w:rsidR="00F74258">
        <w:t xml:space="preserve"> an die jeweiligen Gegebenheiten </w:t>
      </w:r>
      <w:r w:rsidR="00D85BBB">
        <w:t>des</w:t>
      </w:r>
      <w:r w:rsidR="00F74258">
        <w:t xml:space="preserve"> Kindes.</w:t>
      </w:r>
      <w:r w:rsidR="00620C68">
        <w:t xml:space="preserve"> Die </w:t>
      </w:r>
      <w:r w:rsidR="00D85BBB">
        <w:t>anatomi</w:t>
      </w:r>
      <w:r w:rsidR="007552C2">
        <w:softHyphen/>
      </w:r>
      <w:r w:rsidR="00D85BBB">
        <w:t xml:space="preserve">schen Verhältnisse, </w:t>
      </w:r>
      <w:r w:rsidR="00620C68">
        <w:t>Normalgewebsdosen</w:t>
      </w:r>
      <w:r w:rsidR="00926D16">
        <w:t>,</w:t>
      </w:r>
      <w:r w:rsidR="00620C68">
        <w:t xml:space="preserve"> sowie das individuelle Zielvolumen und die </w:t>
      </w:r>
      <w:proofErr w:type="spellStart"/>
      <w:r w:rsidR="00620C68">
        <w:t>Sondenverteilung</w:t>
      </w:r>
      <w:proofErr w:type="spellEnd"/>
      <w:r w:rsidR="00620C68">
        <w:t xml:space="preserve"> wurden in die Planung mit einbezogen. </w:t>
      </w:r>
      <w:r w:rsidR="00B86E05" w:rsidRPr="009A2412">
        <w:t>Die Gesamtdosis für BP</w:t>
      </w:r>
      <w:r w:rsidR="00B86E05">
        <w:t xml:space="preserve"> </w:t>
      </w:r>
      <w:r w:rsidR="00B86E05" w:rsidRPr="009A2412">
        <w:t>RMS und PRMS betrug 36Gy, mit leichten Abweichungen</w:t>
      </w:r>
      <w:r w:rsidR="00F74258">
        <w:t>, beispielsweise</w:t>
      </w:r>
      <w:r w:rsidR="00B86E05" w:rsidRPr="009A2412">
        <w:t xml:space="preserve"> bei </w:t>
      </w:r>
      <w:r w:rsidR="00B012B0">
        <w:t>einigen</w:t>
      </w:r>
      <w:r w:rsidR="00B86E05" w:rsidRPr="009A2412">
        <w:t xml:space="preserve"> Kindern mit Rezidiven. </w:t>
      </w:r>
      <w:r w:rsidR="00926D16" w:rsidRPr="009A2412">
        <w:t>Für die Applikation der B</w:t>
      </w:r>
      <w:r w:rsidR="00926D16">
        <w:t>T</w:t>
      </w:r>
      <w:r w:rsidR="00926D16" w:rsidRPr="009A2412">
        <w:t xml:space="preserve"> wurde der </w:t>
      </w:r>
      <w:proofErr w:type="spellStart"/>
      <w:r w:rsidR="00926D16" w:rsidRPr="009A2412">
        <w:t>GammaMed</w:t>
      </w:r>
      <w:proofErr w:type="spellEnd"/>
      <w:r w:rsidR="00926D16" w:rsidRPr="009A2412">
        <w:t xml:space="preserve"> Plus B</w:t>
      </w:r>
      <w:r w:rsidR="00926D16">
        <w:t>T-</w:t>
      </w:r>
      <w:proofErr w:type="spellStart"/>
      <w:r w:rsidR="00926D16">
        <w:t>A</w:t>
      </w:r>
      <w:r w:rsidR="00926D16" w:rsidRPr="009A2412">
        <w:t>fterloader</w:t>
      </w:r>
      <w:proofErr w:type="spellEnd"/>
      <w:r w:rsidR="00926D16" w:rsidRPr="009A2412">
        <w:t xml:space="preserve"> mit einer </w:t>
      </w:r>
      <w:r w:rsidR="00926D16" w:rsidRPr="009A2412">
        <w:rPr>
          <w:vertAlign w:val="superscript"/>
        </w:rPr>
        <w:t>192</w:t>
      </w:r>
      <w:r w:rsidR="00926D16" w:rsidRPr="009A2412">
        <w:t xml:space="preserve">Ir HDR Quelle </w:t>
      </w:r>
      <w:r w:rsidR="00926D16">
        <w:t xml:space="preserve">für BP RMS und einer </w:t>
      </w:r>
      <w:r w:rsidR="00926D16" w:rsidRPr="00926D16">
        <w:rPr>
          <w:vertAlign w:val="superscript"/>
        </w:rPr>
        <w:t>125</w:t>
      </w:r>
      <w:r w:rsidR="00926D16">
        <w:t xml:space="preserve">Ir Quelle bei der Patientin mit PRMS </w:t>
      </w:r>
      <w:r w:rsidR="00926D16" w:rsidRPr="009A2412">
        <w:t>genutzt</w:t>
      </w:r>
      <w:r w:rsidR="00D85BBB">
        <w:t xml:space="preserve"> </w:t>
      </w:r>
      <w:r w:rsidR="00D85BBB">
        <w:fldChar w:fldCharType="begin">
          <w:fldData xml:space="preserve">PEVuZE5vdGU+PENpdGU+PEF1dGhvcj5GdWNoczwvQXV0aG9yPjxZZWFyPjIwMTY8L1llYXI+PFJl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</w:fldData>
        </w:fldChar>
      </w:r>
      <w:r w:rsidR="00D85BBB">
        <w:instrText xml:space="preserve"> ADDIN EN.CITE </w:instrText>
      </w:r>
      <w:r w:rsidR="00D85BBB">
        <w:fldChar w:fldCharType="begin">
          <w:fldData xml:space="preserve">PEVuZE5vdGU+PENpdGU+PEF1dGhvcj5GdWNoczwvQXV0aG9yPjxZZWFyPjIwMTY8L1llYXI+PFJl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</w:fldData>
        </w:fldChar>
      </w:r>
      <w:r w:rsidR="00D85BBB">
        <w:instrText xml:space="preserve"> ADDIN EN.CITE.DATA </w:instrText>
      </w:r>
      <w:r w:rsidR="00D85BBB">
        <w:fldChar w:fldCharType="end"/>
      </w:r>
      <w:r w:rsidR="00D85BBB">
        <w:fldChar w:fldCharType="separate"/>
      </w:r>
      <w:r w:rsidR="00D85BBB">
        <w:rPr>
          <w:noProof/>
        </w:rPr>
        <w:t>(</w:t>
      </w:r>
      <w:hyperlink w:anchor="_ENREF_48" w:tooltip="Fuchs, 2016 #165" w:history="1">
        <w:r w:rsidR="00764178" w:rsidRPr="00764178">
          <w:rPr>
            <w:rStyle w:val="Hyperlink"/>
          </w:rPr>
          <w:t>Fuchs et al., 2016</w:t>
        </w:r>
      </w:hyperlink>
      <w:r w:rsidR="00D85BBB">
        <w:rPr>
          <w:noProof/>
        </w:rPr>
        <w:t>)</w:t>
      </w:r>
      <w:r w:rsidR="00D85BBB">
        <w:fldChar w:fldCharType="end"/>
      </w:r>
      <w:r w:rsidR="00926D16" w:rsidRPr="009A2412">
        <w:t>.</w:t>
      </w:r>
    </w:p>
    <w:p w14:paraId="3C9133A4" w14:textId="45506B0E" w:rsidR="00B86E05" w:rsidRDefault="00B86E05" w:rsidP="00B86E05">
      <w:r w:rsidRPr="009A2412">
        <w:t>Die Dosi</w:t>
      </w:r>
      <w:r w:rsidR="00926D16">
        <w:t>erung</w:t>
      </w:r>
      <w:r w:rsidRPr="009A2412">
        <w:t xml:space="preserve"> wurde in Fraktionen von 3Gy und zweimal täglich in insgesamt 12 Sit</w:t>
      </w:r>
      <w:r w:rsidR="007552C2">
        <w:softHyphen/>
      </w:r>
      <w:r w:rsidRPr="009A2412">
        <w:t>zungen verabreicht. Nach 6 Sitzungen erfolgte eine 2</w:t>
      </w:r>
      <w:r w:rsidR="00E27AFF">
        <w:t>-</w:t>
      </w:r>
      <w:r w:rsidRPr="009A2412">
        <w:t xml:space="preserve">tägige Erholungspause. Danach </w:t>
      </w:r>
      <w:r w:rsidR="005F51F7">
        <w:t>wurde</w:t>
      </w:r>
      <w:r w:rsidRPr="009A2412">
        <w:t xml:space="preserve"> mit den restlichen Sitzungen fortgefahren. </w:t>
      </w:r>
      <w:r w:rsidR="00926D16" w:rsidRPr="00AE3922">
        <w:t>Die korrekte Positionierung der Sonden wurde ab dem 2. bis zum 9. postoperativen Tag zweimal täglich überprüft, indem die externe Länge jedes Katheters mit einem Messschieber erfasst wurde. Zusätzlich wurde</w:t>
      </w:r>
      <w:r w:rsidR="00926D16">
        <w:t xml:space="preserve"> am 1., 2. und 7. postoperativen Tag </w:t>
      </w:r>
      <w:r w:rsidR="00926D16" w:rsidRPr="009A2412">
        <w:t xml:space="preserve">eine fluoroskopische </w:t>
      </w:r>
      <w:r w:rsidR="00926D16">
        <w:t>Lagekontrolle</w:t>
      </w:r>
      <w:r w:rsidR="00926D16" w:rsidRPr="009A2412">
        <w:t xml:space="preserve"> der Sonden durchgeführt. </w:t>
      </w:r>
      <w:r w:rsidRPr="009A2412">
        <w:t>Da einer Dislokation der B</w:t>
      </w:r>
      <w:r>
        <w:t>T-S</w:t>
      </w:r>
      <w:r w:rsidRPr="009A2412">
        <w:t xml:space="preserve">onden </w:t>
      </w:r>
      <w:r w:rsidR="005F51F7">
        <w:t xml:space="preserve">unbedingt </w:t>
      </w:r>
      <w:r w:rsidRPr="009A2412">
        <w:t xml:space="preserve">vorgebeugt werden </w:t>
      </w:r>
      <w:r w:rsidR="005F51F7">
        <w:t>musste</w:t>
      </w:r>
      <w:r w:rsidRPr="009A2412">
        <w:t xml:space="preserve">, </w:t>
      </w:r>
      <w:r w:rsidR="005F51F7">
        <w:t>wurden die Kinder während der gesamten BT auf der PICU intubiert, beatmet und behan</w:t>
      </w:r>
      <w:r w:rsidR="001E13CB">
        <w:softHyphen/>
      </w:r>
      <w:r w:rsidR="005F51F7">
        <w:t xml:space="preserve">delt und </w:t>
      </w:r>
      <w:r w:rsidRPr="009A2412">
        <w:t xml:space="preserve">erhielten eine tiefe Sedierung </w:t>
      </w:r>
      <w:r w:rsidR="005F51F7">
        <w:t>mit Muskelrelaxierung</w:t>
      </w:r>
      <w:r w:rsidRPr="00D23859">
        <w:t>.</w:t>
      </w:r>
      <w:r w:rsidRPr="009A2412">
        <w:t xml:space="preserve"> Nach abgeschlossener B</w:t>
      </w:r>
      <w:r>
        <w:t>T-B</w:t>
      </w:r>
      <w:r w:rsidRPr="009A2412">
        <w:t>ehand</w:t>
      </w:r>
      <w:r w:rsidR="007552C2">
        <w:softHyphen/>
      </w:r>
      <w:r w:rsidRPr="009A2412">
        <w:t>lung wurden die Sonden entfernt und die Patienten von der mechanischen Beatmung ent</w:t>
      </w:r>
      <w:r w:rsidR="007552C2">
        <w:softHyphen/>
      </w:r>
      <w:r w:rsidRPr="009A2412">
        <w:t>wöhnt</w:t>
      </w:r>
      <w:r w:rsidR="00D85BBB">
        <w:t xml:space="preserve"> </w:t>
      </w:r>
      <w:r w:rsidR="00D85BBB">
        <w:fldChar w:fldCharType="begin">
          <w:fldData xml:space="preserve">PEVuZE5vdGU+PENpdGU+PEF1dGhvcj5GdWNoczwvQXV0aG9yPjxZZWFyPjIwMTY8L1llYXI+PFJl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</w:fldData>
        </w:fldChar>
      </w:r>
      <w:r w:rsidR="008452F1">
        <w:instrText xml:space="preserve"> ADDIN EN.CITE </w:instrText>
      </w:r>
      <w:r w:rsidR="008452F1">
        <w:fldChar w:fldCharType="begin">
          <w:fldData xml:space="preserve">PEVuZE5vdGU+PENpdGU+PEF1dGhvcj5GdWNoczwvQXV0aG9yPjxZZWFyPjIwMTY8L1llYXI+PFJl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</w:fldData>
        </w:fldChar>
      </w:r>
      <w:r w:rsidR="008452F1">
        <w:instrText xml:space="preserve"> ADDIN EN.CITE.DATA </w:instrText>
      </w:r>
      <w:r w:rsidR="008452F1">
        <w:fldChar w:fldCharType="end"/>
      </w:r>
      <w:r w:rsidR="00D85BBB">
        <w:fldChar w:fldCharType="separate"/>
      </w:r>
      <w:r w:rsidR="008452F1">
        <w:rPr>
          <w:noProof/>
        </w:rPr>
        <w:t>(</w:t>
      </w:r>
      <w:hyperlink w:anchor="_ENREF_48" w:tooltip="Fuchs, 2016 #165" w:history="1">
        <w:r w:rsidR="00764178" w:rsidRPr="00764178">
          <w:rPr>
            <w:rStyle w:val="Hyperlink"/>
          </w:rPr>
          <w:t>Fuchs et al., 2016</w:t>
        </w:r>
      </w:hyperlink>
      <w:r w:rsidR="008452F1">
        <w:rPr>
          <w:noProof/>
        </w:rPr>
        <w:t xml:space="preserve">, </w:t>
      </w:r>
      <w:hyperlink w:anchor="_ENREF_93" w:tooltip="Michel, 2020 #350" w:history="1">
        <w:r w:rsidR="00764178" w:rsidRPr="00764178">
          <w:rPr>
            <w:rStyle w:val="Hyperlink"/>
          </w:rPr>
          <w:t>Michel et al., 2020b</w:t>
        </w:r>
      </w:hyperlink>
      <w:r w:rsidR="008452F1">
        <w:rPr>
          <w:noProof/>
        </w:rPr>
        <w:t>)</w:t>
      </w:r>
      <w:r w:rsidR="00D85BBB">
        <w:fldChar w:fldCharType="end"/>
      </w:r>
      <w:r w:rsidRPr="00507E94">
        <w:t xml:space="preserve">. </w:t>
      </w:r>
    </w:p>
    <w:p w14:paraId="36BFB32E" w14:textId="57C53D4C" w:rsidR="00000DDE" w:rsidRPr="00AA67F9" w:rsidRDefault="00000DDE" w:rsidP="00B3039C">
      <w:pPr>
        <w:pStyle w:val="Formatvorlage2doggy"/>
      </w:pPr>
    </w:p>
    <w:tbl>
      <w:tblPr>
        <w:tblW w:w="0" w:type="auto"/>
        <w:tblLook w:val="04A0" w:firstRow="1" w:lastRow="0" w:firstColumn="1" w:lastColumn="0" w:noHBand="0" w:noVBand="1"/>
      </w:tblPr>
      <w:tblGrid>
        <w:gridCol w:w="4409"/>
        <w:gridCol w:w="4095"/>
      </w:tblGrid>
      <w:tr w:rsidR="007D580E" w14:paraId="482E7758" w14:textId="77777777" w:rsidTr="005C6D72">
        <w:tc>
          <w:tcPr>
            <w:tcW w:w="4409" w:type="dxa"/>
            <w:hideMark/>
          </w:tcPr>
          <w:p w14:paraId="7349ABC6" w14:textId="3F95D761" w:rsidR="00000DDE" w:rsidRDefault="00000DDE" w:rsidP="00B3039C">
            <w:pPr>
              <w:rPr>
                <w:lang w:val="en-US"/>
              </w:rPr>
            </w:pPr>
            <w:r>
              <w:rPr>
                <w:noProof/>
                <w:lang w:val="en-US"/>
              </w:rPr>
              <w:lastRenderedPageBreak/>
              <w:drawing>
                <wp:inline distT="0" distB="0" distL="0" distR="0" wp14:anchorId="484F078D" wp14:editId="71253E0F">
                  <wp:extent cx="3048000" cy="1767840"/>
                  <wp:effectExtent l="0" t="0" r="0" b="3810"/>
                  <wp:docPr id="5" name="Grafik 5" descr="ad pub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d publ"/>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48000" cy="1767840"/>
                          </a:xfrm>
                          <a:prstGeom prst="rect">
                            <a:avLst/>
                          </a:prstGeom>
                          <a:noFill/>
                          <a:ln>
                            <a:noFill/>
                          </a:ln>
                        </pic:spPr>
                      </pic:pic>
                    </a:graphicData>
                  </a:graphic>
                </wp:inline>
              </w:drawing>
            </w:r>
          </w:p>
        </w:tc>
        <w:tc>
          <w:tcPr>
            <w:tcW w:w="4095" w:type="dxa"/>
            <w:hideMark/>
          </w:tcPr>
          <w:p w14:paraId="6C4FB061" w14:textId="28D0E49C" w:rsidR="00000DDE" w:rsidRDefault="00000DDE" w:rsidP="001E276D">
            <w:pPr>
              <w:keepNext/>
              <w:rPr>
                <w:lang w:val="en-US"/>
              </w:rPr>
            </w:pPr>
            <w:r>
              <w:rPr>
                <w:noProof/>
                <w:lang w:val="en-US"/>
              </w:rPr>
              <w:drawing>
                <wp:inline distT="0" distB="0" distL="0" distR="0" wp14:anchorId="1AE19294" wp14:editId="0976ACD4">
                  <wp:extent cx="2819400" cy="1889760"/>
                  <wp:effectExtent l="0" t="0" r="0" b="0"/>
                  <wp:docPr id="2" name="Grafik 2" descr="IMAGIC201401220305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IC20140122030527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19400" cy="1889760"/>
                          </a:xfrm>
                          <a:prstGeom prst="rect">
                            <a:avLst/>
                          </a:prstGeom>
                          <a:noFill/>
                          <a:ln>
                            <a:noFill/>
                          </a:ln>
                        </pic:spPr>
                      </pic:pic>
                    </a:graphicData>
                  </a:graphic>
                </wp:inline>
              </w:drawing>
            </w:r>
          </w:p>
        </w:tc>
      </w:tr>
    </w:tbl>
    <w:p w14:paraId="26C5C4C7" w14:textId="1830DC76" w:rsidR="001C6464" w:rsidRPr="007D580E" w:rsidRDefault="001E276D" w:rsidP="006F3ADA">
      <w:pPr>
        <w:pStyle w:val="Formatvorlage2doggy"/>
      </w:pPr>
      <w:bookmarkStart w:id="48" w:name="_Toc84413170"/>
      <w:r>
        <w:t xml:space="preserve">Abbildung </w:t>
      </w:r>
      <w:r w:rsidR="004952BF">
        <w:fldChar w:fldCharType="begin"/>
      </w:r>
      <w:r w:rsidR="004952BF">
        <w:instrText xml:space="preserve"> SEQ Abbildung \* ARABIC </w:instrText>
      </w:r>
      <w:r w:rsidR="004952BF">
        <w:fldChar w:fldCharType="separate"/>
      </w:r>
      <w:r w:rsidR="00217252">
        <w:rPr>
          <w:noProof/>
        </w:rPr>
        <w:t>1</w:t>
      </w:r>
      <w:r w:rsidR="004952BF">
        <w:rPr>
          <w:noProof/>
        </w:rPr>
        <w:fldChar w:fldCharType="end"/>
      </w:r>
      <w:r>
        <w:t xml:space="preserve">: </w:t>
      </w:r>
      <w:r w:rsidRPr="001E276D">
        <w:rPr>
          <w:i/>
        </w:rPr>
        <w:t>Links:</w:t>
      </w:r>
      <w:r w:rsidRPr="002F0A94">
        <w:t xml:space="preserve"> Beispiel einer Brachytherapieplanung für pädiatrische Patienten mit RMS. </w:t>
      </w:r>
      <w:r w:rsidRPr="001E276D">
        <w:rPr>
          <w:i/>
        </w:rPr>
        <w:t>Rechts</w:t>
      </w:r>
      <w:r w:rsidRPr="002F0A94">
        <w:t>: Fixierte Brachytherapiesonden</w:t>
      </w:r>
      <w:r>
        <w:t xml:space="preserve"> </w:t>
      </w:r>
      <w:r w:rsidR="00125E3A">
        <w:rPr>
          <w:lang w:val="en-US"/>
        </w:rPr>
        <w:fldChar w:fldCharType="begin">
          <w:fldData xml:space="preserve">PEVuZE5vdGU+PENpdGU+PEF1dGhvcj5NaWNoZWw8L0F1dGhvcj48WWVhcj4yMDIwPC9ZZWFyPjxS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==
</w:fldData>
        </w:fldChar>
      </w:r>
      <w:r w:rsidR="00125E3A" w:rsidRPr="007D580E">
        <w:instrText xml:space="preserve"> ADDIN EN.CITE </w:instrText>
      </w:r>
      <w:r w:rsidR="00125E3A">
        <w:rPr>
          <w:lang w:val="en-US"/>
        </w:rPr>
        <w:fldChar w:fldCharType="begin">
          <w:fldData xml:space="preserve">PEVuZE5vdGU+PENpdGU+PEF1dGhvcj5NaWNoZWw8L0F1dGhvcj48WWVhcj4yMDIwPC9ZZWFyPjxS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==
</w:fldData>
        </w:fldChar>
      </w:r>
      <w:r w:rsidR="00125E3A" w:rsidRPr="007D580E">
        <w:instrText xml:space="preserve"> ADDIN EN.CITE.DATA </w:instrText>
      </w:r>
      <w:r w:rsidR="00125E3A">
        <w:rPr>
          <w:lang w:val="en-US"/>
        </w:rPr>
      </w:r>
      <w:r w:rsidR="00125E3A">
        <w:rPr>
          <w:lang w:val="en-US"/>
        </w:rPr>
        <w:fldChar w:fldCharType="end"/>
      </w:r>
      <w:r w:rsidR="00125E3A">
        <w:rPr>
          <w:lang w:val="en-US"/>
        </w:rPr>
      </w:r>
      <w:r w:rsidR="00125E3A">
        <w:rPr>
          <w:lang w:val="en-US"/>
        </w:rPr>
        <w:fldChar w:fldCharType="separate"/>
      </w:r>
      <w:r w:rsidR="00125E3A" w:rsidRPr="007D580E">
        <w:rPr>
          <w:noProof/>
        </w:rPr>
        <w:t>(</w:t>
      </w:r>
      <w:hyperlink w:anchor="_ENREF_93" w:tooltip="Michel, 2020 #350" w:history="1">
        <w:r w:rsidR="00764178" w:rsidRPr="00764178">
          <w:rPr>
            <w:rStyle w:val="Hyperlink"/>
          </w:rPr>
          <w:t>Michel et al., 2020b</w:t>
        </w:r>
      </w:hyperlink>
      <w:r w:rsidR="00125E3A" w:rsidRPr="007D580E">
        <w:rPr>
          <w:noProof/>
        </w:rPr>
        <w:t>)</w:t>
      </w:r>
      <w:bookmarkEnd w:id="48"/>
      <w:r w:rsidR="00125E3A">
        <w:rPr>
          <w:lang w:val="en-US"/>
        </w:rPr>
        <w:fldChar w:fldCharType="end"/>
      </w:r>
    </w:p>
    <w:p w14:paraId="632559B3" w14:textId="456CCE22" w:rsidR="001C6464" w:rsidRPr="007D580E" w:rsidRDefault="001C6464" w:rsidP="006F3ADA">
      <w:pPr>
        <w:pStyle w:val="Formatvorlage2doggy"/>
      </w:pPr>
    </w:p>
    <w:p w14:paraId="7A2CD573" w14:textId="77777777" w:rsidR="001C6464" w:rsidRPr="007D580E" w:rsidRDefault="001C6464" w:rsidP="006F3ADA">
      <w:pPr>
        <w:pStyle w:val="Formatvorlage2doggy"/>
      </w:pPr>
    </w:p>
    <w:p w14:paraId="3863A70C" w14:textId="0A930992" w:rsidR="00C577AA" w:rsidRPr="009A2412" w:rsidRDefault="002B251F" w:rsidP="00B3039C">
      <w:pPr>
        <w:pStyle w:val="berschrift2"/>
      </w:pPr>
      <w:bookmarkStart w:id="49" w:name="_Toc84414052"/>
      <w:r w:rsidRPr="009A2412">
        <w:t xml:space="preserve">Das </w:t>
      </w:r>
      <w:r w:rsidR="00C62014" w:rsidRPr="009A2412">
        <w:t>Analgosedierungskonzept</w:t>
      </w:r>
      <w:bookmarkEnd w:id="49"/>
    </w:p>
    <w:p w14:paraId="7257D00A" w14:textId="551C0037" w:rsidR="00B86E05" w:rsidRDefault="00280BA3" w:rsidP="00B3039C">
      <w:pPr>
        <w:rPr>
          <w:rFonts w:cs="Times New Roman"/>
        </w:rPr>
      </w:pPr>
      <w:r>
        <w:t>D</w:t>
      </w:r>
      <w:r w:rsidR="009E110E" w:rsidRPr="009A2412">
        <w:rPr>
          <w:rFonts w:cs="Times New Roman"/>
        </w:rPr>
        <w:t>ie</w:t>
      </w:r>
      <w:r w:rsidR="00004FDE" w:rsidRPr="009A2412">
        <w:rPr>
          <w:rFonts w:cs="Times New Roman"/>
        </w:rPr>
        <w:t xml:space="preserve"> Steuerung der Analgosedierung</w:t>
      </w:r>
      <w:r>
        <w:rPr>
          <w:rFonts w:cs="Times New Roman"/>
        </w:rPr>
        <w:t xml:space="preserve"> </w:t>
      </w:r>
      <w:r w:rsidR="007B7DF3">
        <w:t>wird auf der Pädiatrischen Intensivstation der Uni</w:t>
      </w:r>
      <w:r w:rsidR="007552C2">
        <w:softHyphen/>
      </w:r>
      <w:r w:rsidR="007B7DF3">
        <w:t xml:space="preserve">versitätsklinik Tübingen anhand eines Analgosedierungsprotokolls maßgeblich von den Pflegenden übernommen. Für die Patienten unter BT wurde </w:t>
      </w:r>
      <w:r w:rsidR="005758EF">
        <w:t>es</w:t>
      </w:r>
      <w:r w:rsidR="007B7DF3">
        <w:t xml:space="preserve"> adaptiert</w:t>
      </w:r>
      <w:r w:rsidR="007B7DF3">
        <w:rPr>
          <w:rFonts w:cs="Times New Roman"/>
        </w:rPr>
        <w:t xml:space="preserve">. </w:t>
      </w:r>
    </w:p>
    <w:p w14:paraId="1B100561" w14:textId="05DC424D" w:rsidR="00280BA3" w:rsidRDefault="00581EF0" w:rsidP="00B3039C">
      <w:r w:rsidRPr="009A2412">
        <w:t>Um auf die sich v</w:t>
      </w:r>
      <w:r w:rsidR="00004FDE" w:rsidRPr="009A2412">
        <w:rPr>
          <w:rFonts w:cs="Times New Roman"/>
        </w:rPr>
        <w:t>erändernden Bedürfnisse der Patienten</w:t>
      </w:r>
      <w:r w:rsidR="00FD485C" w:rsidRPr="009A2412">
        <w:rPr>
          <w:rFonts w:cs="Times New Roman"/>
        </w:rPr>
        <w:t xml:space="preserve"> </w:t>
      </w:r>
      <w:r w:rsidRPr="009A2412">
        <w:rPr>
          <w:rFonts w:cs="Times New Roman"/>
        </w:rPr>
        <w:t xml:space="preserve">so gut wie möglich reagieren zu können, wurde das Basis-Bolus-Prinzip angewandt. </w:t>
      </w:r>
      <w:r w:rsidRPr="009A2412">
        <w:t xml:space="preserve">Das bedeutet, dass der Grundbedarf der Analgosedierung in Ruhe durch kontinuierliche Infusionen abgedeckt war. </w:t>
      </w:r>
      <w:r w:rsidR="00B86E05" w:rsidRPr="009A2412">
        <w:rPr>
          <w:bCs/>
        </w:rPr>
        <w:t>Bei zu</w:t>
      </w:r>
      <w:r w:rsidR="007552C2">
        <w:rPr>
          <w:bCs/>
        </w:rPr>
        <w:softHyphen/>
      </w:r>
      <w:r w:rsidR="00B86E05" w:rsidRPr="009A2412">
        <w:rPr>
          <w:bCs/>
        </w:rPr>
        <w:t>sätzlicher Belastung durch Eingriffe oder bei Unruhe und Schmerzen der Kinder konnten Gaben eines Stundenbolus erfolgen, unter Umständen auch mehrfach. Bei der Verabrei</w:t>
      </w:r>
      <w:r w:rsidR="007552C2">
        <w:rPr>
          <w:bCs/>
        </w:rPr>
        <w:softHyphen/>
      </w:r>
      <w:r w:rsidR="00B86E05" w:rsidRPr="009A2412">
        <w:rPr>
          <w:bCs/>
        </w:rPr>
        <w:t xml:space="preserve">chung von </w:t>
      </w:r>
      <w:r w:rsidR="00B86E05" w:rsidRPr="009A2412">
        <w:t>&gt;6 Stunden-Boli pro Schicht wurde mit dem zuständigen Arzt zusammen ent</w:t>
      </w:r>
      <w:r w:rsidR="007552C2">
        <w:softHyphen/>
      </w:r>
      <w:r w:rsidR="00B86E05" w:rsidRPr="009A2412">
        <w:t>schieden, ob die Dauerinfusion erhöht werden sollte.</w:t>
      </w:r>
    </w:p>
    <w:p w14:paraId="58A5108E" w14:textId="2AE66CB2" w:rsidR="00B86E05" w:rsidRDefault="00B86E05" w:rsidP="00B3039C">
      <w:r>
        <w:t xml:space="preserve">Den Kindern wurden </w:t>
      </w:r>
      <w:r w:rsidR="00581EF0" w:rsidRPr="009A2412">
        <w:t>laut des WHO Stufen Schemas periphere Analgetika verabreicht (</w:t>
      </w:r>
      <w:r w:rsidR="00581EF0" w:rsidRPr="009A2412">
        <w:rPr>
          <w:bCs/>
        </w:rPr>
        <w:t xml:space="preserve">Paracetamol </w:t>
      </w:r>
      <w:r w:rsidR="001D4C1C">
        <w:rPr>
          <w:bCs/>
        </w:rPr>
        <w:t>intravenös (</w:t>
      </w:r>
      <w:r w:rsidR="00581EF0" w:rsidRPr="009A2412">
        <w:t>i.v.</w:t>
      </w:r>
      <w:r w:rsidR="001D4C1C">
        <w:t>)</w:t>
      </w:r>
      <w:r w:rsidR="007B7DF3">
        <w:t>/</w:t>
      </w:r>
      <w:r w:rsidR="007B7DF3" w:rsidRPr="009A2412">
        <w:t>per os</w:t>
      </w:r>
      <w:r w:rsidR="007B7DF3">
        <w:t xml:space="preserve"> </w:t>
      </w:r>
      <w:r w:rsidR="007B7DF3" w:rsidRPr="009A2412">
        <w:t xml:space="preserve">(p.o.)/rektal </w:t>
      </w:r>
      <w:r w:rsidR="00581EF0" w:rsidRPr="009A2412">
        <w:t>3x15mg/kgKG (</w:t>
      </w:r>
      <w:r w:rsidR="00831F31">
        <w:t>Milligramm</w:t>
      </w:r>
      <w:r w:rsidR="00581EF0" w:rsidRPr="009A2412">
        <w:t xml:space="preserve"> pro </w:t>
      </w:r>
      <w:r w:rsidR="00831F31">
        <w:t>Kilo</w:t>
      </w:r>
      <w:r w:rsidR="005F2545">
        <w:t>-</w:t>
      </w:r>
      <w:r w:rsidR="00831F31">
        <w:t>gramm</w:t>
      </w:r>
      <w:r w:rsidR="00581EF0" w:rsidRPr="009A2412">
        <w:t xml:space="preserve"> Körpergewicht);</w:t>
      </w:r>
      <w:r w:rsidR="007B7DF3">
        <w:t xml:space="preserve"> </w:t>
      </w:r>
      <w:r w:rsidR="00581EF0" w:rsidRPr="009A2412">
        <w:rPr>
          <w:bCs/>
        </w:rPr>
        <w:t xml:space="preserve">Novalgin </w:t>
      </w:r>
      <w:r w:rsidR="00581EF0" w:rsidRPr="009A2412">
        <w:t>i.v.</w:t>
      </w:r>
      <w:r w:rsidR="006B7BD4">
        <w:t>/</w:t>
      </w:r>
      <w:r w:rsidR="00581EF0" w:rsidRPr="009A2412">
        <w:t>p.o./rektal: 3x10mg/kgKG</w:t>
      </w:r>
      <w:r w:rsidR="00581EF0" w:rsidRPr="009A2412">
        <w:rPr>
          <w:bCs/>
        </w:rPr>
        <w:t xml:space="preserve">). </w:t>
      </w:r>
      <w:r>
        <w:rPr>
          <w:rFonts w:cs="Times New Roman"/>
        </w:rPr>
        <w:t xml:space="preserve">Zusätzlich dazu </w:t>
      </w:r>
      <w:r w:rsidRPr="00AE3922">
        <w:rPr>
          <w:rFonts w:cs="Times New Roman"/>
        </w:rPr>
        <w:t>er</w:t>
      </w:r>
      <w:r w:rsidR="007552C2">
        <w:rPr>
          <w:rFonts w:cs="Times New Roman"/>
        </w:rPr>
        <w:softHyphen/>
      </w:r>
      <w:r w:rsidRPr="00AE3922">
        <w:rPr>
          <w:rFonts w:cs="Times New Roman"/>
        </w:rPr>
        <w:t>hielten sie Opiate</w:t>
      </w:r>
      <w:r w:rsidR="001D4C1C" w:rsidRPr="00AE3922">
        <w:rPr>
          <w:rFonts w:cs="Times New Roman"/>
        </w:rPr>
        <w:t xml:space="preserve">, wobei Fentanyl als </w:t>
      </w:r>
      <w:r w:rsidR="00851884" w:rsidRPr="00AE3922">
        <w:t xml:space="preserve">primäres </w:t>
      </w:r>
      <w:r w:rsidR="00A85C8C" w:rsidRPr="00AE3922">
        <w:t>Opiat</w:t>
      </w:r>
      <w:r w:rsidR="001D4C1C" w:rsidRPr="00AE3922">
        <w:t xml:space="preserve"> verabreicht</w:t>
      </w:r>
      <w:r w:rsidR="001D4C1C">
        <w:t xml:space="preserve"> wurde</w:t>
      </w:r>
      <w:r w:rsidR="00A85C8C" w:rsidRPr="009A2412">
        <w:t>.</w:t>
      </w:r>
      <w:r w:rsidR="00FD6E53" w:rsidRPr="009A2412">
        <w:t xml:space="preserve"> Hierbei betrug </w:t>
      </w:r>
      <w:r w:rsidR="002E6F97" w:rsidRPr="009A2412">
        <w:t xml:space="preserve">der </w:t>
      </w:r>
      <w:r w:rsidR="001D4C1C">
        <w:t xml:space="preserve">gegebenenfalls mögliche </w:t>
      </w:r>
      <w:r w:rsidR="002E6F97" w:rsidRPr="009A2412">
        <w:t>Bolus</w:t>
      </w:r>
      <w:r w:rsidR="00A85C8C" w:rsidRPr="009A2412">
        <w:t xml:space="preserve"> 1μg/kgKG</w:t>
      </w:r>
      <w:r w:rsidR="001D4C1C">
        <w:t xml:space="preserve"> (Mikrogramm/kgKG). Anschließend war eine kontinuierliche i.v. Infusion mit der Startd</w:t>
      </w:r>
      <w:r w:rsidR="002E6F97" w:rsidRPr="009A2412">
        <w:t xml:space="preserve">osierung </w:t>
      </w:r>
      <w:r w:rsidR="001D4C1C">
        <w:t xml:space="preserve">von </w:t>
      </w:r>
      <w:r w:rsidR="00A85C8C" w:rsidRPr="009A2412">
        <w:t>2μg/kgKG/h</w:t>
      </w:r>
      <w:r w:rsidR="001D4C1C">
        <w:t xml:space="preserve"> vorgesehen</w:t>
      </w:r>
      <w:r w:rsidR="002E6F97" w:rsidRPr="009A2412">
        <w:t>.</w:t>
      </w:r>
    </w:p>
    <w:p w14:paraId="494A3F68" w14:textId="77777777" w:rsidR="001D4C1C" w:rsidRDefault="001D4C1C" w:rsidP="00B3039C"/>
    <w:p w14:paraId="00A3A02F" w14:textId="34FD3672" w:rsidR="0013369D" w:rsidRPr="006E6021" w:rsidRDefault="00B86E05" w:rsidP="00B3039C">
      <w:pPr>
        <w:rPr>
          <w:rFonts w:cs="Times New Roman"/>
        </w:rPr>
      </w:pPr>
      <w:r>
        <w:t>Außerdem</w:t>
      </w:r>
      <w:r w:rsidR="002E6F97" w:rsidRPr="009A2412">
        <w:t xml:space="preserve"> war eine </w:t>
      </w:r>
      <w:r w:rsidR="006C67ED" w:rsidRPr="009A2412">
        <w:t>kontinuierliche</w:t>
      </w:r>
      <w:r w:rsidR="005C6E84" w:rsidRPr="009A2412">
        <w:t xml:space="preserve"> i.v. </w:t>
      </w:r>
      <w:proofErr w:type="spellStart"/>
      <w:r w:rsidR="006C67ED" w:rsidRPr="009A2412">
        <w:t>M</w:t>
      </w:r>
      <w:r w:rsidR="005C6E84" w:rsidRPr="009A2412">
        <w:t>idazolam</w:t>
      </w:r>
      <w:r w:rsidR="006C67ED" w:rsidRPr="009A2412">
        <w:t>infusion</w:t>
      </w:r>
      <w:proofErr w:type="spellEnd"/>
      <w:r w:rsidR="005C6E84" w:rsidRPr="009A2412">
        <w:t xml:space="preserve"> (</w:t>
      </w:r>
      <w:r w:rsidR="002E6F97" w:rsidRPr="009A2412">
        <w:t>Bolus 0,1mg/</w:t>
      </w:r>
      <w:proofErr w:type="spellStart"/>
      <w:r w:rsidR="002E6F97" w:rsidRPr="009A2412">
        <w:t>kgKG</w:t>
      </w:r>
      <w:proofErr w:type="spellEnd"/>
      <w:r w:rsidR="005C6E84" w:rsidRPr="009A2412">
        <w:t xml:space="preserve">; </w:t>
      </w:r>
      <w:r w:rsidR="006C67ED" w:rsidRPr="009A2412">
        <w:t>St</w:t>
      </w:r>
      <w:r w:rsidR="00F66AFB" w:rsidRPr="009A2412">
        <w:t>art</w:t>
      </w:r>
      <w:r w:rsidR="007552C2">
        <w:softHyphen/>
      </w:r>
      <w:r w:rsidR="00F66AFB" w:rsidRPr="009A2412">
        <w:t>dosis:</w:t>
      </w:r>
      <w:r w:rsidR="005C6E84" w:rsidRPr="009A2412">
        <w:t xml:space="preserve"> 0</w:t>
      </w:r>
      <w:r w:rsidR="002E6F97" w:rsidRPr="009A2412">
        <w:t>,</w:t>
      </w:r>
      <w:r w:rsidR="005C6E84" w:rsidRPr="009A2412">
        <w:t>1</w:t>
      </w:r>
      <w:r w:rsidR="00A40A35" w:rsidRPr="009A2412">
        <w:t>5</w:t>
      </w:r>
      <w:r w:rsidR="005C6E84" w:rsidRPr="009A2412">
        <w:t>mg/kg</w:t>
      </w:r>
      <w:r w:rsidR="002B68D3" w:rsidRPr="009A2412">
        <w:t>KG</w:t>
      </w:r>
      <w:r w:rsidR="005C6E84" w:rsidRPr="009A2412">
        <w:t xml:space="preserve">/h) </w:t>
      </w:r>
      <w:r w:rsidR="006C67ED" w:rsidRPr="009A2412">
        <w:t>und</w:t>
      </w:r>
      <w:r w:rsidR="005C6E84" w:rsidRPr="009A2412">
        <w:t xml:space="preserve"> </w:t>
      </w:r>
      <w:r w:rsidR="00854CB0" w:rsidRPr="009A2412">
        <w:t xml:space="preserve">nach 24 Stunden der Beginn </w:t>
      </w:r>
      <w:r w:rsidR="002E6F97" w:rsidRPr="009A2412">
        <w:t>eine</w:t>
      </w:r>
      <w:r w:rsidR="00854CB0" w:rsidRPr="009A2412">
        <w:t>r</w:t>
      </w:r>
      <w:r w:rsidR="002E6F97" w:rsidRPr="009A2412">
        <w:t xml:space="preserve"> </w:t>
      </w:r>
      <w:r w:rsidR="00F66AFB" w:rsidRPr="009A2412">
        <w:t>kontinuierliche</w:t>
      </w:r>
      <w:r w:rsidR="005F2545">
        <w:t>n</w:t>
      </w:r>
      <w:r w:rsidR="00F66AFB" w:rsidRPr="009A2412">
        <w:t xml:space="preserve"> i.v. </w:t>
      </w:r>
      <w:proofErr w:type="spellStart"/>
      <w:r w:rsidR="00F66AFB" w:rsidRPr="009A2412">
        <w:t>Clo</w:t>
      </w:r>
      <w:r w:rsidR="00900D3F">
        <w:softHyphen/>
      </w:r>
      <w:r w:rsidR="00F66AFB" w:rsidRPr="009A2412">
        <w:t>ni</w:t>
      </w:r>
      <w:r w:rsidR="007552C2">
        <w:softHyphen/>
      </w:r>
      <w:r w:rsidR="00F66AFB" w:rsidRPr="009A2412">
        <w:t>din</w:t>
      </w:r>
      <w:r w:rsidR="006A5A6A" w:rsidRPr="009A2412">
        <w:t>infusion</w:t>
      </w:r>
      <w:proofErr w:type="spellEnd"/>
      <w:r w:rsidR="005C6E84" w:rsidRPr="009A2412">
        <w:t xml:space="preserve"> </w:t>
      </w:r>
      <w:r w:rsidR="00854CB0" w:rsidRPr="009A2412">
        <w:t>(</w:t>
      </w:r>
      <w:r w:rsidR="00F66AFB" w:rsidRPr="009A2412">
        <w:t>Startdosis:</w:t>
      </w:r>
      <w:r w:rsidR="005C6E84" w:rsidRPr="009A2412">
        <w:t xml:space="preserve"> 0</w:t>
      </w:r>
      <w:r w:rsidR="002E6F97" w:rsidRPr="009A2412">
        <w:t>,</w:t>
      </w:r>
      <w:r w:rsidR="00A40A35" w:rsidRPr="009A2412">
        <w:t>2</w:t>
      </w:r>
      <w:r w:rsidR="005C6E84" w:rsidRPr="009A2412">
        <w:t>µg/</w:t>
      </w:r>
      <w:proofErr w:type="spellStart"/>
      <w:r w:rsidR="005C6E84" w:rsidRPr="009A2412">
        <w:t>kg</w:t>
      </w:r>
      <w:r w:rsidR="002B68D3" w:rsidRPr="009A2412">
        <w:t>KG</w:t>
      </w:r>
      <w:proofErr w:type="spellEnd"/>
      <w:r w:rsidR="005C6E84" w:rsidRPr="009A2412">
        <w:t>/h)</w:t>
      </w:r>
      <w:r w:rsidR="002E6F97" w:rsidRPr="009A2412">
        <w:t xml:space="preserve"> </w:t>
      </w:r>
      <w:r>
        <w:t xml:space="preserve">im Medikationsplan </w:t>
      </w:r>
      <w:r w:rsidR="002E6F97" w:rsidRPr="009A2412">
        <w:t xml:space="preserve">beinhaltet. </w:t>
      </w:r>
      <w:r w:rsidR="006F5306" w:rsidRPr="009A2412">
        <w:t>Die für die Ge</w:t>
      </w:r>
      <w:r w:rsidR="007552C2">
        <w:softHyphen/>
      </w:r>
      <w:r w:rsidR="006F5306" w:rsidRPr="009A2412">
        <w:t xml:space="preserve">währleistung der Sicherheit der </w:t>
      </w:r>
      <w:r w:rsidR="0040733C">
        <w:t>BT-S</w:t>
      </w:r>
      <w:r w:rsidR="006F5306" w:rsidRPr="009A2412">
        <w:t xml:space="preserve">onden erforderliche neuromuskuläre Blockade </w:t>
      </w:r>
      <w:r w:rsidR="006F5306" w:rsidRPr="009A2412">
        <w:lastRenderedPageBreak/>
        <w:t>wurde mit kontinuierlicher Infusion von Vecuronium durchgeführt (ggf.</w:t>
      </w:r>
      <w:r w:rsidR="006F5306" w:rsidRPr="009A2412">
        <w:rPr>
          <w:bCs/>
        </w:rPr>
        <w:t xml:space="preserve"> </w:t>
      </w:r>
      <w:r w:rsidR="006F5306" w:rsidRPr="009A2412">
        <w:t xml:space="preserve">Bolus von 0,1mg/kgKG, anschließende Infusion mit 0,1-0,2mg/kgKG/h). </w:t>
      </w:r>
      <w:r w:rsidR="00851884" w:rsidRPr="009A2412">
        <w:t xml:space="preserve">Zur Unterstützung der </w:t>
      </w:r>
      <w:r w:rsidR="00F66AFB" w:rsidRPr="009A2412">
        <w:t>Re</w:t>
      </w:r>
      <w:r w:rsidR="007552C2">
        <w:softHyphen/>
      </w:r>
      <w:r w:rsidR="00F66AFB" w:rsidRPr="009A2412">
        <w:t>gulation des Tag-Nacht-Rhythmu</w:t>
      </w:r>
      <w:r w:rsidR="00851884" w:rsidRPr="009A2412">
        <w:t>s</w:t>
      </w:r>
      <w:r w:rsidR="00F66AFB" w:rsidRPr="009A2412">
        <w:t xml:space="preserve"> wurde</w:t>
      </w:r>
      <w:r w:rsidR="00851884" w:rsidRPr="009A2412">
        <w:t xml:space="preserve"> </w:t>
      </w:r>
      <w:r w:rsidR="006F5306" w:rsidRPr="009A2412">
        <w:t>ab</w:t>
      </w:r>
      <w:r w:rsidR="00851884" w:rsidRPr="009A2412">
        <w:t xml:space="preserve"> </w:t>
      </w:r>
      <w:r w:rsidR="0040733C">
        <w:t>einem</w:t>
      </w:r>
      <w:r w:rsidR="006F5306" w:rsidRPr="009A2412">
        <w:t xml:space="preserve"> PICU-Aufenthalt</w:t>
      </w:r>
      <w:r w:rsidR="00F66AFB" w:rsidRPr="009A2412">
        <w:t xml:space="preserve"> </w:t>
      </w:r>
      <w:r w:rsidR="0040733C">
        <w:t xml:space="preserve">von 72 Stunden </w:t>
      </w:r>
      <w:r w:rsidR="00F66AFB" w:rsidRPr="009A2412">
        <w:t>Me</w:t>
      </w:r>
      <w:r w:rsidR="007552C2">
        <w:softHyphen/>
      </w:r>
      <w:r w:rsidR="00F66AFB" w:rsidRPr="009A2412">
        <w:t>latonin oral verabreicht</w:t>
      </w:r>
      <w:r w:rsidR="005C6E84" w:rsidRPr="009A2412">
        <w:t xml:space="preserve"> </w:t>
      </w:r>
      <w:r w:rsidR="00851884" w:rsidRPr="009A2412">
        <w:t>(</w:t>
      </w:r>
      <w:r w:rsidR="002B68D3" w:rsidRPr="009A2412">
        <w:t>6mg p.o. abends</w:t>
      </w:r>
      <w:r w:rsidR="006F5306" w:rsidRPr="009A2412">
        <w:t>)</w:t>
      </w:r>
      <w:r w:rsidR="005C6E84" w:rsidRPr="009A2412">
        <w:t>.</w:t>
      </w:r>
      <w:r w:rsidR="00F66AFB" w:rsidRPr="009A2412">
        <w:t xml:space="preserve"> Außerdem bekamen die Kinder </w:t>
      </w:r>
      <w:r w:rsidR="005C6E84" w:rsidRPr="009A2412">
        <w:t xml:space="preserve">Chloralhydrat </w:t>
      </w:r>
      <w:r w:rsidR="000439E3" w:rsidRPr="009A2412">
        <w:t xml:space="preserve">zur Förderung des Schlafes </w:t>
      </w:r>
      <w:r w:rsidR="005C6E84" w:rsidRPr="009A2412">
        <w:t>(</w:t>
      </w:r>
      <w:r w:rsidR="002B68D3" w:rsidRPr="009A2412">
        <w:t xml:space="preserve">bis zu 6x25mg/kgKG </w:t>
      </w:r>
      <w:r w:rsidR="00F66AFB" w:rsidRPr="009A2412">
        <w:t>täglich</w:t>
      </w:r>
      <w:r w:rsidR="005C6E84" w:rsidRPr="009A2412">
        <w:t>)</w:t>
      </w:r>
      <w:r w:rsidR="00582A26" w:rsidRPr="009A2412">
        <w:t>.</w:t>
      </w:r>
      <w:r w:rsidR="006E6021">
        <w:rPr>
          <w:rFonts w:cs="Times New Roman"/>
        </w:rPr>
        <w:t xml:space="preserve"> </w:t>
      </w:r>
      <w:r w:rsidR="00A06992" w:rsidRPr="009A2412">
        <w:t>Ab dem</w:t>
      </w:r>
      <w:r w:rsidR="005F2B79" w:rsidRPr="009A2412">
        <w:t xml:space="preserve"> sechsten postopera</w:t>
      </w:r>
      <w:r w:rsidR="002A543D">
        <w:softHyphen/>
      </w:r>
      <w:r w:rsidR="005F2B79" w:rsidRPr="009A2412">
        <w:t xml:space="preserve">tiven Tag </w:t>
      </w:r>
      <w:r w:rsidR="000439E3" w:rsidRPr="009A2412">
        <w:t>wurde</w:t>
      </w:r>
      <w:r w:rsidR="00A06992" w:rsidRPr="009A2412">
        <w:t xml:space="preserve"> d</w:t>
      </w:r>
      <w:r w:rsidR="000439E3" w:rsidRPr="009A2412">
        <w:t>e</w:t>
      </w:r>
      <w:r w:rsidR="0040733C">
        <w:t>n</w:t>
      </w:r>
      <w:r w:rsidR="00A06992" w:rsidRPr="009A2412">
        <w:t xml:space="preserve"> Patienten</w:t>
      </w:r>
      <w:r w:rsidR="0040733C">
        <w:t xml:space="preserve"> anstelle des Opiats</w:t>
      </w:r>
      <w:r>
        <w:t xml:space="preserve"> Ketamin</w:t>
      </w:r>
      <w:r w:rsidR="005F2B79" w:rsidRPr="009A2412">
        <w:t xml:space="preserve"> </w:t>
      </w:r>
      <w:r w:rsidR="0040733C">
        <w:t>appliziert</w:t>
      </w:r>
      <w:r>
        <w:t xml:space="preserve"> </w:t>
      </w:r>
      <w:r w:rsidR="00A06992" w:rsidRPr="009A2412">
        <w:t>(kontinuierliche i.v. Infusion mit 2</w:t>
      </w:r>
      <w:r w:rsidR="001A22F9" w:rsidRPr="009A2412">
        <w:t>-6</w:t>
      </w:r>
      <w:r w:rsidR="00A06992" w:rsidRPr="009A2412">
        <w:t>mg/kg/h</w:t>
      </w:r>
      <w:r w:rsidR="0040733C">
        <w:t xml:space="preserve"> Ketamin</w:t>
      </w:r>
      <w:r w:rsidR="00A06992" w:rsidRPr="009A2412">
        <w:t>)</w:t>
      </w:r>
      <w:r w:rsidR="005F2B79" w:rsidRPr="009A2412">
        <w:t xml:space="preserve">. </w:t>
      </w:r>
      <w:r w:rsidR="00B562EF" w:rsidRPr="009A2412">
        <w:t>Die Überlappungs</w:t>
      </w:r>
      <w:r w:rsidR="007552C2">
        <w:softHyphen/>
      </w:r>
      <w:r w:rsidR="00B562EF" w:rsidRPr="009A2412">
        <w:t xml:space="preserve">phase </w:t>
      </w:r>
      <w:r>
        <w:t>von Opiat und Ketamin</w:t>
      </w:r>
      <w:r w:rsidR="00B562EF" w:rsidRPr="009A2412">
        <w:t xml:space="preserve"> betrug 2 Stunden, danach wurde das Opiat pausiert. </w:t>
      </w:r>
      <w:r w:rsidR="00A06992" w:rsidRPr="009A2412">
        <w:t>Die restliche Medikation w</w:t>
      </w:r>
      <w:r w:rsidR="00AB5808" w:rsidRPr="009A2412">
        <w:t>urde</w:t>
      </w:r>
      <w:r w:rsidR="00A06992" w:rsidRPr="009A2412">
        <w:t xml:space="preserve"> wie </w:t>
      </w:r>
      <w:r w:rsidR="000439E3" w:rsidRPr="009A2412">
        <w:t>gehabt beibehalten</w:t>
      </w:r>
      <w:r w:rsidR="00A06992" w:rsidRPr="009A2412">
        <w:t xml:space="preserve">. Vor der Extubation </w:t>
      </w:r>
      <w:r w:rsidR="00B562EF" w:rsidRPr="009A2412">
        <w:t>wurde das Keta</w:t>
      </w:r>
      <w:r w:rsidR="007552C2">
        <w:softHyphen/>
      </w:r>
      <w:r w:rsidR="00B562EF" w:rsidRPr="009A2412">
        <w:t xml:space="preserve">min beendet und überlappend wieder das Opiat mit einer um </w:t>
      </w:r>
      <w:r w:rsidR="00804633">
        <w:t xml:space="preserve">mindestens </w:t>
      </w:r>
      <w:r w:rsidR="00B562EF" w:rsidRPr="009A2412">
        <w:t xml:space="preserve">50% reduzierten Dosis verabreicht </w:t>
      </w:r>
      <w:r w:rsidR="00644904" w:rsidRPr="009A2412">
        <w:t xml:space="preserve">(siehe </w:t>
      </w:r>
      <w:r w:rsidR="00644904" w:rsidRPr="00D23859">
        <w:t>Ab</w:t>
      </w:r>
      <w:r w:rsidR="001E13CB">
        <w:softHyphen/>
      </w:r>
      <w:r w:rsidR="00644904" w:rsidRPr="00D23859">
        <w:t xml:space="preserve">bildung </w:t>
      </w:r>
      <w:r w:rsidR="00D23859" w:rsidRPr="00D23859">
        <w:t>2</w:t>
      </w:r>
      <w:r w:rsidR="00644904" w:rsidRPr="00D23859">
        <w:t>)</w:t>
      </w:r>
      <w:r w:rsidR="00B562EF" w:rsidRPr="00D23859">
        <w:t>.</w:t>
      </w:r>
      <w:r w:rsidR="005F2B79" w:rsidRPr="009A2412">
        <w:t xml:space="preserve"> </w:t>
      </w:r>
      <w:r w:rsidR="00A17EDE" w:rsidRPr="00D23859">
        <w:t>Die</w:t>
      </w:r>
      <w:r w:rsidR="00A17EDE" w:rsidRPr="009A2412">
        <w:t xml:space="preserve"> Kinder wurden nach der Extubation so bald wie möglich von der PICU entlassen und auf der Normalstation weiter behandelt</w:t>
      </w:r>
      <w:r w:rsidR="006E6021">
        <w:t xml:space="preserve"> </w:t>
      </w:r>
      <w:r w:rsidR="006E6021">
        <w:fldChar w:fldCharType="begin">
          <w:fldData xml:space="preserve">PEVuZE5vdGU+PENpdGU+PEF1dGhvcj5NaWNoZWw8L0F1dGhvcj48WWVhcj4yMDIwPC9ZZWFyPjxS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==
</w:fldData>
        </w:fldChar>
      </w:r>
      <w:r w:rsidR="00D431B2">
        <w:instrText xml:space="preserve"> ADDIN EN.CITE </w:instrText>
      </w:r>
      <w:r w:rsidR="00D431B2">
        <w:fldChar w:fldCharType="begin">
          <w:fldData xml:space="preserve">PEVuZE5vdGU+PENpdGU+PEF1dGhvcj5NaWNoZWw8L0F1dGhvcj48WWVhcj4yMDIwPC9ZZWFyPjxS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==
</w:fldData>
        </w:fldChar>
      </w:r>
      <w:r w:rsidR="00D431B2">
        <w:instrText xml:space="preserve"> ADDIN EN.CITE.DATA </w:instrText>
      </w:r>
      <w:r w:rsidR="00D431B2">
        <w:fldChar w:fldCharType="end"/>
      </w:r>
      <w:r w:rsidR="006E6021">
        <w:fldChar w:fldCharType="separate"/>
      </w:r>
      <w:r w:rsidR="00D431B2">
        <w:rPr>
          <w:noProof/>
        </w:rPr>
        <w:t>(</w:t>
      </w:r>
      <w:hyperlink w:anchor="_ENREF_93" w:tooltip="Michel, 2020 #350" w:history="1">
        <w:r w:rsidR="00764178" w:rsidRPr="00764178">
          <w:rPr>
            <w:rStyle w:val="Hyperlink"/>
          </w:rPr>
          <w:t>Michel et al., 2020b</w:t>
        </w:r>
      </w:hyperlink>
      <w:r w:rsidR="00D431B2">
        <w:rPr>
          <w:noProof/>
        </w:rPr>
        <w:t>)</w:t>
      </w:r>
      <w:r w:rsidR="006E6021">
        <w:fldChar w:fldCharType="end"/>
      </w:r>
      <w:r w:rsidR="00A17EDE" w:rsidRPr="009A2412">
        <w:t xml:space="preserve">. </w:t>
      </w:r>
    </w:p>
    <w:p w14:paraId="03D72951" w14:textId="77777777" w:rsidR="00187372" w:rsidRPr="009A2412" w:rsidRDefault="00187372" w:rsidP="00B3039C">
      <w:pPr>
        <w:pStyle w:val="Formatvorlage2doggy"/>
      </w:pPr>
    </w:p>
    <w:p w14:paraId="4960A371" w14:textId="77777777" w:rsidR="001E276D" w:rsidRDefault="00865149" w:rsidP="001E276D">
      <w:pPr>
        <w:pStyle w:val="Formatvorlage2doggy"/>
        <w:keepNext/>
      </w:pPr>
      <w:r w:rsidRPr="00865149">
        <w:rPr>
          <w:noProof/>
        </w:rPr>
        <w:drawing>
          <wp:inline distT="0" distB="0" distL="0" distR="0" wp14:anchorId="6A0900E8" wp14:editId="15D2FC9E">
            <wp:extent cx="5400040" cy="2746919"/>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40" cy="2746919"/>
                    </a:xfrm>
                    <a:prstGeom prst="rect">
                      <a:avLst/>
                    </a:prstGeom>
                    <a:noFill/>
                    <a:ln>
                      <a:noFill/>
                    </a:ln>
                  </pic:spPr>
                </pic:pic>
              </a:graphicData>
            </a:graphic>
          </wp:inline>
        </w:drawing>
      </w:r>
    </w:p>
    <w:p w14:paraId="2FF2F22D" w14:textId="50EDC434" w:rsidR="006F3ADA" w:rsidRDefault="001E276D" w:rsidP="006F3ADA">
      <w:pPr>
        <w:pStyle w:val="Formatvorlage2doggy"/>
      </w:pPr>
      <w:bookmarkStart w:id="50" w:name="_Toc84413171"/>
      <w:r>
        <w:t xml:space="preserve">Abbildung </w:t>
      </w:r>
      <w:r w:rsidR="004952BF">
        <w:fldChar w:fldCharType="begin"/>
      </w:r>
      <w:r w:rsidR="004952BF">
        <w:instrText xml:space="preserve"> SEQ Abbildung \* ARABIC </w:instrText>
      </w:r>
      <w:r w:rsidR="004952BF">
        <w:fldChar w:fldCharType="separate"/>
      </w:r>
      <w:r w:rsidR="00217252">
        <w:rPr>
          <w:noProof/>
        </w:rPr>
        <w:t>2</w:t>
      </w:r>
      <w:r w:rsidR="004952BF">
        <w:rPr>
          <w:noProof/>
        </w:rPr>
        <w:fldChar w:fldCharType="end"/>
      </w:r>
      <w:r>
        <w:t xml:space="preserve">: </w:t>
      </w:r>
      <w:r w:rsidRPr="001C2768">
        <w:t>Ablauf des Analgosedierungskonzeptes im Zusammenhang mit der Brachytherapie. Kontrolle der Brachytherapiesondenlage: *extrakorporale Länge (zwei</w:t>
      </w:r>
      <w:r w:rsidR="002A543D">
        <w:softHyphen/>
      </w:r>
      <w:r w:rsidRPr="001C2768">
        <w:t xml:space="preserve">mal täglich), 'fluoroskopisch. </w:t>
      </w:r>
      <w:r w:rsidRPr="001E276D">
        <w:rPr>
          <w:i/>
        </w:rPr>
        <w:t>PICU:</w:t>
      </w:r>
      <w:r w:rsidRPr="001C2768">
        <w:t xml:space="preserve"> Kinderintensivstation, </w:t>
      </w:r>
      <w:r w:rsidRPr="001E276D">
        <w:rPr>
          <w:i/>
        </w:rPr>
        <w:t>postop. Tage:</w:t>
      </w:r>
      <w:r w:rsidRPr="001C2768">
        <w:t xml:space="preserve"> postoperative Tage</w:t>
      </w:r>
      <w:r>
        <w:t xml:space="preserve"> </w:t>
      </w:r>
      <w:r w:rsidR="00125E3A">
        <w:fldChar w:fldCharType="begin">
          <w:fldData xml:space="preserve">PEVuZE5vdGU+PENpdGU+PEF1dGhvcj5NaWNoZWw8L0F1dGhvcj48WWVhcj4yMDIwPC9ZZWFyPjxS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==
</w:fldData>
        </w:fldChar>
      </w:r>
      <w:r w:rsidR="00125E3A">
        <w:instrText xml:space="preserve"> ADDIN EN.CITE </w:instrText>
      </w:r>
      <w:r w:rsidR="00125E3A">
        <w:fldChar w:fldCharType="begin">
          <w:fldData xml:space="preserve">PEVuZE5vdGU+PENpdGU+PEF1dGhvcj5NaWNoZWw8L0F1dGhvcj48WWVhcj4yMDIwPC9ZZWFyPjxS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==
</w:fldData>
        </w:fldChar>
      </w:r>
      <w:r w:rsidR="00125E3A">
        <w:instrText xml:space="preserve"> ADDIN EN.CITE.DATA </w:instrText>
      </w:r>
      <w:r w:rsidR="00125E3A">
        <w:fldChar w:fldCharType="end"/>
      </w:r>
      <w:r w:rsidR="00125E3A">
        <w:fldChar w:fldCharType="separate"/>
      </w:r>
      <w:r w:rsidR="00125E3A">
        <w:rPr>
          <w:noProof/>
        </w:rPr>
        <w:t>(</w:t>
      </w:r>
      <w:hyperlink w:anchor="_ENREF_93" w:tooltip="Michel, 2020 #350" w:history="1">
        <w:r w:rsidR="00764178" w:rsidRPr="00764178">
          <w:rPr>
            <w:rStyle w:val="Hyperlink"/>
          </w:rPr>
          <w:t>Michel et al., 2020b</w:t>
        </w:r>
      </w:hyperlink>
      <w:r w:rsidR="00125E3A">
        <w:rPr>
          <w:noProof/>
        </w:rPr>
        <w:t>)</w:t>
      </w:r>
      <w:bookmarkEnd w:id="50"/>
      <w:r w:rsidR="00125E3A">
        <w:fldChar w:fldCharType="end"/>
      </w:r>
    </w:p>
    <w:p w14:paraId="702E0891" w14:textId="310B97F1" w:rsidR="006F3ADA" w:rsidRDefault="006F3ADA" w:rsidP="006F3ADA">
      <w:pPr>
        <w:pStyle w:val="Formatvorlage2doggy"/>
      </w:pPr>
    </w:p>
    <w:p w14:paraId="24D0B65E" w14:textId="77777777" w:rsidR="006F3ADA" w:rsidRPr="00A27CDF" w:rsidRDefault="006F3ADA" w:rsidP="006F3ADA">
      <w:pPr>
        <w:pStyle w:val="Formatvorlage2doggy"/>
      </w:pPr>
    </w:p>
    <w:p w14:paraId="3AD206D9" w14:textId="2BC222FD" w:rsidR="00E40A41" w:rsidRPr="009A2412" w:rsidRDefault="0077315D" w:rsidP="00B3039C">
      <w:pPr>
        <w:pStyle w:val="berschrift3"/>
        <w:rPr>
          <w:rFonts w:eastAsia="Times New Roman"/>
        </w:rPr>
      </w:pPr>
      <w:bookmarkStart w:id="51" w:name="_Toc84414053"/>
      <w:r w:rsidRPr="009A2412">
        <w:rPr>
          <w:rFonts w:eastAsia="Times New Roman"/>
        </w:rPr>
        <w:t xml:space="preserve">Verabreichte </w:t>
      </w:r>
      <w:r w:rsidR="00C577AA" w:rsidRPr="009A2412">
        <w:rPr>
          <w:rFonts w:eastAsia="Times New Roman"/>
        </w:rPr>
        <w:t>Medikamente</w:t>
      </w:r>
      <w:bookmarkEnd w:id="51"/>
    </w:p>
    <w:p w14:paraId="5848267B" w14:textId="42BBA6D0" w:rsidR="00C577AA" w:rsidRDefault="00E40A41" w:rsidP="00B3039C">
      <w:r w:rsidRPr="00DC6EF4">
        <w:rPr>
          <w:bCs/>
          <w:u w:val="single"/>
        </w:rPr>
        <w:t>Fentanyl</w:t>
      </w:r>
      <w:r w:rsidR="00C7680E" w:rsidRPr="006E0F2D">
        <w:t xml:space="preserve"> </w:t>
      </w:r>
      <w:r w:rsidRPr="009A2412">
        <w:t xml:space="preserve">ist ein Opioid mit im Vergleich zu Morphin ca. 100facher analgetischer Potenz. </w:t>
      </w:r>
      <w:r w:rsidR="00C7680E" w:rsidRPr="009A2412">
        <w:t>Seine hohe Fettlöslichkeit</w:t>
      </w:r>
      <w:r w:rsidRPr="009A2412">
        <w:t xml:space="preserve"> begründet den </w:t>
      </w:r>
      <w:r w:rsidR="00233644" w:rsidRPr="009A2412">
        <w:t xml:space="preserve">enorm </w:t>
      </w:r>
      <w:r w:rsidRPr="009A2412">
        <w:t>raschen Wirkungseintritt. Bei i.v. Verab</w:t>
      </w:r>
      <w:r w:rsidR="007552C2">
        <w:softHyphen/>
      </w:r>
      <w:r w:rsidRPr="009A2412">
        <w:t>reichung beträgt die Halbwertszeit ca. 30-60 Minuten</w:t>
      </w:r>
      <w:r w:rsidR="0043403A" w:rsidRPr="009A2412">
        <w:t>, bei kontinuierlicher Verabreichung kommt es schnell zur Wirkungsverlängerung</w:t>
      </w:r>
      <w:r w:rsidRPr="009A2412">
        <w:t xml:space="preserve">. Der Metabolismus erfolgt </w:t>
      </w:r>
      <w:r w:rsidR="0043403A" w:rsidRPr="009A2412">
        <w:t>zum größten Teil</w:t>
      </w:r>
      <w:r w:rsidRPr="009A2412">
        <w:t xml:space="preserve"> </w:t>
      </w:r>
      <w:r w:rsidRPr="009A2412">
        <w:lastRenderedPageBreak/>
        <w:t>in der Leber</w:t>
      </w:r>
      <w:r w:rsidR="00233644" w:rsidRPr="009A2412">
        <w:t xml:space="preserve"> über C</w:t>
      </w:r>
      <w:r w:rsidR="00D942E5" w:rsidRPr="009A2412">
        <w:t>YP3A4 (Cytochrom P</w:t>
      </w:r>
      <w:r w:rsidR="00D942E5" w:rsidRPr="009A2412">
        <w:rPr>
          <w:vertAlign w:val="subscript"/>
        </w:rPr>
        <w:t>450</w:t>
      </w:r>
      <w:r w:rsidR="00D942E5" w:rsidRPr="009A2412">
        <w:t>, Isoenzym 3A4)</w:t>
      </w:r>
      <w:r w:rsidRPr="009A2412">
        <w:t>, sodass die Clearance vor allem vom hepatischen Blutfluss abhängig ist</w:t>
      </w:r>
      <w:r w:rsidR="00D942E5" w:rsidRPr="009A2412">
        <w:t xml:space="preserve"> und Arzneimittelinteraktionen bedacht wer</w:t>
      </w:r>
      <w:r w:rsidR="007552C2">
        <w:softHyphen/>
      </w:r>
      <w:r w:rsidR="00D942E5" w:rsidRPr="009A2412">
        <w:t>den müssen.</w:t>
      </w:r>
      <w:r w:rsidR="00955EBA" w:rsidRPr="009A2412">
        <w:t xml:space="preserve"> </w:t>
      </w:r>
      <w:r w:rsidR="0043403A" w:rsidRPr="009A2412">
        <w:t>Die wichtigste Nebenwirkung ist die Atemdepression, weitere</w:t>
      </w:r>
      <w:r w:rsidR="00FB7733">
        <w:t xml:space="preserve"> Nebenwir</w:t>
      </w:r>
      <w:r w:rsidR="007552C2">
        <w:softHyphen/>
      </w:r>
      <w:r w:rsidR="00FB7733">
        <w:t>kungen</w:t>
      </w:r>
      <w:r w:rsidR="0043403A" w:rsidRPr="009A2412">
        <w:t xml:space="preserve"> sind Übelkeit, Erbrechen, Pruritus, Bradykardie und das Risiko für </w:t>
      </w:r>
      <w:r w:rsidR="00FB7733">
        <w:t xml:space="preserve">eine </w:t>
      </w:r>
      <w:r w:rsidR="0043403A" w:rsidRPr="009A2412">
        <w:t>Toleran</w:t>
      </w:r>
      <w:r w:rsidR="007552C2">
        <w:softHyphen/>
      </w:r>
      <w:r w:rsidR="0043403A" w:rsidRPr="009A2412">
        <w:t>z</w:t>
      </w:r>
      <w:r w:rsidR="00FB7733">
        <w:t>entwicklung</w:t>
      </w:r>
      <w:r w:rsidR="0043403A" w:rsidRPr="009A2412">
        <w:t xml:space="preserve"> und Abhängigkeit</w:t>
      </w:r>
      <w:r w:rsidRPr="009A2412">
        <w:t xml:space="preserve"> </w:t>
      </w:r>
      <w:r w:rsidR="003166A3" w:rsidRPr="009A2412">
        <w:fldChar w:fldCharType="begin">
          <w:fldData xml:space="preserve">PEVuZE5vdGU+PENpdGU+PEF1dGhvcj5QbGF5Zm9yPC9BdXRob3I+PFllYXI+MjAwNjwvWWVhcj48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</w:fldData>
        </w:fldChar>
      </w:r>
      <w:r w:rsidR="008A3057">
        <w:instrText xml:space="preserve"> ADDIN EN.CITE </w:instrText>
      </w:r>
      <w:r w:rsidR="008A3057">
        <w:fldChar w:fldCharType="begin">
          <w:fldData xml:space="preserve">PEVuZE5vdGU+PENpdGU+PEF1dGhvcj5QbGF5Zm9yPC9BdXRob3I+PFllYXI+MjAwNjwvWWVhcj48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</w:fldData>
        </w:fldChar>
      </w:r>
      <w:r w:rsidR="008A3057">
        <w:instrText xml:space="preserve"> ADDIN EN.CITE.DATA </w:instrText>
      </w:r>
      <w:r w:rsidR="008A3057">
        <w:fldChar w:fldCharType="end"/>
      </w:r>
      <w:r w:rsidR="003166A3" w:rsidRPr="009A2412">
        <w:fldChar w:fldCharType="separate"/>
      </w:r>
      <w:r w:rsidR="008A3057">
        <w:rPr>
          <w:noProof/>
        </w:rPr>
        <w:t>(</w:t>
      </w:r>
      <w:hyperlink w:anchor="_ENREF_109" w:tooltip="Playfor, 2006 #264" w:history="1">
        <w:r w:rsidR="00764178" w:rsidRPr="00764178">
          <w:rPr>
            <w:rStyle w:val="Hyperlink"/>
          </w:rPr>
          <w:t>Playfor et al., 2006</w:t>
        </w:r>
      </w:hyperlink>
      <w:r w:rsidR="008A3057">
        <w:rPr>
          <w:noProof/>
        </w:rPr>
        <w:t xml:space="preserve">, </w:t>
      </w:r>
      <w:hyperlink w:anchor="_ENREF_71" w:tooltip="Katz, 1994 #268" w:history="1">
        <w:r w:rsidR="00764178" w:rsidRPr="00764178">
          <w:rPr>
            <w:rStyle w:val="Hyperlink"/>
          </w:rPr>
          <w:t>Katz et al., 1994</w:t>
        </w:r>
      </w:hyperlink>
      <w:r w:rsidR="008A3057">
        <w:rPr>
          <w:noProof/>
        </w:rPr>
        <w:t xml:space="preserve">, </w:t>
      </w:r>
      <w:hyperlink w:anchor="_ENREF_156" w:tooltip="Ziesenitz, 2018 #271" w:history="1">
        <w:r w:rsidR="00764178" w:rsidRPr="00764178">
          <w:rPr>
            <w:rStyle w:val="Hyperlink"/>
          </w:rPr>
          <w:t>Ziesenitz et al., 2018</w:t>
        </w:r>
      </w:hyperlink>
      <w:r w:rsidR="008A3057">
        <w:rPr>
          <w:noProof/>
        </w:rPr>
        <w:t>)</w:t>
      </w:r>
      <w:r w:rsidR="003166A3" w:rsidRPr="009A2412">
        <w:fldChar w:fldCharType="end"/>
      </w:r>
      <w:r w:rsidRPr="009A2412">
        <w:t xml:space="preserve">. </w:t>
      </w:r>
    </w:p>
    <w:p w14:paraId="0D977EE3" w14:textId="77777777" w:rsidR="00CC09FD" w:rsidRPr="009A2412" w:rsidRDefault="00CC09FD" w:rsidP="00B3039C"/>
    <w:p w14:paraId="62F91300" w14:textId="7ADD9E6D" w:rsidR="00C577AA" w:rsidRDefault="00C577AA" w:rsidP="00B3039C">
      <w:r w:rsidRPr="00DC6EF4">
        <w:rPr>
          <w:bCs/>
          <w:u w:val="single"/>
        </w:rPr>
        <w:t>Ketamin</w:t>
      </w:r>
      <w:r w:rsidR="00C7680E" w:rsidRPr="006E0F2D">
        <w:t xml:space="preserve"> </w:t>
      </w:r>
      <w:r w:rsidR="00A360D6" w:rsidRPr="009A2412">
        <w:t>ist unter anderem ein</w:t>
      </w:r>
      <w:r w:rsidR="00C7680E" w:rsidRPr="009A2412">
        <w:t xml:space="preserve"> </w:t>
      </w:r>
      <w:r w:rsidR="005C00D1" w:rsidRPr="009A2412">
        <w:t xml:space="preserve">Antagonist am </w:t>
      </w:r>
      <w:r w:rsidR="005C00D1" w:rsidRPr="009A2412">
        <w:rPr>
          <w:rStyle w:val="e24kjd"/>
        </w:rPr>
        <w:t>N-Methyl-D-Aspartat</w:t>
      </w:r>
      <w:r w:rsidR="005C00D1" w:rsidRPr="009A2412">
        <w:t xml:space="preserve">-Rezeptor (NMDA-Rezeptor). Es wirkt </w:t>
      </w:r>
      <w:r w:rsidR="00A360D6" w:rsidRPr="009A2412">
        <w:t>als</w:t>
      </w:r>
      <w:r w:rsidR="005C00D1" w:rsidRPr="009A2412">
        <w:t xml:space="preserve"> Narkotikum und hat zudem starke analgetische Eigenschaften.</w:t>
      </w:r>
      <w:r w:rsidR="009D33A3" w:rsidRPr="009A2412">
        <w:t xml:space="preserve"> </w:t>
      </w:r>
      <w:r w:rsidR="0015766B" w:rsidRPr="009A2412">
        <w:t>Sein Wirkungseintritt erfolgt sehr rasch, die Wirkdauer beträgt je nach Dosierung &lt;5 Mi</w:t>
      </w:r>
      <w:r w:rsidR="007552C2">
        <w:softHyphen/>
      </w:r>
      <w:r w:rsidR="0015766B" w:rsidRPr="009A2412">
        <w:t>nuten oder 10-20 Minuten. Ketamin ist lipophil und wird über das Cytochrom P</w:t>
      </w:r>
      <w:r w:rsidR="0015766B" w:rsidRPr="009A2412">
        <w:rPr>
          <w:vertAlign w:val="subscript"/>
        </w:rPr>
        <w:t>450</w:t>
      </w:r>
      <w:r w:rsidR="0015766B" w:rsidRPr="009A2412">
        <w:t xml:space="preserve"> meta</w:t>
      </w:r>
      <w:r w:rsidR="007552C2">
        <w:softHyphen/>
      </w:r>
      <w:r w:rsidR="0015766B" w:rsidRPr="009A2412">
        <w:t>bolisiert</w:t>
      </w:r>
      <w:r w:rsidR="00D942E5" w:rsidRPr="009A2412">
        <w:t>.</w:t>
      </w:r>
      <w:r w:rsidR="005E34A9" w:rsidRPr="009A2412">
        <w:t xml:space="preserve"> Aufgrund seiner </w:t>
      </w:r>
      <w:r w:rsidR="001E61DD" w:rsidRPr="009A2412">
        <w:t>sympathomimetisch</w:t>
      </w:r>
      <w:r w:rsidR="005E34A9" w:rsidRPr="009A2412">
        <w:t xml:space="preserve">en Effekte steigert es die </w:t>
      </w:r>
      <w:proofErr w:type="spellStart"/>
      <w:r w:rsidR="001E61DD" w:rsidRPr="009A2412">
        <w:t>Katecholamin</w:t>
      </w:r>
      <w:r w:rsidR="007552C2">
        <w:softHyphen/>
      </w:r>
      <w:r w:rsidR="001E61DD" w:rsidRPr="009A2412">
        <w:t>konzentration</w:t>
      </w:r>
      <w:proofErr w:type="spellEnd"/>
      <w:r w:rsidR="001E61DD" w:rsidRPr="009A2412">
        <w:t xml:space="preserve"> und </w:t>
      </w:r>
      <w:r w:rsidR="0043403A" w:rsidRPr="009A2412">
        <w:t>erhöht</w:t>
      </w:r>
      <w:r w:rsidR="005E34A9" w:rsidRPr="009A2412">
        <w:t xml:space="preserve"> somit</w:t>
      </w:r>
      <w:r w:rsidR="001E61DD" w:rsidRPr="009A2412">
        <w:t xml:space="preserve"> Herz</w:t>
      </w:r>
      <w:r w:rsidR="0043403A" w:rsidRPr="009A2412">
        <w:t>frequenz</w:t>
      </w:r>
      <w:r w:rsidR="001E61DD" w:rsidRPr="009A2412">
        <w:t xml:space="preserve"> und Blutd</w:t>
      </w:r>
      <w:r w:rsidR="0043403A" w:rsidRPr="009A2412">
        <w:t>ruck</w:t>
      </w:r>
      <w:r w:rsidR="001E61DD" w:rsidRPr="009A2412">
        <w:t>.</w:t>
      </w:r>
      <w:r w:rsidR="005E34A9" w:rsidRPr="009A2412">
        <w:t xml:space="preserve"> </w:t>
      </w:r>
      <w:r w:rsidR="001E61DD" w:rsidRPr="009A2412">
        <w:t>A</w:t>
      </w:r>
      <w:r w:rsidR="005E34A9" w:rsidRPr="009A2412">
        <w:t>ußerdem</w:t>
      </w:r>
      <w:r w:rsidR="001E61DD" w:rsidRPr="009A2412">
        <w:t xml:space="preserve"> kann Ketamin als Halluzinogen wirken </w:t>
      </w:r>
      <w:r w:rsidR="00AE132E" w:rsidRPr="009A2412">
        <w:fldChar w:fldCharType="begin"/>
      </w:r>
      <w:r w:rsidR="008A3057">
        <w:instrText xml:space="preserve"> ADDIN EN.CITE &lt;EndNote&gt;&lt;Cite&gt;&lt;Author&gt;Erstad&lt;/Author&gt;&lt;Year&gt;2016&lt;/Year&gt;&lt;RecNum&gt;266&lt;/RecNum&gt;&lt;DisplayText&gt;(Erstad and Patanwala, 2016)&lt;/DisplayText&gt;&lt;record&gt;&lt;rec-number&gt;266&lt;/rec-number&gt;&lt;foreign-keys&gt;&lt;key app="EN" db-id="vpzepa9akttafke9d9rp2szsdavft9xazwwt" timestamp="1588070994" guid="a215f795-66e7-44f4-82b0-9d7d29b31648"&gt;266&lt;/key&gt;&lt;/foreign-keys&gt;&lt;ref-type name="Journal Article"&gt;17&lt;/ref-type&gt;&lt;contributors&gt;&lt;authors&gt;&lt;author&gt;Erstad, B. L.&lt;/author&gt;&lt;author&gt;Patanwala, A. E.&lt;/author&gt;&lt;/authors&gt;&lt;/contributors&gt;&lt;auth-address&gt;Department of Pharmacy Practice &amp;amp; Science, College of Pharmacy, University of Arizona, 1295 N Martin Ave, PO Box 210202, Tucson, AZ, USA.&amp;#xD;Department of Pharmacy Practice &amp;amp; Science, College of Pharmacy, University of Arizona, 1295 N Martin Ave, PO Box 210202, Tucson, AZ, USA. Electronic address: patanwala@pharmacy.arizona.edu.&lt;/auth-address&gt;&lt;titles&gt;&lt;title&gt;Ketamine for analgosedation in critically ill patients&lt;/title&gt;&lt;secondary-title&gt;J Crit Care&lt;/secondary-title&gt;&lt;/titles&gt;&lt;periodical&gt;&lt;full-title&gt;J Crit Care&lt;/full-title&gt;&lt;/periodical&gt;&lt;pages&gt;145-9&lt;/pages&gt;&lt;volume&gt;35&lt;/volume&gt;&lt;edition&gt;2016/08/03&lt;/edition&gt;&lt;keywords&gt;&lt;keyword&gt;Analgesics/pharmacology/*therapeutic use&lt;/keyword&gt;&lt;keyword&gt;Conscious Sedation/*methods&lt;/keyword&gt;&lt;keyword&gt;Critical Illness/*therapy&lt;/keyword&gt;&lt;keyword&gt;Humans&lt;/keyword&gt;&lt;keyword&gt;Hypnotics and Sedatives/pharmacology/*therapeutic use&lt;/keyword&gt;&lt;keyword&gt;Intensive Care Units&lt;/keyword&gt;&lt;keyword&gt;Ketamine/pharmacology/*therapeutic use&lt;/keyword&gt;&lt;keyword&gt;*Analgesics&lt;/keyword&gt;&lt;keyword&gt;*Critical care&lt;/keyword&gt;&lt;keyword&gt;*Critical illness&lt;/keyword&gt;&lt;keyword&gt;*Hypnotics and sedatives&lt;/keyword&gt;&lt;keyword&gt;*Ketamine&lt;/keyword&gt;&lt;keyword&gt;*Pain&lt;/keyword&gt;&lt;/keywords&gt;&lt;dates&gt;&lt;year&gt;2016&lt;/year&gt;&lt;pub-dates&gt;&lt;date&gt;Oct&lt;/date&gt;&lt;/pub-dates&gt;&lt;/dates&gt;&lt;isbn&gt;0883-9441&lt;/isbn&gt;&lt;accession-num&gt;27481750&lt;/accession-num&gt;&lt;urls&gt;&lt;/urls&gt;&lt;electronic-resource-num&gt;10.1016/j.jcrc.2016.05.016&lt;/electronic-resource-num&gt;&lt;remote-database-provider&gt;NLM&lt;/remote-database-provider&gt;&lt;language&gt;eng&lt;/language&gt;&lt;/record&gt;&lt;/Cite&gt;&lt;/EndNote&gt;</w:instrText>
      </w:r>
      <w:r w:rsidR="00AE132E" w:rsidRPr="009A2412">
        <w:fldChar w:fldCharType="separate"/>
      </w:r>
      <w:r w:rsidR="008A3057">
        <w:rPr>
          <w:noProof/>
        </w:rPr>
        <w:t>(</w:t>
      </w:r>
      <w:hyperlink w:anchor="_ENREF_40" w:tooltip="Erstad, 2016 #266" w:history="1">
        <w:r w:rsidR="00764178" w:rsidRPr="00764178">
          <w:rPr>
            <w:rStyle w:val="Hyperlink"/>
          </w:rPr>
          <w:t>Erstad and Patanwala, 2016</w:t>
        </w:r>
      </w:hyperlink>
      <w:r w:rsidR="008A3057">
        <w:rPr>
          <w:noProof/>
        </w:rPr>
        <w:t>)</w:t>
      </w:r>
      <w:r w:rsidR="00AE132E" w:rsidRPr="009A2412">
        <w:fldChar w:fldCharType="end"/>
      </w:r>
      <w:r w:rsidR="00E6709F" w:rsidRPr="009A2412">
        <w:t>.</w:t>
      </w:r>
    </w:p>
    <w:p w14:paraId="71DDC61D" w14:textId="77777777" w:rsidR="00CC09FD" w:rsidRPr="009A2412" w:rsidRDefault="00CC09FD" w:rsidP="00B3039C"/>
    <w:p w14:paraId="63B9CCAE" w14:textId="462D0FDC" w:rsidR="00756437" w:rsidRDefault="00C577AA" w:rsidP="00B3039C">
      <w:r w:rsidRPr="003D51D5">
        <w:rPr>
          <w:bCs/>
          <w:u w:val="single"/>
        </w:rPr>
        <w:t>Midazola</w:t>
      </w:r>
      <w:r w:rsidR="009835CE" w:rsidRPr="003D51D5">
        <w:rPr>
          <w:bCs/>
          <w:u w:val="single"/>
        </w:rPr>
        <w:t>m</w:t>
      </w:r>
      <w:r w:rsidR="00220595" w:rsidRPr="009A2412">
        <w:t xml:space="preserve"> i</w:t>
      </w:r>
      <w:r w:rsidR="005C3983" w:rsidRPr="009A2412">
        <w:t xml:space="preserve">st ein </w:t>
      </w:r>
      <w:r w:rsidR="00BB1225" w:rsidRPr="009A2412">
        <w:t>Benzodiazepin und</w:t>
      </w:r>
      <w:r w:rsidR="005C3983" w:rsidRPr="009A2412">
        <w:t xml:space="preserve"> wir</w:t>
      </w:r>
      <w:r w:rsidR="004411AD" w:rsidRPr="009A2412">
        <w:t>kt anxiolytisch</w:t>
      </w:r>
      <w:r w:rsidR="00FB7733">
        <w:t xml:space="preserve"> (angstlösend)</w:t>
      </w:r>
      <w:r w:rsidR="004411AD" w:rsidRPr="009A2412">
        <w:t>, hypnotisch, mus</w:t>
      </w:r>
      <w:r w:rsidR="00A348A5">
        <w:t>-</w:t>
      </w:r>
      <w:proofErr w:type="spellStart"/>
      <w:r w:rsidR="004411AD" w:rsidRPr="009A2412">
        <w:t>kelrelaxierend</w:t>
      </w:r>
      <w:proofErr w:type="spellEnd"/>
      <w:r w:rsidR="004411AD" w:rsidRPr="009A2412">
        <w:t xml:space="preserve"> und antikonvulsiv</w:t>
      </w:r>
      <w:r w:rsidR="00FB7733">
        <w:t xml:space="preserve"> (wirksam gegen Krämpfe)</w:t>
      </w:r>
      <w:r w:rsidR="004411AD" w:rsidRPr="009A2412">
        <w:t>.</w:t>
      </w:r>
      <w:r w:rsidR="005C3983" w:rsidRPr="009A2412">
        <w:t xml:space="preserve"> </w:t>
      </w:r>
      <w:r w:rsidR="00756437" w:rsidRPr="009A2412">
        <w:t>Es induziert</w:t>
      </w:r>
      <w:r w:rsidR="004411AD" w:rsidRPr="009A2412">
        <w:t xml:space="preserve"> außerdem</w:t>
      </w:r>
      <w:r w:rsidR="00756437" w:rsidRPr="009A2412">
        <w:t xml:space="preserve"> eine antegrade Amnesie, was </w:t>
      </w:r>
      <w:r w:rsidR="00310D90" w:rsidRPr="009A2412">
        <w:t xml:space="preserve">bei Kindern zu </w:t>
      </w:r>
      <w:r w:rsidR="00756437" w:rsidRPr="009A2412">
        <w:t>geringe</w:t>
      </w:r>
      <w:r w:rsidR="00310D90" w:rsidRPr="009A2412">
        <w:t>re</w:t>
      </w:r>
      <w:r w:rsidR="00756437" w:rsidRPr="009A2412">
        <w:t xml:space="preserve">n unangenehmen Erfahrungen </w:t>
      </w:r>
      <w:r w:rsidR="00310D90" w:rsidRPr="009A2412">
        <w:t>auf der PICU beitragen kann</w:t>
      </w:r>
      <w:r w:rsidR="00756437" w:rsidRPr="009A2412">
        <w:t>.</w:t>
      </w:r>
      <w:r w:rsidR="002B1E16" w:rsidRPr="009A2412">
        <w:t xml:space="preserve"> </w:t>
      </w:r>
      <w:r w:rsidR="00756437" w:rsidRPr="009A2412">
        <w:t>Midazolam</w:t>
      </w:r>
      <w:r w:rsidR="00BB1225" w:rsidRPr="009A2412">
        <w:t xml:space="preserve"> wirkt vor allem a</w:t>
      </w:r>
      <w:r w:rsidR="005C3983" w:rsidRPr="009A2412">
        <w:t>m</w:t>
      </w:r>
      <w:r w:rsidR="00BB1225" w:rsidRPr="009A2412">
        <w:t xml:space="preserve"> hemmenden</w:t>
      </w:r>
      <w:r w:rsidR="005C3983" w:rsidRPr="009A2412">
        <w:t xml:space="preserve"> </w:t>
      </w:r>
      <w:r w:rsidR="00574001" w:rsidRPr="009A2412">
        <w:t>γ</w:t>
      </w:r>
      <w:r w:rsidR="00BB1225" w:rsidRPr="009A2412">
        <w:t>-Aminobuttersäure</w:t>
      </w:r>
      <w:r w:rsidR="005C3983" w:rsidRPr="009A2412">
        <w:t>-Rezeptor im zentralen Nervensystem</w:t>
      </w:r>
      <w:r w:rsidR="00BB1225" w:rsidRPr="009A2412">
        <w:t xml:space="preserve">. </w:t>
      </w:r>
      <w:r w:rsidR="00310D90" w:rsidRPr="009A2412">
        <w:t xml:space="preserve">Seine Wirkungsdauer bei </w:t>
      </w:r>
      <w:r w:rsidR="00756437" w:rsidRPr="009A2412">
        <w:t>einzelner Bolusgabe</w:t>
      </w:r>
      <w:r w:rsidR="00310D90" w:rsidRPr="009A2412">
        <w:t xml:space="preserve"> be</w:t>
      </w:r>
      <w:r w:rsidR="007552C2">
        <w:softHyphen/>
      </w:r>
      <w:r w:rsidR="00310D90" w:rsidRPr="009A2412">
        <w:t>trägt</w:t>
      </w:r>
      <w:r w:rsidR="00756437" w:rsidRPr="009A2412">
        <w:t xml:space="preserve"> ca. 30-120 Minuten. Bei kontinuierlicher i.v. Infusion verlängert sich die Wirkungs</w:t>
      </w:r>
      <w:r w:rsidR="007552C2">
        <w:softHyphen/>
      </w:r>
      <w:r w:rsidR="00756437" w:rsidRPr="009A2412">
        <w:t>daue</w:t>
      </w:r>
      <w:r w:rsidR="004411AD" w:rsidRPr="009A2412">
        <w:t>r</w:t>
      </w:r>
      <w:r w:rsidR="002453F3" w:rsidRPr="009A2412">
        <w:t xml:space="preserve"> und es kann zu </w:t>
      </w:r>
      <w:r w:rsidR="004411AD" w:rsidRPr="009A2412">
        <w:t>Toleranz, Abhängigkeit</w:t>
      </w:r>
      <w:r w:rsidR="002453F3" w:rsidRPr="009A2412">
        <w:t xml:space="preserve"> und</w:t>
      </w:r>
      <w:r w:rsidR="00310D90" w:rsidRPr="009A2412">
        <w:t xml:space="preserve"> </w:t>
      </w:r>
      <w:r w:rsidR="004411AD" w:rsidRPr="009A2412">
        <w:t xml:space="preserve">Entzugssymptomen kommen. </w:t>
      </w:r>
      <w:r w:rsidR="002B1E16" w:rsidRPr="009A2412">
        <w:t>Mida</w:t>
      </w:r>
      <w:r w:rsidR="007552C2">
        <w:softHyphen/>
      </w:r>
      <w:r w:rsidR="002B1E16" w:rsidRPr="009A2412">
        <w:t>zolam wird durch das C</w:t>
      </w:r>
      <w:r w:rsidR="00D942E5" w:rsidRPr="009A2412">
        <w:t>YP</w:t>
      </w:r>
      <w:r w:rsidR="002B1E16" w:rsidRPr="009A2412">
        <w:t>3A4 verstoffwechselt</w:t>
      </w:r>
      <w:r w:rsidR="007635AA" w:rsidRPr="009A2412">
        <w:t xml:space="preserve"> </w:t>
      </w:r>
      <w:r w:rsidR="002B1E16" w:rsidRPr="009A2412">
        <w:fldChar w:fldCharType="begin">
          <w:fldData xml:space="preserve">PEVuZE5vdGU+PENpdGU+PEF1dGhvcj5QbGF5Zm9yPC9BdXRob3I+PFllYXI+MjAwNjwvWWVhcj48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</w:fldData>
        </w:fldChar>
      </w:r>
      <w:r w:rsidR="00A14F7C">
        <w:instrText xml:space="preserve"> ADDIN EN.CITE </w:instrText>
      </w:r>
      <w:r w:rsidR="00A14F7C">
        <w:fldChar w:fldCharType="begin">
          <w:fldData xml:space="preserve">PEVuZE5vdGU+PENpdGU+PEF1dGhvcj5QbGF5Zm9yPC9BdXRob3I+PFllYXI+MjAwNjwvWWVhcj48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</w:fldData>
        </w:fldChar>
      </w:r>
      <w:r w:rsidR="00A14F7C">
        <w:instrText xml:space="preserve"> ADDIN EN.CITE.DATA </w:instrText>
      </w:r>
      <w:r w:rsidR="00A14F7C">
        <w:fldChar w:fldCharType="end"/>
      </w:r>
      <w:r w:rsidR="002B1E16" w:rsidRPr="009A2412">
        <w:fldChar w:fldCharType="separate"/>
      </w:r>
      <w:r w:rsidR="00A14F7C">
        <w:rPr>
          <w:noProof/>
        </w:rPr>
        <w:t>(</w:t>
      </w:r>
      <w:hyperlink w:anchor="_ENREF_109" w:tooltip="Playfor, 2006 #264" w:history="1">
        <w:r w:rsidR="00764178" w:rsidRPr="00764178">
          <w:rPr>
            <w:rStyle w:val="Hyperlink"/>
          </w:rPr>
          <w:t>Playfor et al., 2006</w:t>
        </w:r>
      </w:hyperlink>
      <w:r w:rsidR="00A14F7C">
        <w:rPr>
          <w:noProof/>
        </w:rPr>
        <w:t xml:space="preserve">, </w:t>
      </w:r>
      <w:hyperlink w:anchor="_ENREF_50" w:tooltip="Ghoneim, 1990 #269" w:history="1">
        <w:r w:rsidR="00764178" w:rsidRPr="00764178">
          <w:rPr>
            <w:rStyle w:val="Hyperlink"/>
          </w:rPr>
          <w:t>Ghoneim and Mewaldt, 1990</w:t>
        </w:r>
      </w:hyperlink>
      <w:r w:rsidR="00A14F7C">
        <w:rPr>
          <w:noProof/>
        </w:rPr>
        <w:t>)</w:t>
      </w:r>
      <w:r w:rsidR="002B1E16" w:rsidRPr="009A2412">
        <w:fldChar w:fldCharType="end"/>
      </w:r>
      <w:r w:rsidR="002B1E16" w:rsidRPr="009A2412">
        <w:t xml:space="preserve">. </w:t>
      </w:r>
    </w:p>
    <w:p w14:paraId="5F89D5C5" w14:textId="77777777" w:rsidR="00CC09FD" w:rsidRPr="009A2412" w:rsidRDefault="00CC09FD" w:rsidP="00B3039C"/>
    <w:p w14:paraId="164CAFC3" w14:textId="13FB5C85" w:rsidR="00123D63" w:rsidRDefault="00C577AA" w:rsidP="00B3039C">
      <w:r w:rsidRPr="003D51D5">
        <w:rPr>
          <w:bCs/>
          <w:u w:val="single"/>
        </w:rPr>
        <w:t>Vecuronium</w:t>
      </w:r>
      <w:r w:rsidR="003E76A7" w:rsidRPr="009A2412">
        <w:rPr>
          <w:bCs/>
          <w:i/>
        </w:rPr>
        <w:t xml:space="preserve"> </w:t>
      </w:r>
      <w:r w:rsidR="003E76A7" w:rsidRPr="009A2412">
        <w:t>ist ein</w:t>
      </w:r>
      <w:r w:rsidR="00485B60" w:rsidRPr="009A2412">
        <w:t xml:space="preserve"> </w:t>
      </w:r>
      <w:r w:rsidR="00242040" w:rsidRPr="009A2412">
        <w:t xml:space="preserve">nicht-depolarisierendes </w:t>
      </w:r>
      <w:r w:rsidR="00102ED0" w:rsidRPr="009A2412">
        <w:t>Muskelrelaxans</w:t>
      </w:r>
      <w:r w:rsidR="003E76A7" w:rsidRPr="009A2412">
        <w:t xml:space="preserve"> und Derivat des </w:t>
      </w:r>
      <w:proofErr w:type="spellStart"/>
      <w:r w:rsidR="003E76A7" w:rsidRPr="009A2412">
        <w:t>Pancuroni</w:t>
      </w:r>
      <w:r w:rsidR="007552C2">
        <w:softHyphen/>
      </w:r>
      <w:r w:rsidR="003E76A7" w:rsidRPr="009A2412">
        <w:t>ums</w:t>
      </w:r>
      <w:proofErr w:type="spellEnd"/>
      <w:r w:rsidR="003E76A7" w:rsidRPr="009A2412">
        <w:t xml:space="preserve">. </w:t>
      </w:r>
      <w:r w:rsidR="00242040" w:rsidRPr="009A2412">
        <w:t>D</w:t>
      </w:r>
      <w:r w:rsidR="00E00ABF" w:rsidRPr="009A2412">
        <w:t>ie</w:t>
      </w:r>
      <w:r w:rsidR="00242040" w:rsidRPr="009A2412">
        <w:t xml:space="preserve"> </w:t>
      </w:r>
      <w:r w:rsidR="003E76A7" w:rsidRPr="009A2412">
        <w:t>Wirkung</w:t>
      </w:r>
      <w:r w:rsidR="00E00ABF" w:rsidRPr="009A2412">
        <w:t xml:space="preserve"> tritt</w:t>
      </w:r>
      <w:r w:rsidR="00242040" w:rsidRPr="009A2412">
        <w:t xml:space="preserve"> </w:t>
      </w:r>
      <w:r w:rsidR="00061A02" w:rsidRPr="009A2412">
        <w:t xml:space="preserve">bei </w:t>
      </w:r>
      <w:r w:rsidR="00061A02" w:rsidRPr="007A6EBA">
        <w:t>Kindern</w:t>
      </w:r>
      <w:r w:rsidR="00E00ABF" w:rsidRPr="007A6EBA">
        <w:t xml:space="preserve"> nach</w:t>
      </w:r>
      <w:r w:rsidR="007635AA" w:rsidRPr="007A6EBA">
        <w:t xml:space="preserve"> ca.</w:t>
      </w:r>
      <w:r w:rsidR="00061A02" w:rsidRPr="007A6EBA">
        <w:t xml:space="preserve"> 2 Minuten</w:t>
      </w:r>
      <w:r w:rsidR="00AE3922" w:rsidRPr="007A6EBA">
        <w:t xml:space="preserve"> </w:t>
      </w:r>
      <w:r w:rsidR="00E00ABF" w:rsidRPr="007A6EBA">
        <w:t>auf</w:t>
      </w:r>
      <w:r w:rsidR="00E00ABF" w:rsidRPr="009A2412">
        <w:t xml:space="preserve">, </w:t>
      </w:r>
      <w:r w:rsidR="007635AA" w:rsidRPr="009A2412">
        <w:t>bei Säuglingen</w:t>
      </w:r>
      <w:r w:rsidR="00E00ABF" w:rsidRPr="009A2412">
        <w:t xml:space="preserve"> in einer kür</w:t>
      </w:r>
      <w:r w:rsidR="007552C2">
        <w:softHyphen/>
      </w:r>
      <w:r w:rsidR="00E00ABF" w:rsidRPr="009A2412">
        <w:t>zeren Zeitspanne</w:t>
      </w:r>
      <w:r w:rsidR="007635AA" w:rsidRPr="009A2412">
        <w:t>. B</w:t>
      </w:r>
      <w:r w:rsidR="00061A02" w:rsidRPr="009A2412">
        <w:t xml:space="preserve">ei höheren Dosen </w:t>
      </w:r>
      <w:r w:rsidR="007635AA" w:rsidRPr="009A2412">
        <w:t xml:space="preserve">wird </w:t>
      </w:r>
      <w:r w:rsidR="00E00ABF" w:rsidRPr="009A2412">
        <w:t>der Wirkungseintritt</w:t>
      </w:r>
      <w:r w:rsidR="007635AA" w:rsidRPr="009A2412">
        <w:t xml:space="preserve"> </w:t>
      </w:r>
      <w:r w:rsidR="00061A02" w:rsidRPr="009A2412">
        <w:t>verkürzt</w:t>
      </w:r>
      <w:r w:rsidR="007635AA" w:rsidRPr="009A2412">
        <w:t>,</w:t>
      </w:r>
      <w:r w:rsidR="00E00ABF" w:rsidRPr="009A2412">
        <w:t xml:space="preserve"> die Wirkungs</w:t>
      </w:r>
      <w:r w:rsidR="007552C2">
        <w:softHyphen/>
      </w:r>
      <w:r w:rsidR="00E00ABF" w:rsidRPr="009A2412">
        <w:t>dauer</w:t>
      </w:r>
      <w:r w:rsidR="007635AA" w:rsidRPr="009A2412">
        <w:t xml:space="preserve"> jedoch</w:t>
      </w:r>
      <w:r w:rsidR="00E00ABF" w:rsidRPr="009A2412">
        <w:t xml:space="preserve"> </w:t>
      </w:r>
      <w:r w:rsidR="007635AA" w:rsidRPr="009A2412">
        <w:t xml:space="preserve">verlängert. Die Wirkungsdauer </w:t>
      </w:r>
      <w:r w:rsidR="00E00ABF" w:rsidRPr="009A2412">
        <w:t xml:space="preserve">des </w:t>
      </w:r>
      <w:proofErr w:type="spellStart"/>
      <w:r w:rsidR="00E00ABF" w:rsidRPr="009A2412">
        <w:t>Vecuroniums</w:t>
      </w:r>
      <w:proofErr w:type="spellEnd"/>
      <w:r w:rsidR="00E00ABF" w:rsidRPr="009A2412">
        <w:t xml:space="preserve"> </w:t>
      </w:r>
      <w:r w:rsidR="007635AA" w:rsidRPr="009A2412">
        <w:t>ist mittellang (</w:t>
      </w:r>
      <w:r w:rsidR="00E00ABF" w:rsidRPr="009A2412">
        <w:t xml:space="preserve">Kinder sind </w:t>
      </w:r>
      <w:r w:rsidR="007635AA" w:rsidRPr="009A2412">
        <w:t>nach ca. 35 Minuten</w:t>
      </w:r>
      <w:r w:rsidR="00E00ABF" w:rsidRPr="009A2412">
        <w:t xml:space="preserve"> zu 90% wiederhergestellt</w:t>
      </w:r>
      <w:r w:rsidR="007635AA" w:rsidRPr="009A2412">
        <w:t>, Säuglinge b</w:t>
      </w:r>
      <w:r w:rsidR="00E00ABF" w:rsidRPr="009A2412">
        <w:t xml:space="preserve">enötigen </w:t>
      </w:r>
      <w:r w:rsidR="007635AA" w:rsidRPr="009A2412">
        <w:t>länger)</w:t>
      </w:r>
      <w:r w:rsidR="00061A02" w:rsidRPr="009A2412">
        <w:t>.</w:t>
      </w:r>
      <w:r w:rsidR="007635AA" w:rsidRPr="009A2412">
        <w:t xml:space="preserve"> </w:t>
      </w:r>
      <w:r w:rsidR="00CE11D5" w:rsidRPr="009A2412">
        <w:t>Die Elimi</w:t>
      </w:r>
      <w:r w:rsidR="007552C2">
        <w:softHyphen/>
      </w:r>
      <w:r w:rsidR="00CE11D5" w:rsidRPr="009A2412">
        <w:t>nation</w:t>
      </w:r>
      <w:r w:rsidR="007635AA" w:rsidRPr="009A2412">
        <w:t xml:space="preserve"> </w:t>
      </w:r>
      <w:r w:rsidR="00CE11D5" w:rsidRPr="009A2412">
        <w:t xml:space="preserve">erfolgt hauptsächlich </w:t>
      </w:r>
      <w:proofErr w:type="spellStart"/>
      <w:r w:rsidR="00061A02" w:rsidRPr="009A2412">
        <w:t>hepatobiliär</w:t>
      </w:r>
      <w:proofErr w:type="spellEnd"/>
      <w:r w:rsidR="00061A02" w:rsidRPr="009A2412">
        <w:t xml:space="preserve">. </w:t>
      </w:r>
      <w:r w:rsidR="00CE11D5" w:rsidRPr="009A2412">
        <w:t xml:space="preserve">Vecuronium </w:t>
      </w:r>
      <w:r w:rsidR="00621599" w:rsidRPr="009A2412">
        <w:t xml:space="preserve">ist auch in hohen Dosen </w:t>
      </w:r>
      <w:r w:rsidR="00CE11D5" w:rsidRPr="009A2412">
        <w:t>recht ne</w:t>
      </w:r>
      <w:r w:rsidR="002A543D">
        <w:softHyphen/>
      </w:r>
      <w:r w:rsidR="00CE11D5" w:rsidRPr="009A2412">
        <w:lastRenderedPageBreak/>
        <w:t>benwirkungsarm</w:t>
      </w:r>
      <w:r w:rsidR="00621599" w:rsidRPr="009A2412">
        <w:t xml:space="preserve">. Sein spezifisches Antidot ist Sugammadex </w:t>
      </w:r>
      <w:r w:rsidR="00621599" w:rsidRPr="009A2412">
        <w:fldChar w:fldCharType="begin">
          <w:fldData xml:space="preserve">PEVuZE5vdGU+PENpdGU+PEF1dGhvcj5QbGF5Zm9yPC9BdXRob3I+PFllYXI+MjAwNzwvWWVhcj48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</w:fldData>
        </w:fldChar>
      </w:r>
      <w:r w:rsidR="008A3057">
        <w:instrText xml:space="preserve"> ADDIN EN.CITE </w:instrText>
      </w:r>
      <w:r w:rsidR="008A3057">
        <w:fldChar w:fldCharType="begin">
          <w:fldData xml:space="preserve">PEVuZE5vdGU+PENpdGU+PEF1dGhvcj5QbGF5Zm9yPC9BdXRob3I+PFllYXI+MjAwNzwvWWVhcj48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</w:fldData>
        </w:fldChar>
      </w:r>
      <w:r w:rsidR="008A3057">
        <w:instrText xml:space="preserve"> ADDIN EN.CITE.DATA </w:instrText>
      </w:r>
      <w:r w:rsidR="008A3057">
        <w:fldChar w:fldCharType="end"/>
      </w:r>
      <w:r w:rsidR="00621599" w:rsidRPr="009A2412">
        <w:fldChar w:fldCharType="separate"/>
      </w:r>
      <w:r w:rsidR="008A3057">
        <w:rPr>
          <w:noProof/>
        </w:rPr>
        <w:t>(</w:t>
      </w:r>
      <w:hyperlink w:anchor="_ENREF_110" w:tooltip="Playfor, 2007 #272" w:history="1">
        <w:r w:rsidR="00764178" w:rsidRPr="00764178">
          <w:rPr>
            <w:rStyle w:val="Hyperlink"/>
          </w:rPr>
          <w:t>Playfor et al., 2007</w:t>
        </w:r>
      </w:hyperlink>
      <w:r w:rsidR="008A3057">
        <w:rPr>
          <w:noProof/>
        </w:rPr>
        <w:t xml:space="preserve">, </w:t>
      </w:r>
      <w:hyperlink w:anchor="_ENREF_44" w:tooltip="Fisher, 1999 #319" w:history="1">
        <w:r w:rsidR="00764178" w:rsidRPr="00764178">
          <w:rPr>
            <w:rStyle w:val="Hyperlink"/>
          </w:rPr>
          <w:t>Fisher, 1999</w:t>
        </w:r>
      </w:hyperlink>
      <w:r w:rsidR="008A3057">
        <w:rPr>
          <w:noProof/>
        </w:rPr>
        <w:t>)</w:t>
      </w:r>
      <w:r w:rsidR="00621599" w:rsidRPr="009A2412">
        <w:fldChar w:fldCharType="end"/>
      </w:r>
      <w:r w:rsidR="00CE11D5" w:rsidRPr="009A2412">
        <w:t xml:space="preserve">. </w:t>
      </w:r>
    </w:p>
    <w:p w14:paraId="73DD89E8" w14:textId="77777777" w:rsidR="00CC09FD" w:rsidRPr="009A2412" w:rsidRDefault="00CC09FD" w:rsidP="00B3039C"/>
    <w:p w14:paraId="051213EA" w14:textId="6ED741DA" w:rsidR="00771E31" w:rsidRDefault="00771E31" w:rsidP="00B3039C">
      <w:r w:rsidRPr="003D51D5">
        <w:rPr>
          <w:u w:val="single"/>
        </w:rPr>
        <w:t>Chlorhydrat</w:t>
      </w:r>
      <w:r w:rsidRPr="003D51D5">
        <w:t xml:space="preserve"> </w:t>
      </w:r>
      <w:r w:rsidRPr="009A2412">
        <w:t xml:space="preserve">ist ein enterales Sedativum. </w:t>
      </w:r>
      <w:r w:rsidR="00D15E67" w:rsidRPr="009A2412">
        <w:t>Es wird zügig vom Gastrointestinaltrakt</w:t>
      </w:r>
      <w:r w:rsidR="00A03DC3" w:rsidRPr="009A2412">
        <w:t xml:space="preserve"> resor</w:t>
      </w:r>
      <w:r w:rsidR="007552C2">
        <w:softHyphen/>
      </w:r>
      <w:r w:rsidR="00A03DC3" w:rsidRPr="009A2412">
        <w:t>biert und in seinen aktiven Metaboliten konvertiert. Der Wirkungseintritt erfolgt inner</w:t>
      </w:r>
      <w:r w:rsidR="007552C2">
        <w:softHyphen/>
      </w:r>
      <w:r w:rsidR="00A03DC3" w:rsidRPr="009A2412">
        <w:t>halb von 15-60 Minuten.</w:t>
      </w:r>
      <w:r w:rsidR="00D15E67" w:rsidRPr="009A2412">
        <w:t xml:space="preserve"> </w:t>
      </w:r>
      <w:r w:rsidRPr="009A2412">
        <w:t>Metabolisiert wird</w:t>
      </w:r>
      <w:r w:rsidR="00A03DC3" w:rsidRPr="009A2412">
        <w:t xml:space="preserve"> es</w:t>
      </w:r>
      <w:r w:rsidRPr="009A2412">
        <w:t xml:space="preserve"> durch die Leber und andere Gewebe</w:t>
      </w:r>
      <w:r w:rsidR="00A03DC3" w:rsidRPr="009A2412">
        <w:t xml:space="preserve">. Es wird </w:t>
      </w:r>
      <w:r w:rsidRPr="009A2412">
        <w:t xml:space="preserve">über </w:t>
      </w:r>
      <w:r w:rsidR="00A03DC3" w:rsidRPr="009A2412">
        <w:t xml:space="preserve">Galle und </w:t>
      </w:r>
      <w:r w:rsidRPr="009A2412">
        <w:t>Urin</w:t>
      </w:r>
      <w:r w:rsidR="00A03DC3" w:rsidRPr="009A2412">
        <w:t xml:space="preserve"> </w:t>
      </w:r>
      <w:r w:rsidRPr="009A2412">
        <w:t xml:space="preserve">ausgeschieden. Die Wirkungsdauer beträgt ca. 60-120 Minuten. Die häufigsten Nebenwirkungen sind gastrointestinale Irritationen </w:t>
      </w:r>
      <w:r w:rsidRPr="009A2412">
        <w:fldChar w:fldCharType="begin"/>
      </w:r>
      <w:r w:rsidR="008A3057">
        <w:instrText xml:space="preserve"> ADDIN EN.CITE &lt;EndNote&gt;&lt;Cite&gt;&lt;Author&gt;Playfor&lt;/Author&gt;&lt;Year&gt;2006&lt;/Year&gt;&lt;RecNum&gt;264&lt;/RecNum&gt;&lt;DisplayText&gt;(Playfor et al., 2006)&lt;/DisplayText&gt;&lt;record&gt;&lt;rec-number&gt;264&lt;/rec-number&gt;&lt;foreign-keys&gt;&lt;key app="EN" db-id="vpzepa9akttafke9d9rp2szsdavft9xazwwt" timestamp="1587392389" guid="b7aee556-871c-4b7f-b43d-9d6607d7a399"&gt;264&lt;/key&gt;&lt;/foreign-keys&gt;&lt;ref-type name="Journal Article"&gt;17&lt;/ref-type&gt;&lt;contributors&gt;&lt;authors&gt;&lt;author&gt;Playfor, S.&lt;/author&gt;&lt;author&gt;Jenkins, I.&lt;/author&gt;&lt;author&gt;Boyles, C.&lt;/author&gt;&lt;author&gt;Choonara, I.&lt;/author&gt;&lt;author&gt;Davies, G.&lt;/author&gt;&lt;author&gt;Haywood, T.&lt;/author&gt;&lt;author&gt;Hinson, G.&lt;/author&gt;&lt;author&gt;Mayer, A.&lt;/author&gt;&lt;author&gt;Morton, N.&lt;/author&gt;&lt;author&gt;Ralph, T.&lt;/author&gt;&lt;author&gt;Wolf, A.&lt;/author&gt;&lt;/authors&gt;&lt;/contributors&gt;&lt;auth-address&gt;Paediatric Intensive Care Unit, Royal Manchester Children&amp;apos;s Hospital, Hospital Road, M27 4HA, Manchester, UK. stephen.playfor@cmmc.nhs.uk&lt;/auth-address&gt;&lt;titles&gt;&lt;title&gt;Consensus guidelines on sedation and analgesia in critically ill children&lt;/title&gt;&lt;secondary-title&gt;Intensive Care Med&lt;/secondary-title&gt;&lt;/titles&gt;&lt;periodical&gt;&lt;full-title&gt;Intensive Care Med&lt;/full-title&gt;&lt;/periodical&gt;&lt;pages&gt;1125-36&lt;/pages&gt;&lt;volume&gt;32&lt;/volume&gt;&lt;number&gt;8&lt;/number&gt;&lt;edition&gt;2006/05/16&lt;/edition&gt;&lt;keywords&gt;&lt;keyword&gt;Analgesia/*methods&lt;/keyword&gt;&lt;keyword&gt;Analgesics/*therapeutic use&lt;/keyword&gt;&lt;keyword&gt;Child&lt;/keyword&gt;&lt;keyword&gt;Conscious Sedation/*methods&lt;/keyword&gt;&lt;keyword&gt;Critical Illness/*therapy&lt;/keyword&gt;&lt;keyword&gt;Humans&lt;/keyword&gt;&lt;keyword&gt;Hypnotics and Sedatives/*therapeutic use&lt;/keyword&gt;&lt;/keywords&gt;&lt;dates&gt;&lt;year&gt;2006&lt;/year&gt;&lt;pub-dates&gt;&lt;date&gt;Aug&lt;/date&gt;&lt;/pub-dates&gt;&lt;/dates&gt;&lt;isbn&gt;0342-4642 (Print)&amp;#xD;0342-4642&lt;/isbn&gt;&lt;accession-num&gt;16699772&lt;/accession-num&gt;&lt;urls&gt;&lt;/urls&gt;&lt;electronic-resource-num&gt;10.1007/s00134-006-0190-x&lt;/electronic-resource-num&gt;&lt;remote-database-provider&gt;NLM&lt;/remote-database-provider&gt;&lt;language&gt;eng&lt;/language&gt;&lt;/record&gt;&lt;/Cite&gt;&lt;/EndNote&gt;</w:instrText>
      </w:r>
      <w:r w:rsidRPr="009A2412">
        <w:fldChar w:fldCharType="separate"/>
      </w:r>
      <w:r w:rsidR="008A3057">
        <w:rPr>
          <w:noProof/>
        </w:rPr>
        <w:t>(</w:t>
      </w:r>
      <w:hyperlink w:anchor="_ENREF_109" w:tooltip="Playfor, 2006 #264" w:history="1">
        <w:r w:rsidR="00764178" w:rsidRPr="00764178">
          <w:rPr>
            <w:rStyle w:val="Hyperlink"/>
          </w:rPr>
          <w:t>Playfor et al., 2006</w:t>
        </w:r>
      </w:hyperlink>
      <w:r w:rsidR="008A3057">
        <w:rPr>
          <w:noProof/>
        </w:rPr>
        <w:t>)</w:t>
      </w:r>
      <w:r w:rsidRPr="009A2412">
        <w:fldChar w:fldCharType="end"/>
      </w:r>
      <w:r w:rsidRPr="009A2412">
        <w:t xml:space="preserve">. </w:t>
      </w:r>
    </w:p>
    <w:p w14:paraId="50D249EE" w14:textId="77777777" w:rsidR="00CC09FD" w:rsidRPr="009A2412" w:rsidRDefault="00CC09FD" w:rsidP="00B3039C"/>
    <w:p w14:paraId="0A232044" w14:textId="6AB1AA5A" w:rsidR="00220595" w:rsidRDefault="00C577AA" w:rsidP="00B3039C">
      <w:r w:rsidRPr="003D51D5">
        <w:rPr>
          <w:bCs/>
          <w:u w:val="single"/>
        </w:rPr>
        <w:t>Clonidin</w:t>
      </w:r>
      <w:r w:rsidR="00220595" w:rsidRPr="009A2412">
        <w:t xml:space="preserve"> </w:t>
      </w:r>
      <w:r w:rsidR="004411AD" w:rsidRPr="009A2412">
        <w:t xml:space="preserve">wirkt als Agonist am </w:t>
      </w:r>
      <w:r w:rsidR="00574001" w:rsidRPr="009A2412">
        <w:t>α-</w:t>
      </w:r>
      <w:r w:rsidR="004411AD" w:rsidRPr="009A2412">
        <w:t>Adren</w:t>
      </w:r>
      <w:r w:rsidR="00574001" w:rsidRPr="009A2412">
        <w:t>ozeptor und verursacht eine Sedierung ohne Atem</w:t>
      </w:r>
      <w:r w:rsidR="007552C2">
        <w:softHyphen/>
      </w:r>
      <w:r w:rsidR="00574001" w:rsidRPr="009A2412">
        <w:t>depression. Der anxiolytische Effekt ist vergleichbar mit dem eines Benzodiazepins. Durch Clonidin wird der Bedarf an anderen Sedativa gesenkt</w:t>
      </w:r>
      <w:r w:rsidR="00327D91" w:rsidRPr="009A2412">
        <w:t xml:space="preserve"> und die hämodynamische Stabilität verbessert. Es verfügt außerdem über analgetische Eigenschaften. Nebenwir</w:t>
      </w:r>
      <w:r w:rsidR="007552C2">
        <w:softHyphen/>
      </w:r>
      <w:r w:rsidR="00327D91" w:rsidRPr="009A2412">
        <w:t>kungen sind</w:t>
      </w:r>
      <w:r w:rsidR="009835CE" w:rsidRPr="009A2412">
        <w:t xml:space="preserve"> unter anderem</w:t>
      </w:r>
      <w:r w:rsidR="00327D91" w:rsidRPr="009A2412">
        <w:t xml:space="preserve"> Bradykardie und Hypotension.</w:t>
      </w:r>
      <w:r w:rsidR="00D7290A" w:rsidRPr="009A2412">
        <w:t xml:space="preserve"> Clonidin wird ca. zur Hälfte über die Leber metabolisiert, der Rest wird über die Nieren ausgeschieden.</w:t>
      </w:r>
      <w:r w:rsidR="00327D91" w:rsidRPr="009A2412">
        <w:t xml:space="preserve"> </w:t>
      </w:r>
      <w:r w:rsidR="00D7290A" w:rsidRPr="009A2412">
        <w:t>Ein abruptes Absetzen sollte aufgrund von möglichen Entzugssymptomen vermieden werd</w:t>
      </w:r>
      <w:r w:rsidR="00D7290A" w:rsidRPr="007E153D">
        <w:t>en</w:t>
      </w:r>
      <w:r w:rsidR="000B21F5" w:rsidRPr="007E153D">
        <w:t xml:space="preserve"> </w:t>
      </w:r>
      <w:r w:rsidR="000B21F5" w:rsidRPr="009A2412">
        <w:fldChar w:fldCharType="begin">
          <w:fldData xml:space="preserve">PEVuZE5vdGU+PENpdGU+PEF1dGhvcj5QbGF5Zm9yPC9BdXRob3I+PFllYXI+MjAwNjwvWWVhcj48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</w:fldData>
        </w:fldChar>
      </w:r>
      <w:r w:rsidR="008A3057">
        <w:instrText xml:space="preserve"> ADDIN EN.CITE </w:instrText>
      </w:r>
      <w:r w:rsidR="008A3057">
        <w:fldChar w:fldCharType="begin">
          <w:fldData xml:space="preserve">PEVuZE5vdGU+PENpdGU+PEF1dGhvcj5QbGF5Zm9yPC9BdXRob3I+PFllYXI+MjAwNjwvWWVhcj48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</w:fldData>
        </w:fldChar>
      </w:r>
      <w:r w:rsidR="008A3057">
        <w:instrText xml:space="preserve"> ADDIN EN.CITE.DATA </w:instrText>
      </w:r>
      <w:r w:rsidR="008A3057">
        <w:fldChar w:fldCharType="end"/>
      </w:r>
      <w:r w:rsidR="000B21F5" w:rsidRPr="009A2412">
        <w:fldChar w:fldCharType="separate"/>
      </w:r>
      <w:r w:rsidR="008A3057">
        <w:rPr>
          <w:noProof/>
        </w:rPr>
        <w:t>(</w:t>
      </w:r>
      <w:hyperlink w:anchor="_ENREF_109" w:tooltip="Playfor, 2006 #264" w:history="1">
        <w:r w:rsidR="00764178" w:rsidRPr="00764178">
          <w:rPr>
            <w:rStyle w:val="Hyperlink"/>
          </w:rPr>
          <w:t>Playfor et al., 2006</w:t>
        </w:r>
      </w:hyperlink>
      <w:r w:rsidR="008A3057">
        <w:rPr>
          <w:noProof/>
        </w:rPr>
        <w:t xml:space="preserve">, </w:t>
      </w:r>
      <w:hyperlink w:anchor="_ENREF_87" w:tooltip="Maze, 1991 #270" w:history="1">
        <w:r w:rsidR="00764178" w:rsidRPr="00764178">
          <w:rPr>
            <w:rStyle w:val="Hyperlink"/>
          </w:rPr>
          <w:t>Maze and Tranquilli, 1991</w:t>
        </w:r>
      </w:hyperlink>
      <w:r w:rsidR="008A3057">
        <w:rPr>
          <w:noProof/>
        </w:rPr>
        <w:t>)</w:t>
      </w:r>
      <w:r w:rsidR="000B21F5" w:rsidRPr="009A2412">
        <w:fldChar w:fldCharType="end"/>
      </w:r>
      <w:r w:rsidR="00327D91" w:rsidRPr="009A2412">
        <w:t xml:space="preserve">. </w:t>
      </w:r>
    </w:p>
    <w:p w14:paraId="6D59E722" w14:textId="77777777" w:rsidR="00CC09FD" w:rsidRPr="009A2412" w:rsidRDefault="00CC09FD" w:rsidP="00B3039C"/>
    <w:p w14:paraId="59D251D8" w14:textId="5C0B6217" w:rsidR="00CC09FD" w:rsidRDefault="00220595" w:rsidP="00B3039C">
      <w:r w:rsidRPr="003D51D5">
        <w:rPr>
          <w:u w:val="single"/>
        </w:rPr>
        <w:t>Melatonin</w:t>
      </w:r>
      <w:r w:rsidRPr="003D51D5">
        <w:t xml:space="preserve"> </w:t>
      </w:r>
      <w:r w:rsidR="006111CD" w:rsidRPr="009A2412">
        <w:t>ist ein Hormon welches von der</w:t>
      </w:r>
      <w:r w:rsidR="006111CD" w:rsidRPr="009A2412">
        <w:rPr>
          <w:b/>
        </w:rPr>
        <w:t xml:space="preserve"> </w:t>
      </w:r>
      <w:r w:rsidR="00370CF6" w:rsidRPr="009A2412">
        <w:t>Epiphyse (Glandula pinealis) produziert wird</w:t>
      </w:r>
      <w:r w:rsidR="002A2090" w:rsidRPr="009A2412">
        <w:t>, die</w:t>
      </w:r>
      <w:r w:rsidR="00771E31" w:rsidRPr="009A2412">
        <w:t xml:space="preserve"> Sekretion wird im Dunkeln gesteigert und durch Licht inhibiert.</w:t>
      </w:r>
      <w:r w:rsidR="002A2090" w:rsidRPr="009A2412">
        <w:t xml:space="preserve"> Seine </w:t>
      </w:r>
      <w:r w:rsidR="0048470D" w:rsidRPr="009A2412">
        <w:t>Haupta</w:t>
      </w:r>
      <w:r w:rsidR="00370CF6" w:rsidRPr="009A2412">
        <w:t>ufgabe ist die Regulierung der zirkadianen Rhythmik</w:t>
      </w:r>
      <w:r w:rsidR="002A2090" w:rsidRPr="009A2412">
        <w:t xml:space="preserve">. </w:t>
      </w:r>
      <w:r w:rsidR="0048470D" w:rsidRPr="009A2412">
        <w:t>Außerdem wirkt es</w:t>
      </w:r>
      <w:r w:rsidR="002A2090" w:rsidRPr="009A2412">
        <w:t xml:space="preserve"> u.a.</w:t>
      </w:r>
      <w:r w:rsidR="0048470D" w:rsidRPr="009A2412">
        <w:t xml:space="preserve"> neuroprotektiv und antiinflammatorisch</w:t>
      </w:r>
      <w:r w:rsidR="002A2090" w:rsidRPr="009A2412">
        <w:t>.</w:t>
      </w:r>
      <w:r w:rsidR="0048470D" w:rsidRPr="009A2412">
        <w:t xml:space="preserve"> </w:t>
      </w:r>
      <w:r w:rsidR="00771E31" w:rsidRPr="009A2412">
        <w:t>Bei oraler Verabreichung erreicht es seinen Höchstwert der Plasma</w:t>
      </w:r>
      <w:r w:rsidR="007552C2">
        <w:softHyphen/>
      </w:r>
      <w:r w:rsidR="00771E31" w:rsidRPr="009A2412">
        <w:t>konzentration nach ca. 60 Minuten.</w:t>
      </w:r>
      <w:r w:rsidR="002A2090" w:rsidRPr="009A2412">
        <w:t xml:space="preserve"> Es wird vor allem über die Leber (</w:t>
      </w:r>
      <w:r w:rsidR="00194A26">
        <w:t xml:space="preserve">Cytochrom </w:t>
      </w:r>
      <w:r w:rsidR="002A2090" w:rsidRPr="009A2412">
        <w:t>P</w:t>
      </w:r>
      <w:r w:rsidR="002A2090" w:rsidRPr="009A2412">
        <w:rPr>
          <w:vertAlign w:val="subscript"/>
        </w:rPr>
        <w:t>450</w:t>
      </w:r>
      <w:r w:rsidR="002A2090" w:rsidRPr="009A2412">
        <w:t xml:space="preserve">, </w:t>
      </w:r>
      <w:r w:rsidR="00194A26">
        <w:t xml:space="preserve">Isoenzym </w:t>
      </w:r>
      <w:r w:rsidR="002A2090" w:rsidRPr="009A2412">
        <w:t xml:space="preserve">1A2) und sekundär über die Niere metabolisiert. Melatonin </w:t>
      </w:r>
      <w:r w:rsidR="0048470D" w:rsidRPr="009A2412">
        <w:t>wird auf vielen PICUs zur Förderung des Schlafes verabreicht</w:t>
      </w:r>
      <w:r w:rsidR="00370CF6" w:rsidRPr="009A2412">
        <w:t xml:space="preserve"> </w:t>
      </w:r>
      <w:r w:rsidR="002A2090" w:rsidRPr="009A2412">
        <w:t xml:space="preserve">und ist recht nebenwirkungsarm. </w:t>
      </w:r>
      <w:r w:rsidR="00370CF6" w:rsidRPr="009A2412">
        <w:fldChar w:fldCharType="begin">
          <w:fldData xml:space="preserve">PEVuZE5vdGU+PENpdGU+PEF1dGhvcj5HbGFzZXI8L0F1dGhvcj48WWVhcj4yMDE4PC9ZZWFyPjxS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</w:fldData>
        </w:fldChar>
      </w:r>
      <w:r w:rsidR="008A3057">
        <w:instrText xml:space="preserve"> ADDIN EN.CITE </w:instrText>
      </w:r>
      <w:r w:rsidR="008A3057">
        <w:fldChar w:fldCharType="begin">
          <w:fldData xml:space="preserve">PEVuZE5vdGU+PENpdGU+PEF1dGhvcj5HbGFzZXI8L0F1dGhvcj48WWVhcj4yMDE4PC9ZZWFyPjxS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</w:fldData>
        </w:fldChar>
      </w:r>
      <w:r w:rsidR="008A3057">
        <w:instrText xml:space="preserve"> ADDIN EN.CITE.DATA </w:instrText>
      </w:r>
      <w:r w:rsidR="008A3057">
        <w:fldChar w:fldCharType="end"/>
      </w:r>
      <w:r w:rsidR="00370CF6" w:rsidRPr="009A2412">
        <w:fldChar w:fldCharType="separate"/>
      </w:r>
      <w:r w:rsidR="008A3057">
        <w:rPr>
          <w:noProof/>
        </w:rPr>
        <w:t>(</w:t>
      </w:r>
      <w:hyperlink w:anchor="_ENREF_51" w:tooltip="Glaser, 2018 #273" w:history="1">
        <w:r w:rsidR="00764178" w:rsidRPr="00764178">
          <w:rPr>
            <w:rStyle w:val="Hyperlink"/>
          </w:rPr>
          <w:t>Glaser et al., 2018</w:t>
        </w:r>
      </w:hyperlink>
      <w:r w:rsidR="008A3057">
        <w:rPr>
          <w:noProof/>
        </w:rPr>
        <w:t xml:space="preserve">, </w:t>
      </w:r>
      <w:hyperlink w:anchor="_ENREF_20" w:tooltip="Calandriello, 2018 #278" w:history="1">
        <w:r w:rsidR="00764178" w:rsidRPr="00764178">
          <w:rPr>
            <w:rStyle w:val="Hyperlink"/>
          </w:rPr>
          <w:t>Calandriello et al., 2018</w:t>
        </w:r>
      </w:hyperlink>
      <w:r w:rsidR="008A3057">
        <w:rPr>
          <w:noProof/>
        </w:rPr>
        <w:t xml:space="preserve">, </w:t>
      </w:r>
      <w:hyperlink w:anchor="_ENREF_140" w:tooltip="Tordjman, 2017 #317" w:history="1">
        <w:r w:rsidR="00764178" w:rsidRPr="00764178">
          <w:rPr>
            <w:rStyle w:val="Hyperlink"/>
          </w:rPr>
          <w:t>Tordjman et al., 2017</w:t>
        </w:r>
      </w:hyperlink>
      <w:r w:rsidR="008A3057">
        <w:rPr>
          <w:noProof/>
        </w:rPr>
        <w:t>)</w:t>
      </w:r>
      <w:r w:rsidR="00370CF6" w:rsidRPr="009A2412">
        <w:fldChar w:fldCharType="end"/>
      </w:r>
      <w:r w:rsidR="00370CF6" w:rsidRPr="009A2412">
        <w:t xml:space="preserve">. </w:t>
      </w:r>
    </w:p>
    <w:p w14:paraId="29837EB1" w14:textId="77777777" w:rsidR="00C300C0" w:rsidRPr="00C300C0" w:rsidRDefault="00C300C0" w:rsidP="00B3039C"/>
    <w:p w14:paraId="6B3A234E" w14:textId="6F6823FC" w:rsidR="001B271F" w:rsidRPr="009A2412" w:rsidRDefault="003C2DF2" w:rsidP="00B3039C">
      <w:pPr>
        <w:pStyle w:val="berschrift3"/>
      </w:pPr>
      <w:bookmarkStart w:id="52" w:name="_Toc35782422"/>
      <w:bookmarkStart w:id="53" w:name="_Toc84414054"/>
      <w:r>
        <w:t>M</w:t>
      </w:r>
      <w:r w:rsidR="00B655FB" w:rsidRPr="009A2412">
        <w:t>onitoring</w:t>
      </w:r>
      <w:r>
        <w:t xml:space="preserve"> der Analgosedierung</w:t>
      </w:r>
      <w:bookmarkEnd w:id="52"/>
      <w:bookmarkEnd w:id="53"/>
    </w:p>
    <w:p w14:paraId="5E882350" w14:textId="41B2F719" w:rsidR="00155197" w:rsidRPr="009A2412" w:rsidRDefault="00DB1294" w:rsidP="00B3039C">
      <w:r w:rsidRPr="009A2412">
        <w:t>Die</w:t>
      </w:r>
      <w:r w:rsidR="00BB5000" w:rsidRPr="009A2412">
        <w:t xml:space="preserve"> Kinder </w:t>
      </w:r>
      <w:r w:rsidR="004B4766">
        <w:t>dieser Studie</w:t>
      </w:r>
      <w:r w:rsidR="00BB5000" w:rsidRPr="009A2412">
        <w:t xml:space="preserve"> waren</w:t>
      </w:r>
      <w:r w:rsidR="00237101" w:rsidRPr="009A2412">
        <w:t xml:space="preserve"> sediert</w:t>
      </w:r>
      <w:r w:rsidR="00BB5000" w:rsidRPr="009A2412">
        <w:t xml:space="preserve"> und </w:t>
      </w:r>
      <w:r w:rsidR="00237101" w:rsidRPr="009A2412">
        <w:t xml:space="preserve">konnten </w:t>
      </w:r>
      <w:r w:rsidR="00BB5000" w:rsidRPr="009A2412">
        <w:t>sich somit nicht zu ihrem Schmerz</w:t>
      </w:r>
      <w:r w:rsidR="007552C2">
        <w:softHyphen/>
      </w:r>
      <w:r w:rsidR="00BB5000" w:rsidRPr="009A2412">
        <w:t xml:space="preserve">ausmaß äußern. </w:t>
      </w:r>
      <w:r w:rsidRPr="009A2412">
        <w:t>Zur</w:t>
      </w:r>
      <w:r w:rsidR="00F139D4" w:rsidRPr="009A2412">
        <w:t xml:space="preserve"> Beurteilung der</w:t>
      </w:r>
      <w:r w:rsidR="00AF4795" w:rsidRPr="009A2412">
        <w:t xml:space="preserve"> </w:t>
      </w:r>
      <w:r w:rsidR="003C2DF2">
        <w:t>Analgesie und Sedierungs</w:t>
      </w:r>
      <w:r w:rsidR="00E40FCD" w:rsidRPr="009A2412">
        <w:t>tiefe</w:t>
      </w:r>
      <w:r w:rsidR="00BB5000" w:rsidRPr="009A2412">
        <w:t xml:space="preserve"> </w:t>
      </w:r>
      <w:r w:rsidR="00AF4795" w:rsidRPr="00ED43B7">
        <w:t>wurde</w:t>
      </w:r>
      <w:r w:rsidR="00BB5000" w:rsidRPr="00ED43B7">
        <w:t xml:space="preserve">n daher </w:t>
      </w:r>
      <w:r w:rsidR="00AF4795" w:rsidRPr="00ED43B7">
        <w:t>zwei</w:t>
      </w:r>
      <w:r w:rsidR="00F139D4" w:rsidRPr="00ED43B7">
        <w:t xml:space="preserve"> etablierte</w:t>
      </w:r>
      <w:r w:rsidR="00AF4795" w:rsidRPr="00ED43B7">
        <w:t xml:space="preserve"> S</w:t>
      </w:r>
      <w:r w:rsidR="007239D8" w:rsidRPr="00ED43B7">
        <w:t>coring-Systeme</w:t>
      </w:r>
      <w:r w:rsidR="00AF4795" w:rsidRPr="00ED43B7">
        <w:t xml:space="preserve"> </w:t>
      </w:r>
      <w:r w:rsidR="009D16B8" w:rsidRPr="00ED43B7">
        <w:t>und ein objektiver Parameter genutzt.</w:t>
      </w:r>
      <w:r w:rsidR="00AF4795" w:rsidRPr="00ED43B7">
        <w:t xml:space="preserve"> </w:t>
      </w:r>
      <w:r w:rsidR="009D16B8" w:rsidRPr="00ED43B7">
        <w:t>Die beiden Scores wa</w:t>
      </w:r>
      <w:r w:rsidR="007552C2" w:rsidRPr="00ED43B7">
        <w:softHyphen/>
      </w:r>
      <w:r w:rsidR="009D16B8" w:rsidRPr="00ED43B7">
        <w:t xml:space="preserve">ren </w:t>
      </w:r>
      <w:r w:rsidR="00BB5000" w:rsidRPr="00ED43B7">
        <w:t xml:space="preserve">der </w:t>
      </w:r>
      <w:r w:rsidR="00AF4795" w:rsidRPr="00ED43B7">
        <w:t>COMFORT</w:t>
      </w:r>
      <w:r w:rsidR="00A33FAD" w:rsidRPr="00ED43B7">
        <w:t>-</w:t>
      </w:r>
      <w:r w:rsidR="00AF4795" w:rsidRPr="00ED43B7">
        <w:t xml:space="preserve">behavior (COMFORT-B) </w:t>
      </w:r>
      <w:r w:rsidR="00F139D4" w:rsidRPr="00ED43B7">
        <w:t>und</w:t>
      </w:r>
      <w:r w:rsidR="00BB5000" w:rsidRPr="00ED43B7">
        <w:t xml:space="preserve"> der</w:t>
      </w:r>
      <w:r w:rsidR="00F139D4" w:rsidRPr="00ED43B7">
        <w:t xml:space="preserve"> </w:t>
      </w:r>
      <w:r w:rsidR="00AF4795" w:rsidRPr="00ED43B7">
        <w:t xml:space="preserve">Nurse </w:t>
      </w:r>
      <w:r w:rsidR="00A1111C" w:rsidRPr="00ED43B7">
        <w:t>i</w:t>
      </w:r>
      <w:r w:rsidR="00AF4795" w:rsidRPr="00ED43B7">
        <w:t xml:space="preserve">nterpretation </w:t>
      </w:r>
      <w:r w:rsidR="00A1111C" w:rsidRPr="00ED43B7">
        <w:t>of sedation</w:t>
      </w:r>
      <w:r w:rsidR="00A1111C" w:rsidRPr="00E15139">
        <w:t xml:space="preserve"> </w:t>
      </w:r>
      <w:r w:rsidR="00A1111C" w:rsidRPr="00A1111C">
        <w:lastRenderedPageBreak/>
        <w:t>score</w:t>
      </w:r>
      <w:r w:rsidR="00AF4795" w:rsidRPr="009A2412">
        <w:t xml:space="preserve"> (NISS)</w:t>
      </w:r>
      <w:r w:rsidR="00237101" w:rsidRPr="009A2412">
        <w:t xml:space="preserve">. </w:t>
      </w:r>
      <w:r w:rsidR="00B655FB" w:rsidRPr="009A2412">
        <w:t>Es handelt sich</w:t>
      </w:r>
      <w:r w:rsidR="00237101" w:rsidRPr="009A2412">
        <w:t xml:space="preserve"> hierbei</w:t>
      </w:r>
      <w:r w:rsidR="00B655FB" w:rsidRPr="009A2412">
        <w:t xml:space="preserve"> um reine Beobachtungsscores, die</w:t>
      </w:r>
      <w:r w:rsidR="00BB5000" w:rsidRPr="009A2412">
        <w:t xml:space="preserve"> </w:t>
      </w:r>
      <w:r w:rsidR="00B655FB" w:rsidRPr="009A2412">
        <w:t>ohne Manipula</w:t>
      </w:r>
      <w:r w:rsidR="007552C2">
        <w:softHyphen/>
      </w:r>
      <w:r w:rsidR="00B655FB" w:rsidRPr="009A2412">
        <w:t>tionen</w:t>
      </w:r>
      <w:r w:rsidR="004A05A6" w:rsidRPr="009A2412">
        <w:t xml:space="preserve"> am Patienten,</w:t>
      </w:r>
      <w:r w:rsidR="00237101" w:rsidRPr="009A2412">
        <w:t xml:space="preserve"> wie</w:t>
      </w:r>
      <w:r w:rsidR="00B655FB" w:rsidRPr="009A2412">
        <w:t xml:space="preserve"> </w:t>
      </w:r>
      <w:r w:rsidR="00E21EDF">
        <w:t xml:space="preserve">beispielsweise </w:t>
      </w:r>
      <w:r w:rsidR="00643DCF">
        <w:t>Schmerzreize</w:t>
      </w:r>
      <w:r w:rsidR="00E21EDF">
        <w:t>n</w:t>
      </w:r>
      <w:r w:rsidR="00B655FB" w:rsidRPr="009A2412">
        <w:t xml:space="preserve"> auskommen</w:t>
      </w:r>
      <w:r w:rsidR="00E956F4" w:rsidRPr="009A2412">
        <w:t>.</w:t>
      </w:r>
      <w:r w:rsidR="000E3DE1" w:rsidRPr="009A2412">
        <w:t xml:space="preserve"> </w:t>
      </w:r>
      <w:r w:rsidR="00BB5000" w:rsidRPr="009A2412">
        <w:t>Mit ihr</w:t>
      </w:r>
      <w:r w:rsidR="009A67BD" w:rsidRPr="009A2412">
        <w:t xml:space="preserve">er Hilfe </w:t>
      </w:r>
      <w:r w:rsidR="00BB5000" w:rsidRPr="009A2412">
        <w:t>wird versucht</w:t>
      </w:r>
      <w:r w:rsidR="004A05A6" w:rsidRPr="009A2412">
        <w:t xml:space="preserve">, das </w:t>
      </w:r>
      <w:r w:rsidR="00FC67B5" w:rsidRPr="009A2412">
        <w:t>als subjektiv definiert</w:t>
      </w:r>
      <w:r w:rsidR="004A05A6" w:rsidRPr="009A2412">
        <w:t>e Schmerzempfinden</w:t>
      </w:r>
      <w:r w:rsidR="00FC67B5" w:rsidRPr="009A2412">
        <w:t xml:space="preserve"> </w:t>
      </w:r>
      <w:r w:rsidR="00FC235E" w:rsidRPr="009A2412">
        <w:t>des Patienten</w:t>
      </w:r>
      <w:r w:rsidR="000B0BAC" w:rsidRPr="009A2412">
        <w:t xml:space="preserve"> </w:t>
      </w:r>
      <w:r w:rsidR="004D1641" w:rsidRPr="009A2412">
        <w:fldChar w:fldCharType="begin"/>
      </w:r>
      <w:r w:rsidR="008A3057">
        <w:instrText xml:space="preserve"> ADDIN EN.CITE &lt;EndNote&gt;&lt;Cite&gt;&lt;Author&gt;Swieboda&lt;/Author&gt;&lt;Year&gt;2013&lt;/Year&gt;&lt;RecNum&gt;176&lt;/RecNum&gt;&lt;DisplayText&gt;(Swieboda et al., 2013)&lt;/DisplayText&gt;&lt;record&gt;&lt;rec-number&gt;176&lt;/rec-number&gt;&lt;foreign-keys&gt;&lt;key app="EN" db-id="vpzepa9akttafke9d9rp2szsdavft9xazwwt" timestamp="1585052530" guid="f5eecd6a-79db-481f-8e71-48b6323288a4"&gt;176&lt;/key&gt;&lt;/foreign-keys&gt;&lt;ref-type name="Journal Article"&gt;17&lt;/ref-type&gt;&lt;contributors&gt;&lt;authors&gt;&lt;author&gt;Swieboda, P.&lt;/author&gt;&lt;author&gt;Filip, R.&lt;/author&gt;&lt;author&gt;Prystupa, A.&lt;/author&gt;&lt;author&gt;Drozd, M.&lt;/author&gt;&lt;/authors&gt;&lt;/contributors&gt;&lt;auth-address&gt;Department of Cell and Organism Biology, Lund University, Lund, Sweden.&amp;#xD;Department of Clinical Endoscopy, Institute of Rural Health, Lublin, Poland.&amp;#xD;Department of Internal Medicine, Medical University, Lublin, Poland.&amp;#xD;Department of Applied Pharmacy, Medical University, Lublin, Poland.&lt;/auth-address&gt;&lt;titles&gt;&lt;title&gt;Assessment of pain: types, mechanism and treatment&lt;/title&gt;&lt;secondary-title&gt;Ann Agric Environ Med&lt;/secondary-title&gt;&lt;/titles&gt;&lt;periodical&gt;&lt;full-title&gt;Ann Agric Environ Med&lt;/full-title&gt;&lt;/periodical&gt;&lt;pages&gt;2-7&lt;/pages&gt;&lt;volume&gt;Spec no. 1&lt;/volume&gt;&lt;edition&gt;2014/07/09&lt;/edition&gt;&lt;keywords&gt;&lt;keyword&gt;Humans&lt;/keyword&gt;&lt;keyword&gt;Nociceptors/physiology&lt;/keyword&gt;&lt;keyword&gt;Pain/classification/*etiology/*physiopathology&lt;/keyword&gt;&lt;keyword&gt;Pain Management&lt;/keyword&gt;&lt;keyword&gt;Pain Measurement&lt;/keyword&gt;&lt;keyword&gt;*Pain Perception&lt;/keyword&gt;&lt;/keywords&gt;&lt;dates&gt;&lt;year&gt;2013&lt;/year&gt;&lt;/dates&gt;&lt;isbn&gt;1232-1966&lt;/isbn&gt;&lt;accession-num&gt;25000833&lt;/accession-num&gt;&lt;urls&gt;&lt;/urls&gt;&lt;remote-database-provider&gt;NLM&lt;/remote-database-provider&gt;&lt;language&gt;eng&lt;/language&gt;&lt;/record&gt;&lt;/Cite&gt;&lt;/EndNote&gt;</w:instrText>
      </w:r>
      <w:r w:rsidR="004D1641" w:rsidRPr="009A2412">
        <w:fldChar w:fldCharType="separate"/>
      </w:r>
      <w:r w:rsidR="008A3057">
        <w:rPr>
          <w:noProof/>
        </w:rPr>
        <w:t>(</w:t>
      </w:r>
      <w:hyperlink w:anchor="_ENREF_139" w:tooltip="Swieboda, 2013 #176" w:history="1">
        <w:r w:rsidR="00764178" w:rsidRPr="00764178">
          <w:rPr>
            <w:rStyle w:val="Hyperlink"/>
          </w:rPr>
          <w:t>Swieboda et al., 2013</w:t>
        </w:r>
      </w:hyperlink>
      <w:r w:rsidR="008A3057">
        <w:rPr>
          <w:noProof/>
        </w:rPr>
        <w:t>)</w:t>
      </w:r>
      <w:r w:rsidR="004D1641" w:rsidRPr="009A2412">
        <w:fldChar w:fldCharType="end"/>
      </w:r>
      <w:r w:rsidR="004A05A6" w:rsidRPr="009A2412">
        <w:t xml:space="preserve"> </w:t>
      </w:r>
      <w:r w:rsidR="00FC235E" w:rsidRPr="009A2412">
        <w:t>so gut wie möglich einzuschätzen,</w:t>
      </w:r>
      <w:r w:rsidR="004A05A6" w:rsidRPr="009A2412">
        <w:t xml:space="preserve"> um den Schmerz- und Sedierungszustand de</w:t>
      </w:r>
      <w:r w:rsidR="00FC235E" w:rsidRPr="009A2412">
        <w:t>s</w:t>
      </w:r>
      <w:r w:rsidR="004A05A6" w:rsidRPr="009A2412">
        <w:t xml:space="preserve"> Patienten zu beurteilen und zu </w:t>
      </w:r>
      <w:r w:rsidR="00C010D0" w:rsidRPr="009A2412">
        <w:t>optimieren</w:t>
      </w:r>
      <w:r w:rsidR="004A05A6" w:rsidRPr="009A2412">
        <w:t xml:space="preserve">. </w:t>
      </w:r>
      <w:r w:rsidR="006A7BBD" w:rsidRPr="009A2412">
        <w:t>Die Beurteilung wiederum ist vo</w:t>
      </w:r>
      <w:r w:rsidR="00FC235E" w:rsidRPr="009A2412">
        <w:t>m</w:t>
      </w:r>
      <w:r w:rsidR="006A7BBD" w:rsidRPr="009A2412">
        <w:t xml:space="preserve"> </w:t>
      </w:r>
      <w:r w:rsidR="00FC235E" w:rsidRPr="009A2412">
        <w:t>Empfinden</w:t>
      </w:r>
      <w:r w:rsidR="006A7BBD" w:rsidRPr="009A2412">
        <w:t xml:space="preserve"> der be</w:t>
      </w:r>
      <w:r w:rsidR="007552C2">
        <w:softHyphen/>
      </w:r>
      <w:r w:rsidR="006A7BBD" w:rsidRPr="009A2412">
        <w:t xml:space="preserve">obachtenden Person abhängig. </w:t>
      </w:r>
      <w:r w:rsidR="00FC235E" w:rsidRPr="009A2412">
        <w:t>Somit liegen mehrere</w:t>
      </w:r>
      <w:r w:rsidR="006E6021">
        <w:t xml:space="preserve"> subjektive </w:t>
      </w:r>
      <w:r w:rsidR="00FC235E" w:rsidRPr="009A2412">
        <w:t>Variablen vor</w:t>
      </w:r>
      <w:r w:rsidR="002E63C4">
        <w:t>. An</w:t>
      </w:r>
      <w:r w:rsidR="002A543D">
        <w:softHyphen/>
      </w:r>
      <w:r w:rsidR="002E63C4">
        <w:t>hand der</w:t>
      </w:r>
      <w:r w:rsidR="00FC235E" w:rsidRPr="009A2412">
        <w:t xml:space="preserve"> Scores </w:t>
      </w:r>
      <w:r w:rsidR="002E63C4">
        <w:t>wird versucht, diese Variablen zu objektivieren</w:t>
      </w:r>
      <w:r w:rsidR="00661603" w:rsidRPr="009A2412">
        <w:t xml:space="preserve">, um ein bestmögliches Ergebnis zu erzielen. Der Nutzen der </w:t>
      </w:r>
      <w:r w:rsidR="000E3DE1" w:rsidRPr="009A2412">
        <w:t>S</w:t>
      </w:r>
      <w:r w:rsidR="00661603" w:rsidRPr="009A2412">
        <w:t xml:space="preserve">cores konnte bereits in einigen </w:t>
      </w:r>
      <w:r w:rsidR="000E3DE1" w:rsidRPr="009A2412">
        <w:t>Studien überprüft und validiert werden</w:t>
      </w:r>
      <w:r w:rsidR="00661603" w:rsidRPr="009A2412">
        <w:t xml:space="preserve"> </w:t>
      </w:r>
      <w:r w:rsidR="004D1641" w:rsidRPr="009A2412">
        <w:fldChar w:fldCharType="begin">
          <w:fldData xml:space="preserve">PEVuZE5vdGU+PENpdGU+PEF1dGhvcj5Jc3RhPC9BdXRob3I+PFllYXI+MjAwNTwvWWVhcj48UmVj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</w:fldData>
        </w:fldChar>
      </w:r>
      <w:r w:rsidR="008A3057">
        <w:instrText xml:space="preserve"> ADDIN EN.CITE </w:instrText>
      </w:r>
      <w:r w:rsidR="008A3057">
        <w:fldChar w:fldCharType="begin">
          <w:fldData xml:space="preserve">PEVuZE5vdGU+PENpdGU+PEF1dGhvcj5Jc3RhPC9BdXRob3I+PFllYXI+MjAwNTwvWWVhcj48UmVj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</w:fldData>
        </w:fldChar>
      </w:r>
      <w:r w:rsidR="008A3057">
        <w:instrText xml:space="preserve"> ADDIN EN.CITE.DATA </w:instrText>
      </w:r>
      <w:r w:rsidR="008A3057">
        <w:fldChar w:fldCharType="end"/>
      </w:r>
      <w:r w:rsidR="004D1641" w:rsidRPr="009A2412">
        <w:fldChar w:fldCharType="separate"/>
      </w:r>
      <w:r w:rsidR="008A3057">
        <w:rPr>
          <w:noProof/>
        </w:rPr>
        <w:t>(</w:t>
      </w:r>
      <w:hyperlink w:anchor="_ENREF_68" w:tooltip="Ista, 2005 #169" w:history="1">
        <w:r w:rsidR="00764178" w:rsidRPr="00764178">
          <w:rPr>
            <w:rStyle w:val="Hyperlink"/>
          </w:rPr>
          <w:t>Ista et al., 2005</w:t>
        </w:r>
      </w:hyperlink>
      <w:r w:rsidR="008A3057">
        <w:rPr>
          <w:noProof/>
        </w:rPr>
        <w:t xml:space="preserve">, </w:t>
      </w:r>
      <w:hyperlink w:anchor="_ENREF_101" w:tooltip="Neunhoeffer, 2015 #175" w:history="1">
        <w:r w:rsidR="00764178" w:rsidRPr="00764178">
          <w:rPr>
            <w:rStyle w:val="Hyperlink"/>
          </w:rPr>
          <w:t>Neunhoeffer et al., 2015</w:t>
        </w:r>
      </w:hyperlink>
      <w:r w:rsidR="008A3057">
        <w:rPr>
          <w:noProof/>
        </w:rPr>
        <w:t xml:space="preserve">, </w:t>
      </w:r>
      <w:hyperlink w:anchor="_ENREF_58" w:tooltip="Harris, 2016 #159" w:history="1">
        <w:r w:rsidR="00764178" w:rsidRPr="00764178">
          <w:rPr>
            <w:rStyle w:val="Hyperlink"/>
          </w:rPr>
          <w:t>Harris et al., 2016</w:t>
        </w:r>
      </w:hyperlink>
      <w:r w:rsidR="008A3057">
        <w:rPr>
          <w:noProof/>
        </w:rPr>
        <w:t xml:space="preserve">, </w:t>
      </w:r>
      <w:hyperlink w:anchor="_ENREF_90" w:tooltip="Michel, 2017 #5" w:history="1">
        <w:r w:rsidR="00764178" w:rsidRPr="00764178">
          <w:rPr>
            <w:rStyle w:val="Hyperlink"/>
          </w:rPr>
          <w:t>Michel et al., 2017</w:t>
        </w:r>
      </w:hyperlink>
      <w:r w:rsidR="008A3057">
        <w:rPr>
          <w:noProof/>
        </w:rPr>
        <w:t>)</w:t>
      </w:r>
      <w:r w:rsidR="004D1641" w:rsidRPr="009A2412">
        <w:fldChar w:fldCharType="end"/>
      </w:r>
      <w:r w:rsidR="009A67BD" w:rsidRPr="009A2412">
        <w:t>.</w:t>
      </w:r>
      <w:r w:rsidR="00FF0B13" w:rsidRPr="009A2412">
        <w:t xml:space="preserve"> </w:t>
      </w:r>
    </w:p>
    <w:p w14:paraId="6074ED8B" w14:textId="6E45346F" w:rsidR="000F45F9" w:rsidRPr="009A2412" w:rsidRDefault="00090AB5" w:rsidP="00B3039C">
      <w:r w:rsidRPr="009A2412">
        <w:t xml:space="preserve">Zusätzlich zur </w:t>
      </w:r>
      <w:r w:rsidR="00501ABC" w:rsidRPr="009A2412">
        <w:t>tiefen Sedierung</w:t>
      </w:r>
      <w:r w:rsidRPr="009A2412">
        <w:t xml:space="preserve"> war bei den Kindern eine neuromuskuläre Blockade nö</w:t>
      </w:r>
      <w:r w:rsidR="007552C2">
        <w:softHyphen/>
      </w:r>
      <w:r w:rsidRPr="009A2412">
        <w:t>tig, um die Dislokation der Brachytherapiesonden zu vermeiden. D</w:t>
      </w:r>
      <w:r w:rsidR="000B0BAC" w:rsidRPr="009A2412">
        <w:t>ies kann</w:t>
      </w:r>
      <w:r w:rsidR="00BB1A23" w:rsidRPr="009A2412">
        <w:t xml:space="preserve"> Parameter wie Muskeltonus, Körperbewegung und Mimik, die in den COMFORT-B mit einfließen</w:t>
      </w:r>
      <w:r w:rsidR="004B4766">
        <w:t>,</w:t>
      </w:r>
      <w:r w:rsidR="00BB1A23" w:rsidRPr="009A2412">
        <w:t xml:space="preserve"> beeinflussen</w:t>
      </w:r>
      <w:r w:rsidR="000B0BAC" w:rsidRPr="009A2412">
        <w:t xml:space="preserve">. </w:t>
      </w:r>
      <w:r w:rsidR="00155197" w:rsidRPr="009A2412">
        <w:t>Um den damit verbundenen Schwierigkeiten entgegenzuwirken,</w:t>
      </w:r>
      <w:r w:rsidR="00BB1A23" w:rsidRPr="009A2412">
        <w:t xml:space="preserve"> </w:t>
      </w:r>
      <w:r w:rsidRPr="009A2412">
        <w:t>nutz</w:t>
      </w:r>
      <w:r w:rsidR="00383696" w:rsidRPr="009A2412">
        <w:t>t</w:t>
      </w:r>
      <w:r w:rsidRPr="009A2412">
        <w:t>en wir außer den be</w:t>
      </w:r>
      <w:r w:rsidR="009D16B8" w:rsidRPr="009A2412">
        <w:t>iden</w:t>
      </w:r>
      <w:r w:rsidRPr="009A2412">
        <w:t xml:space="preserve"> Scoring-Systemen den Bispektralen Index Monitor als objektiven Parameter zur Messung der Narkosetiefe </w:t>
      </w:r>
      <w:r w:rsidRPr="009A2412">
        <w:fldChar w:fldCharType="begin">
          <w:fldData xml:space="preserve">PEVuZE5vdGU+PENpdGU+PEF1dGhvcj5Ud2l0ZTwvQXV0aG9yPjxZZWFyPjIwMDU8L1llYXI+PFJl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</w:fldData>
        </w:fldChar>
      </w:r>
      <w:r w:rsidR="008A3057">
        <w:instrText xml:space="preserve"> ADDIN EN.CITE </w:instrText>
      </w:r>
      <w:r w:rsidR="008A3057">
        <w:fldChar w:fldCharType="begin">
          <w:fldData xml:space="preserve">PEVuZE5vdGU+PENpdGU+PEF1dGhvcj5Ud2l0ZTwvQXV0aG9yPjxZZWFyPjIwMDU8L1llYXI+PFJl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</w:fldData>
        </w:fldChar>
      </w:r>
      <w:r w:rsidR="008A3057">
        <w:instrText xml:space="preserve"> ADDIN EN.CITE.DATA </w:instrText>
      </w:r>
      <w:r w:rsidR="008A3057">
        <w:fldChar w:fldCharType="end"/>
      </w:r>
      <w:r w:rsidRPr="009A2412">
        <w:fldChar w:fldCharType="separate"/>
      </w:r>
      <w:r w:rsidR="008A3057">
        <w:rPr>
          <w:noProof/>
        </w:rPr>
        <w:t>(</w:t>
      </w:r>
      <w:hyperlink w:anchor="_ENREF_146" w:tooltip="Twite, 2005 #219" w:history="1">
        <w:r w:rsidR="00764178" w:rsidRPr="00764178">
          <w:rPr>
            <w:rStyle w:val="Hyperlink"/>
          </w:rPr>
          <w:t>Twite et al., 2005</w:t>
        </w:r>
      </w:hyperlink>
      <w:r w:rsidR="008A3057">
        <w:rPr>
          <w:noProof/>
        </w:rPr>
        <w:t xml:space="preserve">, </w:t>
      </w:r>
      <w:hyperlink w:anchor="_ENREF_109" w:tooltip="Playfor, 2006 #264" w:history="1">
        <w:r w:rsidR="00764178" w:rsidRPr="00764178">
          <w:rPr>
            <w:rStyle w:val="Hyperlink"/>
          </w:rPr>
          <w:t>Playfor et al., 2006</w:t>
        </w:r>
      </w:hyperlink>
      <w:r w:rsidR="008A3057">
        <w:rPr>
          <w:noProof/>
        </w:rPr>
        <w:t>)</w:t>
      </w:r>
      <w:r w:rsidRPr="009A2412">
        <w:fldChar w:fldCharType="end"/>
      </w:r>
      <w:r w:rsidRPr="009A2412">
        <w:t xml:space="preserve">.  </w:t>
      </w:r>
    </w:p>
    <w:p w14:paraId="6D0E1D7F" w14:textId="77777777" w:rsidR="009D16B8" w:rsidRPr="009A2412" w:rsidRDefault="009D16B8" w:rsidP="00B3039C"/>
    <w:p w14:paraId="4C88DFF4" w14:textId="4E7B64E7" w:rsidR="0000788D" w:rsidRPr="001D1569" w:rsidRDefault="000F45F9" w:rsidP="00B3039C">
      <w:pPr>
        <w:rPr>
          <w:b/>
        </w:rPr>
      </w:pPr>
      <w:bookmarkStart w:id="54" w:name="_Toc35782423"/>
      <w:r w:rsidRPr="001D1569">
        <w:rPr>
          <w:b/>
        </w:rPr>
        <w:t>COMFORT-</w:t>
      </w:r>
      <w:r w:rsidR="00194A26" w:rsidRPr="001D1569">
        <w:rPr>
          <w:b/>
        </w:rPr>
        <w:t>behavior (COMFORT-</w:t>
      </w:r>
      <w:r w:rsidRPr="001D1569">
        <w:rPr>
          <w:b/>
        </w:rPr>
        <w:t>B</w:t>
      </w:r>
      <w:r w:rsidR="00194A26" w:rsidRPr="001D1569">
        <w:rPr>
          <w:b/>
        </w:rPr>
        <w:t>)</w:t>
      </w:r>
      <w:bookmarkEnd w:id="54"/>
    </w:p>
    <w:p w14:paraId="008BFB59" w14:textId="550D845E" w:rsidR="002F3171" w:rsidRPr="00FD2F0D" w:rsidRDefault="00085497" w:rsidP="00B3039C">
      <w:pPr>
        <w:rPr>
          <w:b/>
          <w:bCs/>
          <w:color w:val="4472C4" w:themeColor="accent1"/>
        </w:rPr>
      </w:pPr>
      <w:r>
        <w:t>D</w:t>
      </w:r>
      <w:r w:rsidR="002F3171" w:rsidRPr="009A2412">
        <w:t xml:space="preserve">er COMFORT Score </w:t>
      </w:r>
      <w:r>
        <w:t xml:space="preserve">wurde 1992 </w:t>
      </w:r>
      <w:r w:rsidR="002F3171" w:rsidRPr="009A2412">
        <w:t>zur Beurteilung des Schmerz</w:t>
      </w:r>
      <w:r>
        <w:t>grades</w:t>
      </w:r>
      <w:r w:rsidR="002F3171" w:rsidRPr="009A2412">
        <w:t xml:space="preserve"> </w:t>
      </w:r>
      <w:r>
        <w:t>von</w:t>
      </w:r>
      <w:r w:rsidR="002F3171" w:rsidRPr="009A2412">
        <w:t xml:space="preserve"> beatmeten </w:t>
      </w:r>
      <w:r>
        <w:t xml:space="preserve">pädiatrischen </w:t>
      </w:r>
      <w:r w:rsidR="002F3171" w:rsidRPr="009A2412">
        <w:t xml:space="preserve">Patienten von Ambuel et al. vorgestellt. </w:t>
      </w:r>
      <w:r w:rsidR="00C37D3F" w:rsidRPr="009A2412">
        <w:t>E</w:t>
      </w:r>
      <w:r>
        <w:t>r beinhaltete</w:t>
      </w:r>
      <w:r w:rsidR="00C37D3F" w:rsidRPr="009A2412">
        <w:t xml:space="preserve"> acht Faktoren</w:t>
      </w:r>
      <w:r>
        <w:t>,</w:t>
      </w:r>
      <w:r w:rsidR="00C37D3F" w:rsidRPr="009A2412">
        <w:t xml:space="preserve"> </w:t>
      </w:r>
      <w:r w:rsidR="002D126A">
        <w:t>hier</w:t>
      </w:r>
      <w:r w:rsidR="002A543D">
        <w:softHyphen/>
      </w:r>
      <w:r w:rsidR="002D126A">
        <w:t xml:space="preserve">von handelte es sich bei sechs um </w:t>
      </w:r>
      <w:r w:rsidR="00C37D3F" w:rsidRPr="009A2412">
        <w:t xml:space="preserve">Verhaltensmuster und </w:t>
      </w:r>
      <w:r w:rsidR="002D126A">
        <w:t xml:space="preserve">bei </w:t>
      </w:r>
      <w:r w:rsidR="00C37D3F" w:rsidRPr="009A2412">
        <w:t xml:space="preserve">zwei </w:t>
      </w:r>
      <w:r w:rsidR="002D126A">
        <w:t xml:space="preserve">um </w:t>
      </w:r>
      <w:r w:rsidR="00C37D3F" w:rsidRPr="009A2412">
        <w:t>physiologische Merkmale</w:t>
      </w:r>
      <w:r w:rsidR="005F2545">
        <w:t xml:space="preserve">. Bereits </w:t>
      </w:r>
      <w:r w:rsidR="007958B0" w:rsidRPr="009A2412">
        <w:t>Ambuel et al. be</w:t>
      </w:r>
      <w:r w:rsidR="002D126A">
        <w:t>obachteten</w:t>
      </w:r>
      <w:r w:rsidR="007958B0" w:rsidRPr="009A2412">
        <w:t xml:space="preserve">, dass die beiden </w:t>
      </w:r>
      <w:r w:rsidR="005F2545">
        <w:t xml:space="preserve">physiologischen </w:t>
      </w:r>
      <w:r w:rsidR="007958B0" w:rsidRPr="009A2412">
        <w:t>Parame</w:t>
      </w:r>
      <w:r w:rsidR="002A543D">
        <w:softHyphen/>
      </w:r>
      <w:r w:rsidR="007958B0" w:rsidRPr="009A2412">
        <w:t>ter</w:t>
      </w:r>
      <w:r w:rsidR="005F2545">
        <w:t xml:space="preserve"> </w:t>
      </w:r>
      <w:r w:rsidR="005F2545" w:rsidRPr="009A2412">
        <w:t>(</w:t>
      </w:r>
      <w:r w:rsidR="005F2545">
        <w:t xml:space="preserve">der </w:t>
      </w:r>
      <w:r w:rsidR="005F2545" w:rsidRPr="009A2412">
        <w:t>mittlere arte</w:t>
      </w:r>
      <w:r w:rsidR="005F2545">
        <w:softHyphen/>
      </w:r>
      <w:r w:rsidR="005F2545" w:rsidRPr="009A2412">
        <w:t xml:space="preserve">rielle Blutdruck und </w:t>
      </w:r>
      <w:r w:rsidR="005F2545">
        <w:t xml:space="preserve">die </w:t>
      </w:r>
      <w:r w:rsidR="005F2545" w:rsidRPr="009A2412">
        <w:t>Herzfrequenz, jeweils im Verhältnis zur Ba</w:t>
      </w:r>
      <w:r w:rsidR="002A543D">
        <w:softHyphen/>
      </w:r>
      <w:r w:rsidR="005F2545" w:rsidRPr="009A2412">
        <w:t>sislinie)</w:t>
      </w:r>
      <w:r w:rsidR="005F2545">
        <w:t>, welche die objektivsten Parameter darstellten,</w:t>
      </w:r>
      <w:r w:rsidR="007958B0" w:rsidRPr="009A2412">
        <w:t xml:space="preserve"> mehr miteinander korrelier</w:t>
      </w:r>
      <w:r w:rsidR="00ED4CC4">
        <w:t>ten</w:t>
      </w:r>
      <w:r w:rsidR="007958B0" w:rsidRPr="009A2412">
        <w:t xml:space="preserve"> als mit den anderen Pa</w:t>
      </w:r>
      <w:r w:rsidR="00900D3F">
        <w:softHyphen/>
      </w:r>
      <w:r w:rsidR="007958B0" w:rsidRPr="009A2412">
        <w:t>rametern</w:t>
      </w:r>
      <w:r w:rsidR="00ED4CC4">
        <w:t xml:space="preserve">. Sie </w:t>
      </w:r>
      <w:r w:rsidR="00A21632" w:rsidRPr="009A2412">
        <w:t>emp</w:t>
      </w:r>
      <w:r w:rsidR="00D378D8" w:rsidRPr="009A2412">
        <w:t>fahl</w:t>
      </w:r>
      <w:r w:rsidR="00ED4CC4">
        <w:t>en</w:t>
      </w:r>
      <w:r w:rsidR="00A21632" w:rsidRPr="009A2412">
        <w:t>, dies weiter zu untersuchen</w:t>
      </w:r>
      <w:r w:rsidR="00051730" w:rsidRPr="009A2412">
        <w:t xml:space="preserve"> </w:t>
      </w:r>
      <w:r w:rsidR="004D1641" w:rsidRPr="009A2412">
        <w:fldChar w:fldCharType="begin"/>
      </w:r>
      <w:r w:rsidR="008A3057">
        <w:instrText xml:space="preserve"> ADDIN EN.CITE &lt;EndNote&gt;&lt;Cite&gt;&lt;Author&gt;Ambuel&lt;/Author&gt;&lt;Year&gt;1992&lt;/Year&gt;&lt;RecNum&gt;113&lt;/RecNum&gt;&lt;DisplayText&gt;(Ambuel et al., 1992)&lt;/DisplayText&gt;&lt;record&gt;&lt;rec-number&gt;113&lt;/rec-number&gt;&lt;foreign-keys&gt;&lt;key app="EN" db-id="vpzepa9akttafke9d9rp2szsdavft9xazwwt" timestamp="0" guid="b721a9bc-4f5b-4585-b857-1132b4935bce"&gt;113&lt;/key&gt;&lt;/foreign-keys&gt;&lt;ref-type name="Journal Article"&gt;17&lt;/ref-type&gt;&lt;contributors&gt;&lt;authors&gt;&lt;author&gt;Ambuel, B.&lt;/author&gt;&lt;author&gt;Hamlett, K. W.&lt;/author&gt;&lt;author&gt;Marx, C. M.&lt;/author&gt;&lt;author&gt;Blumer, J. L.&lt;/author&gt;&lt;/authors&gt;&lt;/contributors&gt;&lt;auth-address&gt;Department of Family Medicine, Medical College of Wisconsin, Waukesha Family Practice Center 53188.&lt;/auth-address&gt;&lt;titles&gt;&lt;title&gt;Assessing distress in pediatric intensive care environments: the COMFORT scale&lt;/title&gt;&lt;secondary-title&gt;J Pediatr Psychol&lt;/secondary-title&gt;&lt;/titles&gt;&lt;periodical&gt;&lt;full-title&gt;J Pediatr Psychol&lt;/full-title&gt;&lt;/periodical&gt;&lt;pages&gt;95-109&lt;/pages&gt;&lt;volume&gt;17&lt;/volume&gt;&lt;number&gt;1&lt;/number&gt;&lt;edition&gt;1992/02/01&lt;/edition&gt;&lt;keywords&gt;&lt;keyword&gt;Adaptation, Psychological&lt;/keyword&gt;&lt;keyword&gt;Adolescent&lt;/keyword&gt;&lt;keyword&gt;Arousal&lt;/keyword&gt;&lt;keyword&gt;Child&lt;/keyword&gt;&lt;keyword&gt;Child Reactive Disorders/*diagnosis/psychology&lt;/keyword&gt;&lt;keyword&gt;Child, Preschool&lt;/keyword&gt;&lt;keyword&gt;Female&lt;/keyword&gt;&lt;keyword&gt;Humans&lt;/keyword&gt;&lt;keyword&gt;Infant&lt;/keyword&gt;&lt;keyword&gt;Infant, Newborn&lt;/keyword&gt;&lt;keyword&gt;*Intensive Care Units, Pediatric&lt;/keyword&gt;&lt;keyword&gt;Male&lt;/keyword&gt;&lt;keyword&gt;Personality Assessment/*statistics &amp;amp; numerical data&lt;/keyword&gt;&lt;keyword&gt;Psychometrics&lt;/keyword&gt;&lt;keyword&gt;*Sick Role&lt;/keyword&gt;&lt;keyword&gt;*Social Environment&lt;/keyword&gt;&lt;keyword&gt;Stress, Psychological/*complications&lt;/keyword&gt;&lt;/keywords&gt;&lt;dates&gt;&lt;year&gt;1992&lt;/year&gt;&lt;pub-dates&gt;&lt;date&gt;Feb&lt;/date&gt;&lt;/pub-dates&gt;&lt;/dates&gt;&lt;isbn&gt;0146-8693 (Print)&amp;#xD;0146-8693 (Linking)&lt;/isbn&gt;&lt;accession-num&gt;1545324&lt;/accession-num&gt;&lt;urls&gt;&lt;related-urls&gt;&lt;url&gt;https://www.ncbi.nlm.nih.gov/pubmed/1545324&lt;/url&gt;&lt;/related-urls&gt;&lt;/urls&gt;&lt;electronic-resource-num&gt;10.1093/jpepsy/17.1.95&lt;/electronic-resource-num&gt;&lt;/record&gt;&lt;/Cite&gt;&lt;/EndNote&gt;</w:instrText>
      </w:r>
      <w:r w:rsidR="004D1641" w:rsidRPr="009A2412">
        <w:fldChar w:fldCharType="separate"/>
      </w:r>
      <w:r w:rsidR="008A3057">
        <w:rPr>
          <w:noProof/>
        </w:rPr>
        <w:t>(</w:t>
      </w:r>
      <w:hyperlink w:anchor="_ENREF_3" w:tooltip="Ambuel, 1992 #113" w:history="1">
        <w:r w:rsidR="00764178" w:rsidRPr="00764178">
          <w:rPr>
            <w:rStyle w:val="Hyperlink"/>
          </w:rPr>
          <w:t>Ambuel et al., 1992</w:t>
        </w:r>
      </w:hyperlink>
      <w:r w:rsidR="008A3057">
        <w:rPr>
          <w:noProof/>
        </w:rPr>
        <w:t>)</w:t>
      </w:r>
      <w:r w:rsidR="004D1641" w:rsidRPr="009A2412">
        <w:fldChar w:fldCharType="end"/>
      </w:r>
      <w:r w:rsidR="00A21632" w:rsidRPr="009A2412">
        <w:t>.</w:t>
      </w:r>
      <w:r w:rsidR="00477B71" w:rsidRPr="009A2412">
        <w:t xml:space="preserve"> </w:t>
      </w:r>
      <w:r w:rsidR="00502E11" w:rsidRPr="009A2412">
        <w:t xml:space="preserve">In den </w:t>
      </w:r>
      <w:r w:rsidR="00A21632" w:rsidRPr="009A2412">
        <w:t>fol</w:t>
      </w:r>
      <w:r w:rsidR="00900D3F">
        <w:softHyphen/>
      </w:r>
      <w:r w:rsidR="00A21632" w:rsidRPr="009A2412">
        <w:t>genden</w:t>
      </w:r>
      <w:r w:rsidR="00502E11" w:rsidRPr="009A2412">
        <w:t xml:space="preserve"> Studien zu</w:t>
      </w:r>
      <w:r w:rsidR="00D378D8" w:rsidRPr="009A2412">
        <w:t>r</w:t>
      </w:r>
      <w:r w:rsidR="00502E11" w:rsidRPr="009A2412">
        <w:t xml:space="preserve"> Validierung des Scores </w:t>
      </w:r>
      <w:r w:rsidR="00477B71" w:rsidRPr="009A2412">
        <w:t>wurden die zwei physiologi</w:t>
      </w:r>
      <w:r w:rsidR="002A543D">
        <w:softHyphen/>
      </w:r>
      <w:r w:rsidR="00477B71" w:rsidRPr="009A2412">
        <w:t xml:space="preserve">schen Merkmale </w:t>
      </w:r>
      <w:r w:rsidR="00502E11" w:rsidRPr="009A2412">
        <w:t xml:space="preserve">aufgrund von </w:t>
      </w:r>
      <w:r w:rsidR="00D378D8" w:rsidRPr="009A2412">
        <w:t xml:space="preserve">geringer Reliabilität und Validität </w:t>
      </w:r>
      <w:r w:rsidR="00A21632" w:rsidRPr="009A2412">
        <w:t>weiter</w:t>
      </w:r>
      <w:r w:rsidR="002D126A">
        <w:t>hin</w:t>
      </w:r>
      <w:r w:rsidR="00502E11" w:rsidRPr="009A2412">
        <w:t xml:space="preserve"> </w:t>
      </w:r>
      <w:r w:rsidR="002D126A">
        <w:t>kritisch hin</w:t>
      </w:r>
      <w:r w:rsidR="001E13CB">
        <w:softHyphen/>
      </w:r>
      <w:r w:rsidR="002D126A">
        <w:t>terfragt</w:t>
      </w:r>
      <w:r w:rsidR="0096638F" w:rsidRPr="009A2412">
        <w:t xml:space="preserve">. </w:t>
      </w:r>
      <w:r w:rsidR="00DF4D23">
        <w:t>Begründet wur</w:t>
      </w:r>
      <w:r w:rsidR="00900D3F">
        <w:softHyphen/>
      </w:r>
      <w:r w:rsidR="00DF4D23">
        <w:t>den die Unstim</w:t>
      </w:r>
      <w:r w:rsidR="007552C2">
        <w:softHyphen/>
      </w:r>
      <w:r w:rsidR="00DF4D23">
        <w:t xml:space="preserve">migkeiten damit, dass die </w:t>
      </w:r>
      <w:r w:rsidR="00F51407" w:rsidRPr="009A2412">
        <w:t>zu vergleichende</w:t>
      </w:r>
      <w:r w:rsidR="009D16B8" w:rsidRPr="009A2412">
        <w:t xml:space="preserve">n </w:t>
      </w:r>
      <w:r w:rsidR="00F51407" w:rsidRPr="009A2412">
        <w:t>Basislinie</w:t>
      </w:r>
      <w:r w:rsidR="009D16B8" w:rsidRPr="009A2412">
        <w:t>n der beiden Para</w:t>
      </w:r>
      <w:r w:rsidR="00900D3F">
        <w:softHyphen/>
      </w:r>
      <w:r w:rsidR="009D16B8" w:rsidRPr="009A2412">
        <w:t>meter</w:t>
      </w:r>
      <w:r w:rsidR="00F51407" w:rsidRPr="009A2412">
        <w:t xml:space="preserve"> aus den präoperativen Werten erstellt wurden</w:t>
      </w:r>
      <w:r w:rsidR="00DF4D23">
        <w:t xml:space="preserve">, </w:t>
      </w:r>
      <w:r w:rsidR="00FD2F0D">
        <w:t>diese</w:t>
      </w:r>
      <w:r w:rsidR="00DF4D23">
        <w:t xml:space="preserve"> allerdings</w:t>
      </w:r>
      <w:r w:rsidR="00F51407" w:rsidRPr="009A2412">
        <w:t xml:space="preserve"> stressbedingt erhöht seien</w:t>
      </w:r>
      <w:r w:rsidR="00DF4D23">
        <w:t>.</w:t>
      </w:r>
      <w:r w:rsidR="00F51407" w:rsidRPr="009A2412">
        <w:t xml:space="preserve"> </w:t>
      </w:r>
      <w:r w:rsidR="00FD2F0D">
        <w:t>Dies bedinge vergleichsweise niedrig erscheinende p</w:t>
      </w:r>
      <w:r w:rsidR="00F51407" w:rsidRPr="009A2412">
        <w:t xml:space="preserve">ostoperative Werte </w:t>
      </w:r>
      <w:r w:rsidR="004D1641" w:rsidRPr="009A2412">
        <w:fldChar w:fldCharType="begin"/>
      </w:r>
      <w:r w:rsidR="008A3057">
        <w:instrText xml:space="preserve"> ADDIN EN.CITE &lt;EndNote&gt;&lt;Cite&gt;&lt;Author&gt;van Dijk&lt;/Author&gt;&lt;Year&gt;2000&lt;/Year&gt;&lt;RecNum&gt;172&lt;/RecNum&gt;&lt;DisplayText&gt;(van Dijk et al., 2000)&lt;/DisplayText&gt;&lt;record&gt;&lt;rec-number&gt;172&lt;/rec-number&gt;&lt;foreign-keys&gt;&lt;key app="EN" db-id="vpzepa9akttafke9d9rp2szsdavft9xazwwt" timestamp="1585052530" guid="a7b81efa-f0c1-4383-98cf-ad341d5a324a"&gt;172&lt;/key&gt;&lt;/foreign-keys&gt;&lt;ref-type name="Journal Article"&gt;17&lt;/ref-type&gt;&lt;contributors&gt;&lt;authors&gt;&lt;author&gt;van Dijk, M.&lt;/author&gt;&lt;author&gt;de Boer, J. B.&lt;/author&gt;&lt;author&gt;Koot, H. M.&lt;/author&gt;&lt;author&gt;Tibboel, D.&lt;/author&gt;&lt;author&gt;Passchier, J.&lt;/author&gt;&lt;author&gt;Duivenvoorden, H. J.&lt;/author&gt;&lt;/authors&gt;&lt;/contributors&gt;&lt;auth-address&gt;Department of Medical Psychology and Psychotherapy, Erasmus University, Rotterdam, The Netherlands. vandijk@psys.azr.nl&lt;/auth-address&gt;&lt;titles&gt;&lt;title&gt;The reliability and validity of the COMFORT scale as a postoperative pain instrument in 0 to 3-year-old infants&lt;/title&gt;&lt;secondary-title&gt;Pain&lt;/secondary-title&gt;&lt;/titles&gt;&lt;periodical&gt;&lt;full-title&gt;Pain&lt;/full-title&gt;&lt;/periodical&gt;&lt;pages&gt;367-77&lt;/pages&gt;&lt;volume&gt;84&lt;/volume&gt;&lt;number&gt;2-3&lt;/number&gt;&lt;edition&gt;2000/02/10&lt;/edition&gt;&lt;keywords&gt;&lt;keyword&gt;Blood Pressure&lt;/keyword&gt;&lt;keyword&gt;Child Behavior&lt;/keyword&gt;&lt;keyword&gt;Child, Preschool&lt;/keyword&gt;&lt;keyword&gt;Evaluation Studies as Topic&lt;/keyword&gt;&lt;keyword&gt;Female&lt;/keyword&gt;&lt;keyword&gt;Heart Rate&lt;/keyword&gt;&lt;keyword&gt;Humans&lt;/keyword&gt;&lt;keyword&gt;Infant&lt;/keyword&gt;&lt;keyword&gt;Infant Behavior&lt;/keyword&gt;&lt;keyword&gt;Infant, Newborn&lt;/keyword&gt;&lt;keyword&gt;Male&lt;/keyword&gt;&lt;keyword&gt;Observer Variation&lt;/keyword&gt;&lt;keyword&gt;Pain Measurement/*methods/*standards&lt;/keyword&gt;&lt;keyword&gt;Pain, Postoperative/*physiopathology/psychology&lt;/keyword&gt;&lt;/keywords&gt;&lt;dates&gt;&lt;year&gt;2000&lt;/year&gt;&lt;pub-dates&gt;&lt;date&gt;Feb&lt;/date&gt;&lt;/pub-dates&gt;&lt;/dates&gt;&lt;isbn&gt;0304-3959 (Print)&amp;#xD;0304-3959 (Linking)&lt;/isbn&gt;&lt;accession-num&gt;10666543&lt;/accession-num&gt;&lt;urls&gt;&lt;related-urls&gt;&lt;url&gt;https://www.ncbi.nlm.nih.gov/pubmed/10666543&lt;/url&gt;&lt;/related-urls&gt;&lt;/urls&gt;&lt;electronic-resource-num&gt;10.1016/s0304-3959(99)00239-0&lt;/electronic-resource-num&gt;&lt;/record&gt;&lt;/Cite&gt;&lt;/EndNote&gt;</w:instrText>
      </w:r>
      <w:r w:rsidR="004D1641" w:rsidRPr="009A2412">
        <w:fldChar w:fldCharType="separate"/>
      </w:r>
      <w:r w:rsidR="008A3057">
        <w:rPr>
          <w:noProof/>
        </w:rPr>
        <w:t>(</w:t>
      </w:r>
      <w:hyperlink w:anchor="_ENREF_148" w:tooltip="van Dijk, 2000 #172" w:history="1">
        <w:r w:rsidR="00764178" w:rsidRPr="00764178">
          <w:rPr>
            <w:rStyle w:val="Hyperlink"/>
          </w:rPr>
          <w:t>van Dijk et al., 2000</w:t>
        </w:r>
      </w:hyperlink>
      <w:r w:rsidR="008A3057">
        <w:rPr>
          <w:noProof/>
        </w:rPr>
        <w:t>)</w:t>
      </w:r>
      <w:r w:rsidR="004D1641" w:rsidRPr="009A2412">
        <w:fldChar w:fldCharType="end"/>
      </w:r>
      <w:r w:rsidR="00F51407" w:rsidRPr="009A2412">
        <w:t xml:space="preserve">. Auch die Beeinflussung durch </w:t>
      </w:r>
      <w:r w:rsidR="00DC55F1" w:rsidRPr="009A2412">
        <w:t>hämodynamische</w:t>
      </w:r>
      <w:r w:rsidR="006B41DF" w:rsidRPr="009A2412">
        <w:t xml:space="preserve"> oder andere</w:t>
      </w:r>
      <w:r w:rsidR="00DC55F1" w:rsidRPr="009A2412">
        <w:t xml:space="preserve"> Faktoren </w:t>
      </w:r>
      <w:r w:rsidR="00F51407" w:rsidRPr="009A2412">
        <w:t>spiele eine Rolle</w:t>
      </w:r>
      <w:r w:rsidR="006B41DF" w:rsidRPr="009A2412">
        <w:t xml:space="preserve">, sodass empfohlen wurde, einen </w:t>
      </w:r>
      <w:r w:rsidR="006B41DF" w:rsidRPr="009A2412">
        <w:lastRenderedPageBreak/>
        <w:t xml:space="preserve">modifizierten COMFORT Score ohne </w:t>
      </w:r>
      <w:r w:rsidR="00FD2F0D">
        <w:t>diese</w:t>
      </w:r>
      <w:r w:rsidR="006B41DF" w:rsidRPr="009A2412">
        <w:t xml:space="preserve"> beiden Para</w:t>
      </w:r>
      <w:r w:rsidR="007552C2">
        <w:softHyphen/>
      </w:r>
      <w:r w:rsidR="006B41DF" w:rsidRPr="009A2412">
        <w:t>meter zu nutzen</w:t>
      </w:r>
      <w:r w:rsidR="00515B7E" w:rsidRPr="009A2412">
        <w:t xml:space="preserve"> </w:t>
      </w:r>
      <w:r w:rsidR="004D1641" w:rsidRPr="009A2412">
        <w:fldChar w:fldCharType="begin"/>
      </w:r>
      <w:r w:rsidR="008A3057">
        <w:instrText xml:space="preserve"> ADDIN EN.CITE &lt;EndNote&gt;&lt;Cite&gt;&lt;Author&gt;Carnevale&lt;/Author&gt;&lt;Year&gt;2002&lt;/Year&gt;&lt;RecNum&gt;174&lt;/RecNum&gt;&lt;DisplayText&gt;(Carnevale and Razack, 2002)&lt;/DisplayText&gt;&lt;record&gt;&lt;rec-number&gt;174&lt;/rec-number&gt;&lt;foreign-keys&gt;&lt;key app="EN" db-id="vpzepa9akttafke9d9rp2szsdavft9xazwwt" timestamp="1585052530" guid="d5700c8d-14df-460a-adce-5ba5b7180775"&gt;174&lt;/key&gt;&lt;/foreign-keys&gt;&lt;ref-type name="Journal Article"&gt;17&lt;/ref-type&gt;&lt;contributors&gt;&lt;authors&gt;&lt;author&gt;Carnevale, F. A.&lt;/author&gt;&lt;author&gt;Razack, S.&lt;/author&gt;&lt;/authors&gt;&lt;/contributors&gt;&lt;auth-address&gt;Pediatric Intensive Care Unit, Montreal Children&amp;apos;s Hospital, McGill University, Montreal, Quebec, Canada.&lt;/auth-address&gt;&lt;titles&gt;&lt;title&gt;An item analysis of the COMFORT scale in a pediatric intensive care unit&lt;/title&gt;&lt;secondary-title&gt;Pediatr Crit Care Med&lt;/secondary-title&gt;&lt;/titles&gt;&lt;periodical&gt;&lt;full-title&gt;Pediatr Crit Care Med&lt;/full-title&gt;&lt;/periodical&gt;&lt;pages&gt;177-180&lt;/pages&gt;&lt;volume&gt;3&lt;/volume&gt;&lt;number&gt;2&lt;/number&gt;&lt;edition&gt;2003/06/05&lt;/edition&gt;&lt;dates&gt;&lt;year&gt;2002&lt;/year&gt;&lt;pub-dates&gt;&lt;date&gt;Apr&lt;/date&gt;&lt;/pub-dates&gt;&lt;/dates&gt;&lt;isbn&gt;1529-7535 (Print)&amp;#xD;1529-7535&lt;/isbn&gt;&lt;accession-num&gt;12780990&lt;/accession-num&gt;&lt;urls&gt;&lt;/urls&gt;&lt;electronic-resource-num&gt;10.1097/00130478-200204000-00016&lt;/electronic-resource-num&gt;&lt;remote-database-provider&gt;NLM&lt;/remote-database-provider&gt;&lt;language&gt;eng&lt;/language&gt;&lt;/record&gt;&lt;/Cite&gt;&lt;/EndNote&gt;</w:instrText>
      </w:r>
      <w:r w:rsidR="004D1641" w:rsidRPr="009A2412">
        <w:fldChar w:fldCharType="separate"/>
      </w:r>
      <w:r w:rsidR="008A3057">
        <w:rPr>
          <w:noProof/>
        </w:rPr>
        <w:t>(</w:t>
      </w:r>
      <w:hyperlink w:anchor="_ENREF_21" w:tooltip="Carnevale, 2002 #174" w:history="1">
        <w:r w:rsidR="00764178" w:rsidRPr="00764178">
          <w:rPr>
            <w:rStyle w:val="Hyperlink"/>
          </w:rPr>
          <w:t>Carnevale and Razack, 2002</w:t>
        </w:r>
      </w:hyperlink>
      <w:r w:rsidR="008A3057">
        <w:rPr>
          <w:noProof/>
        </w:rPr>
        <w:t>)</w:t>
      </w:r>
      <w:r w:rsidR="004D1641" w:rsidRPr="009A2412">
        <w:fldChar w:fldCharType="end"/>
      </w:r>
      <w:r w:rsidR="006B41DF" w:rsidRPr="009A2412">
        <w:t>.</w:t>
      </w:r>
      <w:r w:rsidR="00FD2F0D">
        <w:rPr>
          <w:b/>
          <w:bCs/>
          <w:color w:val="4472C4" w:themeColor="accent1"/>
        </w:rPr>
        <w:t xml:space="preserve"> </w:t>
      </w:r>
      <w:r w:rsidR="0012635A" w:rsidRPr="009A2412">
        <w:t>Zusätzlich</w:t>
      </w:r>
      <w:r w:rsidR="00157D18" w:rsidRPr="009A2412">
        <w:t xml:space="preserve"> wurde der Score </w:t>
      </w:r>
      <w:r w:rsidR="0096638F" w:rsidRPr="009A2412">
        <w:t xml:space="preserve">2005 </w:t>
      </w:r>
      <w:r w:rsidR="00157D18" w:rsidRPr="009A2412">
        <w:t xml:space="preserve">von van Dijk et al. für nicht-beatmete Patienten ergänzt, indem </w:t>
      </w:r>
      <w:r w:rsidR="00ED4CC4">
        <w:t>sie</w:t>
      </w:r>
      <w:r w:rsidR="00157D18" w:rsidRPr="009A2412">
        <w:t xml:space="preserve"> mit dem Weinen ein weiteres Merkmal hinzufügte</w:t>
      </w:r>
      <w:r w:rsidR="00955452">
        <w:t>n</w:t>
      </w:r>
      <w:r w:rsidR="00157D18" w:rsidRPr="009A2412">
        <w:t xml:space="preserve">, welches anstelle der Atmung (bei beatmeten Kindern) nun bei nicht-beatmeten Kindern </w:t>
      </w:r>
      <w:r w:rsidR="002D126A" w:rsidRPr="009A2412">
        <w:t>angewen</w:t>
      </w:r>
      <w:r w:rsidR="002A543D">
        <w:softHyphen/>
      </w:r>
      <w:r w:rsidR="002D126A">
        <w:t>d</w:t>
      </w:r>
      <w:r w:rsidR="002D126A" w:rsidRPr="009A2412">
        <w:t>et</w:t>
      </w:r>
      <w:r w:rsidR="00157D18" w:rsidRPr="009A2412">
        <w:t xml:space="preserve"> werden k</w:t>
      </w:r>
      <w:r w:rsidR="00ED4CC4">
        <w:t>onnte</w:t>
      </w:r>
      <w:r w:rsidR="00157D18" w:rsidRPr="009A2412">
        <w:t xml:space="preserve"> </w:t>
      </w:r>
      <w:r w:rsidR="004D1641" w:rsidRPr="009A2412">
        <w:fldChar w:fldCharType="begin"/>
      </w:r>
      <w:r w:rsidR="008A3057">
        <w:instrText xml:space="preserve"> ADDIN EN.CITE &lt;EndNote&gt;&lt;Cite&gt;&lt;Author&gt;van Dijk&lt;/Author&gt;&lt;Year&gt;2005&lt;/Year&gt;&lt;RecNum&gt;173&lt;/RecNum&gt;&lt;DisplayText&gt;(van Dijk et al., 2005)&lt;/DisplayText&gt;&lt;record&gt;&lt;rec-number&gt;173&lt;/rec-number&gt;&lt;foreign-keys&gt;&lt;key app="EN" db-id="vpzepa9akttafke9d9rp2szsdavft9xazwwt" timestamp="1585052530" guid="65be698d-35c2-4b17-96ff-eeeb82ebe643"&gt;173&lt;/key&gt;&lt;/foreign-keys&gt;&lt;ref-type name="Journal Article"&gt;17&lt;/ref-type&gt;&lt;contributors&gt;&lt;authors&gt;&lt;author&gt;van Dijk, M.&lt;/author&gt;&lt;author&gt;Peters, J. W.&lt;/author&gt;&lt;author&gt;van Deventer, P.&lt;/author&gt;&lt;author&gt;Tibboel, D.&lt;/author&gt;&lt;/authors&gt;&lt;/contributors&gt;&lt;auth-address&gt;Department of Pediatric Surgery, Erasmus Medical Center-Sophia Children&amp;apos;s Hospital, Rotterdam, the Netherlands.&lt;/auth-address&gt;&lt;titles&gt;&lt;title&gt;The COMFORT Behavior Scale: a tool for assessing pain and sedation in infants&lt;/title&gt;&lt;secondary-title&gt;Am J Nurs&lt;/secondary-title&gt;&lt;/titles&gt;&lt;periodical&gt;&lt;full-title&gt;Am J Nurs&lt;/full-title&gt;&lt;/periodical&gt;&lt;pages&gt;33-6&lt;/pages&gt;&lt;volume&gt;105&lt;/volume&gt;&lt;number&gt;1&lt;/number&gt;&lt;edition&gt;2005/01/22&lt;/edition&gt;&lt;keywords&gt;&lt;keyword&gt;*Analgesics&lt;/keyword&gt;&lt;keyword&gt;Child&lt;/keyword&gt;&lt;keyword&gt;Child Behavior&lt;/keyword&gt;&lt;keyword&gt;Child, Preschool&lt;/keyword&gt;&lt;keyword&gt;Conscious Sedation&lt;/keyword&gt;&lt;keyword&gt;Humans&lt;/keyword&gt;&lt;keyword&gt;Infant&lt;/keyword&gt;&lt;keyword&gt;Infant Behavior&lt;/keyword&gt;&lt;keyword&gt;Infant, Newborn&lt;/keyword&gt;&lt;keyword&gt;*Intensive Care Units, Pediatric&lt;/keyword&gt;&lt;keyword&gt;Pain/*classification&lt;/keyword&gt;&lt;keyword&gt;Pain Management&lt;/keyword&gt;&lt;keyword&gt;Pain Measurement/*nursing&lt;/keyword&gt;&lt;keyword&gt;Randomized Controlled Trials as Topic&lt;/keyword&gt;&lt;/keywords&gt;&lt;dates&gt;&lt;year&gt;2005&lt;/year&gt;&lt;pub-dates&gt;&lt;date&gt;Jan&lt;/date&gt;&lt;/pub-dates&gt;&lt;/dates&gt;&lt;isbn&gt;0002-936X (Print)&amp;#xD;0002-936X (Linking)&lt;/isbn&gt;&lt;accession-num&gt;15659992&lt;/accession-num&gt;&lt;urls&gt;&lt;related-urls&gt;&lt;url&gt;https://www.ncbi.nlm.nih.gov/pubmed/15659992&lt;/url&gt;&lt;/related-urls&gt;&lt;/urls&gt;&lt;electronic-resource-num&gt;10.1097/00000446-200501000-00019&lt;/electronic-resource-num&gt;&lt;/record&gt;&lt;/Cite&gt;&lt;/EndNote&gt;</w:instrText>
      </w:r>
      <w:r w:rsidR="004D1641" w:rsidRPr="009A2412">
        <w:fldChar w:fldCharType="separate"/>
      </w:r>
      <w:r w:rsidR="008A3057">
        <w:rPr>
          <w:noProof/>
        </w:rPr>
        <w:t>(</w:t>
      </w:r>
      <w:hyperlink w:anchor="_ENREF_150" w:tooltip="van Dijk, 2005 #173" w:history="1">
        <w:r w:rsidR="00764178" w:rsidRPr="00764178">
          <w:rPr>
            <w:rStyle w:val="Hyperlink"/>
          </w:rPr>
          <w:t>van Dijk et al., 2005</w:t>
        </w:r>
      </w:hyperlink>
      <w:r w:rsidR="008A3057">
        <w:rPr>
          <w:noProof/>
        </w:rPr>
        <w:t>)</w:t>
      </w:r>
      <w:r w:rsidR="004D1641" w:rsidRPr="009A2412">
        <w:fldChar w:fldCharType="end"/>
      </w:r>
      <w:r w:rsidR="00515B7E" w:rsidRPr="009A2412">
        <w:t>.</w:t>
      </w:r>
    </w:p>
    <w:p w14:paraId="222FCF74" w14:textId="12C8DB20" w:rsidR="00AC0BFE" w:rsidRDefault="00C271ED" w:rsidP="00B3039C">
      <w:r w:rsidRPr="009A2412">
        <w:t>Som</w:t>
      </w:r>
      <w:r w:rsidR="00A21632" w:rsidRPr="009A2412">
        <w:t>it entstand</w:t>
      </w:r>
      <w:r w:rsidRPr="009A2412">
        <w:t xml:space="preserve"> die modifizierte Variante des COMFORT, der </w:t>
      </w:r>
      <w:r w:rsidR="009E19DC" w:rsidRPr="009A2412">
        <w:t>COMFORT-</w:t>
      </w:r>
      <w:r w:rsidR="00294188" w:rsidRPr="009A2412">
        <w:t>B</w:t>
      </w:r>
      <w:r w:rsidR="00D6432C" w:rsidRPr="009A2412">
        <w:t xml:space="preserve"> (COM</w:t>
      </w:r>
      <w:r w:rsidR="007552C2">
        <w:softHyphen/>
      </w:r>
      <w:r w:rsidR="00D6432C" w:rsidRPr="009A2412">
        <w:t>FORT-behavior)</w:t>
      </w:r>
      <w:r w:rsidRPr="009A2412">
        <w:t>,</w:t>
      </w:r>
      <w:r w:rsidR="00A21632" w:rsidRPr="009A2412">
        <w:t xml:space="preserve"> der aus </w:t>
      </w:r>
      <w:r w:rsidRPr="009A2412">
        <w:t xml:space="preserve">den Parametern Wachheit, </w:t>
      </w:r>
      <w:r w:rsidR="00AC0BFE" w:rsidRPr="006208C3">
        <w:t>Agitation,</w:t>
      </w:r>
      <w:r w:rsidR="00AC0BFE">
        <w:t xml:space="preserve"> </w:t>
      </w:r>
      <w:r w:rsidRPr="009A2412">
        <w:t>Muskeltonus, Körperbe</w:t>
      </w:r>
      <w:r w:rsidR="002A543D">
        <w:softHyphen/>
      </w:r>
      <w:r w:rsidRPr="009A2412">
        <w:t xml:space="preserve">wegung, Atmung (bei beatmeten </w:t>
      </w:r>
      <w:r w:rsidR="00E70CA0" w:rsidRPr="00E70CA0">
        <w:t xml:space="preserve">Kindern) / </w:t>
      </w:r>
      <w:r w:rsidRPr="00E70CA0">
        <w:t>Weinen</w:t>
      </w:r>
      <w:r w:rsidRPr="009A2412">
        <w:t xml:space="preserve"> (bei nicht beatmeten </w:t>
      </w:r>
      <w:r w:rsidR="0012635A" w:rsidRPr="009A2412">
        <w:t>Kindern</w:t>
      </w:r>
      <w:r w:rsidRPr="009A2412">
        <w:t>), sowie der Mi</w:t>
      </w:r>
      <w:r w:rsidR="007552C2">
        <w:softHyphen/>
      </w:r>
      <w:r w:rsidRPr="009A2412">
        <w:t>mik</w:t>
      </w:r>
      <w:r w:rsidR="00A21632" w:rsidRPr="009A2412">
        <w:t xml:space="preserve"> besteht</w:t>
      </w:r>
      <w:r w:rsidRPr="006208C3">
        <w:t xml:space="preserve">. </w:t>
      </w:r>
      <w:r w:rsidR="00AC0BFE" w:rsidRPr="006208C3">
        <w:t xml:space="preserve">Für jedes Kriterium können 1-5 Punkte vergeben werden, sodass </w:t>
      </w:r>
      <w:r w:rsidR="006208C3" w:rsidRPr="006208C3">
        <w:t>ins</w:t>
      </w:r>
      <w:r w:rsidR="002A543D">
        <w:softHyphen/>
      </w:r>
      <w:r w:rsidR="006208C3" w:rsidRPr="006208C3">
        <w:t xml:space="preserve">gesamt </w:t>
      </w:r>
      <w:r w:rsidR="00AC0BFE" w:rsidRPr="006208C3">
        <w:t>Werte zwischen 6-30 Punkten möglich sind</w:t>
      </w:r>
      <w:r w:rsidR="006208C3" w:rsidRPr="006208C3">
        <w:t xml:space="preserve"> </w:t>
      </w:r>
      <w:r w:rsidR="006208C3" w:rsidRPr="006208C3">
        <w:fldChar w:fldCharType="begin">
          <w:fldData xml:space="preserve">PEVuZE5vdGU+PENpdGU+PEF1dGhvcj5Jc3RhPC9BdXRob3I+PFllYXI+MjAwNTwvWWVhcj48UmVj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</w:fldData>
        </w:fldChar>
      </w:r>
      <w:r w:rsidR="006208C3" w:rsidRPr="006208C3">
        <w:instrText xml:space="preserve"> ADDIN EN.CITE </w:instrText>
      </w:r>
      <w:r w:rsidR="006208C3" w:rsidRPr="006208C3">
        <w:fldChar w:fldCharType="begin">
          <w:fldData xml:space="preserve">PEVuZE5vdGU+PENpdGU+PEF1dGhvcj5Jc3RhPC9BdXRob3I+PFllYXI+MjAwNTwvWWVhcj48UmVj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</w:fldData>
        </w:fldChar>
      </w:r>
      <w:r w:rsidR="006208C3" w:rsidRPr="006208C3">
        <w:instrText xml:space="preserve"> ADDIN EN.CITE.DATA </w:instrText>
      </w:r>
      <w:r w:rsidR="006208C3" w:rsidRPr="006208C3">
        <w:fldChar w:fldCharType="end"/>
      </w:r>
      <w:r w:rsidR="006208C3" w:rsidRPr="006208C3">
        <w:fldChar w:fldCharType="separate"/>
      </w:r>
      <w:r w:rsidR="006208C3" w:rsidRPr="006208C3">
        <w:rPr>
          <w:noProof/>
        </w:rPr>
        <w:t>(</w:t>
      </w:r>
      <w:hyperlink w:anchor="_ENREF_68" w:tooltip="Ista, 2005 #169" w:history="1">
        <w:r w:rsidR="00764178" w:rsidRPr="00764178">
          <w:rPr>
            <w:rStyle w:val="Hyperlink"/>
          </w:rPr>
          <w:t>Ista et al., 2005</w:t>
        </w:r>
      </w:hyperlink>
      <w:r w:rsidR="006208C3" w:rsidRPr="006208C3">
        <w:rPr>
          <w:noProof/>
        </w:rPr>
        <w:t>)</w:t>
      </w:r>
      <w:r w:rsidR="006208C3" w:rsidRPr="006208C3">
        <w:fldChar w:fldCharType="end"/>
      </w:r>
      <w:r w:rsidR="00AC0BFE" w:rsidRPr="006208C3">
        <w:t>.</w:t>
      </w:r>
      <w:r w:rsidR="00AC0BFE">
        <w:t xml:space="preserve"> </w:t>
      </w:r>
    </w:p>
    <w:p w14:paraId="2B134B7D" w14:textId="72671B78" w:rsidR="00507BC5" w:rsidRPr="009A2412" w:rsidRDefault="00507944" w:rsidP="00B3039C">
      <w:r w:rsidRPr="009A2412">
        <w:t xml:space="preserve">Von Vorteil ist, dass dieser Score </w:t>
      </w:r>
      <w:r w:rsidR="00B87350" w:rsidRPr="009A2412">
        <w:t xml:space="preserve">eine </w:t>
      </w:r>
      <w:r w:rsidR="00416C0A" w:rsidRPr="009A2412">
        <w:t xml:space="preserve">evidenzbasierte </w:t>
      </w:r>
      <w:r w:rsidR="00B87350" w:rsidRPr="009A2412">
        <w:t>Möglichkeit</w:t>
      </w:r>
      <w:r w:rsidR="00416C0A" w:rsidRPr="009A2412">
        <w:t xml:space="preserve"> </w:t>
      </w:r>
      <w:r w:rsidR="00B87350" w:rsidRPr="009A2412">
        <w:t>zur Schmerz- und Sedierungsmessung</w:t>
      </w:r>
      <w:r w:rsidRPr="009A2412">
        <w:t xml:space="preserve"> </w:t>
      </w:r>
      <w:r w:rsidR="00FD2F0D">
        <w:t>darstellt</w:t>
      </w:r>
      <w:r w:rsidRPr="009A2412">
        <w:t xml:space="preserve"> und bei Patienten jeden Alters angewendet werden kann. Die Erhebung </w:t>
      </w:r>
      <w:r w:rsidR="00FD2F0D">
        <w:t>benötigt</w:t>
      </w:r>
      <w:r w:rsidRPr="009A2412">
        <w:t xml:space="preserve"> 2-3 Minuten, sodass sie</w:t>
      </w:r>
      <w:r w:rsidR="00FD2F0D">
        <w:t xml:space="preserve"> leicht</w:t>
      </w:r>
      <w:r w:rsidRPr="009A2412">
        <w:t xml:space="preserve"> in die Routine auf der PICU einge</w:t>
      </w:r>
      <w:r w:rsidR="002A543D">
        <w:softHyphen/>
      </w:r>
      <w:r w:rsidRPr="009A2412">
        <w:t>baut werden kann.</w:t>
      </w:r>
      <w:r w:rsidR="006F3ADA">
        <w:t xml:space="preserve"> </w:t>
      </w:r>
      <w:r w:rsidRPr="009A2412">
        <w:t>Der COMFORT-</w:t>
      </w:r>
      <w:r w:rsidR="007902E3" w:rsidRPr="009A2412">
        <w:t>B</w:t>
      </w:r>
      <w:r w:rsidRPr="009A2412">
        <w:t xml:space="preserve"> wird </w:t>
      </w:r>
      <w:r w:rsidR="00FD2F0D" w:rsidRPr="009A2412">
        <w:t>des Weiteren</w:t>
      </w:r>
      <w:r w:rsidRPr="009A2412">
        <w:t xml:space="preserve"> </w:t>
      </w:r>
      <w:r w:rsidR="00F10A91" w:rsidRPr="009A2412">
        <w:t>vor allem bei beat</w:t>
      </w:r>
      <w:r w:rsidR="007552C2">
        <w:softHyphen/>
      </w:r>
      <w:r w:rsidR="00F10A91" w:rsidRPr="009A2412">
        <w:t>meten Kin</w:t>
      </w:r>
      <w:r w:rsidR="002A543D">
        <w:softHyphen/>
      </w:r>
      <w:r w:rsidR="00F10A91" w:rsidRPr="009A2412">
        <w:t xml:space="preserve">dern </w:t>
      </w:r>
      <w:r w:rsidR="00F139D4" w:rsidRPr="009A2412">
        <w:t xml:space="preserve">empfohlen und </w:t>
      </w:r>
      <w:r w:rsidR="00F10A91" w:rsidRPr="009A2412">
        <w:t>verwendet</w:t>
      </w:r>
      <w:r w:rsidR="00F139D4" w:rsidRPr="009A2412">
        <w:t xml:space="preserve"> </w:t>
      </w:r>
      <w:r w:rsidR="004D1641" w:rsidRPr="009A2412">
        <w:fldChar w:fldCharType="begin">
          <w:fldData xml:space="preserve">PEVuZE5vdGU+PENpdGU+PEF1dGhvcj5Jc3RhPC9BdXRob3I+PFllYXI+MjAwNTwvWWVhcj48UmVj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</w:fldData>
        </w:fldChar>
      </w:r>
      <w:r w:rsidR="008A3057">
        <w:instrText xml:space="preserve"> ADDIN EN.CITE </w:instrText>
      </w:r>
      <w:r w:rsidR="008A3057">
        <w:fldChar w:fldCharType="begin">
          <w:fldData xml:space="preserve">PEVuZE5vdGU+PENpdGU+PEF1dGhvcj5Jc3RhPC9BdXRob3I+PFllYXI+MjAwNTwvWWVhcj48UmVj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</w:fldData>
        </w:fldChar>
      </w:r>
      <w:r w:rsidR="008A3057">
        <w:instrText xml:space="preserve"> ADDIN EN.CITE.DATA </w:instrText>
      </w:r>
      <w:r w:rsidR="008A3057">
        <w:fldChar w:fldCharType="end"/>
      </w:r>
      <w:r w:rsidR="004D1641" w:rsidRPr="009A2412">
        <w:fldChar w:fldCharType="separate"/>
      </w:r>
      <w:r w:rsidR="008A3057">
        <w:rPr>
          <w:noProof/>
        </w:rPr>
        <w:t>(</w:t>
      </w:r>
      <w:hyperlink w:anchor="_ENREF_68" w:tooltip="Ista, 2005 #169" w:history="1">
        <w:r w:rsidR="00764178" w:rsidRPr="00764178">
          <w:rPr>
            <w:rStyle w:val="Hyperlink"/>
          </w:rPr>
          <w:t>Ista et al., 2005</w:t>
        </w:r>
      </w:hyperlink>
      <w:r w:rsidR="008A3057">
        <w:rPr>
          <w:noProof/>
        </w:rPr>
        <w:t xml:space="preserve">, </w:t>
      </w:r>
      <w:hyperlink w:anchor="_ENREF_58" w:tooltip="Harris, 2016 #159" w:history="1">
        <w:r w:rsidR="00764178" w:rsidRPr="00764178">
          <w:rPr>
            <w:rStyle w:val="Hyperlink"/>
          </w:rPr>
          <w:t>Harris et al., 2016</w:t>
        </w:r>
      </w:hyperlink>
      <w:r w:rsidR="008A3057">
        <w:rPr>
          <w:noProof/>
        </w:rPr>
        <w:t xml:space="preserve">, </w:t>
      </w:r>
      <w:hyperlink w:anchor="_ENREF_39" w:tooltip="Dorfman, 2014 #315" w:history="1">
        <w:r w:rsidR="00764178" w:rsidRPr="00764178">
          <w:rPr>
            <w:rStyle w:val="Hyperlink"/>
          </w:rPr>
          <w:t>Dorfman et al., 2014</w:t>
        </w:r>
      </w:hyperlink>
      <w:r w:rsidR="008A3057">
        <w:rPr>
          <w:noProof/>
        </w:rPr>
        <w:t>)</w:t>
      </w:r>
      <w:r w:rsidR="004D1641" w:rsidRPr="009A2412">
        <w:fldChar w:fldCharType="end"/>
      </w:r>
      <w:r w:rsidR="007B07D8" w:rsidRPr="009A2412">
        <w:t>.</w:t>
      </w:r>
      <w:r w:rsidR="007902E3" w:rsidRPr="009A2412">
        <w:t xml:space="preserve"> Von Nachteil ist allerdings</w:t>
      </w:r>
      <w:r w:rsidR="00F62829" w:rsidRPr="009A2412">
        <w:t xml:space="preserve">, dass </w:t>
      </w:r>
      <w:r w:rsidR="004B523D" w:rsidRPr="009A2412">
        <w:t xml:space="preserve">Parameter wie Muskeltonus und Mimik </w:t>
      </w:r>
      <w:r w:rsidR="00AA67F9">
        <w:t>durch eine</w:t>
      </w:r>
      <w:r w:rsidR="00FD2F0D">
        <w:t xml:space="preserve"> </w:t>
      </w:r>
      <w:r w:rsidR="004D5137">
        <w:t>Mus</w:t>
      </w:r>
      <w:r w:rsidR="002A543D">
        <w:softHyphen/>
      </w:r>
      <w:r w:rsidR="004D5137">
        <w:t>kelrelaxierung</w:t>
      </w:r>
      <w:r w:rsidR="00FD2F0D">
        <w:t xml:space="preserve"> beeinflusst werden</w:t>
      </w:r>
      <w:r w:rsidR="004B523D" w:rsidRPr="009A2412">
        <w:t xml:space="preserve"> und </w:t>
      </w:r>
      <w:r w:rsidR="00AA67F9" w:rsidRPr="00D2766E">
        <w:t>klinische Scores</w:t>
      </w:r>
      <w:r w:rsidR="008B6646">
        <w:t xml:space="preserve"> wie dieser</w:t>
      </w:r>
      <w:r w:rsidR="004B523D" w:rsidRPr="00D2766E">
        <w:t xml:space="preserve"> somit verfälscht </w:t>
      </w:r>
      <w:r w:rsidR="00AA67F9" w:rsidRPr="00D2766E">
        <w:t xml:space="preserve">werden </w:t>
      </w:r>
      <w:r w:rsidR="00AA67F9" w:rsidRPr="00D2766E">
        <w:fldChar w:fldCharType="begin">
          <w:fldData xml:space="preserve">PEVuZE5vdGU+PENpdGU+PEF1dGhvcj5MYW1hczwvQXV0aG9yPjxZZWFyPjIwMDg8L1llYXI+PFJl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</w:fldData>
        </w:fldChar>
      </w:r>
      <w:r w:rsidR="00AA67F9" w:rsidRPr="00D2766E">
        <w:instrText xml:space="preserve"> ADDIN EN.CITE </w:instrText>
      </w:r>
      <w:r w:rsidR="00AA67F9" w:rsidRPr="00D2766E">
        <w:fldChar w:fldCharType="begin">
          <w:fldData xml:space="preserve">PEVuZE5vdGU+PENpdGU+PEF1dGhvcj5MYW1hczwvQXV0aG9yPjxZZWFyPjIwMDg8L1llYXI+PFJl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</w:fldData>
        </w:fldChar>
      </w:r>
      <w:r w:rsidR="00AA67F9" w:rsidRPr="00D2766E">
        <w:instrText xml:space="preserve"> ADDIN EN.CITE.DATA </w:instrText>
      </w:r>
      <w:r w:rsidR="00AA67F9" w:rsidRPr="00D2766E">
        <w:fldChar w:fldCharType="end"/>
      </w:r>
      <w:r w:rsidR="00AA67F9" w:rsidRPr="00D2766E">
        <w:fldChar w:fldCharType="separate"/>
      </w:r>
      <w:r w:rsidR="00AA67F9" w:rsidRPr="00D2766E">
        <w:rPr>
          <w:noProof/>
        </w:rPr>
        <w:t>(</w:t>
      </w:r>
      <w:hyperlink w:anchor="_ENREF_74" w:tooltip="Lamas, 2008 #324" w:history="1">
        <w:r w:rsidR="00764178" w:rsidRPr="00764178">
          <w:rPr>
            <w:rStyle w:val="Hyperlink"/>
          </w:rPr>
          <w:t>Lamas et al., 2008</w:t>
        </w:r>
      </w:hyperlink>
      <w:r w:rsidR="00AA67F9" w:rsidRPr="00D2766E">
        <w:rPr>
          <w:noProof/>
        </w:rPr>
        <w:t>)</w:t>
      </w:r>
      <w:r w:rsidR="00AA67F9" w:rsidRPr="00D2766E">
        <w:fldChar w:fldCharType="end"/>
      </w:r>
      <w:r w:rsidR="00F56328" w:rsidRPr="00D2766E">
        <w:t>.</w:t>
      </w:r>
      <w:r w:rsidR="0057714B">
        <w:t xml:space="preserve"> Außerdem gelten Werte zwischen 11 bis 22 als Graubereich und können </w:t>
      </w:r>
      <w:r w:rsidR="00731377">
        <w:t>nicht ausreichend als</w:t>
      </w:r>
      <w:r w:rsidR="0057714B">
        <w:t xml:space="preserve"> Über</w:t>
      </w:r>
      <w:r w:rsidR="00731377">
        <w:t>-, Unter- oder</w:t>
      </w:r>
      <w:r w:rsidR="0057714B">
        <w:t xml:space="preserve"> adäquate Sedierung</w:t>
      </w:r>
      <w:r w:rsidR="00731377">
        <w:t xml:space="preserve"> </w:t>
      </w:r>
      <w:r w:rsidR="0057714B">
        <w:t>in</w:t>
      </w:r>
      <w:r w:rsidR="007552C2">
        <w:softHyphen/>
      </w:r>
      <w:r w:rsidR="0057714B">
        <w:t xml:space="preserve">terpretiert werden. Daher sollte </w:t>
      </w:r>
      <w:r w:rsidR="0057714B" w:rsidRPr="009A2412">
        <w:t xml:space="preserve">zusätzlich zum COMFORT-B der NISS </w:t>
      </w:r>
      <w:r w:rsidR="0057714B">
        <w:t xml:space="preserve">erhoben werden, welcher in einem solchen Fall als ausschlaggebend gewertet werden kann </w:t>
      </w:r>
      <w:r w:rsidR="001B19C0" w:rsidRPr="009A2412">
        <w:fldChar w:fldCharType="begin">
          <w:fldData xml:space="preserve">PEVuZE5vdGU+PENpdGU+PEF1dGhvcj5Eb3JmbWFuPC9BdXRob3I+PFllYXI+MjAxNDwvWWVhcj48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</w:fldData>
        </w:fldChar>
      </w:r>
      <w:r w:rsidR="00AA67F9">
        <w:instrText xml:space="preserve"> ADDIN EN.CITE </w:instrText>
      </w:r>
      <w:r w:rsidR="00AA67F9">
        <w:fldChar w:fldCharType="begin">
          <w:fldData xml:space="preserve">PEVuZE5vdGU+PENpdGU+PEF1dGhvcj5Eb3JmbWFuPC9BdXRob3I+PFllYXI+MjAxNDwvWWVhcj48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</w:fldData>
        </w:fldChar>
      </w:r>
      <w:r w:rsidR="00AA67F9">
        <w:instrText xml:space="preserve"> ADDIN EN.CITE.DATA </w:instrText>
      </w:r>
      <w:r w:rsidR="00AA67F9">
        <w:fldChar w:fldCharType="end"/>
      </w:r>
      <w:r w:rsidR="001B19C0" w:rsidRPr="009A2412">
        <w:fldChar w:fldCharType="separate"/>
      </w:r>
      <w:r w:rsidR="00AA67F9">
        <w:rPr>
          <w:noProof/>
        </w:rPr>
        <w:t>(</w:t>
      </w:r>
      <w:hyperlink w:anchor="_ENREF_39" w:tooltip="Dorfman, 2014 #315" w:history="1">
        <w:r w:rsidR="00764178" w:rsidRPr="00764178">
          <w:rPr>
            <w:rStyle w:val="Hyperlink"/>
          </w:rPr>
          <w:t>Dorfman et al., 2014</w:t>
        </w:r>
      </w:hyperlink>
      <w:r w:rsidR="00AA67F9">
        <w:rPr>
          <w:noProof/>
        </w:rPr>
        <w:t>)</w:t>
      </w:r>
      <w:r w:rsidR="001B19C0" w:rsidRPr="009A2412">
        <w:fldChar w:fldCharType="end"/>
      </w:r>
      <w:r w:rsidR="001B19C0" w:rsidRPr="009A2412">
        <w:t xml:space="preserve">. </w:t>
      </w:r>
    </w:p>
    <w:p w14:paraId="4D1AD343" w14:textId="77777777" w:rsidR="0057714B" w:rsidRPr="009A2412" w:rsidRDefault="0057714B" w:rsidP="00B3039C"/>
    <w:p w14:paraId="1F7AD641" w14:textId="7D15AA45" w:rsidR="000A3FC2" w:rsidRPr="004253EB" w:rsidRDefault="007061AE" w:rsidP="00B3039C">
      <w:pPr>
        <w:rPr>
          <w:b/>
          <w:lang w:val="en-GB"/>
        </w:rPr>
      </w:pPr>
      <w:bookmarkStart w:id="55" w:name="_Toc35782424"/>
      <w:r w:rsidRPr="004253EB">
        <w:rPr>
          <w:b/>
          <w:lang w:val="en-GB"/>
        </w:rPr>
        <w:t xml:space="preserve">Nurse </w:t>
      </w:r>
      <w:r w:rsidR="00A1111C" w:rsidRPr="004253EB">
        <w:rPr>
          <w:b/>
          <w:lang w:val="en-GB"/>
        </w:rPr>
        <w:t>i</w:t>
      </w:r>
      <w:r w:rsidRPr="004253EB">
        <w:rPr>
          <w:b/>
          <w:lang w:val="en-GB"/>
        </w:rPr>
        <w:t xml:space="preserve">nterpretation </w:t>
      </w:r>
      <w:r w:rsidR="00A1111C" w:rsidRPr="004253EB">
        <w:rPr>
          <w:b/>
          <w:lang w:val="en-GB"/>
        </w:rPr>
        <w:t xml:space="preserve">of sedation score </w:t>
      </w:r>
      <w:r w:rsidRPr="004253EB">
        <w:rPr>
          <w:b/>
          <w:lang w:val="en-GB"/>
        </w:rPr>
        <w:t>(</w:t>
      </w:r>
      <w:r w:rsidR="00A056C5" w:rsidRPr="004253EB">
        <w:rPr>
          <w:b/>
          <w:lang w:val="en-GB"/>
        </w:rPr>
        <w:t>NISS</w:t>
      </w:r>
      <w:r w:rsidRPr="004253EB">
        <w:rPr>
          <w:b/>
          <w:lang w:val="en-GB"/>
        </w:rPr>
        <w:t>)</w:t>
      </w:r>
      <w:bookmarkEnd w:id="55"/>
    </w:p>
    <w:p w14:paraId="22A86F42" w14:textId="2269B2BB" w:rsidR="00383696" w:rsidRPr="009A2412" w:rsidRDefault="00B819D3" w:rsidP="00B3039C">
      <w:r w:rsidRPr="009A2412">
        <w:t xml:space="preserve">Wie von mehreren Autoren empfohlen </w:t>
      </w:r>
      <w:r w:rsidR="004D1641" w:rsidRPr="009A2412">
        <w:fldChar w:fldCharType="begin">
          <w:fldData xml:space="preserve">PEVuZE5vdGU+PENpdGU+PEF1dGhvcj5Jc3RhPC9BdXRob3I+PFllYXI+MjAwNTwvWWVhcj48UmVj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==
</w:fldData>
        </w:fldChar>
      </w:r>
      <w:r w:rsidR="008A3057">
        <w:instrText xml:space="preserve"> ADDIN EN.CITE </w:instrText>
      </w:r>
      <w:r w:rsidR="008A3057">
        <w:fldChar w:fldCharType="begin">
          <w:fldData xml:space="preserve">PEVuZE5vdGU+PENpdGU+PEF1dGhvcj5Jc3RhPC9BdXRob3I+PFllYXI+MjAwNTwvWWVhcj48UmVj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==
</w:fldData>
        </w:fldChar>
      </w:r>
      <w:r w:rsidR="008A3057">
        <w:instrText xml:space="preserve"> ADDIN EN.CITE.DATA </w:instrText>
      </w:r>
      <w:r w:rsidR="008A3057">
        <w:fldChar w:fldCharType="end"/>
      </w:r>
      <w:r w:rsidR="004D1641" w:rsidRPr="009A2412">
        <w:fldChar w:fldCharType="separate"/>
      </w:r>
      <w:r w:rsidR="008A3057">
        <w:rPr>
          <w:noProof/>
        </w:rPr>
        <w:t>(</w:t>
      </w:r>
      <w:hyperlink w:anchor="_ENREF_68" w:tooltip="Ista, 2005 #169" w:history="1">
        <w:r w:rsidR="00764178" w:rsidRPr="00764178">
          <w:rPr>
            <w:rStyle w:val="Hyperlink"/>
          </w:rPr>
          <w:t>Ista et al., 2005</w:t>
        </w:r>
      </w:hyperlink>
      <w:r w:rsidR="008A3057">
        <w:rPr>
          <w:noProof/>
        </w:rPr>
        <w:t xml:space="preserve">, </w:t>
      </w:r>
      <w:hyperlink w:anchor="_ENREF_39" w:tooltip="Dorfman, 2014 #315" w:history="1">
        <w:r w:rsidR="00764178" w:rsidRPr="00764178">
          <w:rPr>
            <w:rStyle w:val="Hyperlink"/>
          </w:rPr>
          <w:t>Dorfman et al., 2014</w:t>
        </w:r>
      </w:hyperlink>
      <w:r w:rsidR="008A3057">
        <w:rPr>
          <w:noProof/>
        </w:rPr>
        <w:t xml:space="preserve">, </w:t>
      </w:r>
      <w:hyperlink w:anchor="_ENREF_21" w:tooltip="Carnevale, 2002 #174" w:history="1">
        <w:r w:rsidR="00764178" w:rsidRPr="00764178">
          <w:rPr>
            <w:rStyle w:val="Hyperlink"/>
          </w:rPr>
          <w:t>Carnevale and Razack, 2002</w:t>
        </w:r>
      </w:hyperlink>
      <w:r w:rsidR="008A3057">
        <w:rPr>
          <w:noProof/>
        </w:rPr>
        <w:t>)</w:t>
      </w:r>
      <w:r w:rsidR="004D1641" w:rsidRPr="009A2412">
        <w:fldChar w:fldCharType="end"/>
      </w:r>
      <w:r w:rsidR="00B945CB" w:rsidRPr="009A2412">
        <w:t>,</w:t>
      </w:r>
      <w:r w:rsidRPr="009A2412">
        <w:t xml:space="preserve"> </w:t>
      </w:r>
      <w:r w:rsidR="00B90450">
        <w:t xml:space="preserve">wurde in dieser Studie </w:t>
      </w:r>
      <w:r w:rsidRPr="009A2412">
        <w:t xml:space="preserve">zur Verbesserung der Überwachung der Kinder eine weitere Methode </w:t>
      </w:r>
      <w:r w:rsidR="00B90450">
        <w:t>angewandt</w:t>
      </w:r>
      <w:r w:rsidRPr="009A2412">
        <w:t>, de</w:t>
      </w:r>
      <w:r w:rsidR="00B90450">
        <w:t>r</w:t>
      </w:r>
      <w:r w:rsidRPr="009A2412">
        <w:t xml:space="preserve"> </w:t>
      </w:r>
      <w:r w:rsidRPr="00507E94">
        <w:t xml:space="preserve">Nurse </w:t>
      </w:r>
      <w:r w:rsidR="00A1111C" w:rsidRPr="00507E94">
        <w:t>i</w:t>
      </w:r>
      <w:r w:rsidRPr="00507E94">
        <w:t>nterpretation</w:t>
      </w:r>
      <w:r w:rsidR="00A1111C" w:rsidRPr="00507E94">
        <w:t xml:space="preserve"> </w:t>
      </w:r>
      <w:r w:rsidRPr="00507E94">
        <w:t xml:space="preserve">of </w:t>
      </w:r>
      <w:r w:rsidR="00A1111C" w:rsidRPr="00507E94">
        <w:t>s</w:t>
      </w:r>
      <w:r w:rsidRPr="00507E94">
        <w:t>edation</w:t>
      </w:r>
      <w:r w:rsidR="00A1111C" w:rsidRPr="00507E94">
        <w:t xml:space="preserve"> score</w:t>
      </w:r>
      <w:r w:rsidRPr="009A2412">
        <w:t xml:space="preserve"> (NISS). Die</w:t>
      </w:r>
      <w:r w:rsidR="007552C2">
        <w:softHyphen/>
      </w:r>
      <w:r w:rsidRPr="009A2412">
        <w:t>sem S</w:t>
      </w:r>
      <w:r w:rsidR="001B19C0" w:rsidRPr="009A2412">
        <w:t xml:space="preserve">core </w:t>
      </w:r>
      <w:r w:rsidR="00901397" w:rsidRPr="009A2412">
        <w:t xml:space="preserve">liegt kein objektivierbarer Ansatz zugrunde, er wird allein </w:t>
      </w:r>
      <w:r w:rsidR="001E7F64" w:rsidRPr="009A2412">
        <w:t xml:space="preserve">durch die </w:t>
      </w:r>
      <w:r w:rsidR="00E20693" w:rsidRPr="009A2412">
        <w:t>Experten</w:t>
      </w:r>
      <w:r w:rsidR="007552C2">
        <w:softHyphen/>
      </w:r>
      <w:r w:rsidR="00E20693" w:rsidRPr="009A2412">
        <w:t>meinung der Pflegenden erhoben</w:t>
      </w:r>
      <w:r w:rsidR="001E7F64" w:rsidRPr="009A2412">
        <w:t>. Hier spiegelt sich somit die Erfahrung in der Patien</w:t>
      </w:r>
      <w:r w:rsidR="007552C2">
        <w:softHyphen/>
      </w:r>
      <w:r w:rsidR="001E7F64" w:rsidRPr="009A2412">
        <w:t>tenüberwachung der Pflegenden wider.</w:t>
      </w:r>
      <w:r w:rsidR="00E20693" w:rsidRPr="009A2412">
        <w:t xml:space="preserve"> NISS</w:t>
      </w:r>
      <w:r w:rsidR="00AE5AA1">
        <w:t xml:space="preserve"> </w:t>
      </w:r>
      <w:r w:rsidR="00E20693" w:rsidRPr="009A2412">
        <w:t>1</w:t>
      </w:r>
      <w:r w:rsidR="001E7F64" w:rsidRPr="009A2412">
        <w:t xml:space="preserve"> bedeutet</w:t>
      </w:r>
      <w:r w:rsidR="00E20693" w:rsidRPr="009A2412">
        <w:t xml:space="preserve"> unzureichende Sedierung, NISS 2 adäquate Sedierung und NISS 3 Übersedierung</w:t>
      </w:r>
      <w:r w:rsidR="001D235B" w:rsidRPr="009A2412">
        <w:t xml:space="preserve">. </w:t>
      </w:r>
    </w:p>
    <w:p w14:paraId="2DC417C1" w14:textId="499E5DCD" w:rsidR="00383696" w:rsidRPr="009A2412" w:rsidRDefault="001D235B" w:rsidP="00B3039C">
      <w:r w:rsidRPr="009A2412">
        <w:t xml:space="preserve">Die Nutzung des Fachwissens ist laut Ista et al. eine </w:t>
      </w:r>
      <w:r w:rsidR="00161DDC" w:rsidRPr="009A2412">
        <w:t>gängige Methode zur Valid</w:t>
      </w:r>
      <w:r w:rsidR="00547C0D" w:rsidRPr="009A2412">
        <w:t>ierung</w:t>
      </w:r>
      <w:r w:rsidR="00161DDC" w:rsidRPr="009A2412">
        <w:t xml:space="preserve"> von Scores</w:t>
      </w:r>
      <w:r w:rsidR="00901397" w:rsidRPr="009A2412">
        <w:t>,</w:t>
      </w:r>
      <w:r w:rsidR="00161DDC" w:rsidRPr="009A2412">
        <w:t xml:space="preserve"> wenn andere Möglichkeiten nicht umsetzbar sind</w:t>
      </w:r>
      <w:r w:rsidR="00901397" w:rsidRPr="009A2412">
        <w:t xml:space="preserve"> </w:t>
      </w:r>
      <w:r w:rsidR="004D1641" w:rsidRPr="009A2412">
        <w:fldChar w:fldCharType="begin">
          <w:fldData xml:space="preserve">PEVuZE5vdGU+PENpdGU+PEF1dGhvcj5Jc3RhPC9BdXRob3I+PFllYXI+MjAwNTwvWWVhcj48UmVj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</w:fldData>
        </w:fldChar>
      </w:r>
      <w:r w:rsidR="008A3057">
        <w:instrText xml:space="preserve"> ADDIN EN.CITE </w:instrText>
      </w:r>
      <w:r w:rsidR="008A3057">
        <w:fldChar w:fldCharType="begin">
          <w:fldData xml:space="preserve">PEVuZE5vdGU+PENpdGU+PEF1dGhvcj5Jc3RhPC9BdXRob3I+PFllYXI+MjAwNTwvWWVhcj48UmVj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</w:fldData>
        </w:fldChar>
      </w:r>
      <w:r w:rsidR="008A3057">
        <w:instrText xml:space="preserve"> ADDIN EN.CITE.DATA </w:instrText>
      </w:r>
      <w:r w:rsidR="008A3057">
        <w:fldChar w:fldCharType="end"/>
      </w:r>
      <w:r w:rsidR="004D1641" w:rsidRPr="009A2412">
        <w:fldChar w:fldCharType="separate"/>
      </w:r>
      <w:r w:rsidR="008A3057">
        <w:rPr>
          <w:noProof/>
        </w:rPr>
        <w:t>(</w:t>
      </w:r>
      <w:hyperlink w:anchor="_ENREF_68" w:tooltip="Ista, 2005 #169" w:history="1">
        <w:r w:rsidR="00764178" w:rsidRPr="00764178">
          <w:rPr>
            <w:rStyle w:val="Hyperlink"/>
          </w:rPr>
          <w:t>Ista et al., 2005</w:t>
        </w:r>
      </w:hyperlink>
      <w:r w:rsidR="008A3057">
        <w:rPr>
          <w:noProof/>
        </w:rPr>
        <w:t>)</w:t>
      </w:r>
      <w:r w:rsidR="004D1641" w:rsidRPr="009A2412">
        <w:fldChar w:fldCharType="end"/>
      </w:r>
      <w:r w:rsidR="00E20693" w:rsidRPr="009A2412">
        <w:t>.</w:t>
      </w:r>
      <w:r w:rsidR="00383696" w:rsidRPr="009A2412">
        <w:t xml:space="preserve"> E</w:t>
      </w:r>
      <w:r w:rsidR="001E7F64" w:rsidRPr="009A2412">
        <w:t xml:space="preserve">ine </w:t>
      </w:r>
      <w:r w:rsidR="00334E81" w:rsidRPr="009A2412">
        <w:lastRenderedPageBreak/>
        <w:t>Studie von Neunhoeffer et al.</w:t>
      </w:r>
      <w:r w:rsidR="006B41DF" w:rsidRPr="009A2412">
        <w:t xml:space="preserve"> </w:t>
      </w:r>
      <w:r w:rsidR="00383696" w:rsidRPr="009A2412">
        <w:t xml:space="preserve">konnte außerdem </w:t>
      </w:r>
      <w:r w:rsidR="001C2906" w:rsidRPr="009A2412">
        <w:t>zeigen</w:t>
      </w:r>
      <w:r w:rsidR="006B41DF" w:rsidRPr="009A2412">
        <w:t xml:space="preserve">, </w:t>
      </w:r>
      <w:r w:rsidR="00334E81" w:rsidRPr="009A2412">
        <w:t xml:space="preserve"> </w:t>
      </w:r>
      <w:r w:rsidR="006B41DF" w:rsidRPr="009A2412">
        <w:t>dass die Kombination d</w:t>
      </w:r>
      <w:r w:rsidR="001E7F64" w:rsidRPr="009A2412">
        <w:t>es COM</w:t>
      </w:r>
      <w:r w:rsidR="007552C2">
        <w:softHyphen/>
      </w:r>
      <w:r w:rsidR="001E7F64" w:rsidRPr="009A2412">
        <w:t xml:space="preserve">FORT-B mit dem NISS </w:t>
      </w:r>
      <w:r w:rsidR="006B41DF" w:rsidRPr="009A2412">
        <w:t>Score mittels Pflegenden-gesteuertem Analgesie- und Sedie</w:t>
      </w:r>
      <w:r w:rsidR="007552C2">
        <w:softHyphen/>
      </w:r>
      <w:r w:rsidR="006B41DF" w:rsidRPr="009A2412">
        <w:t xml:space="preserve">rungsprotokoll die Rate von Entzugssymptomen und den Benzodiazepinbedarf </w:t>
      </w:r>
      <w:r w:rsidR="00955452">
        <w:t>unter</w:t>
      </w:r>
      <w:r w:rsidR="006B41DF" w:rsidRPr="009A2412">
        <w:t xml:space="preserve"> be</w:t>
      </w:r>
      <w:r w:rsidR="00900D3F">
        <w:softHyphen/>
      </w:r>
      <w:r w:rsidR="006B41DF" w:rsidRPr="009A2412">
        <w:t>at</w:t>
      </w:r>
      <w:r w:rsidR="007552C2">
        <w:softHyphen/>
      </w:r>
      <w:r w:rsidR="006B41DF" w:rsidRPr="009A2412">
        <w:t xml:space="preserve">meten pädiatrischen Patienten signifikant senken kann </w:t>
      </w:r>
      <w:r w:rsidR="004D1641" w:rsidRPr="009A2412">
        <w:fldChar w:fldCharType="begin">
          <w:fldData xml:space="preserve">PEVuZE5vdGU+PENpdGU+PEF1dGhvcj5OZXVuaG9lZmZlcjwvQXV0aG9yPjxZZWFyPjIwMTU8L1ll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</w:fldData>
        </w:fldChar>
      </w:r>
      <w:r w:rsidR="008A3057">
        <w:instrText xml:space="preserve"> ADDIN EN.CITE </w:instrText>
      </w:r>
      <w:r w:rsidR="008A3057">
        <w:fldChar w:fldCharType="begin">
          <w:fldData xml:space="preserve">PEVuZE5vdGU+PENpdGU+PEF1dGhvcj5OZXVuaG9lZmZlcjwvQXV0aG9yPjxZZWFyPjIwMTU8L1ll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</w:fldData>
        </w:fldChar>
      </w:r>
      <w:r w:rsidR="008A3057">
        <w:instrText xml:space="preserve"> ADDIN EN.CITE.DATA </w:instrText>
      </w:r>
      <w:r w:rsidR="008A3057">
        <w:fldChar w:fldCharType="end"/>
      </w:r>
      <w:r w:rsidR="004D1641" w:rsidRPr="009A2412">
        <w:fldChar w:fldCharType="separate"/>
      </w:r>
      <w:r w:rsidR="008A3057">
        <w:rPr>
          <w:noProof/>
        </w:rPr>
        <w:t>(</w:t>
      </w:r>
      <w:hyperlink w:anchor="_ENREF_101" w:tooltip="Neunhoeffer, 2015 #175" w:history="1">
        <w:r w:rsidR="00764178" w:rsidRPr="00764178">
          <w:rPr>
            <w:rStyle w:val="Hyperlink"/>
          </w:rPr>
          <w:t>Neunhoeffer et al., 2015</w:t>
        </w:r>
      </w:hyperlink>
      <w:r w:rsidR="008A3057">
        <w:rPr>
          <w:noProof/>
        </w:rPr>
        <w:t>)</w:t>
      </w:r>
      <w:r w:rsidR="004D1641" w:rsidRPr="009A2412">
        <w:fldChar w:fldCharType="end"/>
      </w:r>
      <w:r w:rsidR="006B41DF" w:rsidRPr="009A2412">
        <w:t>.</w:t>
      </w:r>
      <w:r w:rsidR="001E7F64" w:rsidRPr="009A2412">
        <w:t xml:space="preserve"> </w:t>
      </w:r>
    </w:p>
    <w:p w14:paraId="2EB2A8DC" w14:textId="2554584D" w:rsidR="00F10A91" w:rsidRPr="009A2412" w:rsidRDefault="00F10A91" w:rsidP="00B3039C"/>
    <w:p w14:paraId="45772D0B" w14:textId="72EF2A05" w:rsidR="00151E56" w:rsidRPr="001D1569" w:rsidRDefault="00CE1AF4" w:rsidP="00B3039C">
      <w:pPr>
        <w:rPr>
          <w:b/>
        </w:rPr>
      </w:pPr>
      <w:r w:rsidRPr="001D1569">
        <w:rPr>
          <w:b/>
        </w:rPr>
        <w:t xml:space="preserve">Der </w:t>
      </w:r>
      <w:r w:rsidR="00901397" w:rsidRPr="001D1569">
        <w:rPr>
          <w:b/>
        </w:rPr>
        <w:t>B</w:t>
      </w:r>
      <w:r w:rsidRPr="001D1569">
        <w:rPr>
          <w:b/>
        </w:rPr>
        <w:t>ispektrale Index Monitor (BI</w:t>
      </w:r>
      <w:r w:rsidR="00901397" w:rsidRPr="001D1569">
        <w:rPr>
          <w:b/>
        </w:rPr>
        <w:t>S</w:t>
      </w:r>
      <w:r w:rsidR="00E07722" w:rsidRPr="001D1569">
        <w:rPr>
          <w:b/>
        </w:rPr>
        <w:t>-Monitor</w:t>
      </w:r>
      <w:r w:rsidRPr="001D1569">
        <w:rPr>
          <w:b/>
        </w:rPr>
        <w:t>)</w:t>
      </w:r>
    </w:p>
    <w:p w14:paraId="6011A0F9" w14:textId="6861E0B0" w:rsidR="00F06A58" w:rsidRPr="009A2412" w:rsidRDefault="00B333EB" w:rsidP="00B3039C">
      <w:r w:rsidRPr="009A2412">
        <w:t xml:space="preserve">Neben den beschriebenen subjektiven Überwachungsmaßnahmen </w:t>
      </w:r>
      <w:r w:rsidR="00CE1AF4" w:rsidRPr="009A2412">
        <w:t xml:space="preserve">kam bei </w:t>
      </w:r>
      <w:r w:rsidR="00B90450">
        <w:t>den</w:t>
      </w:r>
      <w:r w:rsidR="00CE1AF4" w:rsidRPr="009A2412">
        <w:t xml:space="preserve"> Patienten </w:t>
      </w:r>
      <w:r w:rsidR="00B35F34" w:rsidRPr="009A2412">
        <w:rPr>
          <w:rFonts w:cs="Times New Roman"/>
        </w:rPr>
        <w:t>≥</w:t>
      </w:r>
      <w:r w:rsidR="00B35F34" w:rsidRPr="009A2412">
        <w:t>2 Jahre</w:t>
      </w:r>
      <w:r w:rsidR="00D76550">
        <w:t>n</w:t>
      </w:r>
      <w:r w:rsidR="00B35F34" w:rsidRPr="009A2412">
        <w:t xml:space="preserve"> </w:t>
      </w:r>
      <w:r w:rsidR="00CE1AF4" w:rsidRPr="009A2412">
        <w:t>eine objektive Überwachung der Narkosetiefe zum Einsatz, der Bispektrale Index Monitor</w:t>
      </w:r>
      <w:r w:rsidR="00F06A58" w:rsidRPr="009A2412">
        <w:t xml:space="preserve"> (BIS-Monitor)</w:t>
      </w:r>
      <w:r w:rsidR="00CE1AF4" w:rsidRPr="009A2412">
        <w:t xml:space="preserve">. Hierbei handelt es sich um ein Gerät, welches sich die Veränderungen der Gehirnaktivität während einer Narkose zu Nutze macht. </w:t>
      </w:r>
      <w:r w:rsidR="00F06A58" w:rsidRPr="009A2412">
        <w:t>S</w:t>
      </w:r>
      <w:r w:rsidR="00BD1241" w:rsidRPr="009A2412">
        <w:t>pezielle BIS-Elektroden</w:t>
      </w:r>
      <w:r w:rsidR="00F06A58" w:rsidRPr="009A2412">
        <w:t xml:space="preserve"> werden </w:t>
      </w:r>
      <w:r w:rsidR="00BD1241" w:rsidRPr="009A2412">
        <w:t xml:space="preserve">auf der Stirn des Patienten befestigt </w:t>
      </w:r>
      <w:r w:rsidR="00F06A58" w:rsidRPr="009A2412">
        <w:t xml:space="preserve">und leiten </w:t>
      </w:r>
      <w:r w:rsidR="00BD1241" w:rsidRPr="009A2412">
        <w:t xml:space="preserve">nichtinvasiv </w:t>
      </w:r>
      <w:r w:rsidR="00194A26">
        <w:t>Elekt</w:t>
      </w:r>
      <w:r w:rsidR="007552C2">
        <w:softHyphen/>
      </w:r>
      <w:r w:rsidR="00194A26">
        <w:t>roenzephalogramm</w:t>
      </w:r>
      <w:r w:rsidR="00194A26" w:rsidRPr="009A2412">
        <w:t xml:space="preserve"> </w:t>
      </w:r>
      <w:r w:rsidR="00194A26">
        <w:t>(</w:t>
      </w:r>
      <w:r w:rsidR="00BD1241" w:rsidRPr="009A2412">
        <w:t>EEG</w:t>
      </w:r>
      <w:r w:rsidR="00194A26">
        <w:t>)</w:t>
      </w:r>
      <w:r w:rsidR="00BD1241" w:rsidRPr="009A2412">
        <w:t xml:space="preserve">-Potentiale ab. </w:t>
      </w:r>
      <w:r w:rsidR="00FD2F76" w:rsidRPr="009A2412">
        <w:t xml:space="preserve">Mit Hilfe eines </w:t>
      </w:r>
      <w:r w:rsidR="001E4CAC" w:rsidRPr="009A2412">
        <w:t xml:space="preserve">bestimmten </w:t>
      </w:r>
      <w:r w:rsidR="00FD2F76" w:rsidRPr="009A2412">
        <w:t>Algor</w:t>
      </w:r>
      <w:r w:rsidR="001E4CAC" w:rsidRPr="009A2412">
        <w:t>i</w:t>
      </w:r>
      <w:r w:rsidR="00FD2F76" w:rsidRPr="009A2412">
        <w:t xml:space="preserve">thmus </w:t>
      </w:r>
      <w:r w:rsidR="00F06A58" w:rsidRPr="009A2412">
        <w:t>wird</w:t>
      </w:r>
      <w:r w:rsidR="001E4CAC" w:rsidRPr="009A2412">
        <w:t xml:space="preserve"> der BIS-Index ermittelt</w:t>
      </w:r>
      <w:r w:rsidR="005F65A2" w:rsidRPr="009A2412">
        <w:t>. Dieser wird</w:t>
      </w:r>
      <w:r w:rsidR="001E4CAC" w:rsidRPr="009A2412">
        <w:t xml:space="preserve"> als Zahl</w:t>
      </w:r>
      <w:r w:rsidR="00FD2F76" w:rsidRPr="009A2412">
        <w:t xml:space="preserve"> zwischen 0 und 100 </w:t>
      </w:r>
      <w:r w:rsidR="005F65A2" w:rsidRPr="009A2412">
        <w:t>zusammen mit Infor</w:t>
      </w:r>
      <w:r w:rsidR="007552C2">
        <w:softHyphen/>
      </w:r>
      <w:r w:rsidR="005F65A2" w:rsidRPr="009A2412">
        <w:t xml:space="preserve">mationen bezüglich der Signalqualität auf einem Bildschirm </w:t>
      </w:r>
      <w:r w:rsidR="001E4CAC" w:rsidRPr="009A2412">
        <w:t xml:space="preserve">angezeigt. 0 entspricht einer isoelektrischen Hirnaktivität und </w:t>
      </w:r>
      <w:r w:rsidR="005F65A2" w:rsidRPr="009A2412">
        <w:t>95-</w:t>
      </w:r>
      <w:r w:rsidR="001E4CAC" w:rsidRPr="009A2412">
        <w:t xml:space="preserve">100 </w:t>
      </w:r>
      <w:r w:rsidR="005F65A2" w:rsidRPr="009A2412">
        <w:t>repräsentie</w:t>
      </w:r>
      <w:r w:rsidR="00D76550">
        <w:t>ren</w:t>
      </w:r>
      <w:r w:rsidR="005F65A2" w:rsidRPr="009A2412">
        <w:t xml:space="preserve"> einen</w:t>
      </w:r>
      <w:r w:rsidR="001E4CAC" w:rsidRPr="009A2412">
        <w:t xml:space="preserve"> wachen Patienten</w:t>
      </w:r>
      <w:r w:rsidR="00E07722" w:rsidRPr="009A2412">
        <w:t>.</w:t>
      </w:r>
      <w:r w:rsidR="005F65A2" w:rsidRPr="009A2412">
        <w:t xml:space="preserve"> </w:t>
      </w:r>
      <w:r w:rsidR="00E07722" w:rsidRPr="009A2412">
        <w:t xml:space="preserve">Für </w:t>
      </w:r>
      <w:r w:rsidR="005F65A2" w:rsidRPr="009A2412">
        <w:t>die</w:t>
      </w:r>
      <w:r w:rsidR="00E07722" w:rsidRPr="009A2412">
        <w:t xml:space="preserve"> Allgemeinanästhesie empfohlene Werte liegen </w:t>
      </w:r>
      <w:r w:rsidR="005F65A2" w:rsidRPr="009A2412">
        <w:t>bei einem BIS-Index von</w:t>
      </w:r>
      <w:r w:rsidR="00E07722" w:rsidRPr="009A2412">
        <w:t xml:space="preserve"> 40</w:t>
      </w:r>
      <w:r w:rsidR="005F65A2" w:rsidRPr="009A2412">
        <w:t xml:space="preserve"> bis </w:t>
      </w:r>
      <w:r w:rsidR="00E07722" w:rsidRPr="009A2412">
        <w:t>60</w:t>
      </w:r>
      <w:r w:rsidR="00111AD8">
        <w:t xml:space="preserve"> </w:t>
      </w:r>
      <w:r w:rsidR="005F65A2" w:rsidRPr="009A2412">
        <w:fldChar w:fldCharType="begin"/>
      </w:r>
      <w:r w:rsidR="008A3057">
        <w:instrText xml:space="preserve"> ADDIN EN.CITE &lt;EndNote&gt;&lt;Cite&gt;&lt;Author&gt;Hawks&lt;/Author&gt;&lt;Year&gt;2013&lt;/Year&gt;&lt;RecNum&gt;218&lt;/RecNum&gt;&lt;DisplayText&gt;(Hawks et al., 2013)&lt;/DisplayText&gt;&lt;record&gt;&lt;rec-number&gt;218&lt;/rec-number&gt;&lt;foreign-keys&gt;&lt;key app="EN" db-id="vpzepa9akttafke9d9rp2szsdavft9xazwwt" timestamp="1585501102" guid="5907af01-7894-4d78-9d1d-0dc13ca054bc"&gt;218&lt;/key&gt;&lt;/foreign-keys&gt;&lt;ref-type name="Journal Article"&gt;17&lt;/ref-type&gt;&lt;contributors&gt;&lt;authors&gt;&lt;author&gt;Hawks, S. J.&lt;/author&gt;&lt;author&gt;Brandon, D.&lt;/author&gt;&lt;author&gt;Uhl, T.&lt;/author&gt;&lt;/authors&gt;&lt;/contributors&gt;&lt;auth-address&gt;Duke University School of Nursing, Durham, NC 27710, United States. Hawks002@mc.duke.edu&lt;/auth-address&gt;&lt;titles&gt;&lt;title&gt;Nurse perception of Bispectral Index monitoring as an adjunct to sedation scale assessment in the critically ill paediatric patient&lt;/title&gt;&lt;secondary-title&gt;Intensive Crit Care Nurs&lt;/secondary-title&gt;&lt;/titles&gt;&lt;periodical&gt;&lt;full-title&gt;Intensive Crit Care Nurs&lt;/full-title&gt;&lt;/periodical&gt;&lt;pages&gt;28-39&lt;/pages&gt;&lt;volume&gt;29&lt;/volume&gt;&lt;number&gt;1&lt;/number&gt;&lt;edition&gt;2012/08/15&lt;/edition&gt;&lt;keywords&gt;&lt;keyword&gt;Child&lt;/keyword&gt;&lt;keyword&gt;Critical Care Nursing&lt;/keyword&gt;&lt;keyword&gt;Critical Illness/*nursing&lt;/keyword&gt;&lt;keyword&gt;Humans&lt;/keyword&gt;&lt;keyword&gt;Monitoring, Physiologic/methods&lt;/keyword&gt;&lt;keyword&gt;Neuromuscular Blocking Agents/therapeutic use&lt;/keyword&gt;&lt;keyword&gt;Nursing Assessment/*methods&lt;/keyword&gt;&lt;keyword&gt;Quality Improvement&lt;/keyword&gt;&lt;/keywords&gt;&lt;dates&gt;&lt;year&gt;2013&lt;/year&gt;&lt;pub-dates&gt;&lt;date&gt;Feb&lt;/date&gt;&lt;/pub-dates&gt;&lt;/dates&gt;&lt;isbn&gt;0964-3397&lt;/isbn&gt;&lt;accession-num&gt;22889879&lt;/accession-num&gt;&lt;urls&gt;&lt;/urls&gt;&lt;electronic-resource-num&gt;10.1016/j.iccn.2012.04.003&lt;/electronic-resource-num&gt;&lt;remote-database-provider&gt;NLM&lt;/remote-database-provider&gt;&lt;language&gt;eng&lt;/language&gt;&lt;/record&gt;&lt;/Cite&gt;&lt;/EndNote&gt;</w:instrText>
      </w:r>
      <w:r w:rsidR="005F65A2" w:rsidRPr="009A2412">
        <w:fldChar w:fldCharType="separate"/>
      </w:r>
      <w:r w:rsidR="008A3057">
        <w:rPr>
          <w:noProof/>
        </w:rPr>
        <w:t>(</w:t>
      </w:r>
      <w:hyperlink w:anchor="_ENREF_59" w:tooltip="Hawks, 2013 #218" w:history="1">
        <w:r w:rsidR="00764178" w:rsidRPr="00764178">
          <w:rPr>
            <w:rStyle w:val="Hyperlink"/>
          </w:rPr>
          <w:t>Hawks et al., 2013</w:t>
        </w:r>
      </w:hyperlink>
      <w:r w:rsidR="008A3057">
        <w:rPr>
          <w:noProof/>
        </w:rPr>
        <w:t>)</w:t>
      </w:r>
      <w:r w:rsidR="005F65A2" w:rsidRPr="009A2412">
        <w:fldChar w:fldCharType="end"/>
      </w:r>
      <w:r w:rsidR="00E07722" w:rsidRPr="009A2412">
        <w:t xml:space="preserve">. </w:t>
      </w:r>
    </w:p>
    <w:p w14:paraId="15633AAF" w14:textId="5C5BE05F" w:rsidR="002D126A" w:rsidRDefault="0046604E" w:rsidP="004253EB">
      <w:r w:rsidRPr="009A2412">
        <w:t>Der BIS</w:t>
      </w:r>
      <w:r w:rsidR="00194A26">
        <w:t>-</w:t>
      </w:r>
      <w:r w:rsidRPr="009A2412">
        <w:t xml:space="preserve">Monitor hat sich als gute Methode zur Differenzierung zwischen einer </w:t>
      </w:r>
      <w:r w:rsidR="00D76550">
        <w:t>Unter</w:t>
      </w:r>
      <w:r w:rsidR="007552C2">
        <w:softHyphen/>
      </w:r>
      <w:r w:rsidR="00D76550">
        <w:t>sedierung</w:t>
      </w:r>
      <w:r w:rsidRPr="009A2412">
        <w:t xml:space="preserve"> und adäquaten Sedierung herausgestellt. Für die Differenzierung zwischen </w:t>
      </w:r>
      <w:r w:rsidR="005F65A2" w:rsidRPr="009A2412">
        <w:t>ei</w:t>
      </w:r>
      <w:r w:rsidR="007552C2">
        <w:softHyphen/>
      </w:r>
      <w:r w:rsidR="005F65A2" w:rsidRPr="009A2412">
        <w:t>ner</w:t>
      </w:r>
      <w:r w:rsidRPr="009A2412">
        <w:t xml:space="preserve"> adäquaten und einer Übersedierung wurde er als weniger sensitiv eingestuf</w:t>
      </w:r>
      <w:r w:rsidR="00782BD2" w:rsidRPr="009A2412">
        <w:t>t</w:t>
      </w:r>
      <w:r w:rsidR="00F53D31" w:rsidRPr="009A2412">
        <w:t xml:space="preserve"> </w:t>
      </w:r>
      <w:r w:rsidR="00F53D31" w:rsidRPr="009A2412">
        <w:fldChar w:fldCharType="begin"/>
      </w:r>
      <w:r w:rsidR="008A3057">
        <w:instrText xml:space="preserve"> ADDIN EN.CITE &lt;EndNote&gt;&lt;Cite&gt;&lt;Author&gt;Playfor&lt;/Author&gt;&lt;Year&gt;2006&lt;/Year&gt;&lt;RecNum&gt;264&lt;/RecNum&gt;&lt;DisplayText&gt;(Playfor et al., 2006)&lt;/DisplayText&gt;&lt;record&gt;&lt;rec-number&gt;264&lt;/rec-number&gt;&lt;foreign-keys&gt;&lt;key app="EN" db-id="vpzepa9akttafke9d9rp2szsdavft9xazwwt" timestamp="1587392389" guid="b7aee556-871c-4b7f-b43d-9d6607d7a399"&gt;264&lt;/key&gt;&lt;/foreign-keys&gt;&lt;ref-type name="Journal Article"&gt;17&lt;/ref-type&gt;&lt;contributors&gt;&lt;authors&gt;&lt;author&gt;Playfor, S.&lt;/author&gt;&lt;author&gt;Jenkins, I.&lt;/author&gt;&lt;author&gt;Boyles, C.&lt;/author&gt;&lt;author&gt;Choonara, I.&lt;/author&gt;&lt;author&gt;Davies, G.&lt;/author&gt;&lt;author&gt;Haywood, T.&lt;/author&gt;&lt;author&gt;Hinson, G.&lt;/author&gt;&lt;author&gt;Mayer, A.&lt;/author&gt;&lt;author&gt;Morton, N.&lt;/author&gt;&lt;author&gt;Ralph, T.&lt;/author&gt;&lt;author&gt;Wolf, A.&lt;/author&gt;&lt;/authors&gt;&lt;/contributors&gt;&lt;auth-address&gt;Paediatric Intensive Care Unit, Royal Manchester Children&amp;apos;s Hospital, Hospital Road, M27 4HA, Manchester, UK. stephen.playfor@cmmc.nhs.uk&lt;/auth-address&gt;&lt;titles&gt;&lt;title&gt;Consensus guidelines on sedation and analgesia in critically ill children&lt;/title&gt;&lt;secondary-title&gt;Intensive Care Med&lt;/secondary-title&gt;&lt;/titles&gt;&lt;periodical&gt;&lt;full-title&gt;Intensive Care Med&lt;/full-title&gt;&lt;/periodical&gt;&lt;pages&gt;1125-36&lt;/pages&gt;&lt;volume&gt;32&lt;/volume&gt;&lt;number&gt;8&lt;/number&gt;&lt;edition&gt;2006/05/16&lt;/edition&gt;&lt;keywords&gt;&lt;keyword&gt;Analgesia/*methods&lt;/keyword&gt;&lt;keyword&gt;Analgesics/*therapeutic use&lt;/keyword&gt;&lt;keyword&gt;Child&lt;/keyword&gt;&lt;keyword&gt;Conscious Sedation/*methods&lt;/keyword&gt;&lt;keyword&gt;Critical Illness/*therapy&lt;/keyword&gt;&lt;keyword&gt;Humans&lt;/keyword&gt;&lt;keyword&gt;Hypnotics and Sedatives/*therapeutic use&lt;/keyword&gt;&lt;/keywords&gt;&lt;dates&gt;&lt;year&gt;2006&lt;/year&gt;&lt;pub-dates&gt;&lt;date&gt;Aug&lt;/date&gt;&lt;/pub-dates&gt;&lt;/dates&gt;&lt;isbn&gt;0342-4642 (Print)&amp;#xD;0342-4642&lt;/isbn&gt;&lt;accession-num&gt;16699772&lt;/accession-num&gt;&lt;urls&gt;&lt;/urls&gt;&lt;electronic-resource-num&gt;10.1007/s00134-006-0190-x&lt;/electronic-resource-num&gt;&lt;remote-database-provider&gt;NLM&lt;/remote-database-provider&gt;&lt;language&gt;eng&lt;/language&gt;&lt;/record&gt;&lt;/Cite&gt;&lt;/EndNote&gt;</w:instrText>
      </w:r>
      <w:r w:rsidR="00F53D31" w:rsidRPr="009A2412">
        <w:fldChar w:fldCharType="separate"/>
      </w:r>
      <w:r w:rsidR="008A3057">
        <w:rPr>
          <w:noProof/>
        </w:rPr>
        <w:t>(</w:t>
      </w:r>
      <w:hyperlink w:anchor="_ENREF_109" w:tooltip="Playfor, 2006 #264" w:history="1">
        <w:r w:rsidR="00764178" w:rsidRPr="00764178">
          <w:rPr>
            <w:rStyle w:val="Hyperlink"/>
          </w:rPr>
          <w:t>Playfor et al., 2006</w:t>
        </w:r>
      </w:hyperlink>
      <w:r w:rsidR="008A3057">
        <w:rPr>
          <w:noProof/>
        </w:rPr>
        <w:t>)</w:t>
      </w:r>
      <w:r w:rsidR="00F53D31" w:rsidRPr="009A2412">
        <w:fldChar w:fldCharType="end"/>
      </w:r>
      <w:r w:rsidR="00782BD2" w:rsidRPr="009A2412">
        <w:t xml:space="preserve">. </w:t>
      </w:r>
      <w:r w:rsidR="00371964" w:rsidRPr="009A2412">
        <w:t>Weitere</w:t>
      </w:r>
      <w:r w:rsidR="00782BD2" w:rsidRPr="009A2412">
        <w:t xml:space="preserve"> Limitationen bezüglich des BIS</w:t>
      </w:r>
      <w:r w:rsidR="00194A26">
        <w:t>-</w:t>
      </w:r>
      <w:r w:rsidR="00782BD2" w:rsidRPr="009A2412">
        <w:t xml:space="preserve">Monitors wurden beobachtet, </w:t>
      </w:r>
      <w:r w:rsidR="00F53D31" w:rsidRPr="009A2412">
        <w:t>z.B.</w:t>
      </w:r>
      <w:r w:rsidR="00371964" w:rsidRPr="009A2412">
        <w:t xml:space="preserve"> können sich bei einer Medikation mit Ketamin</w:t>
      </w:r>
      <w:r w:rsidR="00782BD2" w:rsidRPr="009A2412">
        <w:t xml:space="preserve"> erhöhte </w:t>
      </w:r>
      <w:r w:rsidR="00371964" w:rsidRPr="009A2412">
        <w:t>BIS-Werte ergeben.</w:t>
      </w:r>
      <w:r w:rsidR="00782BD2" w:rsidRPr="009A2412">
        <w:t xml:space="preserve"> </w:t>
      </w:r>
      <w:r w:rsidR="00D46A73" w:rsidRPr="009A2412">
        <w:t>Auch bei Hy</w:t>
      </w:r>
      <w:r w:rsidR="007552C2">
        <w:softHyphen/>
      </w:r>
      <w:r w:rsidR="00D46A73" w:rsidRPr="009A2412">
        <w:t xml:space="preserve">pothermie und Hypoperfusion können </w:t>
      </w:r>
      <w:r w:rsidR="00782BD2" w:rsidRPr="009A2412">
        <w:t>Ungenauigkeit</w:t>
      </w:r>
      <w:r w:rsidR="00955452">
        <w:t>en</w:t>
      </w:r>
      <w:r w:rsidR="00782BD2" w:rsidRPr="009A2412">
        <w:t xml:space="preserve"> des BIS</w:t>
      </w:r>
      <w:r w:rsidR="00194A26">
        <w:t>-</w:t>
      </w:r>
      <w:r w:rsidR="00782BD2" w:rsidRPr="009A2412">
        <w:t>Monitors</w:t>
      </w:r>
      <w:r w:rsidR="00371964" w:rsidRPr="009A2412">
        <w:t xml:space="preserve"> auftreten</w:t>
      </w:r>
      <w:r w:rsidR="00F53D31" w:rsidRPr="009A2412">
        <w:t xml:space="preserve"> </w:t>
      </w:r>
      <w:r w:rsidR="00F53D31" w:rsidRPr="009A2412">
        <w:fldChar w:fldCharType="begin"/>
      </w:r>
      <w:r w:rsidR="008A3057">
        <w:instrText xml:space="preserve"> ADDIN EN.CITE &lt;EndNote&gt;&lt;Cite&gt;&lt;Author&gt;Hawks&lt;/Author&gt;&lt;Year&gt;2013&lt;/Year&gt;&lt;RecNum&gt;218&lt;/RecNum&gt;&lt;DisplayText&gt;(Hawks et al., 2013)&lt;/DisplayText&gt;&lt;record&gt;&lt;rec-number&gt;218&lt;/rec-number&gt;&lt;foreign-keys&gt;&lt;key app="EN" db-id="vpzepa9akttafke9d9rp2szsdavft9xazwwt" timestamp="1585501102" guid="5907af01-7894-4d78-9d1d-0dc13ca054bc"&gt;218&lt;/key&gt;&lt;/foreign-keys&gt;&lt;ref-type name="Journal Article"&gt;17&lt;/ref-type&gt;&lt;contributors&gt;&lt;authors&gt;&lt;author&gt;Hawks, S. J.&lt;/author&gt;&lt;author&gt;Brandon, D.&lt;/author&gt;&lt;author&gt;Uhl, T.&lt;/author&gt;&lt;/authors&gt;&lt;/contributors&gt;&lt;auth-address&gt;Duke University School of Nursing, Durham, NC 27710, United States. Hawks002@mc.duke.edu&lt;/auth-address&gt;&lt;titles&gt;&lt;title&gt;Nurse perception of Bispectral Index monitoring as an adjunct to sedation scale assessment in the critically ill paediatric patient&lt;/title&gt;&lt;secondary-title&gt;Intensive Crit Care Nurs&lt;/secondary-title&gt;&lt;/titles&gt;&lt;periodical&gt;&lt;full-title&gt;Intensive Crit Care Nurs&lt;/full-title&gt;&lt;/periodical&gt;&lt;pages&gt;28-39&lt;/pages&gt;&lt;volume&gt;29&lt;/volume&gt;&lt;number&gt;1&lt;/number&gt;&lt;edition&gt;2012/08/15&lt;/edition&gt;&lt;keywords&gt;&lt;keyword&gt;Child&lt;/keyword&gt;&lt;keyword&gt;Critical Care Nursing&lt;/keyword&gt;&lt;keyword&gt;Critical Illness/*nursing&lt;/keyword&gt;&lt;keyword&gt;Humans&lt;/keyword&gt;&lt;keyword&gt;Monitoring, Physiologic/methods&lt;/keyword&gt;&lt;keyword&gt;Neuromuscular Blocking Agents/therapeutic use&lt;/keyword&gt;&lt;keyword&gt;Nursing Assessment/*methods&lt;/keyword&gt;&lt;keyword&gt;Quality Improvement&lt;/keyword&gt;&lt;/keywords&gt;&lt;dates&gt;&lt;year&gt;2013&lt;/year&gt;&lt;pub-dates&gt;&lt;date&gt;Feb&lt;/date&gt;&lt;/pub-dates&gt;&lt;/dates&gt;&lt;isbn&gt;0964-3397&lt;/isbn&gt;&lt;accession-num&gt;22889879&lt;/accession-num&gt;&lt;urls&gt;&lt;/urls&gt;&lt;electronic-resource-num&gt;10.1016/j.iccn.2012.04.003&lt;/electronic-resource-num&gt;&lt;remote-database-provider&gt;NLM&lt;/remote-database-provider&gt;&lt;language&gt;eng&lt;/language&gt;&lt;/record&gt;&lt;/Cite&gt;&lt;/EndNote&gt;</w:instrText>
      </w:r>
      <w:r w:rsidR="00F53D31" w:rsidRPr="009A2412">
        <w:fldChar w:fldCharType="separate"/>
      </w:r>
      <w:r w:rsidR="008A3057">
        <w:rPr>
          <w:noProof/>
        </w:rPr>
        <w:t>(</w:t>
      </w:r>
      <w:hyperlink w:anchor="_ENREF_59" w:tooltip="Hawks, 2013 #218" w:history="1">
        <w:r w:rsidR="00764178" w:rsidRPr="00764178">
          <w:rPr>
            <w:rStyle w:val="Hyperlink"/>
          </w:rPr>
          <w:t>Hawks et al., 2013</w:t>
        </w:r>
      </w:hyperlink>
      <w:r w:rsidR="008A3057">
        <w:rPr>
          <w:noProof/>
        </w:rPr>
        <w:t>)</w:t>
      </w:r>
      <w:r w:rsidR="00F53D31" w:rsidRPr="009A2412">
        <w:fldChar w:fldCharType="end"/>
      </w:r>
      <w:r w:rsidR="00371964" w:rsidRPr="009A2412">
        <w:t xml:space="preserve">. </w:t>
      </w:r>
      <w:r w:rsidR="00782BD2" w:rsidRPr="009A2412">
        <w:t xml:space="preserve">Allerdings </w:t>
      </w:r>
      <w:r w:rsidR="00955452">
        <w:t xml:space="preserve">existieren kaum Studien zum </w:t>
      </w:r>
      <w:r w:rsidR="00782BD2" w:rsidRPr="009A2412">
        <w:t>Monitoring tief sedierter Kin</w:t>
      </w:r>
      <w:r w:rsidR="007552C2">
        <w:softHyphen/>
      </w:r>
      <w:r w:rsidR="00782BD2" w:rsidRPr="009A2412">
        <w:t xml:space="preserve">der mit neuromuskulärer Blockade  und </w:t>
      </w:r>
      <w:r w:rsidR="002F1BF5" w:rsidRPr="009A2412">
        <w:t>es besteht ein Mangel an validierten Überwa</w:t>
      </w:r>
      <w:r w:rsidR="007552C2">
        <w:softHyphen/>
      </w:r>
      <w:r w:rsidR="002F1BF5" w:rsidRPr="009A2412">
        <w:t>chungsmethoden für diese Kinder</w:t>
      </w:r>
      <w:r w:rsidR="00782BD2" w:rsidRPr="009A2412">
        <w:t xml:space="preserve"> </w:t>
      </w:r>
      <w:r w:rsidRPr="009A2412">
        <w:fldChar w:fldCharType="begin"/>
      </w:r>
      <w:r w:rsidR="008A3057">
        <w:instrText xml:space="preserve"> ADDIN EN.CITE &lt;EndNote&gt;&lt;Cite&gt;&lt;Author&gt;Playfor&lt;/Author&gt;&lt;Year&gt;2006&lt;/Year&gt;&lt;RecNum&gt;264&lt;/RecNum&gt;&lt;DisplayText&gt;(Playfor et al., 2006)&lt;/DisplayText&gt;&lt;record&gt;&lt;rec-number&gt;264&lt;/rec-number&gt;&lt;foreign-keys&gt;&lt;key app="EN" db-id="vpzepa9akttafke9d9rp2szsdavft9xazwwt" timestamp="1587392389" guid="b7aee556-871c-4b7f-b43d-9d6607d7a399"&gt;264&lt;/key&gt;&lt;/foreign-keys&gt;&lt;ref-type name="Journal Article"&gt;17&lt;/ref-type&gt;&lt;contributors&gt;&lt;authors&gt;&lt;author&gt;Playfor, S.&lt;/author&gt;&lt;author&gt;Jenkins, I.&lt;/author&gt;&lt;author&gt;Boyles, C.&lt;/author&gt;&lt;author&gt;Choonara, I.&lt;/author&gt;&lt;author&gt;Davies, G.&lt;/author&gt;&lt;author&gt;Haywood, T.&lt;/author&gt;&lt;author&gt;Hinson, G.&lt;/author&gt;&lt;author&gt;Mayer, A.&lt;/author&gt;&lt;author&gt;Morton, N.&lt;/author&gt;&lt;author&gt;Ralph, T.&lt;/author&gt;&lt;author&gt;Wolf, A.&lt;/author&gt;&lt;/authors&gt;&lt;/contributors&gt;&lt;auth-address&gt;Paediatric Intensive Care Unit, Royal Manchester Children&amp;apos;s Hospital, Hospital Road, M27 4HA, Manchester, UK. stephen.playfor@cmmc.nhs.uk&lt;/auth-address&gt;&lt;titles&gt;&lt;title&gt;Consensus guidelines on sedation and analgesia in critically ill children&lt;/title&gt;&lt;secondary-title&gt;Intensive Care Med&lt;/secondary-title&gt;&lt;/titles&gt;&lt;periodical&gt;&lt;full-title&gt;Intensive Care Med&lt;/full-title&gt;&lt;/periodical&gt;&lt;pages&gt;1125-36&lt;/pages&gt;&lt;volume&gt;32&lt;/volume&gt;&lt;number&gt;8&lt;/number&gt;&lt;edition&gt;2006/05/16&lt;/edition&gt;&lt;keywords&gt;&lt;keyword&gt;Analgesia/*methods&lt;/keyword&gt;&lt;keyword&gt;Analgesics/*therapeutic use&lt;/keyword&gt;&lt;keyword&gt;Child&lt;/keyword&gt;&lt;keyword&gt;Conscious Sedation/*methods&lt;/keyword&gt;&lt;keyword&gt;Critical Illness/*therapy&lt;/keyword&gt;&lt;keyword&gt;Humans&lt;/keyword&gt;&lt;keyword&gt;Hypnotics and Sedatives/*therapeutic use&lt;/keyword&gt;&lt;/keywords&gt;&lt;dates&gt;&lt;year&gt;2006&lt;/year&gt;&lt;pub-dates&gt;&lt;date&gt;Aug&lt;/date&gt;&lt;/pub-dates&gt;&lt;/dates&gt;&lt;isbn&gt;0342-4642 (Print)&amp;#xD;0342-4642&lt;/isbn&gt;&lt;accession-num&gt;16699772&lt;/accession-num&gt;&lt;urls&gt;&lt;/urls&gt;&lt;electronic-resource-num&gt;10.1007/s00134-006-0190-x&lt;/electronic-resource-num&gt;&lt;remote-database-provider&gt;NLM&lt;/remote-database-provider&gt;&lt;language&gt;eng&lt;/language&gt;&lt;/record&gt;&lt;/Cite&gt;&lt;/EndNote&gt;</w:instrText>
      </w:r>
      <w:r w:rsidRPr="009A2412">
        <w:fldChar w:fldCharType="separate"/>
      </w:r>
      <w:r w:rsidR="008A3057">
        <w:rPr>
          <w:noProof/>
        </w:rPr>
        <w:t>(</w:t>
      </w:r>
      <w:hyperlink w:anchor="_ENREF_109" w:tooltip="Playfor, 2006 #264" w:history="1">
        <w:r w:rsidR="00764178" w:rsidRPr="00764178">
          <w:rPr>
            <w:rStyle w:val="Hyperlink"/>
          </w:rPr>
          <w:t>Playfor et al., 2006</w:t>
        </w:r>
      </w:hyperlink>
      <w:r w:rsidR="008A3057">
        <w:rPr>
          <w:noProof/>
        </w:rPr>
        <w:t>)</w:t>
      </w:r>
      <w:r w:rsidRPr="009A2412">
        <w:fldChar w:fldCharType="end"/>
      </w:r>
      <w:r w:rsidRPr="009A2412">
        <w:t>.</w:t>
      </w:r>
      <w:r w:rsidR="000872D1" w:rsidRPr="009A2412">
        <w:t xml:space="preserve"> Da d</w:t>
      </w:r>
      <w:r w:rsidR="00E07722" w:rsidRPr="009A2412">
        <w:t xml:space="preserve">er BIS-Monitor </w:t>
      </w:r>
      <w:r w:rsidR="00782BD2" w:rsidRPr="009A2412">
        <w:t xml:space="preserve">bereits </w:t>
      </w:r>
      <w:r w:rsidR="00E07722" w:rsidRPr="009A2412">
        <w:t>im Zusammenspiel mit dem COMFORT</w:t>
      </w:r>
      <w:r w:rsidR="00E62C8D" w:rsidRPr="009A2412">
        <w:t xml:space="preserve"> Score</w:t>
      </w:r>
      <w:r w:rsidR="00E07722" w:rsidRPr="009A2412">
        <w:t xml:space="preserve"> getestet</w:t>
      </w:r>
      <w:r w:rsidR="00782BD2" w:rsidRPr="009A2412">
        <w:t xml:space="preserve"> wurde </w:t>
      </w:r>
      <w:r w:rsidR="001E4CAC" w:rsidRPr="009A2412">
        <w:fldChar w:fldCharType="begin">
          <w:fldData xml:space="preserve">PEVuZE5vdGU+PENpdGU+PEF1dGhvcj5IYXdrczwvQXV0aG9yPjxZZWFyPjIwMTM8L1llYXI+PFJl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</w:fldData>
        </w:fldChar>
      </w:r>
      <w:r w:rsidR="008A3057">
        <w:instrText xml:space="preserve"> ADDIN EN.CITE </w:instrText>
      </w:r>
      <w:r w:rsidR="008A3057">
        <w:fldChar w:fldCharType="begin">
          <w:fldData xml:space="preserve">PEVuZE5vdGU+PENpdGU+PEF1dGhvcj5IYXdrczwvQXV0aG9yPjxZZWFyPjIwMTM8L1llYXI+PFJl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</w:fldData>
        </w:fldChar>
      </w:r>
      <w:r w:rsidR="008A3057">
        <w:instrText xml:space="preserve"> ADDIN EN.CITE.DATA </w:instrText>
      </w:r>
      <w:r w:rsidR="008A3057">
        <w:fldChar w:fldCharType="end"/>
      </w:r>
      <w:r w:rsidR="001E4CAC" w:rsidRPr="009A2412">
        <w:fldChar w:fldCharType="separate"/>
      </w:r>
      <w:r w:rsidR="008A3057">
        <w:rPr>
          <w:noProof/>
        </w:rPr>
        <w:t>(</w:t>
      </w:r>
      <w:hyperlink w:anchor="_ENREF_59" w:tooltip="Hawks, 2013 #218" w:history="1">
        <w:r w:rsidR="00764178" w:rsidRPr="00764178">
          <w:rPr>
            <w:rStyle w:val="Hyperlink"/>
          </w:rPr>
          <w:t>Hawks et al., 2013</w:t>
        </w:r>
      </w:hyperlink>
      <w:r w:rsidR="008A3057">
        <w:rPr>
          <w:noProof/>
        </w:rPr>
        <w:t xml:space="preserve">, </w:t>
      </w:r>
      <w:hyperlink w:anchor="_ENREF_146" w:tooltip="Twite, 2005 #219" w:history="1">
        <w:r w:rsidR="00764178" w:rsidRPr="00764178">
          <w:rPr>
            <w:rStyle w:val="Hyperlink"/>
          </w:rPr>
          <w:t>Twite et al., 2005</w:t>
        </w:r>
      </w:hyperlink>
      <w:r w:rsidR="008A3057">
        <w:rPr>
          <w:noProof/>
        </w:rPr>
        <w:t>)</w:t>
      </w:r>
      <w:r w:rsidR="001E4CAC" w:rsidRPr="009A2412">
        <w:fldChar w:fldCharType="end"/>
      </w:r>
      <w:r w:rsidR="00070CA8" w:rsidRPr="009A2412">
        <w:t>,</w:t>
      </w:r>
      <w:r w:rsidR="00065CD3" w:rsidRPr="009A2412">
        <w:t xml:space="preserve"> </w:t>
      </w:r>
      <w:r w:rsidR="00C04443" w:rsidRPr="009A2412">
        <w:t xml:space="preserve">vielversprechende Ergebnisse auf der PICU gezeigt hatte </w:t>
      </w:r>
      <w:r w:rsidR="00C04443" w:rsidRPr="009A2412">
        <w:fldChar w:fldCharType="begin"/>
      </w:r>
      <w:r w:rsidR="008A3057">
        <w:instrText xml:space="preserve"> ADDIN EN.CITE &lt;EndNote&gt;&lt;Cite&gt;&lt;Author&gt;Twite&lt;/Author&gt;&lt;Year&gt;2004&lt;/Year&gt;&lt;RecNum&gt;310&lt;/RecNum&gt;&lt;DisplayText&gt;(Twite et al., 2004)&lt;/DisplayText&gt;&lt;record&gt;&lt;rec-number&gt;310&lt;/rec-number&gt;&lt;foreign-keys&gt;&lt;key app="EN" db-id="vpzepa9akttafke9d9rp2szsdavft9xazwwt" timestamp="1589708293" guid="fd411bca-238a-43da-b58a-cd2a905afd55"&gt;310&lt;/key&gt;&lt;/foreign-keys&gt;&lt;ref-type name="Journal Article"&gt;17&lt;/ref-type&gt;&lt;contributors&gt;&lt;authors&gt;&lt;author&gt;Twite, M. D.&lt;/author&gt;&lt;author&gt;Rashid, A.&lt;/author&gt;&lt;author&gt;Zuk, J.&lt;/author&gt;&lt;author&gt;Friesen, R. H.&lt;/author&gt;&lt;/authors&gt;&lt;/contributors&gt;&lt;auth-address&gt;Pediatrics (Critical Care) and Anesthesiology, The Children&amp;apos;s Hospital, Denver, CO, USA.&lt;/auth-address&gt;&lt;titles&gt;&lt;title&gt;Sedation, analgesia, and neuromuscular blockade in the pediatric intensive care unit: survey of fellowship training programs&lt;/title&gt;&lt;secondary-title&gt;Pediatr Crit Care Med&lt;/secondary-title&gt;&lt;/titles&gt;&lt;periodical&gt;&lt;full-title&gt;Pediatr Crit Care Med&lt;/full-title&gt;&lt;/periodical&gt;&lt;pages&gt;521-32&lt;/pages&gt;&lt;volume&gt;5&lt;/volume&gt;&lt;number&gt;6&lt;/number&gt;&lt;edition&gt;2004/11/09&lt;/edition&gt;&lt;keywords&gt;&lt;keyword&gt;*Analgesics&lt;/keyword&gt;&lt;keyword&gt;Child&lt;/keyword&gt;&lt;keyword&gt;Drug Utilization&lt;/keyword&gt;&lt;keyword&gt;Humans&lt;/keyword&gt;&lt;keyword&gt;*Hypnotics and Sedatives&lt;/keyword&gt;&lt;keyword&gt;Infant&lt;/keyword&gt;&lt;keyword&gt;Intensive Care Units, Pediatric&lt;/keyword&gt;&lt;keyword&gt;*Internship and Residency&lt;/keyword&gt;&lt;keyword&gt;*Neuromuscular Blocking Agents&lt;/keyword&gt;&lt;keyword&gt;Pain Measurement/methods&lt;/keyword&gt;&lt;keyword&gt;Practice Guidelines as Topic&lt;/keyword&gt;&lt;keyword&gt;Surveys and Questionnaires&lt;/keyword&gt;&lt;/keywords&gt;&lt;dates&gt;&lt;year&gt;2004&lt;/year&gt;&lt;pub-dates&gt;&lt;date&gt;Nov&lt;/date&gt;&lt;/pub-dates&gt;&lt;/dates&gt;&lt;isbn&gt;1529-7535 (Print)&amp;#xD;1529-7535&lt;/isbn&gt;&lt;accession-num&gt;15530187&lt;/accession-num&gt;&lt;urls&gt;&lt;/urls&gt;&lt;electronic-resource-num&gt;10.1097/01.Pcc.0000144710.13710.2e&lt;/electronic-resource-num&gt;&lt;remote-database-provider&gt;NLM&lt;/remote-database-provider&gt;&lt;language&gt;eng&lt;/language&gt;&lt;/record&gt;&lt;/Cite&gt;&lt;/EndNote&gt;</w:instrText>
      </w:r>
      <w:r w:rsidR="00C04443" w:rsidRPr="009A2412">
        <w:fldChar w:fldCharType="separate"/>
      </w:r>
      <w:r w:rsidR="008A3057">
        <w:rPr>
          <w:noProof/>
        </w:rPr>
        <w:t>(</w:t>
      </w:r>
      <w:hyperlink w:anchor="_ENREF_145" w:tooltip="Twite, 2004 #310" w:history="1">
        <w:r w:rsidR="00764178" w:rsidRPr="00764178">
          <w:rPr>
            <w:rStyle w:val="Hyperlink"/>
          </w:rPr>
          <w:t>Twite et al., 2004</w:t>
        </w:r>
      </w:hyperlink>
      <w:r w:rsidR="008A3057">
        <w:rPr>
          <w:noProof/>
        </w:rPr>
        <w:t>)</w:t>
      </w:r>
      <w:r w:rsidR="00C04443" w:rsidRPr="009A2412">
        <w:fldChar w:fldCharType="end"/>
      </w:r>
      <w:r w:rsidR="00C04443" w:rsidRPr="009A2412">
        <w:t xml:space="preserve"> und </w:t>
      </w:r>
      <w:r w:rsidR="00AE5AA1">
        <w:t xml:space="preserve">in einer Studie </w:t>
      </w:r>
      <w:r w:rsidR="00065CD3" w:rsidRPr="009A2412">
        <w:t xml:space="preserve">von Pflegenden in der Gruppe der </w:t>
      </w:r>
      <w:r w:rsidR="002F1BF5" w:rsidRPr="009A2412">
        <w:t>Kinder mit neuromuskulärer Blo</w:t>
      </w:r>
      <w:r w:rsidR="007552C2">
        <w:softHyphen/>
      </w:r>
      <w:r w:rsidR="002F1BF5" w:rsidRPr="009A2412">
        <w:t xml:space="preserve">ckade </w:t>
      </w:r>
      <w:r w:rsidR="00065CD3" w:rsidRPr="009A2412">
        <w:t>als nützlich angesehen wurde</w:t>
      </w:r>
      <w:r w:rsidR="002F1BF5" w:rsidRPr="009A2412">
        <w:t xml:space="preserve"> </w:t>
      </w:r>
      <w:r w:rsidR="002F1BF5" w:rsidRPr="009A2412">
        <w:fldChar w:fldCharType="begin"/>
      </w:r>
      <w:r w:rsidR="008A3057">
        <w:instrText xml:space="preserve"> ADDIN EN.CITE &lt;EndNote&gt;&lt;Cite&gt;&lt;Author&gt;Hawks&lt;/Author&gt;&lt;Year&gt;2013&lt;/Year&gt;&lt;RecNum&gt;218&lt;/RecNum&gt;&lt;DisplayText&gt;(Hawks et al., 2013)&lt;/DisplayText&gt;&lt;record&gt;&lt;rec-number&gt;218&lt;/rec-number&gt;&lt;foreign-keys&gt;&lt;key app="EN" db-id="vpzepa9akttafke9d9rp2szsdavft9xazwwt" timestamp="1585501102" guid="5907af01-7894-4d78-9d1d-0dc13ca054bc"&gt;218&lt;/key&gt;&lt;/foreign-keys&gt;&lt;ref-type name="Journal Article"&gt;17&lt;/ref-type&gt;&lt;contributors&gt;&lt;authors&gt;&lt;author&gt;Hawks, S. J.&lt;/author&gt;&lt;author&gt;Brandon, D.&lt;/author&gt;&lt;author&gt;Uhl, T.&lt;/author&gt;&lt;/authors&gt;&lt;/contributors&gt;&lt;auth-address&gt;Duke University School of Nursing, Durham, NC 27710, United States. Hawks002@mc.duke.edu&lt;/auth-address&gt;&lt;titles&gt;&lt;title&gt;Nurse perception of Bispectral Index monitoring as an adjunct to sedation scale assessment in the critically ill paediatric patient&lt;/title&gt;&lt;secondary-title&gt;Intensive Crit Care Nurs&lt;/secondary-title&gt;&lt;/titles&gt;&lt;periodical&gt;&lt;full-title&gt;Intensive Crit Care Nurs&lt;/full-title&gt;&lt;/periodical&gt;&lt;pages&gt;28-39&lt;/pages&gt;&lt;volume&gt;29&lt;/volume&gt;&lt;number&gt;1&lt;/number&gt;&lt;edition&gt;2012/08/15&lt;/edition&gt;&lt;keywords&gt;&lt;keyword&gt;Child&lt;/keyword&gt;&lt;keyword&gt;Critical Care Nursing&lt;/keyword&gt;&lt;keyword&gt;Critical Illness/*nursing&lt;/keyword&gt;&lt;keyword&gt;Humans&lt;/keyword&gt;&lt;keyword&gt;Monitoring, Physiologic/methods&lt;/keyword&gt;&lt;keyword&gt;Neuromuscular Blocking Agents/therapeutic use&lt;/keyword&gt;&lt;keyword&gt;Nursing Assessment/*methods&lt;/keyword&gt;&lt;keyword&gt;Quality Improvement&lt;/keyword&gt;&lt;/keywords&gt;&lt;dates&gt;&lt;year&gt;2013&lt;/year&gt;&lt;pub-dates&gt;&lt;date&gt;Feb&lt;/date&gt;&lt;/pub-dates&gt;&lt;/dates&gt;&lt;isbn&gt;0964-3397&lt;/isbn&gt;&lt;accession-num&gt;22889879&lt;/accession-num&gt;&lt;urls&gt;&lt;/urls&gt;&lt;electronic-resource-num&gt;10.1016/j.iccn.2012.04.003&lt;/electronic-resource-num&gt;&lt;remote-database-provider&gt;NLM&lt;/remote-database-provider&gt;&lt;language&gt;eng&lt;/language&gt;&lt;/record&gt;&lt;/Cite&gt;&lt;/EndNote&gt;</w:instrText>
      </w:r>
      <w:r w:rsidR="002F1BF5" w:rsidRPr="009A2412">
        <w:fldChar w:fldCharType="separate"/>
      </w:r>
      <w:r w:rsidR="008A3057">
        <w:rPr>
          <w:noProof/>
        </w:rPr>
        <w:t>(</w:t>
      </w:r>
      <w:hyperlink w:anchor="_ENREF_59" w:tooltip="Hawks, 2013 #218" w:history="1">
        <w:r w:rsidR="00764178" w:rsidRPr="00764178">
          <w:rPr>
            <w:rStyle w:val="Hyperlink"/>
          </w:rPr>
          <w:t>Hawks et al., 2013</w:t>
        </w:r>
      </w:hyperlink>
      <w:r w:rsidR="008A3057">
        <w:rPr>
          <w:noProof/>
        </w:rPr>
        <w:t>)</w:t>
      </w:r>
      <w:r w:rsidR="002F1BF5" w:rsidRPr="009A2412">
        <w:fldChar w:fldCharType="end"/>
      </w:r>
      <w:r w:rsidR="00065CD3" w:rsidRPr="009A2412">
        <w:t>,</w:t>
      </w:r>
      <w:r w:rsidR="00C04443" w:rsidRPr="009A2412">
        <w:t xml:space="preserve"> </w:t>
      </w:r>
      <w:r w:rsidR="00782BD2" w:rsidRPr="009A2412">
        <w:t>entschlossen wir uns zu einer Kombination der drei beschriebenen Überwachungsmethoden</w:t>
      </w:r>
      <w:r w:rsidR="00194A26">
        <w:t xml:space="preserve">. Damit </w:t>
      </w:r>
      <w:r w:rsidR="00F45DE6">
        <w:t>wurde</w:t>
      </w:r>
      <w:r w:rsidR="00AE5AA1">
        <w:t xml:space="preserve"> darauf ab</w:t>
      </w:r>
      <w:r w:rsidR="007552C2">
        <w:softHyphen/>
      </w:r>
      <w:r w:rsidR="00F45DE6">
        <w:t>gezielt</w:t>
      </w:r>
      <w:r w:rsidR="00AE5AA1">
        <w:t xml:space="preserve">, den </w:t>
      </w:r>
      <w:r w:rsidR="00782BD2" w:rsidRPr="009A2412">
        <w:t>Kindern eine adäquate Analgosedierung bieten zu können.</w:t>
      </w:r>
    </w:p>
    <w:p w14:paraId="01F9B6A6" w14:textId="77777777" w:rsidR="00AC0BFE" w:rsidRDefault="00AC0BFE" w:rsidP="004253EB">
      <w:bookmarkStart w:id="56" w:name="_Ref38964325"/>
      <w:bookmarkStart w:id="57" w:name="_Ref38964333"/>
      <w:bookmarkStart w:id="58" w:name="_Ref38964383"/>
      <w:bookmarkStart w:id="59" w:name="_Ref38964532"/>
    </w:p>
    <w:p w14:paraId="06B79E87" w14:textId="37821B6F" w:rsidR="009D347C" w:rsidRPr="004253EB" w:rsidRDefault="009D347C" w:rsidP="004253EB">
      <w:pPr>
        <w:rPr>
          <w:b/>
        </w:rPr>
      </w:pPr>
      <w:r w:rsidRPr="004253EB">
        <w:rPr>
          <w:b/>
        </w:rPr>
        <w:t>Interpretation der erhobenen Scores</w:t>
      </w:r>
      <w:bookmarkEnd w:id="56"/>
      <w:bookmarkEnd w:id="57"/>
      <w:bookmarkEnd w:id="58"/>
      <w:bookmarkEnd w:id="59"/>
    </w:p>
    <w:p w14:paraId="4D495232" w14:textId="597EDB42" w:rsidR="009D347C" w:rsidRPr="009A2412" w:rsidRDefault="009D347C" w:rsidP="00B3039C">
      <w:r w:rsidRPr="009A2412">
        <w:t xml:space="preserve">Die Pflegenden versuchten zu jeder Zeit ein optimales </w:t>
      </w:r>
      <w:r w:rsidR="00D35458" w:rsidRPr="009A2412">
        <w:t>Analgosedierung</w:t>
      </w:r>
      <w:r w:rsidR="00E40FCD" w:rsidRPr="009A2412">
        <w:t>s</w:t>
      </w:r>
      <w:r w:rsidRPr="009A2412">
        <w:t>level der Kinder zu erreichen und setzten zu diesem Zweck die beschriebenen Überwachungsmöglichkei</w:t>
      </w:r>
      <w:r w:rsidR="007552C2">
        <w:softHyphen/>
      </w:r>
      <w:r w:rsidRPr="009A2412">
        <w:t>ten ein. Das Monitoring erfolgte in regelmäßigen Abständen mindestens alle 8 Stunden</w:t>
      </w:r>
      <w:r w:rsidR="00801372">
        <w:t xml:space="preserve"> </w:t>
      </w:r>
      <w:r w:rsidR="00801372">
        <w:fldChar w:fldCharType="begin">
          <w:fldData xml:space="preserve">PEVuZE5vdGU+PENpdGU+PEF1dGhvcj5OZXVuaG9lZmZlcjwvQXV0aG9yPjxZZWFyPjIwMTU8L1ll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</w:fldData>
        </w:fldChar>
      </w:r>
      <w:r w:rsidR="008A3057">
        <w:instrText xml:space="preserve"> ADDIN EN.CITE </w:instrText>
      </w:r>
      <w:r w:rsidR="008A3057">
        <w:fldChar w:fldCharType="begin">
          <w:fldData xml:space="preserve">PEVuZE5vdGU+PENpdGU+PEF1dGhvcj5OZXVuaG9lZmZlcjwvQXV0aG9yPjxZZWFyPjIwMTU8L1ll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</w:fldData>
        </w:fldChar>
      </w:r>
      <w:r w:rsidR="008A3057">
        <w:instrText xml:space="preserve"> ADDIN EN.CITE.DATA </w:instrText>
      </w:r>
      <w:r w:rsidR="008A3057">
        <w:fldChar w:fldCharType="end"/>
      </w:r>
      <w:r w:rsidR="00801372">
        <w:fldChar w:fldCharType="separate"/>
      </w:r>
      <w:r w:rsidR="008A3057">
        <w:rPr>
          <w:noProof/>
        </w:rPr>
        <w:t>(</w:t>
      </w:r>
      <w:hyperlink w:anchor="_ENREF_101" w:tooltip="Neunhoeffer, 2015 #175" w:history="1">
        <w:r w:rsidR="00764178" w:rsidRPr="00764178">
          <w:rPr>
            <w:rStyle w:val="Hyperlink"/>
          </w:rPr>
          <w:t>Neunhoeffer et al., 2015</w:t>
        </w:r>
      </w:hyperlink>
      <w:r w:rsidR="008A3057">
        <w:rPr>
          <w:noProof/>
        </w:rPr>
        <w:t>)</w:t>
      </w:r>
      <w:r w:rsidR="00801372">
        <w:fldChar w:fldCharType="end"/>
      </w:r>
      <w:r w:rsidRPr="009A2412">
        <w:t>. Die Zielbereiche lagen bei einem COMFORT-B von 12</w:t>
      </w:r>
      <w:r w:rsidR="00AE5AA1">
        <w:t>-</w:t>
      </w:r>
      <w:r w:rsidRPr="009A2412">
        <w:t>18, einem NISS von 2 und einem BIS von</w:t>
      </w:r>
      <w:r w:rsidR="00A33FAD">
        <w:t xml:space="preserve"> </w:t>
      </w:r>
      <w:r w:rsidRPr="009A2412">
        <w:t>40</w:t>
      </w:r>
      <w:r w:rsidR="00A33FAD">
        <w:t>-60</w:t>
      </w:r>
      <w:r w:rsidRPr="009A2412">
        <w:t xml:space="preserve">. Für den COMFORT-B ergab sich allerdings eine Abweichung, da dieser für Kinder mit neuromuskulärer Blockade </w:t>
      </w:r>
      <w:r w:rsidR="00AE5AA1">
        <w:t xml:space="preserve">bisher </w:t>
      </w:r>
      <w:r w:rsidRPr="009A2412">
        <w:t>nicht vali</w:t>
      </w:r>
      <w:r w:rsidR="007552C2">
        <w:softHyphen/>
      </w:r>
      <w:r w:rsidRPr="009A2412">
        <w:t>diert ist.</w:t>
      </w:r>
      <w:r w:rsidR="00735BF9" w:rsidRPr="009A2412">
        <w:t xml:space="preserve"> </w:t>
      </w:r>
      <w:r w:rsidRPr="009A2412">
        <w:t xml:space="preserve">Parameter wie Muskeltonus und Mimik können </w:t>
      </w:r>
      <w:r w:rsidR="0012635A" w:rsidRPr="009A2412">
        <w:t>bei diesen Kindern</w:t>
      </w:r>
      <w:r w:rsidRPr="009A2412">
        <w:t xml:space="preserve"> nicht beur</w:t>
      </w:r>
      <w:r w:rsidR="007552C2">
        <w:softHyphen/>
      </w:r>
      <w:r w:rsidRPr="009A2412">
        <w:t xml:space="preserve">teilt werden </w:t>
      </w:r>
      <w:r w:rsidRPr="009A2412">
        <w:rPr>
          <w:rFonts w:ascii="Arial" w:hAnsi="Arial" w:cs="Arial"/>
          <w:sz w:val="22"/>
          <w:szCs w:val="22"/>
          <w:lang w:val="en-US"/>
        </w:rPr>
        <w:fldChar w:fldCharType="begin">
          <w:fldData xml:space="preserve">PEVuZE5vdGU+PENpdGU+PEF1dGhvcj5Ud2l0ZTwvQXV0aG9yPjxZZWFyPjIwMDU8L1llYXI+PFJl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</w:fldData>
        </w:fldChar>
      </w:r>
      <w:r w:rsidR="008A3057" w:rsidRPr="00507E94">
        <w:rPr>
          <w:rFonts w:ascii="Arial" w:hAnsi="Arial" w:cs="Arial"/>
          <w:sz w:val="22"/>
          <w:szCs w:val="22"/>
        </w:rPr>
        <w:instrText xml:space="preserve"> ADDIN EN.CITE </w:instrText>
      </w:r>
      <w:r w:rsidR="008A3057">
        <w:rPr>
          <w:rFonts w:ascii="Arial" w:hAnsi="Arial" w:cs="Arial"/>
          <w:sz w:val="22"/>
          <w:szCs w:val="22"/>
          <w:lang w:val="en-US"/>
        </w:rPr>
        <w:fldChar w:fldCharType="begin">
          <w:fldData xml:space="preserve">PEVuZE5vdGU+PENpdGU+PEF1dGhvcj5Ud2l0ZTwvQXV0aG9yPjxZZWFyPjIwMDU8L1llYXI+PFJl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</w:fldData>
        </w:fldChar>
      </w:r>
      <w:r w:rsidR="008A3057" w:rsidRPr="00507E94">
        <w:rPr>
          <w:rFonts w:ascii="Arial" w:hAnsi="Arial" w:cs="Arial"/>
          <w:sz w:val="22"/>
          <w:szCs w:val="22"/>
        </w:rPr>
        <w:instrText xml:space="preserve"> ADDIN EN.CITE.DATA </w:instrText>
      </w:r>
      <w:r w:rsidR="008A3057">
        <w:rPr>
          <w:rFonts w:ascii="Arial" w:hAnsi="Arial" w:cs="Arial"/>
          <w:sz w:val="22"/>
          <w:szCs w:val="22"/>
          <w:lang w:val="en-US"/>
        </w:rPr>
      </w:r>
      <w:r w:rsidR="008A3057">
        <w:rPr>
          <w:rFonts w:ascii="Arial" w:hAnsi="Arial" w:cs="Arial"/>
          <w:sz w:val="22"/>
          <w:szCs w:val="22"/>
          <w:lang w:val="en-US"/>
        </w:rPr>
        <w:fldChar w:fldCharType="end"/>
      </w:r>
      <w:r w:rsidRPr="009A2412">
        <w:rPr>
          <w:rFonts w:ascii="Arial" w:hAnsi="Arial" w:cs="Arial"/>
          <w:sz w:val="22"/>
          <w:szCs w:val="22"/>
          <w:lang w:val="en-US"/>
        </w:rPr>
      </w:r>
      <w:r w:rsidRPr="009A2412">
        <w:rPr>
          <w:rFonts w:ascii="Arial" w:hAnsi="Arial" w:cs="Arial"/>
          <w:sz w:val="22"/>
          <w:szCs w:val="22"/>
          <w:lang w:val="en-US"/>
        </w:rPr>
        <w:fldChar w:fldCharType="separate"/>
      </w:r>
      <w:r w:rsidR="008A3057" w:rsidRPr="00507E94">
        <w:rPr>
          <w:rFonts w:ascii="Arial" w:hAnsi="Arial" w:cs="Arial"/>
          <w:noProof/>
          <w:sz w:val="22"/>
          <w:szCs w:val="22"/>
        </w:rPr>
        <w:t>(</w:t>
      </w:r>
      <w:hyperlink w:anchor="_ENREF_146" w:tooltip="Twite, 2005 #219" w:history="1">
        <w:r w:rsidR="00764178" w:rsidRPr="00764178">
          <w:rPr>
            <w:rStyle w:val="Hyperlink"/>
          </w:rPr>
          <w:t>Twite et al., 2005</w:t>
        </w:r>
      </w:hyperlink>
      <w:r w:rsidR="008A3057" w:rsidRPr="00507E94">
        <w:rPr>
          <w:rFonts w:ascii="Arial" w:hAnsi="Arial" w:cs="Arial"/>
          <w:noProof/>
          <w:sz w:val="22"/>
          <w:szCs w:val="22"/>
        </w:rPr>
        <w:t xml:space="preserve">, </w:t>
      </w:r>
      <w:hyperlink w:anchor="_ENREF_74" w:tooltip="Lamas, 2008 #324" w:history="1">
        <w:r w:rsidR="00764178" w:rsidRPr="00764178">
          <w:rPr>
            <w:rStyle w:val="Hyperlink"/>
          </w:rPr>
          <w:t>Lamas et al., 2008</w:t>
        </w:r>
      </w:hyperlink>
      <w:r w:rsidR="008A3057" w:rsidRPr="00507E94">
        <w:rPr>
          <w:rFonts w:ascii="Arial" w:hAnsi="Arial" w:cs="Arial"/>
          <w:noProof/>
          <w:sz w:val="22"/>
          <w:szCs w:val="22"/>
        </w:rPr>
        <w:t>)</w:t>
      </w:r>
      <w:r w:rsidRPr="009A2412">
        <w:rPr>
          <w:rFonts w:ascii="Arial" w:hAnsi="Arial" w:cs="Arial"/>
          <w:sz w:val="22"/>
          <w:szCs w:val="22"/>
          <w:lang w:val="en-US"/>
        </w:rPr>
        <w:fldChar w:fldCharType="end"/>
      </w:r>
      <w:r w:rsidR="00187372" w:rsidRPr="009A2412">
        <w:t>, sodass der Zielbereich für Patienten unter neuromuskulärer Blockade auf 6-10 gesetzt wurde</w:t>
      </w:r>
      <w:r w:rsidR="00025CBF">
        <w:t xml:space="preserve"> </w:t>
      </w:r>
      <w:r w:rsidR="00025CBF">
        <w:fldChar w:fldCharType="begin">
          <w:fldData xml:space="preserve">PEVuZE5vdGU+PENpdGU+PEF1dGhvcj5NaWNoZWw8L0F1dGhvcj48WWVhcj4yMDIwPC9ZZWFyPjxS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==
</w:fldData>
        </w:fldChar>
      </w:r>
      <w:r w:rsidR="00025CBF">
        <w:instrText xml:space="preserve"> ADDIN EN.CITE </w:instrText>
      </w:r>
      <w:r w:rsidR="00025CBF">
        <w:fldChar w:fldCharType="begin">
          <w:fldData xml:space="preserve">PEVuZE5vdGU+PENpdGU+PEF1dGhvcj5NaWNoZWw8L0F1dGhvcj48WWVhcj4yMDIwPC9ZZWFyPjxS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==
</w:fldData>
        </w:fldChar>
      </w:r>
      <w:r w:rsidR="00025CBF">
        <w:instrText xml:space="preserve"> ADDIN EN.CITE.DATA </w:instrText>
      </w:r>
      <w:r w:rsidR="00025CBF">
        <w:fldChar w:fldCharType="end"/>
      </w:r>
      <w:r w:rsidR="00025CBF">
        <w:fldChar w:fldCharType="separate"/>
      </w:r>
      <w:r w:rsidR="00025CBF">
        <w:rPr>
          <w:noProof/>
        </w:rPr>
        <w:t>(</w:t>
      </w:r>
      <w:hyperlink w:anchor="_ENREF_93" w:tooltip="Michel, 2020 #350" w:history="1">
        <w:r w:rsidR="00764178" w:rsidRPr="00764178">
          <w:rPr>
            <w:rStyle w:val="Hyperlink"/>
          </w:rPr>
          <w:t>Michel et al., 2020b</w:t>
        </w:r>
      </w:hyperlink>
      <w:r w:rsidR="00025CBF">
        <w:rPr>
          <w:noProof/>
        </w:rPr>
        <w:t>)</w:t>
      </w:r>
      <w:r w:rsidR="00025CBF">
        <w:fldChar w:fldCharType="end"/>
      </w:r>
      <w:r w:rsidR="00D35458" w:rsidRPr="009A2412">
        <w:t>.</w:t>
      </w:r>
    </w:p>
    <w:p w14:paraId="5DB4E3F4" w14:textId="2399E57C" w:rsidR="00111AD8" w:rsidRDefault="009D347C" w:rsidP="00B3039C">
      <w:r w:rsidRPr="009A2412">
        <w:t>Wurden die Zielwerte erhoben, so konnte von einer adäquaten Sedierung der Patienten ausgegangen und die Medikation belassen werden. Wurde jedoch ein BIS &gt;</w:t>
      </w:r>
      <w:r w:rsidR="00A33FAD">
        <w:t>6</w:t>
      </w:r>
      <w:r w:rsidRPr="009A2412">
        <w:t xml:space="preserve">0 oder COMFORT-B &gt;18 </w:t>
      </w:r>
      <w:r w:rsidR="0012635A" w:rsidRPr="009A2412">
        <w:t xml:space="preserve">oder &gt;10 für Kinder unter neuromuskulärer Blockade </w:t>
      </w:r>
      <w:r w:rsidRPr="009A2412">
        <w:t>oder NISS 1 festgestellt, so handelte es sich um eine Untersedierung. Um dieser entgegenzuwirken wurde die Fentanyldosis um 0</w:t>
      </w:r>
      <w:r w:rsidR="00A33FAD">
        <w:t>,</w:t>
      </w:r>
      <w:r w:rsidRPr="009A2412">
        <w:t>5 µg/kg/h, die Midazolamdosis um 0</w:t>
      </w:r>
      <w:r w:rsidR="00A33FAD">
        <w:t>,</w:t>
      </w:r>
      <w:r w:rsidRPr="009A2412">
        <w:t>05mg/kg/h erhöht und für die Gewährleistung eine</w:t>
      </w:r>
      <w:r w:rsidR="00D76550">
        <w:t>r</w:t>
      </w:r>
      <w:r w:rsidRPr="009A2412">
        <w:t xml:space="preserve"> sofortigen</w:t>
      </w:r>
      <w:r w:rsidR="00D76550">
        <w:t xml:space="preserve"> Verbesserung</w:t>
      </w:r>
      <w:r w:rsidRPr="009A2412">
        <w:t xml:space="preserve"> zusätzlich ein Fentanyl- und Midazolam-Bolus gegeben.</w:t>
      </w:r>
      <w:r w:rsidR="00111AD8">
        <w:t xml:space="preserve"> </w:t>
      </w:r>
      <w:r w:rsidRPr="009A2412">
        <w:t>Bei einer Übersedierung (BIS &lt;</w:t>
      </w:r>
      <w:r w:rsidR="00A33FAD">
        <w:t>4</w:t>
      </w:r>
      <w:r w:rsidRPr="009A2412">
        <w:t xml:space="preserve">0 oder COMFORT-B &lt;12 </w:t>
      </w:r>
      <w:r w:rsidR="0012635A" w:rsidRPr="009A2412">
        <w:t xml:space="preserve">oder &lt;6 bei neuromuskulärer Blockade </w:t>
      </w:r>
      <w:r w:rsidRPr="009A2412">
        <w:t>oder NISS</w:t>
      </w:r>
      <w:r w:rsidR="0012635A" w:rsidRPr="009A2412">
        <w:t xml:space="preserve"> </w:t>
      </w:r>
      <w:r w:rsidRPr="009A2412">
        <w:t>3) wurden die Dos</w:t>
      </w:r>
      <w:r w:rsidR="00D76550">
        <w:t>ierungen</w:t>
      </w:r>
      <w:r w:rsidRPr="009A2412">
        <w:t xml:space="preserve"> entspre</w:t>
      </w:r>
      <w:r w:rsidR="007552C2">
        <w:softHyphen/>
      </w:r>
      <w:r w:rsidRPr="009A2412">
        <w:t>chend reduziert, die Fentanyldosis um 0</w:t>
      </w:r>
      <w:r w:rsidR="005B5218">
        <w:t>,</w:t>
      </w:r>
      <w:r w:rsidRPr="009A2412">
        <w:t>5µg/kg/h und die Midazolamdosis um 0</w:t>
      </w:r>
      <w:r w:rsidR="00D2596B">
        <w:t>,</w:t>
      </w:r>
      <w:r w:rsidRPr="009A2412">
        <w:t>05mg/kg/h</w:t>
      </w:r>
      <w:r w:rsidR="00D76550">
        <w:t>. Eine Reevalu</w:t>
      </w:r>
      <w:r w:rsidR="00B66F59">
        <w:t>ation</w:t>
      </w:r>
      <w:r w:rsidR="00D76550">
        <w:t xml:space="preserve"> erfolgte im Anschluss</w:t>
      </w:r>
      <w:r w:rsidR="00DD5467" w:rsidRPr="009A2412">
        <w:t xml:space="preserve">. </w:t>
      </w:r>
    </w:p>
    <w:p w14:paraId="37D9BDEB" w14:textId="332CF6DA" w:rsidR="009D347C" w:rsidRPr="009A2412" w:rsidRDefault="009D347C" w:rsidP="00B3039C">
      <w:r w:rsidRPr="009A2412">
        <w:t>Stimmten die drei Messmethoden nicht miteinander überein, so wurde die Expertenmei</w:t>
      </w:r>
      <w:r w:rsidR="007552C2">
        <w:softHyphen/>
      </w:r>
      <w:r w:rsidRPr="009A2412">
        <w:t>nung, also der NISS, als ausschlaggebend angesehen. Zum Schutz der Patientensicherheit war eine Protokollabweichung von Seiten der Pflegenden oder des zuständigen Intensiv</w:t>
      </w:r>
      <w:r w:rsidR="007552C2">
        <w:softHyphen/>
      </w:r>
      <w:r w:rsidRPr="009A2412">
        <w:t>mediziners erlaubt.</w:t>
      </w:r>
    </w:p>
    <w:p w14:paraId="23F42133" w14:textId="77777777" w:rsidR="003C2DF2" w:rsidRDefault="003C2DF2" w:rsidP="00B3039C">
      <w:pPr>
        <w:pStyle w:val="Formatvorlage2doggy"/>
      </w:pPr>
    </w:p>
    <w:p w14:paraId="4C341A32" w14:textId="77777777" w:rsidR="00AF0652" w:rsidRDefault="009E6206" w:rsidP="00AF0652">
      <w:pPr>
        <w:pStyle w:val="Formatvorlage2doggy"/>
        <w:keepNext/>
      </w:pPr>
      <w:r w:rsidRPr="009E6206">
        <w:rPr>
          <w:noProof/>
        </w:rPr>
        <w:lastRenderedPageBreak/>
        <w:drawing>
          <wp:inline distT="0" distB="0" distL="0" distR="0" wp14:anchorId="727167CD" wp14:editId="26130EC6">
            <wp:extent cx="5400040" cy="435102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a:extLst>
                        <a:ext uri="{28A0092B-C50C-407E-A947-70E740481C1C}">
                          <a14:useLocalDpi xmlns:a14="http://schemas.microsoft.com/office/drawing/2010/main" val="0"/>
                        </a:ext>
                      </a:extLst>
                    </a:blip>
                    <a:srcRect t="-1" r="-8" b="-2330"/>
                    <a:stretch/>
                  </pic:blipFill>
                  <pic:spPr bwMode="auto">
                    <a:xfrm>
                      <a:off x="0" y="0"/>
                      <a:ext cx="5400467" cy="4351364"/>
                    </a:xfrm>
                    <a:prstGeom prst="rect">
                      <a:avLst/>
                    </a:prstGeom>
                    <a:noFill/>
                    <a:ln>
                      <a:noFill/>
                    </a:ln>
                    <a:extLst>
                      <a:ext uri="{53640926-AAD7-44D8-BBD7-CCE9431645EC}">
                        <a14:shadowObscured xmlns:a14="http://schemas.microsoft.com/office/drawing/2010/main"/>
                      </a:ext>
                    </a:extLst>
                  </pic:spPr>
                </pic:pic>
              </a:graphicData>
            </a:graphic>
          </wp:inline>
        </w:drawing>
      </w:r>
    </w:p>
    <w:p w14:paraId="4DEF86E7" w14:textId="77B9EA04" w:rsidR="009D347C" w:rsidRDefault="00AF0652" w:rsidP="00151E56">
      <w:pPr>
        <w:pStyle w:val="Formatvorlage2doggy"/>
      </w:pPr>
      <w:bookmarkStart w:id="60" w:name="_Toc84413172"/>
      <w:r>
        <w:t xml:space="preserve">Abbildung </w:t>
      </w:r>
      <w:r w:rsidR="004952BF">
        <w:fldChar w:fldCharType="begin"/>
      </w:r>
      <w:r w:rsidR="004952BF">
        <w:instrText xml:space="preserve"> SEQ Abbildung \* ARABIC </w:instrText>
      </w:r>
      <w:r w:rsidR="004952BF">
        <w:fldChar w:fldCharType="separate"/>
      </w:r>
      <w:r w:rsidR="00217252">
        <w:rPr>
          <w:noProof/>
        </w:rPr>
        <w:t>3</w:t>
      </w:r>
      <w:r w:rsidR="004952BF">
        <w:rPr>
          <w:noProof/>
        </w:rPr>
        <w:fldChar w:fldCharType="end"/>
      </w:r>
      <w:r>
        <w:t xml:space="preserve">: </w:t>
      </w:r>
      <w:r w:rsidRPr="00B11AA6">
        <w:t xml:space="preserve">Regulation der tiefen Analgosedierung der Kinder mit Brachytherapie bei RMS anhand der erhobenen Überwachungsdaten. </w:t>
      </w:r>
      <w:r w:rsidRPr="00AF0652">
        <w:rPr>
          <w:i/>
        </w:rPr>
        <w:t>BIS:</w:t>
      </w:r>
      <w:r w:rsidRPr="00B11AA6">
        <w:t xml:space="preserve"> Bispektraler Index Monitor, </w:t>
      </w:r>
      <w:r w:rsidRPr="00AF0652">
        <w:rPr>
          <w:i/>
        </w:rPr>
        <w:t>COMFORT-B:</w:t>
      </w:r>
      <w:r w:rsidRPr="00B11AA6">
        <w:t xml:space="preserve"> COMFORT-behavior, </w:t>
      </w:r>
      <w:r w:rsidRPr="00AF0652">
        <w:rPr>
          <w:i/>
        </w:rPr>
        <w:t>NISS:</w:t>
      </w:r>
      <w:r w:rsidRPr="00B11AA6">
        <w:t xml:space="preserve"> Nurse interpretation of sedation score</w:t>
      </w:r>
      <w:r>
        <w:t xml:space="preserve"> </w:t>
      </w:r>
      <w:r w:rsidR="00125E3A">
        <w:fldChar w:fldCharType="begin">
          <w:fldData xml:space="preserve">PEVuZE5vdGU+PENpdGU+PEF1dGhvcj5NaWNoZWw8L0F1dGhvcj48WWVhcj4yMDIwPC9ZZWFyPjxS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==
</w:fldData>
        </w:fldChar>
      </w:r>
      <w:r w:rsidR="00125E3A">
        <w:instrText xml:space="preserve"> ADDIN EN.CITE </w:instrText>
      </w:r>
      <w:r w:rsidR="00125E3A">
        <w:fldChar w:fldCharType="begin">
          <w:fldData xml:space="preserve">PEVuZE5vdGU+PENpdGU+PEF1dGhvcj5NaWNoZWw8L0F1dGhvcj48WWVhcj4yMDIwPC9ZZWFyPjxS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==
</w:fldData>
        </w:fldChar>
      </w:r>
      <w:r w:rsidR="00125E3A">
        <w:instrText xml:space="preserve"> ADDIN EN.CITE.DATA </w:instrText>
      </w:r>
      <w:r w:rsidR="00125E3A">
        <w:fldChar w:fldCharType="end"/>
      </w:r>
      <w:r w:rsidR="00125E3A">
        <w:fldChar w:fldCharType="separate"/>
      </w:r>
      <w:r w:rsidR="00125E3A">
        <w:rPr>
          <w:noProof/>
        </w:rPr>
        <w:t>(</w:t>
      </w:r>
      <w:hyperlink w:anchor="_ENREF_93" w:tooltip="Michel, 2020 #350" w:history="1">
        <w:r w:rsidR="00764178" w:rsidRPr="00764178">
          <w:rPr>
            <w:rStyle w:val="Hyperlink"/>
          </w:rPr>
          <w:t>Michel et al., 2020b</w:t>
        </w:r>
      </w:hyperlink>
      <w:r w:rsidR="00125E3A">
        <w:rPr>
          <w:noProof/>
        </w:rPr>
        <w:t>)</w:t>
      </w:r>
      <w:bookmarkEnd w:id="60"/>
      <w:r w:rsidR="00125E3A">
        <w:fldChar w:fldCharType="end"/>
      </w:r>
    </w:p>
    <w:p w14:paraId="5A2D0791" w14:textId="77777777" w:rsidR="00151E56" w:rsidRDefault="00151E56" w:rsidP="00151E56"/>
    <w:p w14:paraId="52FB24B3" w14:textId="71DB86B7" w:rsidR="006C047C" w:rsidRDefault="006C047C" w:rsidP="00B3039C">
      <w:pPr>
        <w:pStyle w:val="berschrift3"/>
      </w:pPr>
      <w:bookmarkStart w:id="61" w:name="_Toc84414055"/>
      <w:r>
        <w:t>Medikationsreduktionsplan</w:t>
      </w:r>
      <w:bookmarkEnd w:id="61"/>
    </w:p>
    <w:p w14:paraId="07BBD9AC" w14:textId="62D46480" w:rsidR="006C047C" w:rsidRPr="009A2412" w:rsidRDefault="006C047C" w:rsidP="00B3039C">
      <w:r w:rsidRPr="009A2412">
        <w:t>Der Gebrauch von Reduktionsplänen bei Opiat und/oder Benzodiazepinverabreichung hat sich zur Prävention von Entzugssymptomen als nützlich erwiesen. Dank eines Proto</w:t>
      </w:r>
      <w:r w:rsidR="007552C2">
        <w:softHyphen/>
      </w:r>
      <w:r w:rsidRPr="009A2412">
        <w:t>kolls können die verabreichten Medikamente kontrolliert ausgeschlichen werden, mit Vermeidung eines abrupten Abbruchs und des damit verbundenen erhöhten Entzugsrisi</w:t>
      </w:r>
      <w:r w:rsidR="007552C2">
        <w:softHyphen/>
      </w:r>
      <w:r w:rsidRPr="009A2412">
        <w:t xml:space="preserve">kos </w:t>
      </w:r>
      <w:r w:rsidRPr="009A2412">
        <w:fldChar w:fldCharType="begin">
          <w:fldData xml:space="preserve">PEVuZE5vdGU+PENpdGU+PEF1dGhvcj5BbmFuZDwvQXV0aG9yPjxZZWFyPjIwMTA8L1llYXI+PFJl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</w:fldData>
        </w:fldChar>
      </w:r>
      <w:r w:rsidR="008A3057">
        <w:instrText xml:space="preserve"> ADDIN EN.CITE </w:instrText>
      </w:r>
      <w:r w:rsidR="008A3057">
        <w:fldChar w:fldCharType="begin">
          <w:fldData xml:space="preserve">PEVuZE5vdGU+PENpdGU+PEF1dGhvcj5BbmFuZDwvQXV0aG9yPjxZZWFyPjIwMTA8L1llYXI+PFJl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</w:fldData>
        </w:fldChar>
      </w:r>
      <w:r w:rsidR="008A3057">
        <w:instrText xml:space="preserve"> ADDIN EN.CITE.DATA </w:instrText>
      </w:r>
      <w:r w:rsidR="008A3057">
        <w:fldChar w:fldCharType="end"/>
      </w:r>
      <w:r w:rsidRPr="009A2412">
        <w:fldChar w:fldCharType="separate"/>
      </w:r>
      <w:r w:rsidR="008A3057">
        <w:rPr>
          <w:noProof/>
        </w:rPr>
        <w:t>(</w:t>
      </w:r>
      <w:hyperlink w:anchor="_ENREF_6" w:tooltip="Anand, 2010 #44" w:history="1">
        <w:r w:rsidR="00764178" w:rsidRPr="00764178">
          <w:rPr>
            <w:rStyle w:val="Hyperlink"/>
          </w:rPr>
          <w:t>Anand et al., 2010</w:t>
        </w:r>
      </w:hyperlink>
      <w:r w:rsidR="008A3057">
        <w:rPr>
          <w:noProof/>
        </w:rPr>
        <w:t xml:space="preserve">, </w:t>
      </w:r>
      <w:hyperlink w:anchor="_ENREF_13" w:tooltip="Best, 2015 #160" w:history="1">
        <w:r w:rsidR="00764178" w:rsidRPr="00764178">
          <w:rPr>
            <w:rStyle w:val="Hyperlink"/>
          </w:rPr>
          <w:t>Best et al., 2015</w:t>
        </w:r>
      </w:hyperlink>
      <w:r w:rsidR="008A3057">
        <w:rPr>
          <w:noProof/>
        </w:rPr>
        <w:t>)</w:t>
      </w:r>
      <w:r w:rsidRPr="009A2412">
        <w:fldChar w:fldCharType="end"/>
      </w:r>
      <w:r w:rsidRPr="009A2412">
        <w:t xml:space="preserve">. </w:t>
      </w:r>
    </w:p>
    <w:p w14:paraId="2D9B3F91" w14:textId="29667EDD" w:rsidR="004347A6" w:rsidRPr="00D76550" w:rsidRDefault="004347A6" w:rsidP="00B3039C">
      <w:r w:rsidRPr="009A2412">
        <w:t>Der für diese Studie verwendete Reduktionsplan wurde begonnen, wenn die Kinder kar</w:t>
      </w:r>
      <w:r w:rsidR="007552C2">
        <w:softHyphen/>
      </w:r>
      <w:r w:rsidRPr="009A2412">
        <w:t>diorespiratorisch stabil waren, d</w:t>
      </w:r>
      <w:r w:rsidR="002A67CE">
        <w:t>ie</w:t>
      </w:r>
      <w:r w:rsidRPr="009A2412">
        <w:t xml:space="preserve"> Beatmun</w:t>
      </w:r>
      <w:r w:rsidR="002A67CE">
        <w:t xml:space="preserve">gsentwöhnung </w:t>
      </w:r>
      <w:r w:rsidR="00D76550">
        <w:t>eingeleitet</w:t>
      </w:r>
      <w:r w:rsidRPr="009A2412">
        <w:t xml:space="preserve"> wurde und die Ex</w:t>
      </w:r>
      <w:r w:rsidR="007552C2">
        <w:softHyphen/>
      </w:r>
      <w:r w:rsidRPr="009A2412">
        <w:t>tubation absehbar war. Es wurde ein zügiger Reduktionsplan angestrebt</w:t>
      </w:r>
      <w:r w:rsidR="00FD3A27">
        <w:t>.</w:t>
      </w:r>
      <w:r w:rsidRPr="00D76550">
        <w:t xml:space="preserve"> </w:t>
      </w:r>
    </w:p>
    <w:p w14:paraId="3907B10D" w14:textId="2F2C47A9" w:rsidR="006C047C" w:rsidRDefault="00FD3A27" w:rsidP="00B3039C">
      <w:r w:rsidRPr="007A6EBA">
        <w:t>D</w:t>
      </w:r>
      <w:r w:rsidR="00642126" w:rsidRPr="007A6EBA">
        <w:t>er Reduktionsplan</w:t>
      </w:r>
      <w:r w:rsidR="006C047C" w:rsidRPr="007A6EBA">
        <w:t xml:space="preserve"> </w:t>
      </w:r>
      <w:r w:rsidRPr="007A6EBA">
        <w:t xml:space="preserve">sah </w:t>
      </w:r>
      <w:r w:rsidR="006C047C" w:rsidRPr="007A6EBA">
        <w:t>alle 12 Stunden eine alternierende Reduktion von Opiat und Ben</w:t>
      </w:r>
      <w:r w:rsidR="007552C2">
        <w:softHyphen/>
      </w:r>
      <w:r w:rsidR="006C047C" w:rsidRPr="007A6EBA">
        <w:t>zodiazepin vor. Daher</w:t>
      </w:r>
      <w:r w:rsidR="006C047C" w:rsidRPr="009A2412">
        <w:t xml:space="preserve"> wurde Midazolam täglich um 2 Uhr und Fentanyl um 14 Uhr re</w:t>
      </w:r>
      <w:r w:rsidR="007552C2">
        <w:softHyphen/>
      </w:r>
      <w:r w:rsidR="006C047C" w:rsidRPr="009A2412">
        <w:t xml:space="preserve">duziert. Die Reduktion der beiden Medikamente betrug täglich 20% der ursprünglichen </w:t>
      </w:r>
      <w:r w:rsidR="006C047C" w:rsidRPr="009A2412">
        <w:lastRenderedPageBreak/>
        <w:t xml:space="preserve">Dosis. Clonidin wurde täglich um 14 Uhr um 10% der ursprünglichen Dosis vermindert. Wurde die Dosierung </w:t>
      </w:r>
      <w:r w:rsidR="00AE5AA1">
        <w:t>1</w:t>
      </w:r>
      <w:r w:rsidR="006C047C" w:rsidRPr="009A2412">
        <w:rPr>
          <w:rFonts w:cs="Times New Roman"/>
        </w:rPr>
        <w:t>µ</w:t>
      </w:r>
      <w:r w:rsidR="006C047C" w:rsidRPr="009A2412">
        <w:t xml:space="preserve">g/kgKG/h erreicht, erfolgte die 1:1 Umstellung auf 6 orale Gaben pro </w:t>
      </w:r>
      <w:r w:rsidR="006C047C" w:rsidRPr="007A6EBA">
        <w:t>Tag. Diese wurde</w:t>
      </w:r>
      <w:r w:rsidR="00BB4D5D" w:rsidRPr="007A6EBA">
        <w:t>n</w:t>
      </w:r>
      <w:r w:rsidR="006C047C" w:rsidRPr="007A6EBA">
        <w:t xml:space="preserve"> alle 24 Stunden um 20% red</w:t>
      </w:r>
      <w:r w:rsidR="007A6EBA" w:rsidRPr="007A6EBA">
        <w:t xml:space="preserve">uziert und </w:t>
      </w:r>
      <w:r w:rsidR="00226F99">
        <w:t>schlussendlich</w:t>
      </w:r>
      <w:r w:rsidR="007A6EBA" w:rsidRPr="007A6EBA">
        <w:t xml:space="preserve"> abgesetzt</w:t>
      </w:r>
      <w:r w:rsidR="007A6EBA">
        <w:t xml:space="preserve">.  </w:t>
      </w:r>
    </w:p>
    <w:p w14:paraId="30A2276A" w14:textId="50847DD5" w:rsidR="00A45C35" w:rsidRDefault="00187372" w:rsidP="00B3039C">
      <w:r w:rsidRPr="009A2412">
        <w:t xml:space="preserve">Der Plan </w:t>
      </w:r>
      <w:r w:rsidR="00FD3A27">
        <w:t>wurde</w:t>
      </w:r>
      <w:r w:rsidRPr="009A2412">
        <w:t xml:space="preserve"> bei</w:t>
      </w:r>
      <w:r w:rsidR="006C047C" w:rsidRPr="009A2412">
        <w:t xml:space="preserve"> einem positive</w:t>
      </w:r>
      <w:r w:rsidR="00642126" w:rsidRPr="009A2412">
        <w:t xml:space="preserve">n </w:t>
      </w:r>
      <w:r w:rsidR="006C047C" w:rsidRPr="009A2412">
        <w:t>Testergebnis für Delir fortgeführt</w:t>
      </w:r>
      <w:r w:rsidR="00FD3A27">
        <w:t>. W</w:t>
      </w:r>
      <w:r w:rsidR="006C047C" w:rsidRPr="009A2412">
        <w:t>ar jedoch das Screening auf Entzug positiv</w:t>
      </w:r>
      <w:r w:rsidR="008B7D57" w:rsidRPr="009A2412">
        <w:t>, so</w:t>
      </w:r>
      <w:r w:rsidR="006C047C" w:rsidRPr="009A2412">
        <w:t xml:space="preserve"> wurde der </w:t>
      </w:r>
      <w:r w:rsidR="00642126" w:rsidRPr="009A2412">
        <w:t>Reduktionsplan</w:t>
      </w:r>
      <w:r w:rsidR="006C047C" w:rsidRPr="009A2412">
        <w:t xml:space="preserve"> für 24 Stunden pausiert. Bei starker und langer Entzugssymptomatik wurde</w:t>
      </w:r>
      <w:r w:rsidR="008B7D57" w:rsidRPr="009A2412">
        <w:t xml:space="preserve"> der</w:t>
      </w:r>
      <w:r w:rsidR="006C047C" w:rsidRPr="009A2412">
        <w:t xml:space="preserve"> Reduktionsplan </w:t>
      </w:r>
      <w:r w:rsidR="008B7D57" w:rsidRPr="009A2412">
        <w:t>verlangsamt</w:t>
      </w:r>
      <w:r w:rsidR="006C047C" w:rsidRPr="009A2412">
        <w:t xml:space="preserve">. </w:t>
      </w:r>
    </w:p>
    <w:p w14:paraId="40ED6EFA" w14:textId="77777777" w:rsidR="00DC6EF4" w:rsidRPr="00A45C35" w:rsidRDefault="00DC6EF4" w:rsidP="00B3039C"/>
    <w:p w14:paraId="25F1F4AB" w14:textId="66FDE1CA" w:rsidR="006C047C" w:rsidRPr="009A2412" w:rsidRDefault="006C047C" w:rsidP="00B3039C">
      <w:pPr>
        <w:pStyle w:val="berschrift3"/>
        <w:rPr>
          <w:rFonts w:eastAsia="Times New Roman"/>
        </w:rPr>
      </w:pPr>
      <w:bookmarkStart w:id="62" w:name="_Toc84414056"/>
      <w:r w:rsidRPr="009A2412">
        <w:rPr>
          <w:rFonts w:eastAsia="Times New Roman"/>
        </w:rPr>
        <w:t xml:space="preserve">Prävention </w:t>
      </w:r>
      <w:r w:rsidR="00F24288" w:rsidRPr="009A2412">
        <w:rPr>
          <w:rFonts w:eastAsia="Times New Roman"/>
        </w:rPr>
        <w:t xml:space="preserve">und Management </w:t>
      </w:r>
      <w:r w:rsidR="00A17EDE" w:rsidRPr="009A2412">
        <w:rPr>
          <w:rFonts w:eastAsia="Times New Roman"/>
        </w:rPr>
        <w:t>des</w:t>
      </w:r>
      <w:r w:rsidRPr="009A2412">
        <w:rPr>
          <w:rFonts w:eastAsia="Times New Roman"/>
        </w:rPr>
        <w:t xml:space="preserve"> Delirs</w:t>
      </w:r>
      <w:bookmarkEnd w:id="62"/>
    </w:p>
    <w:p w14:paraId="7C86C7EC" w14:textId="7C4898B6" w:rsidR="00556EBE" w:rsidRDefault="009406C6" w:rsidP="00B3039C">
      <w:r w:rsidRPr="009A2412">
        <w:t>Z</w:t>
      </w:r>
      <w:r w:rsidR="00F24288" w:rsidRPr="009A2412">
        <w:t xml:space="preserve">u Prävention und Management des Delirs bei Kindern </w:t>
      </w:r>
      <w:r w:rsidRPr="009A2412">
        <w:t>sind e</w:t>
      </w:r>
      <w:r w:rsidR="00F24288" w:rsidRPr="009A2412">
        <w:t>inige Empfehlung</w:t>
      </w:r>
      <w:r w:rsidRPr="009A2412">
        <w:t xml:space="preserve">en </w:t>
      </w:r>
      <w:r w:rsidR="00F24288" w:rsidRPr="009A2412">
        <w:t>ver</w:t>
      </w:r>
      <w:r w:rsidR="007552C2">
        <w:softHyphen/>
      </w:r>
      <w:r w:rsidR="00F24288" w:rsidRPr="009A2412">
        <w:t>fügbar</w:t>
      </w:r>
      <w:r w:rsidR="00627127" w:rsidRPr="009A2412">
        <w:t xml:space="preserve"> </w:t>
      </w:r>
      <w:r w:rsidR="00627127" w:rsidRPr="009A2412">
        <w:fldChar w:fldCharType="begin">
          <w:fldData xml:space="preserve">PEVuZE5vdGU+PENpdGU+PEF1dGhvcj5QdW48L0F1dGhvcj48WWVhcj4yMDE5PC9ZZWFyPjxSZWNO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</w:fldData>
        </w:fldChar>
      </w:r>
      <w:r w:rsidR="005139B0">
        <w:instrText xml:space="preserve"> ADDIN EN.CITE </w:instrText>
      </w:r>
      <w:r w:rsidR="005139B0">
        <w:fldChar w:fldCharType="begin">
          <w:fldData xml:space="preserve">PEVuZE5vdGU+PENpdGU+PEF1dGhvcj5QdW48L0F1dGhvcj48WWVhcj4yMDE5PC9ZZWFyPjxSZWNO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</w:fldData>
        </w:fldChar>
      </w:r>
      <w:r w:rsidR="005139B0">
        <w:instrText xml:space="preserve"> ADDIN EN.CITE.DATA </w:instrText>
      </w:r>
      <w:r w:rsidR="005139B0">
        <w:fldChar w:fldCharType="end"/>
      </w:r>
      <w:r w:rsidR="00627127" w:rsidRPr="009A2412">
        <w:fldChar w:fldCharType="separate"/>
      </w:r>
      <w:r w:rsidR="005139B0">
        <w:rPr>
          <w:noProof/>
        </w:rPr>
        <w:t>(</w:t>
      </w:r>
      <w:hyperlink w:anchor="_ENREF_112" w:tooltip="Pun, 2019 #155" w:history="1">
        <w:r w:rsidR="00764178" w:rsidRPr="00764178">
          <w:rPr>
            <w:rStyle w:val="Hyperlink"/>
          </w:rPr>
          <w:t>Pun et al., 2019</w:t>
        </w:r>
      </w:hyperlink>
      <w:r w:rsidR="005139B0">
        <w:rPr>
          <w:noProof/>
        </w:rPr>
        <w:t xml:space="preserve">, </w:t>
      </w:r>
      <w:hyperlink w:anchor="_ENREF_132" w:tooltip="Simone, 2017 #284" w:history="1">
        <w:r w:rsidR="00764178" w:rsidRPr="00764178">
          <w:rPr>
            <w:rStyle w:val="Hyperlink"/>
          </w:rPr>
          <w:t>Simone et al., 2017</w:t>
        </w:r>
      </w:hyperlink>
      <w:r w:rsidR="005139B0">
        <w:rPr>
          <w:noProof/>
        </w:rPr>
        <w:t xml:space="preserve">, </w:t>
      </w:r>
      <w:hyperlink w:anchor="_ENREF_14" w:tooltip="Bettencourt, 2017 #156" w:history="1">
        <w:r w:rsidR="00764178" w:rsidRPr="00764178">
          <w:rPr>
            <w:rStyle w:val="Hyperlink"/>
          </w:rPr>
          <w:t>Bettencourt and Mullen, 2017</w:t>
        </w:r>
      </w:hyperlink>
      <w:r w:rsidR="005139B0">
        <w:rPr>
          <w:noProof/>
        </w:rPr>
        <w:t xml:space="preserve">, </w:t>
      </w:r>
      <w:hyperlink w:anchor="_ENREF_20" w:tooltip="Calandriello, 2018 #278" w:history="1">
        <w:r w:rsidR="00764178" w:rsidRPr="00764178">
          <w:rPr>
            <w:rStyle w:val="Hyperlink"/>
          </w:rPr>
          <w:t>Calandriello et al., 2018</w:t>
        </w:r>
      </w:hyperlink>
      <w:r w:rsidR="005139B0">
        <w:rPr>
          <w:noProof/>
        </w:rPr>
        <w:t xml:space="preserve">, </w:t>
      </w:r>
      <w:hyperlink w:anchor="_ENREF_123" w:tooltip="Schieveld JNM, 2015 #323" w:history="1">
        <w:r w:rsidR="00764178" w:rsidRPr="00764178">
          <w:rPr>
            <w:rStyle w:val="Hyperlink"/>
          </w:rPr>
          <w:t>Schieveld JNM, 2015</w:t>
        </w:r>
      </w:hyperlink>
      <w:r w:rsidR="005139B0">
        <w:rPr>
          <w:noProof/>
        </w:rPr>
        <w:t>)</w:t>
      </w:r>
      <w:r w:rsidR="00627127" w:rsidRPr="009A2412">
        <w:fldChar w:fldCharType="end"/>
      </w:r>
      <w:r w:rsidR="00627127" w:rsidRPr="009A2412">
        <w:t xml:space="preserve">. </w:t>
      </w:r>
      <w:r w:rsidR="00F24288" w:rsidRPr="009A2412">
        <w:t xml:space="preserve">Eine wichtige Maßnahme </w:t>
      </w:r>
      <w:r w:rsidR="00031524" w:rsidRPr="009A2412">
        <w:t xml:space="preserve">zur </w:t>
      </w:r>
      <w:r w:rsidR="0069341F" w:rsidRPr="009A2412">
        <w:t>frühen Diagnosestel</w:t>
      </w:r>
      <w:r w:rsidR="007552C2">
        <w:softHyphen/>
      </w:r>
      <w:r w:rsidR="0069341F" w:rsidRPr="009A2412">
        <w:t xml:space="preserve">lung </w:t>
      </w:r>
      <w:r w:rsidR="00F24288" w:rsidRPr="009A2412">
        <w:t>stellt das</w:t>
      </w:r>
      <w:r w:rsidR="00031524" w:rsidRPr="009A2412">
        <w:t xml:space="preserve"> Delir Screening</w:t>
      </w:r>
      <w:r w:rsidR="0069341F" w:rsidRPr="009A2412">
        <w:t xml:space="preserve"> </w:t>
      </w:r>
      <w:r w:rsidR="00F24288" w:rsidRPr="009A2412">
        <w:t>dar</w:t>
      </w:r>
      <w:r w:rsidR="00E01DFE" w:rsidRPr="009A2412">
        <w:t>, welches mit</w:t>
      </w:r>
      <w:r w:rsidR="00AE5AA1">
        <w:t>tels</w:t>
      </w:r>
      <w:r w:rsidR="00E01DFE" w:rsidRPr="009A2412">
        <w:t xml:space="preserve"> de</w:t>
      </w:r>
      <w:r w:rsidR="00AE5AA1">
        <w:t>r</w:t>
      </w:r>
      <w:r w:rsidR="00E01DFE" w:rsidRPr="009A2412">
        <w:t xml:space="preserve"> </w:t>
      </w:r>
      <w:r w:rsidR="00AE5AA1" w:rsidRPr="009A2412">
        <w:t xml:space="preserve">Sophia Observation withdrawal Symptoms and Paediatric Delirium Scale </w:t>
      </w:r>
      <w:r w:rsidR="00AE5AA1">
        <w:t>(</w:t>
      </w:r>
      <w:r w:rsidR="00031524" w:rsidRPr="009A2412">
        <w:t>SOS-PD</w:t>
      </w:r>
      <w:r w:rsidR="00AE5AA1">
        <w:t>)</w:t>
      </w:r>
      <w:r w:rsidR="00E01DFE" w:rsidRPr="009A2412">
        <w:t xml:space="preserve"> durchgeführt wurde</w:t>
      </w:r>
      <w:r w:rsidR="00BB4D5D">
        <w:t xml:space="preserve"> (siehe 2.6.5)</w:t>
      </w:r>
      <w:r w:rsidR="0069341F" w:rsidRPr="009A2412">
        <w:t xml:space="preserve">. </w:t>
      </w:r>
      <w:r w:rsidR="00E01DFE" w:rsidRPr="009A2412">
        <w:t>Auch e</w:t>
      </w:r>
      <w:r w:rsidR="00031524" w:rsidRPr="009A2412">
        <w:t>ine</w:t>
      </w:r>
      <w:r w:rsidR="0069341F" w:rsidRPr="009A2412">
        <w:t xml:space="preserve"> konsequente Schmerztherapie </w:t>
      </w:r>
      <w:r w:rsidR="00E01DFE" w:rsidRPr="009A2412">
        <w:t xml:space="preserve">und adäquate </w:t>
      </w:r>
      <w:r w:rsidR="0069341F" w:rsidRPr="009A2412">
        <w:t xml:space="preserve">Sedierung </w:t>
      </w:r>
      <w:r w:rsidR="00E01DFE" w:rsidRPr="009A2412">
        <w:t>mit so</w:t>
      </w:r>
      <w:r w:rsidR="0069341F" w:rsidRPr="009A2412">
        <w:t xml:space="preserve"> gering wie </w:t>
      </w:r>
      <w:r w:rsidR="00423929" w:rsidRPr="009A2412">
        <w:t>mög</w:t>
      </w:r>
      <w:r w:rsidR="007552C2">
        <w:softHyphen/>
      </w:r>
      <w:r w:rsidR="00423929" w:rsidRPr="009A2412">
        <w:t>licher</w:t>
      </w:r>
      <w:r w:rsidR="00E01DFE" w:rsidRPr="009A2412">
        <w:t xml:space="preserve"> Medikation wurde</w:t>
      </w:r>
      <w:r w:rsidR="00BB4D5D">
        <w:t>n</w:t>
      </w:r>
      <w:r w:rsidR="00E01DFE" w:rsidRPr="009A2412">
        <w:t xml:space="preserve"> eingehalten</w:t>
      </w:r>
      <w:r w:rsidR="0069341F" w:rsidRPr="009A2412">
        <w:t xml:space="preserve">. Zur Abschirmung erhielten </w:t>
      </w:r>
      <w:r w:rsidR="00031524" w:rsidRPr="009A2412">
        <w:t xml:space="preserve">die Kinder </w:t>
      </w:r>
      <w:r w:rsidR="0069341F" w:rsidRPr="009A2412">
        <w:t>Ohren</w:t>
      </w:r>
      <w:r w:rsidR="007552C2">
        <w:softHyphen/>
      </w:r>
      <w:r w:rsidR="0069341F" w:rsidRPr="009A2412">
        <w:t>schützer</w:t>
      </w:r>
      <w:r w:rsidR="00031524" w:rsidRPr="009A2412">
        <w:t xml:space="preserve"> und </w:t>
      </w:r>
      <w:r w:rsidR="0069341F" w:rsidRPr="009A2412">
        <w:t>die Räume wurden abgedunkelt.</w:t>
      </w:r>
      <w:r w:rsidR="00031524" w:rsidRPr="009A2412">
        <w:t xml:space="preserve"> In der Aufwachphase, ab Beginn des Re</w:t>
      </w:r>
      <w:r w:rsidR="007552C2">
        <w:softHyphen/>
      </w:r>
      <w:r w:rsidR="00031524" w:rsidRPr="009A2412">
        <w:t>duktionsplans</w:t>
      </w:r>
      <w:r w:rsidR="00FD3A27">
        <w:t>,</w:t>
      </w:r>
      <w:r w:rsidR="00031524" w:rsidRPr="009A2412">
        <w:t xml:space="preserve"> wurde durch nächtliches </w:t>
      </w:r>
      <w:r w:rsidR="00FD3A27">
        <w:t>A</w:t>
      </w:r>
      <w:r w:rsidR="00031524" w:rsidRPr="009A2412">
        <w:t xml:space="preserve">bdunkeln und Ruhe ein Tag-Nacht-Rhythmus geschaffen. </w:t>
      </w:r>
      <w:r w:rsidR="00FD3A27">
        <w:t>D</w:t>
      </w:r>
      <w:r w:rsidR="0069341F" w:rsidRPr="009A2412">
        <w:t xml:space="preserve">ie Anwesenheit der Eltern und Miteinbeziehung der Familie in die Therapie </w:t>
      </w:r>
      <w:r w:rsidR="00FD3A27">
        <w:t>nahm eine zentrale Rolle ein</w:t>
      </w:r>
      <w:r w:rsidR="00FC4D83" w:rsidRPr="009A2412">
        <w:t xml:space="preserve">. Die Familien waren </w:t>
      </w:r>
      <w:r w:rsidR="00E01DFE" w:rsidRPr="009A2412">
        <w:t xml:space="preserve">zudem </w:t>
      </w:r>
      <w:r w:rsidR="00FC4D83" w:rsidRPr="009A2412">
        <w:t xml:space="preserve">bei der sensorischen Stimulation der Kinder beteiligt. </w:t>
      </w:r>
      <w:r w:rsidR="00031524" w:rsidRPr="009A2412">
        <w:t>Mit Hilfe von Bildern, Kuscheltieren oder ähnlichem wurde ver</w:t>
      </w:r>
      <w:r w:rsidR="007552C2">
        <w:softHyphen/>
      </w:r>
      <w:r w:rsidR="00031524" w:rsidRPr="009A2412">
        <w:t>sucht</w:t>
      </w:r>
      <w:r w:rsidR="00E01DFE" w:rsidRPr="009A2412">
        <w:t>,</w:t>
      </w:r>
      <w:r w:rsidR="00031524" w:rsidRPr="009A2412">
        <w:t xml:space="preserve"> eine gewohnte Umgebung zu imitieren</w:t>
      </w:r>
      <w:r w:rsidR="00FC4D83" w:rsidRPr="009A2412">
        <w:t xml:space="preserve">. </w:t>
      </w:r>
      <w:r w:rsidR="00031524" w:rsidRPr="009A2412">
        <w:t>Die Kinder wurden früh mobilisiert</w:t>
      </w:r>
      <w:r w:rsidR="00FC4D83" w:rsidRPr="009A2412">
        <w:t xml:space="preserve"> und Orientierungsmöglichkeiten wie z.B. Sicht nach draußen, Oberkörper</w:t>
      </w:r>
      <w:r w:rsidR="00BB4D5D">
        <w:t>h</w:t>
      </w:r>
      <w:r w:rsidR="00FC4D83" w:rsidRPr="009A2412">
        <w:t>ochlagerung etc. wurden geschaffen</w:t>
      </w:r>
      <w:r w:rsidR="003A1CAF" w:rsidRPr="009A2412">
        <w:t xml:space="preserve"> (siehe </w:t>
      </w:r>
      <w:r w:rsidR="003A1CAF" w:rsidRPr="00BB4D5D">
        <w:t>Abbildung</w:t>
      </w:r>
      <w:r w:rsidR="004A3FFC" w:rsidRPr="00BB4D5D">
        <w:t xml:space="preserve"> </w:t>
      </w:r>
      <w:r w:rsidR="00850E1A" w:rsidRPr="00BB4D5D">
        <w:t>4</w:t>
      </w:r>
      <w:r w:rsidR="00FC4D83" w:rsidRPr="00BB4D5D">
        <w:t>).</w:t>
      </w:r>
      <w:r w:rsidR="00FC4D83" w:rsidRPr="009A2412">
        <w:t xml:space="preserve"> </w:t>
      </w:r>
    </w:p>
    <w:p w14:paraId="55F1C6B5" w14:textId="77777777" w:rsidR="00AF0E43" w:rsidRPr="009A2412" w:rsidRDefault="00AF0E43" w:rsidP="00B3039C"/>
    <w:p w14:paraId="6BF674C4" w14:textId="77777777" w:rsidR="00AF0652" w:rsidRDefault="00410AA0" w:rsidP="00AF0652">
      <w:pPr>
        <w:keepNext/>
      </w:pPr>
      <w:r>
        <w:rPr>
          <w:noProof/>
        </w:rPr>
        <w:lastRenderedPageBreak/>
        <w:drawing>
          <wp:inline distT="0" distB="0" distL="0" distR="0" wp14:anchorId="2CD4B15A" wp14:editId="55BF1D3F">
            <wp:extent cx="5356860" cy="5114141"/>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5049" t="36205" r="53649" b="8090"/>
                    <a:stretch/>
                  </pic:blipFill>
                  <pic:spPr bwMode="auto">
                    <a:xfrm>
                      <a:off x="0" y="0"/>
                      <a:ext cx="5365899" cy="5122771"/>
                    </a:xfrm>
                    <a:prstGeom prst="rect">
                      <a:avLst/>
                    </a:prstGeom>
                    <a:ln>
                      <a:noFill/>
                    </a:ln>
                    <a:extLst>
                      <a:ext uri="{53640926-AAD7-44D8-BBD7-CCE9431645EC}">
                        <a14:shadowObscured xmlns:a14="http://schemas.microsoft.com/office/drawing/2010/main"/>
                      </a:ext>
                    </a:extLst>
                  </pic:spPr>
                </pic:pic>
              </a:graphicData>
            </a:graphic>
          </wp:inline>
        </w:drawing>
      </w:r>
    </w:p>
    <w:p w14:paraId="0565B272" w14:textId="0B3B3D7D" w:rsidR="00410AA0" w:rsidRDefault="00AF0652" w:rsidP="00410AA0">
      <w:pPr>
        <w:pStyle w:val="Formatvorlage2doggy"/>
      </w:pPr>
      <w:bookmarkStart w:id="63" w:name="_Toc84413173"/>
      <w:r>
        <w:t xml:space="preserve">Abbildung </w:t>
      </w:r>
      <w:r w:rsidR="004952BF">
        <w:fldChar w:fldCharType="begin"/>
      </w:r>
      <w:r w:rsidR="004952BF">
        <w:instrText xml:space="preserve"> SEQ Abbildung \* ARABIC </w:instrText>
      </w:r>
      <w:r w:rsidR="004952BF">
        <w:fldChar w:fldCharType="separate"/>
      </w:r>
      <w:r w:rsidR="00217252">
        <w:rPr>
          <w:noProof/>
        </w:rPr>
        <w:t>4</w:t>
      </w:r>
      <w:r w:rsidR="004952BF">
        <w:rPr>
          <w:noProof/>
        </w:rPr>
        <w:fldChar w:fldCharType="end"/>
      </w:r>
      <w:r>
        <w:t xml:space="preserve">: </w:t>
      </w:r>
      <w:r w:rsidRPr="00507987">
        <w:t xml:space="preserve">Delir Maßnahmen der Tübinger Kinderintensivstation. </w:t>
      </w:r>
      <w:r w:rsidRPr="00AF0652">
        <w:rPr>
          <w:i/>
        </w:rPr>
        <w:t>FD:</w:t>
      </w:r>
      <w:r w:rsidRPr="00507987">
        <w:t xml:space="preserve"> Frühdienst, </w:t>
      </w:r>
      <w:r w:rsidRPr="00AF0652">
        <w:rPr>
          <w:i/>
        </w:rPr>
        <w:t>SD:</w:t>
      </w:r>
      <w:r w:rsidRPr="00507987">
        <w:t xml:space="preserve"> Spätdienst, </w:t>
      </w:r>
      <w:r w:rsidRPr="00AF0652">
        <w:rPr>
          <w:i/>
        </w:rPr>
        <w:t>ND:</w:t>
      </w:r>
      <w:r w:rsidRPr="00507987">
        <w:t xml:space="preserve"> Nachtdien</w:t>
      </w:r>
      <w:r w:rsidRPr="00AF0652">
        <w:t xml:space="preserve">st </w:t>
      </w:r>
      <w:r w:rsidR="00335305" w:rsidRPr="00AF0652">
        <w:fldChar w:fldCharType="begin"/>
      </w:r>
      <w:r w:rsidR="00764178">
        <w:instrText xml:space="preserve"> ADDIN EN.CITE &lt;EndNote&gt;&lt;Cite&gt;&lt;Author&gt;Neunhoeffer&lt;/Author&gt;&lt;Year&gt;2018&lt;/Year&gt;&lt;RecNum&gt;348&lt;/RecNum&gt;&lt;DisplayText&gt;(Neunhoeffer, 2018)&lt;/DisplayText&gt;&lt;record&gt;&lt;rec-number&gt;348&lt;/rec-number&gt;&lt;foreign-keys&gt;&lt;key app="EN" db-id="vpzepa9akttafke9d9rp2szsdavft9xazwwt" timestamp="1597314536" guid="ca2e1334-fd93-4ec0-a195-edbfb138c59e"&gt;348&lt;/key&gt;&lt;key app="ENWeb" db-id=""&gt;0&lt;/key&gt;&lt;/foreign-keys&gt;&lt;ref-type name="Journal Article"&gt;17&lt;/ref-type&gt;&lt;contributors&gt;&lt;authors&gt;&lt;author&gt;Neunhoeffer, F., Gaisler, C.&lt;/author&gt;&lt;/authors&gt;&lt;/contributors&gt;&lt;titles&gt;&lt;title&gt;Leitlinie Analgosedierung, Entzug und Delir Management auf der pädiatrischen Intensivstation Station 34, Version 2018. Unveröffentlichte Quelle.&lt;/title&gt;&lt;/titles&gt;&lt;dates&gt;&lt;year&gt;2018&lt;/year&gt;&lt;/dates&gt;&lt;urls&gt;&lt;/urls&gt;&lt;/record&gt;&lt;/Cite&gt;&lt;/EndNote&gt;</w:instrText>
      </w:r>
      <w:r w:rsidR="00335305" w:rsidRPr="00AF0652">
        <w:fldChar w:fldCharType="separate"/>
      </w:r>
      <w:r w:rsidR="00335305" w:rsidRPr="00AF0652">
        <w:rPr>
          <w:noProof/>
        </w:rPr>
        <w:t>(</w:t>
      </w:r>
      <w:hyperlink w:anchor="_ENREF_99" w:tooltip="Neunhoeffer, 2018 #348" w:history="1">
        <w:r w:rsidR="00764178" w:rsidRPr="00764178">
          <w:rPr>
            <w:rStyle w:val="Hyperlink"/>
          </w:rPr>
          <w:t>Neunhoeffer, 2018</w:t>
        </w:r>
      </w:hyperlink>
      <w:r w:rsidR="00335305" w:rsidRPr="00AF0652">
        <w:rPr>
          <w:noProof/>
        </w:rPr>
        <w:t>)</w:t>
      </w:r>
      <w:bookmarkEnd w:id="63"/>
      <w:r w:rsidR="00335305" w:rsidRPr="00AF0652">
        <w:fldChar w:fldCharType="end"/>
      </w:r>
    </w:p>
    <w:p w14:paraId="01CDB12A" w14:textId="77777777" w:rsidR="00410AA0" w:rsidRDefault="00410AA0" w:rsidP="00B3039C"/>
    <w:p w14:paraId="7F962467" w14:textId="252257A2" w:rsidR="00357A6D" w:rsidRDefault="00FC4D83" w:rsidP="00B3039C">
      <w:r w:rsidRPr="009A2412">
        <w:t xml:space="preserve">Im Falle </w:t>
      </w:r>
      <w:r w:rsidR="00E01DFE" w:rsidRPr="009A2412">
        <w:t>des Auftretens eines Delirs hatte die nicht-pharmakologische Therapie Priorität. So wurde bei einem</w:t>
      </w:r>
      <w:r w:rsidRPr="009A2412">
        <w:t xml:space="preserve"> hyperaktiven Delir </w:t>
      </w:r>
      <w:r w:rsidR="00E01DFE" w:rsidRPr="009A2412">
        <w:t>eine</w:t>
      </w:r>
      <w:r w:rsidRPr="009A2412">
        <w:t xml:space="preserve"> ruhige Umgebung (Einzelzimmer etc.) </w:t>
      </w:r>
      <w:r w:rsidR="009406C6" w:rsidRPr="009A2412">
        <w:t>ver</w:t>
      </w:r>
      <w:r w:rsidR="007552C2">
        <w:softHyphen/>
      </w:r>
      <w:r w:rsidR="009406C6" w:rsidRPr="009A2412">
        <w:t>stärkt</w:t>
      </w:r>
      <w:r w:rsidRPr="009A2412">
        <w:t>. Bei einem hypoaktiven Delir wurde die soziale Interaktion gefördert</w:t>
      </w:r>
      <w:bookmarkStart w:id="64" w:name="_Hlk48214720"/>
      <w:r w:rsidR="005139B0">
        <w:t xml:space="preserve"> </w:t>
      </w:r>
      <w:r w:rsidR="00087F82" w:rsidRPr="00EC478A">
        <w:fldChar w:fldCharType="begin"/>
      </w:r>
      <w:r w:rsidR="008A3057" w:rsidRPr="00410AA0">
        <w:instrText xml:space="preserve"> ADDIN EN.CITE &lt;EndNote&gt;&lt;Cite&gt;&lt;Author&gt;Schieveld JNM&lt;/Author&gt;&lt;Year&gt;2015&lt;/Year&gt;&lt;RecNum&gt;323&lt;/RecNum&gt;&lt;DisplayText&gt;(Schieveld JNM, 2015)&lt;/DisplayText&gt;&lt;record&gt;&lt;rec-number&gt;323&lt;/rec-number&gt;&lt;foreign-keys&gt;&lt;key app="EN" db-id="vpzepa9akttafke9d9rp2szsdavft9xazwwt" timestamp="1590856708" guid="95126f4b-d951-4a41-ba9a-805096797cf9"&gt;323&lt;/key&gt;&lt;key app="ENWeb" db-id=""&gt;0&lt;/key&gt;&lt;/foreign-keys&gt;&lt;ref-type name="Journal Article"&gt;17&lt;/ref-type&gt;&lt;contributors&gt;&lt;authors&gt;&lt;author&gt;Schieveld JNM, Ista E, Knoester H, Molag ML.&lt;/author&gt;&lt;/authors&gt;&lt;/contributors&gt;&lt;titles&gt;&lt;title&gt;Pediatric delirium: A practical approach&lt;/title&gt;&lt;secondary-title&gt;Rey JM (ed), IACAPAP e-Textbook of Child and Adolescent Mental Health. Geneva: International Association for Child and Adolescent Psychiatry and Allied Professions&lt;/secondary-title&gt;&lt;/titles&gt;&lt;periodical&gt;&lt;full-title&gt;Rey JM (ed), IACAPAP e-Textbook of Child and Adolescent Mental Health. Geneva: International Association for Child and Adolescent Psychiatry and Allied Professions&lt;/full-title&gt;&lt;/periodical&gt;&lt;dates&gt;&lt;year&gt;2015&lt;/year&gt;&lt;/dates&gt;&lt;urls&gt;&lt;/urls&gt;&lt;/record&gt;&lt;/Cite&gt;&lt;/EndNote&gt;</w:instrText>
      </w:r>
      <w:r w:rsidR="00087F82" w:rsidRPr="00EC478A">
        <w:fldChar w:fldCharType="separate"/>
      </w:r>
      <w:r w:rsidR="008A3057" w:rsidRPr="00410AA0">
        <w:rPr>
          <w:noProof/>
        </w:rPr>
        <w:t>(</w:t>
      </w:r>
      <w:hyperlink w:anchor="_ENREF_123" w:tooltip="Schieveld JNM, 2015 #323" w:history="1">
        <w:r w:rsidR="00764178" w:rsidRPr="00764178">
          <w:rPr>
            <w:rStyle w:val="Hyperlink"/>
          </w:rPr>
          <w:t>Schieveld JNM, 2015</w:t>
        </w:r>
      </w:hyperlink>
      <w:r w:rsidR="008A3057" w:rsidRPr="00410AA0">
        <w:rPr>
          <w:noProof/>
        </w:rPr>
        <w:t>)</w:t>
      </w:r>
      <w:r w:rsidR="00087F82" w:rsidRPr="00EC478A">
        <w:fldChar w:fldCharType="end"/>
      </w:r>
      <w:r w:rsidR="00BA3272" w:rsidRPr="00410AA0">
        <w:t>.</w:t>
      </w:r>
      <w:r w:rsidR="00991BDF" w:rsidRPr="00410AA0">
        <w:t xml:space="preserve"> </w:t>
      </w:r>
    </w:p>
    <w:bookmarkEnd w:id="64"/>
    <w:p w14:paraId="66E24001" w14:textId="3A81FBB8" w:rsidR="005139B0" w:rsidRDefault="005139B0" w:rsidP="005139B0">
      <w:r w:rsidRPr="009A2412">
        <w:t>Da die pharmakologische Therapie des pädiatrischen Delirs bisher nur als zulassungs</w:t>
      </w:r>
      <w:r w:rsidR="007552C2">
        <w:softHyphen/>
      </w:r>
      <w:r w:rsidRPr="009A2412">
        <w:t>überschreitende Anwendung erfolgt</w:t>
      </w:r>
      <w:r>
        <w:t xml:space="preserve"> und nicht evidenzbasiert ist, </w:t>
      </w:r>
      <w:r w:rsidRPr="009A2412">
        <w:t xml:space="preserve">wurde sie ausschließlich als Ultima Ratio </w:t>
      </w:r>
      <w:r>
        <w:t xml:space="preserve">und nur nach Rücksprache mit dem zuständigen Oberarzt </w:t>
      </w:r>
      <w:r w:rsidRPr="009A2412">
        <w:t xml:space="preserve">in Betracht </w:t>
      </w:r>
      <w:r w:rsidRPr="00EC478A">
        <w:t xml:space="preserve">gezogen. </w:t>
      </w:r>
    </w:p>
    <w:p w14:paraId="7F65A4FE" w14:textId="77777777" w:rsidR="005139B0" w:rsidRPr="00357A6D" w:rsidRDefault="005139B0" w:rsidP="00B3039C"/>
    <w:p w14:paraId="6C276500" w14:textId="0E7589BB" w:rsidR="00901397" w:rsidRDefault="00DC1ADC" w:rsidP="00B3039C">
      <w:pPr>
        <w:pStyle w:val="berschrift3"/>
      </w:pPr>
      <w:bookmarkStart w:id="65" w:name="_Toc84414057"/>
      <w:r>
        <w:lastRenderedPageBreak/>
        <w:t xml:space="preserve">Entzugs- und </w:t>
      </w:r>
      <w:r w:rsidR="00C35E7F">
        <w:t>Deliriums Monitoring</w:t>
      </w:r>
      <w:r>
        <w:t xml:space="preserve"> mittels </w:t>
      </w:r>
      <w:r w:rsidR="00901397">
        <w:t>SOS-PD</w:t>
      </w:r>
      <w:r>
        <w:t xml:space="preserve"> Score</w:t>
      </w:r>
      <w:bookmarkEnd w:id="65"/>
    </w:p>
    <w:p w14:paraId="6ADC8136" w14:textId="18674E25" w:rsidR="006E58F6" w:rsidRPr="009A2412" w:rsidRDefault="007E6630" w:rsidP="00B3039C">
      <w:r w:rsidRPr="009A2412">
        <w:t xml:space="preserve">Während der </w:t>
      </w:r>
      <w:r w:rsidR="00816E21">
        <w:t>E</w:t>
      </w:r>
      <w:r w:rsidRPr="009A2412">
        <w:t>ntwöhnungsphase</w:t>
      </w:r>
      <w:r w:rsidR="00816E21">
        <w:t xml:space="preserve"> der Medikation</w:t>
      </w:r>
      <w:r w:rsidRPr="009A2412">
        <w:t xml:space="preserve"> wurden </w:t>
      </w:r>
      <w:r w:rsidR="00CC09FD">
        <w:t>die</w:t>
      </w:r>
      <w:r w:rsidRPr="009A2412">
        <w:t xml:space="preserve"> Kinder mittels</w:t>
      </w:r>
      <w:r w:rsidR="00CA2D34" w:rsidRPr="009A2412">
        <w:t xml:space="preserve"> Sophia </w:t>
      </w:r>
      <w:r w:rsidR="00CA2D34" w:rsidRPr="00507E94">
        <w:t>Ob</w:t>
      </w:r>
      <w:r w:rsidR="007552C2">
        <w:softHyphen/>
      </w:r>
      <w:r w:rsidR="00CA2D34" w:rsidRPr="00507E94">
        <w:t>servation withdrawal Symptoms</w:t>
      </w:r>
      <w:r w:rsidR="00B20156" w:rsidRPr="009A2412">
        <w:t xml:space="preserve"> and </w:t>
      </w:r>
      <w:r w:rsidR="00CA2D34" w:rsidRPr="00507E94">
        <w:t>Paediatric Delirium Scale</w:t>
      </w:r>
      <w:r w:rsidR="00CA2D34" w:rsidRPr="009A2412">
        <w:t xml:space="preserve"> (SOS-PD)</w:t>
      </w:r>
      <w:r w:rsidRPr="009A2412">
        <w:t xml:space="preserve"> </w:t>
      </w:r>
      <w:r w:rsidR="00D15D91" w:rsidRPr="009A2412">
        <w:t>beurteilt</w:t>
      </w:r>
      <w:r w:rsidRPr="009A2412">
        <w:t>. Der SOS-PD</w:t>
      </w:r>
      <w:r w:rsidR="00C93629" w:rsidRPr="009A2412">
        <w:t xml:space="preserve"> </w:t>
      </w:r>
      <w:r w:rsidR="00566A6D" w:rsidRPr="009A2412">
        <w:t xml:space="preserve">ist eine modifizierte Variante des </w:t>
      </w:r>
      <w:r w:rsidR="00566A6D" w:rsidRPr="00507E94">
        <w:t>Sophia Observation withdrawal Symptoms Score</w:t>
      </w:r>
      <w:r w:rsidR="00566A6D" w:rsidRPr="009A2412">
        <w:t xml:space="preserve"> (SOS)</w:t>
      </w:r>
      <w:r w:rsidR="00B20156" w:rsidRPr="009A2412">
        <w:t>, welcher zur Evaluation des iatrogen verursachten Entzugssyndroms bei Kindern eingesetzt wird</w:t>
      </w:r>
      <w:r w:rsidR="005E18BE" w:rsidRPr="009A2412">
        <w:t xml:space="preserve"> </w:t>
      </w:r>
      <w:r w:rsidR="005E18BE" w:rsidRPr="009A2412">
        <w:fldChar w:fldCharType="begin"/>
      </w:r>
      <w:r w:rsidR="008A3057">
        <w:instrText xml:space="preserve"> ADDIN EN.CITE &lt;EndNote&gt;&lt;Cite&gt;&lt;Author&gt;Ista&lt;/Author&gt;&lt;Year&gt;2009&lt;/Year&gt;&lt;RecNum&gt;217&lt;/RecNum&gt;&lt;DisplayText&gt;(Ista et al., 2009)&lt;/DisplayText&gt;&lt;record&gt;&lt;rec-number&gt;217&lt;/rec-number&gt;&lt;foreign-keys&gt;&lt;key app="EN" db-id="vpzepa9akttafke9d9rp2szsdavft9xazwwt" timestamp="1585493164" guid="fda2c499-cbd3-4009-b66c-8860ed1d6ce3"&gt;217&lt;/key&gt;&lt;/foreign-keys&gt;&lt;ref-type name="Journal Article"&gt;17&lt;/ref-type&gt;&lt;contributors&gt;&lt;authors&gt;&lt;author&gt;Ista, E.&lt;/author&gt;&lt;author&gt;van Dijk, M.&lt;/author&gt;&lt;author&gt;de Hoog, M.&lt;/author&gt;&lt;author&gt;Tibboel, D.&lt;/author&gt;&lt;author&gt;Duivenvoorden, H. J.&lt;/author&gt;&lt;/authors&gt;&lt;/contributors&gt;&lt;auth-address&gt;Intensive Care Unit, Department of Pediatrics, Erasmus MC, Sophia Children&amp;apos;s Hospital, Rotterdam, The Netherlands. w.ista@erasmusmc.nl&lt;/auth-address&gt;&lt;titles&gt;&lt;title&gt;Construction of the Sophia Observation withdrawal Symptoms-scale (SOS) for critically ill children&lt;/title&gt;&lt;secondary-title&gt;Intensive Care Med&lt;/secondary-title&gt;&lt;/titles&gt;&lt;periodical&gt;&lt;full-title&gt;Intensive Care Med&lt;/full-title&gt;&lt;/periodical&gt;&lt;pages&gt;1075-81&lt;/pages&gt;&lt;volume&gt;35&lt;/volume&gt;&lt;number&gt;6&lt;/number&gt;&lt;edition&gt;2009/04/16&lt;/edition&gt;&lt;keywords&gt;&lt;keyword&gt;Adolescent&lt;/keyword&gt;&lt;keyword&gt;Analgesics, Opioid/*adverse effects&lt;/keyword&gt;&lt;keyword&gt;Child&lt;/keyword&gt;&lt;keyword&gt;*Child, Hospitalized&lt;/keyword&gt;&lt;keyword&gt;*Critical Illness&lt;/keyword&gt;&lt;keyword&gt;Female&lt;/keyword&gt;&lt;keyword&gt;Humans&lt;/keyword&gt;&lt;keyword&gt;Hypnotics and Sedatives/adverse effects&lt;/keyword&gt;&lt;keyword&gt;Intensive Care Units&lt;/keyword&gt;&lt;keyword&gt;Intensive Care Units, Pediatric&lt;/keyword&gt;&lt;keyword&gt;Male&lt;/keyword&gt;&lt;keyword&gt;Midazolam/adverse effects&lt;/keyword&gt;&lt;keyword&gt;Observation&lt;/keyword&gt;&lt;keyword&gt;*Severity of Illness Index&lt;/keyword&gt;&lt;keyword&gt;Substance Withdrawal Syndrome/*physiopathology&lt;/keyword&gt;&lt;keyword&gt;Surveys and Questionnaires&lt;/keyword&gt;&lt;/keywords&gt;&lt;dates&gt;&lt;year&gt;2009&lt;/year&gt;&lt;pub-dates&gt;&lt;date&gt;Jun&lt;/date&gt;&lt;/pub-dates&gt;&lt;/dates&gt;&lt;isbn&gt;0342-4642&lt;/isbn&gt;&lt;accession-num&gt;19367394&lt;/accession-num&gt;&lt;urls&gt;&lt;/urls&gt;&lt;electronic-resource-num&gt;10.1007/s00134-009-1487-3&lt;/electronic-resource-num&gt;&lt;remote-database-provider&gt;NLM&lt;/remote-database-provider&gt;&lt;language&gt;eng&lt;/language&gt;&lt;/record&gt;&lt;/Cite&gt;&lt;/EndNote&gt;</w:instrText>
      </w:r>
      <w:r w:rsidR="005E18BE" w:rsidRPr="009A2412">
        <w:fldChar w:fldCharType="separate"/>
      </w:r>
      <w:r w:rsidR="008A3057">
        <w:rPr>
          <w:noProof/>
        </w:rPr>
        <w:t>(</w:t>
      </w:r>
      <w:hyperlink w:anchor="_ENREF_66" w:tooltip="Ista, 2009 #217" w:history="1">
        <w:r w:rsidR="00764178" w:rsidRPr="00764178">
          <w:rPr>
            <w:rStyle w:val="Hyperlink"/>
          </w:rPr>
          <w:t>Ista et al., 2009</w:t>
        </w:r>
      </w:hyperlink>
      <w:r w:rsidR="008A3057">
        <w:rPr>
          <w:noProof/>
        </w:rPr>
        <w:t>)</w:t>
      </w:r>
      <w:r w:rsidR="005E18BE" w:rsidRPr="009A2412">
        <w:fldChar w:fldCharType="end"/>
      </w:r>
      <w:r w:rsidR="00B20156" w:rsidRPr="009A2412">
        <w:t xml:space="preserve">. </w:t>
      </w:r>
      <w:r w:rsidR="00553B13" w:rsidRPr="009A2412">
        <w:t>D</w:t>
      </w:r>
      <w:r w:rsidR="00E67225" w:rsidRPr="009A2412">
        <w:t>a</w:t>
      </w:r>
      <w:r w:rsidR="00DD5467" w:rsidRPr="009A2412">
        <w:t xml:space="preserve"> das</w:t>
      </w:r>
      <w:r w:rsidR="00B20156" w:rsidRPr="009A2412">
        <w:t xml:space="preserve"> Entzugssyndrom</w:t>
      </w:r>
      <w:r w:rsidR="00553B13" w:rsidRPr="009A2412">
        <w:t xml:space="preserve"> </w:t>
      </w:r>
      <w:r w:rsidR="00B20156" w:rsidRPr="009A2412">
        <w:t>eine mögliche Ursa</w:t>
      </w:r>
      <w:r w:rsidR="007552C2">
        <w:softHyphen/>
      </w:r>
      <w:r w:rsidR="00B20156" w:rsidRPr="009A2412">
        <w:t xml:space="preserve">che </w:t>
      </w:r>
      <w:r w:rsidR="00E67225" w:rsidRPr="009A2412">
        <w:t>des Deliriums</w:t>
      </w:r>
      <w:r w:rsidR="00B20156" w:rsidRPr="009A2412">
        <w:t xml:space="preserve"> dar</w:t>
      </w:r>
      <w:r w:rsidR="00DD5467" w:rsidRPr="009A2412">
        <w:t xml:space="preserve">stellt und </w:t>
      </w:r>
      <w:r w:rsidR="00553B13" w:rsidRPr="009A2412">
        <w:t>sich</w:t>
      </w:r>
      <w:r w:rsidR="006E58F6" w:rsidRPr="009A2412">
        <w:t xml:space="preserve"> </w:t>
      </w:r>
      <w:r w:rsidR="00B20156" w:rsidRPr="009A2412">
        <w:t>di</w:t>
      </w:r>
      <w:r w:rsidR="00D15D91" w:rsidRPr="009A2412">
        <w:t xml:space="preserve">e </w:t>
      </w:r>
      <w:r w:rsidR="00B20156" w:rsidRPr="009A2412">
        <w:t>Symptome der beiden Zustände überschneid</w:t>
      </w:r>
      <w:r w:rsidR="00FD3A27">
        <w:t>en</w:t>
      </w:r>
      <w:r w:rsidR="00553B13" w:rsidRPr="009A2412">
        <w:t xml:space="preserve"> können</w:t>
      </w:r>
      <w:r w:rsidR="00DD5467" w:rsidRPr="009A2412">
        <w:t xml:space="preserve">, </w:t>
      </w:r>
      <w:r w:rsidR="00816E21">
        <w:t>erwie</w:t>
      </w:r>
      <w:r w:rsidR="00FD3A27">
        <w:t>s</w:t>
      </w:r>
      <w:r w:rsidR="00816E21">
        <w:t xml:space="preserve"> sich die</w:t>
      </w:r>
      <w:r w:rsidR="002C5F5A" w:rsidRPr="009A2412">
        <w:t xml:space="preserve"> Erweiterung des SOS Scores um die</w:t>
      </w:r>
      <w:r w:rsidR="00E67225" w:rsidRPr="009A2412">
        <w:t xml:space="preserve"> pädiatrische Deliriums Kom</w:t>
      </w:r>
      <w:r w:rsidR="007552C2">
        <w:softHyphen/>
      </w:r>
      <w:r w:rsidR="00E67225" w:rsidRPr="009A2412">
        <w:t>ponente (PD</w:t>
      </w:r>
      <w:r w:rsidR="002C5F5A" w:rsidRPr="009A2412">
        <w:t xml:space="preserve">) </w:t>
      </w:r>
      <w:r w:rsidR="00816E21">
        <w:t>als sinnvoll</w:t>
      </w:r>
      <w:r w:rsidR="002C5F5A" w:rsidRPr="009A2412">
        <w:t xml:space="preserve">. </w:t>
      </w:r>
      <w:r w:rsidR="000159EB" w:rsidRPr="009A2412">
        <w:t>Es konnte außerdem gezeigt werden, dass das</w:t>
      </w:r>
      <w:r w:rsidR="00CA554A" w:rsidRPr="009A2412">
        <w:t xml:space="preserve"> kombinierte Screening</w:t>
      </w:r>
      <w:r w:rsidR="00553B13" w:rsidRPr="009A2412">
        <w:t xml:space="preserve"> eine gute Methode zur Früherkennung von Delir und Entzug </w:t>
      </w:r>
      <w:r w:rsidR="000159EB" w:rsidRPr="009A2412">
        <w:t xml:space="preserve">darstellt und </w:t>
      </w:r>
      <w:r w:rsidR="00553B13" w:rsidRPr="009A2412">
        <w:t>den Vorteil einer Zeitersparnis</w:t>
      </w:r>
      <w:r w:rsidR="00CA554A" w:rsidRPr="009A2412">
        <w:t xml:space="preserve"> in der praktischen Anwendung</w:t>
      </w:r>
      <w:r w:rsidR="000159EB" w:rsidRPr="009A2412">
        <w:t xml:space="preserve"> bietet</w:t>
      </w:r>
      <w:r w:rsidR="005E18BE" w:rsidRPr="009A2412">
        <w:t xml:space="preserve"> </w:t>
      </w:r>
      <w:r w:rsidR="005E18BE" w:rsidRPr="009A2412">
        <w:fldChar w:fldCharType="begin">
          <w:fldData xml:space="preserve">PEVuZE5vdGU+PENpdGU+PEF1dGhvcj5Jc3RhPC9BdXRob3I+PFllYXI+MjAxODwvWWVhcj48UmVj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</w:fldData>
        </w:fldChar>
      </w:r>
      <w:r w:rsidR="008A3057">
        <w:instrText xml:space="preserve"> ADDIN EN.CITE </w:instrText>
      </w:r>
      <w:r w:rsidR="008A3057">
        <w:fldChar w:fldCharType="begin">
          <w:fldData xml:space="preserve">PEVuZE5vdGU+PENpdGU+PEF1dGhvcj5Jc3RhPC9BdXRob3I+PFllYXI+MjAxODwvWWVhcj48UmVj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</w:fldData>
        </w:fldChar>
      </w:r>
      <w:r w:rsidR="008A3057">
        <w:instrText xml:space="preserve"> ADDIN EN.CITE.DATA </w:instrText>
      </w:r>
      <w:r w:rsidR="008A3057">
        <w:fldChar w:fldCharType="end"/>
      </w:r>
      <w:r w:rsidR="005E18BE" w:rsidRPr="009A2412">
        <w:fldChar w:fldCharType="separate"/>
      </w:r>
      <w:r w:rsidR="008A3057">
        <w:rPr>
          <w:noProof/>
        </w:rPr>
        <w:t>(</w:t>
      </w:r>
      <w:hyperlink w:anchor="_ENREF_64" w:tooltip="Ista, 2018 #213" w:history="1">
        <w:r w:rsidR="00764178" w:rsidRPr="00764178">
          <w:rPr>
            <w:rStyle w:val="Hyperlink"/>
          </w:rPr>
          <w:t>Ista et al., 2018a</w:t>
        </w:r>
      </w:hyperlink>
      <w:r w:rsidR="008A3057">
        <w:rPr>
          <w:noProof/>
        </w:rPr>
        <w:t xml:space="preserve">, </w:t>
      </w:r>
      <w:hyperlink w:anchor="_ENREF_149" w:tooltip="van Dijk, 2012 #215" w:history="1">
        <w:r w:rsidR="00764178" w:rsidRPr="00764178">
          <w:rPr>
            <w:rStyle w:val="Hyperlink"/>
          </w:rPr>
          <w:t>van Dijk et al., 2012</w:t>
        </w:r>
      </w:hyperlink>
      <w:r w:rsidR="008A3057">
        <w:rPr>
          <w:noProof/>
        </w:rPr>
        <w:t xml:space="preserve">, </w:t>
      </w:r>
      <w:hyperlink w:anchor="_ENREF_58" w:tooltip="Harris, 2016 #159" w:history="1">
        <w:r w:rsidR="00764178" w:rsidRPr="00764178">
          <w:rPr>
            <w:rStyle w:val="Hyperlink"/>
          </w:rPr>
          <w:t>Harris et al., 2016</w:t>
        </w:r>
      </w:hyperlink>
      <w:r w:rsidR="008A3057">
        <w:rPr>
          <w:noProof/>
        </w:rPr>
        <w:t>)</w:t>
      </w:r>
      <w:r w:rsidR="005E18BE" w:rsidRPr="009A2412">
        <w:fldChar w:fldCharType="end"/>
      </w:r>
      <w:r w:rsidR="00553B13" w:rsidRPr="009A2412">
        <w:t>.</w:t>
      </w:r>
      <w:r w:rsidR="00CA554A" w:rsidRPr="009A2412">
        <w:t xml:space="preserve"> </w:t>
      </w:r>
      <w:r w:rsidR="000159EB" w:rsidRPr="009A2412">
        <w:t>Die Sensitivität des SOS-PD liegt laut einer</w:t>
      </w:r>
      <w:r w:rsidR="00CA554A" w:rsidRPr="009A2412">
        <w:t xml:space="preserve"> multi</w:t>
      </w:r>
      <w:r w:rsidR="007552C2">
        <w:softHyphen/>
      </w:r>
      <w:r w:rsidR="00CA554A" w:rsidRPr="009A2412">
        <w:t xml:space="preserve">zentrischen Studie von Ista et al. </w:t>
      </w:r>
      <w:r w:rsidR="000159EB" w:rsidRPr="009A2412">
        <w:rPr>
          <w:sz w:val="23"/>
          <w:szCs w:val="23"/>
        </w:rPr>
        <w:t>bei</w:t>
      </w:r>
      <w:r w:rsidR="00CA554A" w:rsidRPr="009A2412">
        <w:rPr>
          <w:sz w:val="23"/>
          <w:szCs w:val="23"/>
        </w:rPr>
        <w:t xml:space="preserve"> 9</w:t>
      </w:r>
      <w:r w:rsidR="00553B13" w:rsidRPr="009A2412">
        <w:rPr>
          <w:sz w:val="23"/>
          <w:szCs w:val="23"/>
        </w:rPr>
        <w:t>2.3</w:t>
      </w:r>
      <w:r w:rsidR="00CA554A" w:rsidRPr="009A2412">
        <w:rPr>
          <w:sz w:val="23"/>
          <w:szCs w:val="23"/>
        </w:rPr>
        <w:t xml:space="preserve">% und </w:t>
      </w:r>
      <w:r w:rsidR="000159EB" w:rsidRPr="009A2412">
        <w:rPr>
          <w:sz w:val="23"/>
          <w:szCs w:val="23"/>
        </w:rPr>
        <w:t>die</w:t>
      </w:r>
      <w:r w:rsidR="00CA554A" w:rsidRPr="009A2412">
        <w:rPr>
          <w:sz w:val="23"/>
          <w:szCs w:val="23"/>
        </w:rPr>
        <w:t xml:space="preserve"> Spezifität </w:t>
      </w:r>
      <w:r w:rsidR="000159EB" w:rsidRPr="009A2412">
        <w:rPr>
          <w:sz w:val="23"/>
          <w:szCs w:val="23"/>
        </w:rPr>
        <w:t xml:space="preserve">bei </w:t>
      </w:r>
      <w:r w:rsidR="00CA554A" w:rsidRPr="009A2412">
        <w:rPr>
          <w:sz w:val="23"/>
          <w:szCs w:val="23"/>
        </w:rPr>
        <w:t>9</w:t>
      </w:r>
      <w:r w:rsidR="00553B13" w:rsidRPr="009A2412">
        <w:rPr>
          <w:sz w:val="23"/>
          <w:szCs w:val="23"/>
        </w:rPr>
        <w:t>6.5</w:t>
      </w:r>
      <w:r w:rsidR="00CA554A" w:rsidRPr="009A2412">
        <w:rPr>
          <w:sz w:val="23"/>
          <w:szCs w:val="23"/>
        </w:rPr>
        <w:t>%</w:t>
      </w:r>
      <w:r w:rsidR="00553B13" w:rsidRPr="009A2412">
        <w:rPr>
          <w:sz w:val="23"/>
          <w:szCs w:val="23"/>
        </w:rPr>
        <w:t xml:space="preserve"> </w:t>
      </w:r>
      <w:r w:rsidR="00553B13" w:rsidRPr="009A2412">
        <w:rPr>
          <w:sz w:val="23"/>
          <w:szCs w:val="23"/>
        </w:rPr>
        <w:fldChar w:fldCharType="begin">
          <w:fldData xml:space="preserve">PEVuZE5vdGU+PENpdGU+PEF1dGhvcj5Jc3RhPC9BdXRob3I+PFllYXI+MjAxODwvWWVhcj48UmVj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</w:fldData>
        </w:fldChar>
      </w:r>
      <w:r w:rsidR="008A3057">
        <w:rPr>
          <w:sz w:val="23"/>
          <w:szCs w:val="23"/>
        </w:rPr>
        <w:instrText xml:space="preserve"> ADDIN EN.CITE </w:instrText>
      </w:r>
      <w:r w:rsidR="008A3057">
        <w:rPr>
          <w:sz w:val="23"/>
          <w:szCs w:val="23"/>
        </w:rPr>
        <w:fldChar w:fldCharType="begin">
          <w:fldData xml:space="preserve">PEVuZE5vdGU+PENpdGU+PEF1dGhvcj5Jc3RhPC9BdXRob3I+PFllYXI+MjAxODwvWWVhcj48UmVj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</w:fldData>
        </w:fldChar>
      </w:r>
      <w:r w:rsidR="008A3057">
        <w:rPr>
          <w:sz w:val="23"/>
          <w:szCs w:val="23"/>
        </w:rPr>
        <w:instrText xml:space="preserve"> ADDIN EN.CITE.DATA </w:instrText>
      </w:r>
      <w:r w:rsidR="008A3057">
        <w:rPr>
          <w:sz w:val="23"/>
          <w:szCs w:val="23"/>
        </w:rPr>
      </w:r>
      <w:r w:rsidR="008A3057">
        <w:rPr>
          <w:sz w:val="23"/>
          <w:szCs w:val="23"/>
        </w:rPr>
        <w:fldChar w:fldCharType="end"/>
      </w:r>
      <w:r w:rsidR="00553B13" w:rsidRPr="009A2412">
        <w:rPr>
          <w:sz w:val="23"/>
          <w:szCs w:val="23"/>
        </w:rPr>
      </w:r>
      <w:r w:rsidR="00553B13" w:rsidRPr="009A2412">
        <w:rPr>
          <w:sz w:val="23"/>
          <w:szCs w:val="23"/>
        </w:rPr>
        <w:fldChar w:fldCharType="separate"/>
      </w:r>
      <w:r w:rsidR="008A3057">
        <w:rPr>
          <w:noProof/>
          <w:sz w:val="23"/>
          <w:szCs w:val="23"/>
        </w:rPr>
        <w:t>(</w:t>
      </w:r>
      <w:hyperlink w:anchor="_ENREF_65" w:tooltip="Ista, 2018 #214" w:history="1">
        <w:r w:rsidR="00764178" w:rsidRPr="00764178">
          <w:rPr>
            <w:rStyle w:val="Hyperlink"/>
          </w:rPr>
          <w:t>Ista et al., 2018b</w:t>
        </w:r>
      </w:hyperlink>
      <w:r w:rsidR="008A3057">
        <w:rPr>
          <w:noProof/>
          <w:sz w:val="23"/>
          <w:szCs w:val="23"/>
        </w:rPr>
        <w:t>)</w:t>
      </w:r>
      <w:r w:rsidR="00553B13" w:rsidRPr="009A2412">
        <w:rPr>
          <w:sz w:val="23"/>
          <w:szCs w:val="23"/>
        </w:rPr>
        <w:fldChar w:fldCharType="end"/>
      </w:r>
      <w:r w:rsidR="00553B13" w:rsidRPr="009A2412">
        <w:rPr>
          <w:sz w:val="23"/>
          <w:szCs w:val="23"/>
        </w:rPr>
        <w:t>.</w:t>
      </w:r>
    </w:p>
    <w:p w14:paraId="0DCEB3E9" w14:textId="389EC647" w:rsidR="00E2791C" w:rsidRPr="009A2412" w:rsidRDefault="00816E21" w:rsidP="00B3039C">
      <w:r>
        <w:t xml:space="preserve">Der SOS-PD wird in mehrere Schritte unterteilt. </w:t>
      </w:r>
      <w:r w:rsidR="00E01D40" w:rsidRPr="009A2412">
        <w:t xml:space="preserve">In </w:t>
      </w:r>
      <w:r w:rsidR="00E2791C" w:rsidRPr="009A2412">
        <w:t xml:space="preserve">Schritt 1a des Tests </w:t>
      </w:r>
      <w:r w:rsidR="00E01D40" w:rsidRPr="009A2412">
        <w:t>wird ein mögli</w:t>
      </w:r>
      <w:r w:rsidR="007552C2">
        <w:softHyphen/>
      </w:r>
      <w:r w:rsidR="00E01D40" w:rsidRPr="009A2412">
        <w:t xml:space="preserve">ches Entzugssyndrom anhand der Vitalparameter </w:t>
      </w:r>
      <w:r w:rsidR="00E2791C" w:rsidRPr="009A2412">
        <w:t>Herzfrequenz und Atemfrequen</w:t>
      </w:r>
      <w:r w:rsidR="00E01D40" w:rsidRPr="009A2412">
        <w:t>z</w:t>
      </w:r>
      <w:r w:rsidR="00E2791C" w:rsidRPr="009A2412">
        <w:t xml:space="preserve"> </w:t>
      </w:r>
      <w:r w:rsidR="00E01D40" w:rsidRPr="009A2412">
        <w:t>über</w:t>
      </w:r>
      <w:r w:rsidR="007552C2">
        <w:softHyphen/>
      </w:r>
      <w:r w:rsidR="00E01D40" w:rsidRPr="009A2412">
        <w:t>prüft</w:t>
      </w:r>
      <w:r w:rsidR="00E2791C" w:rsidRPr="009A2412">
        <w:t xml:space="preserve">. Schritt 1b enthält die Einschätzung der Eltern zum Verhalten ihres Kindes. </w:t>
      </w:r>
      <w:r w:rsidR="00E01D40" w:rsidRPr="009A2412">
        <w:t>Er</w:t>
      </w:r>
      <w:r w:rsidR="007552C2">
        <w:softHyphen/>
      </w:r>
      <w:r w:rsidR="00E01D40" w:rsidRPr="009A2412">
        <w:t>scheint</w:t>
      </w:r>
      <w:r w:rsidR="00E2791C" w:rsidRPr="009A2412">
        <w:t xml:space="preserve"> </w:t>
      </w:r>
      <w:r w:rsidR="00E01D40" w:rsidRPr="009A2412">
        <w:t>ihnen</w:t>
      </w:r>
      <w:r w:rsidR="00E2791C" w:rsidRPr="009A2412">
        <w:t xml:space="preserve"> </w:t>
      </w:r>
      <w:r w:rsidR="00E01D40" w:rsidRPr="009A2412">
        <w:t>das Verhalten</w:t>
      </w:r>
      <w:r w:rsidR="00E2791C" w:rsidRPr="009A2412">
        <w:t xml:space="preserve"> als ungewöhnlich </w:t>
      </w:r>
      <w:r w:rsidR="00E01D40" w:rsidRPr="009A2412">
        <w:t>oder</w:t>
      </w:r>
      <w:r w:rsidR="00E2791C" w:rsidRPr="009A2412">
        <w:t xml:space="preserve"> </w:t>
      </w:r>
      <w:r w:rsidR="00E01D40" w:rsidRPr="009A2412">
        <w:t>anders</w:t>
      </w:r>
      <w:r w:rsidR="00E2791C" w:rsidRPr="009A2412">
        <w:t xml:space="preserve"> als normal, so wird dies als deutlicher Hinweis auf ein Delir angesehen. </w:t>
      </w:r>
    </w:p>
    <w:p w14:paraId="1588808F" w14:textId="5F7FFB1B" w:rsidR="00D70A80" w:rsidRPr="009A2412" w:rsidRDefault="00E2791C" w:rsidP="00B3039C">
      <w:r w:rsidRPr="009A2412">
        <w:t>Schritt 2 beinhaltet</w:t>
      </w:r>
      <w:r w:rsidR="00E01D40" w:rsidRPr="009A2412">
        <w:t xml:space="preserve"> verschiedene </w:t>
      </w:r>
      <w:r w:rsidR="00D70A80" w:rsidRPr="009A2412">
        <w:t>Kriterien</w:t>
      </w:r>
      <w:r w:rsidR="00E01D40" w:rsidRPr="009A2412">
        <w:t>, die</w:t>
      </w:r>
      <w:r w:rsidR="00D70A80" w:rsidRPr="009A2412">
        <w:t xml:space="preserve"> entweder</w:t>
      </w:r>
      <w:r w:rsidR="00E01D40" w:rsidRPr="009A2412">
        <w:t xml:space="preserve"> dem </w:t>
      </w:r>
      <w:r w:rsidRPr="009A2412">
        <w:t xml:space="preserve">SOS- </w:t>
      </w:r>
      <w:r w:rsidR="00E01D40" w:rsidRPr="009A2412">
        <w:t>oder dem</w:t>
      </w:r>
      <w:r w:rsidRPr="009A2412">
        <w:t xml:space="preserve"> PD-Teil </w:t>
      </w:r>
      <w:r w:rsidR="00E01D40" w:rsidRPr="009A2412">
        <w:t>zugeordnet werden</w:t>
      </w:r>
      <w:r w:rsidRPr="009A2412">
        <w:t xml:space="preserve">. Der </w:t>
      </w:r>
      <w:r w:rsidR="00CC3B50" w:rsidRPr="009A2412">
        <w:t>SO</w:t>
      </w:r>
      <w:r w:rsidR="002C5F5A" w:rsidRPr="009A2412">
        <w:t>S</w:t>
      </w:r>
      <w:r w:rsidRPr="009A2412">
        <w:t xml:space="preserve">-Teil </w:t>
      </w:r>
      <w:r w:rsidR="002C5F5A" w:rsidRPr="009A2412">
        <w:t xml:space="preserve">enthält </w:t>
      </w:r>
      <w:r w:rsidR="00ED31E5" w:rsidRPr="009A2412">
        <w:t xml:space="preserve">15 </w:t>
      </w:r>
      <w:r w:rsidR="00D70A80" w:rsidRPr="009A2412">
        <w:t>Kriterien</w:t>
      </w:r>
      <w:r w:rsidR="00807959" w:rsidRPr="009A2412">
        <w:t xml:space="preserve"> zur Erfassung der </w:t>
      </w:r>
      <w:r w:rsidR="00ED31E5" w:rsidRPr="009A2412">
        <w:t>Entzugssymp</w:t>
      </w:r>
      <w:r w:rsidR="007552C2">
        <w:softHyphen/>
      </w:r>
      <w:r w:rsidR="00ED31E5" w:rsidRPr="009A2412">
        <w:t>to</w:t>
      </w:r>
      <w:r w:rsidR="00807959" w:rsidRPr="009A2412">
        <w:t>matik.</w:t>
      </w:r>
      <w:r w:rsidR="00ED31E5" w:rsidRPr="009A2412">
        <w:t xml:space="preserve"> </w:t>
      </w:r>
      <w:r w:rsidR="00807959" w:rsidRPr="009A2412">
        <w:t xml:space="preserve">Mit der Erweiterung um die </w:t>
      </w:r>
      <w:r w:rsidR="00F802F8" w:rsidRPr="009A2412">
        <w:t>PD-Komponente</w:t>
      </w:r>
      <w:r w:rsidR="00807959" w:rsidRPr="009A2412">
        <w:t xml:space="preserve"> ergeben sich insgesamt 22 </w:t>
      </w:r>
      <w:r w:rsidR="00D70A80" w:rsidRPr="009A2412">
        <w:t>Krite</w:t>
      </w:r>
      <w:r w:rsidR="007552C2">
        <w:softHyphen/>
      </w:r>
      <w:r w:rsidR="00D70A80" w:rsidRPr="009A2412">
        <w:t>rien</w:t>
      </w:r>
      <w:r w:rsidR="00807959" w:rsidRPr="009A2412">
        <w:t xml:space="preserve">. Diese </w:t>
      </w:r>
      <w:r w:rsidR="00DD5467" w:rsidRPr="009A2412">
        <w:t xml:space="preserve">überschneiden </w:t>
      </w:r>
      <w:r w:rsidR="00807959" w:rsidRPr="009A2412">
        <w:t xml:space="preserve">sich </w:t>
      </w:r>
      <w:r w:rsidRPr="009A2412">
        <w:t>in 10 Punkten,</w:t>
      </w:r>
      <w:r w:rsidR="00807959" w:rsidRPr="009A2412">
        <w:t xml:space="preserve"> allein in der PD-Komponente </w:t>
      </w:r>
      <w:r w:rsidR="00DD5467" w:rsidRPr="009A2412">
        <w:t xml:space="preserve">sind </w:t>
      </w:r>
      <w:r w:rsidR="00F802F8" w:rsidRPr="009A2412">
        <w:t>17</w:t>
      </w:r>
      <w:r w:rsidR="00D70A80" w:rsidRPr="009A2412">
        <w:t xml:space="preserve"> Kri</w:t>
      </w:r>
      <w:r w:rsidR="007552C2">
        <w:softHyphen/>
      </w:r>
      <w:r w:rsidR="00D70A80" w:rsidRPr="009A2412">
        <w:t>terien</w:t>
      </w:r>
      <w:r w:rsidR="00F802F8" w:rsidRPr="009A2412">
        <w:t xml:space="preserve"> </w:t>
      </w:r>
      <w:r w:rsidR="00807959" w:rsidRPr="009A2412">
        <w:t xml:space="preserve">enthalten. </w:t>
      </w:r>
      <w:r w:rsidR="00EC3FA0" w:rsidRPr="009A2412">
        <w:t>In SOS und PD übereinstimmende Punkte sind z.B.</w:t>
      </w:r>
      <w:r w:rsidR="00F802F8" w:rsidRPr="009A2412">
        <w:t xml:space="preserve"> Schwitzen, Agitation</w:t>
      </w:r>
      <w:r w:rsidR="00EC3FA0" w:rsidRPr="009A2412">
        <w:t xml:space="preserve"> und</w:t>
      </w:r>
      <w:r w:rsidR="00F802F8" w:rsidRPr="009A2412">
        <w:t xml:space="preserve"> Tremor</w:t>
      </w:r>
      <w:r w:rsidR="00EC3FA0" w:rsidRPr="009A2412">
        <w:t>.</w:t>
      </w:r>
      <w:r w:rsidR="00F802F8" w:rsidRPr="009A2412">
        <w:t xml:space="preserve"> </w:t>
      </w:r>
      <w:r w:rsidR="00EC3FA0" w:rsidRPr="009A2412">
        <w:t xml:space="preserve">Nur im SOS-Teil enthalten sind z.B. </w:t>
      </w:r>
      <w:r w:rsidR="00F802F8" w:rsidRPr="009A2412">
        <w:t>Fieber, Tachykardie</w:t>
      </w:r>
      <w:r w:rsidR="00EC3FA0" w:rsidRPr="009A2412">
        <w:t xml:space="preserve"> und</w:t>
      </w:r>
      <w:r w:rsidR="00F802F8" w:rsidRPr="009A2412">
        <w:t xml:space="preserve"> Diarrhoe, </w:t>
      </w:r>
      <w:r w:rsidR="00EC3FA0" w:rsidRPr="009A2412">
        <w:t>wo</w:t>
      </w:r>
      <w:r w:rsidR="007552C2">
        <w:softHyphen/>
      </w:r>
      <w:r w:rsidR="00EC3FA0" w:rsidRPr="009A2412">
        <w:t>hingegen</w:t>
      </w:r>
      <w:r w:rsidR="00F802F8" w:rsidRPr="009A2412">
        <w:t xml:space="preserve"> Aufmerksamkeit, Sprache</w:t>
      </w:r>
      <w:r w:rsidR="00EC3FA0" w:rsidRPr="009A2412">
        <w:t xml:space="preserve"> und</w:t>
      </w:r>
      <w:r w:rsidR="00F802F8" w:rsidRPr="009A2412">
        <w:t xml:space="preserve"> </w:t>
      </w:r>
      <w:r w:rsidR="00CB1EFA" w:rsidRPr="009A2412">
        <w:t>Desorientiertheit</w:t>
      </w:r>
      <w:r w:rsidR="00F802F8" w:rsidRPr="009A2412">
        <w:t xml:space="preserve"> nur im PD-Teil</w:t>
      </w:r>
      <w:r w:rsidR="00EC3FA0" w:rsidRPr="009A2412">
        <w:t xml:space="preserve"> vorkommen</w:t>
      </w:r>
      <w:r w:rsidR="00CB1EFA" w:rsidRPr="009A2412">
        <w:t xml:space="preserve">. </w:t>
      </w:r>
    </w:p>
    <w:p w14:paraId="323B330F" w14:textId="71259C11" w:rsidR="00E40FCD" w:rsidRDefault="00ED31E5" w:rsidP="00B3039C">
      <w:r w:rsidRPr="009A2412">
        <w:t>War ein</w:t>
      </w:r>
      <w:r w:rsidR="00B941B2" w:rsidRPr="009A2412">
        <w:t xml:space="preserve">es der </w:t>
      </w:r>
      <w:r w:rsidR="00D70A80" w:rsidRPr="009A2412">
        <w:t>Kriterien</w:t>
      </w:r>
      <w:r w:rsidR="00B941B2" w:rsidRPr="009A2412">
        <w:t xml:space="preserve"> </w:t>
      </w:r>
      <w:r w:rsidRPr="009A2412">
        <w:t>in</w:t>
      </w:r>
      <w:r w:rsidR="002C5F5A" w:rsidRPr="009A2412">
        <w:t>nerhalb der</w:t>
      </w:r>
      <w:r w:rsidRPr="009A2412">
        <w:t xml:space="preserve"> letzten vier Stunden zu einem </w:t>
      </w:r>
      <w:r w:rsidR="002C5F5A" w:rsidRPr="009A2412">
        <w:t xml:space="preserve">beliebigen </w:t>
      </w:r>
      <w:r w:rsidRPr="009A2412">
        <w:t>Zeitpunkt positiv, so wird „ja“ angekreuzt</w:t>
      </w:r>
      <w:r w:rsidR="00B941B2" w:rsidRPr="009A2412">
        <w:t xml:space="preserve">. Ab einem Wert von </w:t>
      </w:r>
      <w:r w:rsidR="00846E66" w:rsidRPr="009A2412">
        <w:t xml:space="preserve">4-maligem „ja“ </w:t>
      </w:r>
      <w:r w:rsidR="00EC3FA0" w:rsidRPr="009A2412">
        <w:t xml:space="preserve">entweder in der SOS- oder der PD-Spalte, </w:t>
      </w:r>
      <w:r w:rsidR="00846E66" w:rsidRPr="009A2412">
        <w:t xml:space="preserve">gilt der Test als positiv. </w:t>
      </w:r>
      <w:r w:rsidR="00B941B2" w:rsidRPr="009A2412">
        <w:t xml:space="preserve">Zusätzlich </w:t>
      </w:r>
      <w:r w:rsidR="00D70A80" w:rsidRPr="009A2412">
        <w:t xml:space="preserve">wird </w:t>
      </w:r>
      <w:r w:rsidR="00B941B2" w:rsidRPr="009A2412">
        <w:t xml:space="preserve">die Einschätzung </w:t>
      </w:r>
      <w:r w:rsidR="00463D3F" w:rsidRPr="009A2412">
        <w:t xml:space="preserve">der Eltern in Schritt 1b </w:t>
      </w:r>
      <w:r w:rsidR="00D70A80" w:rsidRPr="009A2412">
        <w:t xml:space="preserve">als </w:t>
      </w:r>
      <w:r w:rsidR="00816E21">
        <w:t>ausschlaggebend</w:t>
      </w:r>
      <w:r w:rsidR="00D70A80" w:rsidRPr="009A2412">
        <w:t xml:space="preserve"> gewertet</w:t>
      </w:r>
      <w:r w:rsidR="00846E66" w:rsidRPr="009A2412">
        <w:t xml:space="preserve">. </w:t>
      </w:r>
      <w:r w:rsidR="00463D3F" w:rsidRPr="009A2412">
        <w:t xml:space="preserve">Sehen sie das Verhalten ihres Kindes als ungewöhnlich, </w:t>
      </w:r>
      <w:r w:rsidR="00846E66" w:rsidRPr="009A2412">
        <w:t xml:space="preserve">so </w:t>
      </w:r>
      <w:r w:rsidR="00816E21">
        <w:t>zählt</w:t>
      </w:r>
      <w:r w:rsidR="00846E66" w:rsidRPr="009A2412">
        <w:t xml:space="preserve"> dies </w:t>
      </w:r>
      <w:r w:rsidR="00816E21">
        <w:t xml:space="preserve">wie </w:t>
      </w:r>
      <w:r w:rsidR="00846E66" w:rsidRPr="009A2412">
        <w:t xml:space="preserve">4 Punkte, sodass der Grenzwert sofort überschritten wird. Gleiches gilt für </w:t>
      </w:r>
      <w:r w:rsidR="00D70A80" w:rsidRPr="009A2412">
        <w:t>das Kriterium</w:t>
      </w:r>
      <w:r w:rsidR="00846E66" w:rsidRPr="009A2412">
        <w:t xml:space="preserve"> „Halluzinationen“</w:t>
      </w:r>
      <w:r w:rsidR="00D70A80" w:rsidRPr="009A2412">
        <w:t xml:space="preserve"> in Teil 2</w:t>
      </w:r>
      <w:r w:rsidR="00463D3F" w:rsidRPr="009A2412">
        <w:t>. W</w:t>
      </w:r>
      <w:r w:rsidR="00846E66" w:rsidRPr="009A2412">
        <w:t>ird diese</w:t>
      </w:r>
      <w:r w:rsidR="00611301" w:rsidRPr="009A2412">
        <w:t>s</w:t>
      </w:r>
      <w:r w:rsidR="00846E66" w:rsidRPr="009A2412">
        <w:t xml:space="preserve"> angekreuzt, so fällt der Test positiv aus</w:t>
      </w:r>
      <w:r w:rsidR="00463D3F" w:rsidRPr="009A2412">
        <w:t xml:space="preserve"> </w:t>
      </w:r>
      <w:r w:rsidR="000159EB" w:rsidRPr="009A2412">
        <w:fldChar w:fldCharType="begin">
          <w:fldData xml:space="preserve">PEVuZE5vdGU+PENpdGU+PEF1dGhvcj5Jc3RhPC9BdXRob3I+PFllYXI+MjAxODwvWWVhcj48UmVj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</w:fldData>
        </w:fldChar>
      </w:r>
      <w:r w:rsidR="008A3057">
        <w:instrText xml:space="preserve"> ADDIN EN.CITE </w:instrText>
      </w:r>
      <w:r w:rsidR="008A3057">
        <w:fldChar w:fldCharType="begin">
          <w:fldData xml:space="preserve">PEVuZE5vdGU+PENpdGU+PEF1dGhvcj5Jc3RhPC9BdXRob3I+PFllYXI+MjAxODwvWWVhcj48UmVj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</w:fldData>
        </w:fldChar>
      </w:r>
      <w:r w:rsidR="008A3057">
        <w:instrText xml:space="preserve"> ADDIN EN.CITE.DATA </w:instrText>
      </w:r>
      <w:r w:rsidR="008A3057">
        <w:fldChar w:fldCharType="end"/>
      </w:r>
      <w:r w:rsidR="000159EB" w:rsidRPr="009A2412">
        <w:fldChar w:fldCharType="separate"/>
      </w:r>
      <w:r w:rsidR="008A3057">
        <w:rPr>
          <w:noProof/>
        </w:rPr>
        <w:t>(</w:t>
      </w:r>
      <w:hyperlink w:anchor="_ENREF_65" w:tooltip="Ista, 2018 #214" w:history="1">
        <w:r w:rsidR="00764178" w:rsidRPr="00764178">
          <w:rPr>
            <w:rStyle w:val="Hyperlink"/>
          </w:rPr>
          <w:t>Ista et al., 2018b</w:t>
        </w:r>
      </w:hyperlink>
      <w:r w:rsidR="008A3057">
        <w:rPr>
          <w:noProof/>
        </w:rPr>
        <w:t xml:space="preserve">, </w:t>
      </w:r>
      <w:hyperlink w:anchor="_ENREF_64" w:tooltip="Ista, 2018 #213" w:history="1">
        <w:r w:rsidR="00764178" w:rsidRPr="00764178">
          <w:rPr>
            <w:rStyle w:val="Hyperlink"/>
          </w:rPr>
          <w:t>Ista et al., 2018a</w:t>
        </w:r>
      </w:hyperlink>
      <w:r w:rsidR="008A3057">
        <w:rPr>
          <w:noProof/>
        </w:rPr>
        <w:t>)</w:t>
      </w:r>
      <w:r w:rsidR="000159EB" w:rsidRPr="009A2412">
        <w:fldChar w:fldCharType="end"/>
      </w:r>
      <w:r w:rsidR="000159EB" w:rsidRPr="009A2412">
        <w:t>.</w:t>
      </w:r>
    </w:p>
    <w:p w14:paraId="470524BF" w14:textId="5ED650C4" w:rsidR="00676F94" w:rsidRPr="009A2412" w:rsidRDefault="00676F94" w:rsidP="00B3039C">
      <w:pPr>
        <w:pStyle w:val="berschrift2"/>
      </w:pPr>
      <w:bookmarkStart w:id="66" w:name="_Toc35782428"/>
      <w:bookmarkStart w:id="67" w:name="_Toc84414058"/>
      <w:r w:rsidRPr="009A2412">
        <w:lastRenderedPageBreak/>
        <w:t>Ethik</w:t>
      </w:r>
      <w:bookmarkEnd w:id="66"/>
      <w:bookmarkEnd w:id="67"/>
    </w:p>
    <w:p w14:paraId="041697F1" w14:textId="6D447D40" w:rsidR="00DD5467" w:rsidRPr="009A2412" w:rsidRDefault="0076287C" w:rsidP="009363B8">
      <w:r w:rsidRPr="009A2412">
        <w:t>Dem Studiendesign wurd</w:t>
      </w:r>
      <w:r w:rsidR="00CA34DA">
        <w:t xml:space="preserve">e </w:t>
      </w:r>
      <w:r w:rsidRPr="009A2412">
        <w:t>durch d</w:t>
      </w:r>
      <w:r w:rsidR="008B7A74" w:rsidRPr="009A2412">
        <w:t>ie</w:t>
      </w:r>
      <w:r w:rsidRPr="009A2412">
        <w:t xml:space="preserve"> Ethik</w:t>
      </w:r>
      <w:r w:rsidR="008B7A74" w:rsidRPr="009A2412">
        <w:t>-K</w:t>
      </w:r>
      <w:r w:rsidRPr="009A2412">
        <w:t>ommi</w:t>
      </w:r>
      <w:r w:rsidR="008B7A74" w:rsidRPr="009A2412">
        <w:t xml:space="preserve">ssion </w:t>
      </w:r>
      <w:r w:rsidRPr="009A2412">
        <w:t>des Universitätsklinikums Tü</w:t>
      </w:r>
      <w:r w:rsidR="007552C2">
        <w:softHyphen/>
      </w:r>
      <w:r w:rsidRPr="009A2412">
        <w:t xml:space="preserve">bingen </w:t>
      </w:r>
      <w:r w:rsidR="008B7A74" w:rsidRPr="009A2412">
        <w:t>zugestimmt</w:t>
      </w:r>
      <w:r w:rsidR="00AB448F" w:rsidRPr="009A2412">
        <w:t xml:space="preserve"> (</w:t>
      </w:r>
      <w:r w:rsidR="00AB448F" w:rsidRPr="009363B8">
        <w:t xml:space="preserve">Bearbeitungsnummer: 578/2012R). </w:t>
      </w:r>
      <w:r w:rsidR="008B7A74" w:rsidRPr="009363B8">
        <w:t>Die Studie</w:t>
      </w:r>
      <w:r w:rsidR="008B7A74" w:rsidRPr="009A2412">
        <w:t xml:space="preserve"> wurde im Einklang mit den ethischen Standards der 1964 verabschiedeten Deklaration von Helsinki und ih</w:t>
      </w:r>
      <w:r w:rsidR="00900D3F">
        <w:softHyphen/>
      </w:r>
      <w:r w:rsidR="008B7A74" w:rsidRPr="009A2412">
        <w:t xml:space="preserve">ren späteren Ergänzungen durchgeführt. </w:t>
      </w:r>
    </w:p>
    <w:p w14:paraId="006D0987" w14:textId="6C49B723" w:rsidR="006C047C" w:rsidRPr="009A2412" w:rsidRDefault="005B53DB" w:rsidP="00B3039C">
      <w:r w:rsidRPr="009A2412">
        <w:br w:type="page"/>
      </w:r>
    </w:p>
    <w:p w14:paraId="1E024F72" w14:textId="5B3D320B" w:rsidR="00C31495" w:rsidRDefault="00A80D3F" w:rsidP="00B3039C">
      <w:pPr>
        <w:pStyle w:val="berschrift1"/>
      </w:pPr>
      <w:bookmarkStart w:id="68" w:name="_Toc35782429"/>
      <w:bookmarkStart w:id="69" w:name="_Toc84414059"/>
      <w:r w:rsidRPr="009A2412">
        <w:lastRenderedPageBreak/>
        <w:t>Ergebnisse</w:t>
      </w:r>
      <w:bookmarkEnd w:id="68"/>
      <w:bookmarkEnd w:id="69"/>
    </w:p>
    <w:p w14:paraId="55B5AF74" w14:textId="77777777" w:rsidR="004253EB" w:rsidRPr="004253EB" w:rsidRDefault="004253EB" w:rsidP="004253EB"/>
    <w:p w14:paraId="7E064D18" w14:textId="223AA29A" w:rsidR="00F76DB7" w:rsidRDefault="00F76DB7" w:rsidP="004432C4">
      <w:pPr>
        <w:pStyle w:val="berschrift2"/>
      </w:pPr>
      <w:bookmarkStart w:id="70" w:name="_Toc84414060"/>
      <w:r>
        <w:t>Patientencharakteristiken</w:t>
      </w:r>
      <w:bookmarkEnd w:id="70"/>
    </w:p>
    <w:p w14:paraId="7DDAE0C2" w14:textId="5B7869B4" w:rsidR="00A401DC" w:rsidRPr="009A2412" w:rsidRDefault="00623A9E" w:rsidP="00A401DC">
      <w:r>
        <w:t xml:space="preserve">Es </w:t>
      </w:r>
      <w:r w:rsidR="00D86CC6">
        <w:t xml:space="preserve">wurden </w:t>
      </w:r>
      <w:r>
        <w:t xml:space="preserve">22 Patienten in die vorliegende Studie </w:t>
      </w:r>
      <w:r w:rsidR="006A1D77">
        <w:t>eingeschlosse</w:t>
      </w:r>
      <w:r w:rsidR="00D86CC6">
        <w:t>n</w:t>
      </w:r>
      <w:r>
        <w:t>. Diese</w:t>
      </w:r>
      <w:r w:rsidR="006A1D77">
        <w:t xml:space="preserve"> wurden zwischen </w:t>
      </w:r>
      <w:r w:rsidR="006A1D77" w:rsidRPr="006A4200">
        <w:t>Januar 201</w:t>
      </w:r>
      <w:r w:rsidR="00D178E3" w:rsidRPr="006A4200">
        <w:t>4</w:t>
      </w:r>
      <w:r w:rsidR="006A1D77" w:rsidRPr="006A4200">
        <w:t xml:space="preserve"> und Juli 2019 behandelt. Die</w:t>
      </w:r>
      <w:r w:rsidR="006A1D77" w:rsidRPr="009A2412">
        <w:t xml:space="preserve"> </w:t>
      </w:r>
      <w:r w:rsidR="006A1D77">
        <w:t xml:space="preserve">Mehrzahl der Therapien wurde </w:t>
      </w:r>
      <w:r w:rsidR="006A1D77" w:rsidRPr="009A2412">
        <w:t xml:space="preserve">2018 </w:t>
      </w:r>
      <w:r w:rsidR="006A1D77">
        <w:t>durchge</w:t>
      </w:r>
      <w:r w:rsidR="007552C2">
        <w:softHyphen/>
      </w:r>
      <w:r w:rsidR="006A1D77">
        <w:t>führt</w:t>
      </w:r>
      <w:r w:rsidR="006A1D77" w:rsidRPr="009A2412">
        <w:t xml:space="preserve"> (9 Kinder)</w:t>
      </w:r>
      <w:r>
        <w:t>. A</w:t>
      </w:r>
      <w:r w:rsidR="006A1D77" w:rsidRPr="009A2412">
        <w:t>uf die restlichen Jahre verteilte sich die Anzahl an behandelten Kindern re</w:t>
      </w:r>
      <w:r>
        <w:t>lativ</w:t>
      </w:r>
      <w:r w:rsidR="006A1D77" w:rsidRPr="009A2412">
        <w:t xml:space="preserve"> homogen.</w:t>
      </w:r>
      <w:r>
        <w:t xml:space="preserve"> </w:t>
      </w:r>
      <w:r w:rsidR="00A401DC" w:rsidRPr="009A2412">
        <w:t xml:space="preserve">Die </w:t>
      </w:r>
      <w:r w:rsidR="00DA5FBE">
        <w:t>Patienten</w:t>
      </w:r>
      <w:r w:rsidR="00A401DC" w:rsidRPr="009A2412">
        <w:t xml:space="preserve"> wurden in unterschiedliche Studien der CWS-Gruppe auf</w:t>
      </w:r>
      <w:r w:rsidR="007552C2">
        <w:softHyphen/>
      </w:r>
      <w:r w:rsidR="00A401DC" w:rsidRPr="009A2412">
        <w:t xml:space="preserve">genommen (CWS 96, CWS 2002P, CWS 2009, CWS 2012, SoTiSar) oder </w:t>
      </w:r>
      <w:r w:rsidR="00FB6C43">
        <w:t>anhand</w:t>
      </w:r>
      <w:r w:rsidR="00A401DC" w:rsidRPr="009A2412">
        <w:t xml:space="preserve"> der CWS-Guidance behandelt. Laut den jeweiligen Empfehlungen erhielten sie zwischen 4-10 präoperative Chemotherapiezyklen, worauf die Operation mit anschließender B</w:t>
      </w:r>
      <w:r w:rsidR="00D01D7B">
        <w:t>T</w:t>
      </w:r>
      <w:r w:rsidR="00A401DC" w:rsidRPr="009A2412">
        <w:t xml:space="preserve"> </w:t>
      </w:r>
      <w:r w:rsidR="00A401DC">
        <w:t xml:space="preserve">und Behandlung auf der PICU </w:t>
      </w:r>
      <w:r w:rsidR="00A401DC" w:rsidRPr="009A2412">
        <w:t>folgte.</w:t>
      </w:r>
      <w:r w:rsidR="00A401DC">
        <w:t xml:space="preserve"> </w:t>
      </w:r>
      <w:r w:rsidR="003D54E9" w:rsidRPr="009363B8">
        <w:t xml:space="preserve">Das hier vorgestellte Analgosedierungsprotokoll konnte während dieser Zeit wie geplant durchgeführt werden. </w:t>
      </w:r>
    </w:p>
    <w:p w14:paraId="37D73256" w14:textId="240002FE" w:rsidR="008201EF" w:rsidRPr="009A2412" w:rsidRDefault="001A6E8E" w:rsidP="00B3039C">
      <w:r w:rsidRPr="009A2412">
        <w:t xml:space="preserve">19 (86%) </w:t>
      </w:r>
      <w:r w:rsidR="00395D29">
        <w:t xml:space="preserve">der Kinder waren </w:t>
      </w:r>
      <w:r w:rsidRPr="009A2412">
        <w:t>männlich und 3 (14%)</w:t>
      </w:r>
      <w:r w:rsidR="00395D29">
        <w:t xml:space="preserve"> </w:t>
      </w:r>
      <w:r w:rsidRPr="009A2412">
        <w:t>weiblich</w:t>
      </w:r>
      <w:r w:rsidRPr="00623A9E">
        <w:t>.</w:t>
      </w:r>
      <w:r w:rsidRPr="009A2412">
        <w:t xml:space="preserve"> </w:t>
      </w:r>
      <w:r w:rsidR="003C41F1" w:rsidRPr="009A2412">
        <w:t>D</w:t>
      </w:r>
      <w:r w:rsidR="00395D29">
        <w:t>a</w:t>
      </w:r>
      <w:r w:rsidR="003C41F1" w:rsidRPr="009A2412">
        <w:t>s Alter</w:t>
      </w:r>
      <w:r w:rsidRPr="009A2412">
        <w:t xml:space="preserve"> </w:t>
      </w:r>
      <w:r w:rsidR="00395D29">
        <w:t>betrug durch</w:t>
      </w:r>
      <w:r w:rsidR="0038627E">
        <w:t>-</w:t>
      </w:r>
      <w:r w:rsidR="00395D29">
        <w:t xml:space="preserve">schnittlich </w:t>
      </w:r>
      <w:r w:rsidRPr="009A2412">
        <w:t>3 Jahre (39,9 Monate)</w:t>
      </w:r>
      <w:r w:rsidR="003C41F1" w:rsidRPr="009A2412">
        <w:t>. Die Altersspanne reichte von einem 12 Monate alte</w:t>
      </w:r>
      <w:r w:rsidR="00623A9E">
        <w:t>n</w:t>
      </w:r>
      <w:r w:rsidR="003C41F1" w:rsidRPr="009A2412">
        <w:t xml:space="preserve"> Kind bis hin zu einem 11jährigen Patienten. </w:t>
      </w:r>
      <w:r w:rsidRPr="009A2412">
        <w:t xml:space="preserve">Das Gewicht </w:t>
      </w:r>
      <w:r w:rsidR="00CC4974" w:rsidRPr="009A2412">
        <w:t>der Kinder lag im Mittelwert</w:t>
      </w:r>
      <w:r w:rsidRPr="009A2412">
        <w:t xml:space="preserve"> auf der </w:t>
      </w:r>
      <w:r w:rsidR="0011429A" w:rsidRPr="009A2412">
        <w:t>33</w:t>
      </w:r>
      <w:r w:rsidRPr="009A2412">
        <w:t>. Perzentile (</w:t>
      </w:r>
      <w:r w:rsidR="0038627E">
        <w:t xml:space="preserve">laut der </w:t>
      </w:r>
      <w:r w:rsidRPr="009A2412">
        <w:t>“Referenzperzentile für anthropometrische Maßzahlen und Blutdruck aus der Studie zur Gesundheit von Kindern und Jugendlichen in Deutschland (KiGGS)</w:t>
      </w:r>
      <w:r w:rsidR="00C0753D" w:rsidRPr="009A2412">
        <w:t>“</w:t>
      </w:r>
      <w:r w:rsidRPr="009A2412">
        <w:t xml:space="preserve"> des Robert Koch Instituts</w:t>
      </w:r>
      <w:r w:rsidR="000729F1" w:rsidRPr="009A2412">
        <w:t xml:space="preserve"> </w:t>
      </w:r>
      <w:r w:rsidR="000729F1" w:rsidRPr="009A2412">
        <w:fldChar w:fldCharType="begin"/>
      </w:r>
      <w:r w:rsidR="003E1AC7">
        <w:instrText xml:space="preserve"> ADDIN EN.CITE &lt;EndNote&gt;&lt;Cite&gt;&lt;Author&gt;Neuhauser&lt;/Author&gt;&lt;Year&gt;2013&lt;/Year&gt;&lt;RecNum&gt;308&lt;/RecNum&gt;&lt;DisplayText&gt;(Neuhauser, 2013)&lt;/DisplayText&gt;&lt;record&gt;&lt;rec-number&gt;308&lt;/rec-number&gt;&lt;foreign-keys&gt;&lt;key app="EN" db-id="vpzepa9akttafke9d9rp2szsdavft9xazwwt" timestamp="1589623862" guid="1789a9ee-ef9b-4dd6-82fe-e3a38e3eac7d"&gt;308&lt;/key&gt;&lt;key app="ENWeb" db-id=""&gt;0&lt;/key&gt;&lt;/foreign-keys&gt;&lt;ref-type name="Report"&gt;27&lt;/ref-type&gt;&lt;contributors&gt;&lt;authors&gt;&lt;author&gt;Neuhauser, H., Schienkiewitz, A., Schaffrath Rosario, A., Dortschy, R., Kurth, B. &lt;/author&gt;&lt;/authors&gt;&lt;/contributors&gt;&lt;titles&gt;&lt;title&gt;Beiträge zur Gesundheitsberichterstattung des Bundes, Referenzperzentile für anthropometrische Maßzahlen und Blutdruck aus der Studie zur Gesundheit von Kindern und Jugendlichen in Deutschland (KiGGS), 2. erweiterte Auflage&lt;/title&gt;&lt;/titles&gt;&lt;number&gt;978-3-89606-218-5&lt;/number&gt;&lt;edition&gt;Robert Koch-Institut, Abteilung für Epidemiologie und Gesundheitsmonitoring&lt;/edition&gt;&lt;dates&gt;&lt;year&gt;2013&lt;/year&gt;&lt;pub-dates&gt;&lt;date&gt;28.5.2013&lt;/date&gt;&lt;/pub-dates&gt;&lt;/dates&gt;&lt;publisher&gt;Robert Koch-Institut&lt;/publisher&gt;&lt;isbn&gt;978-3-89606-218-5&lt;/isbn&gt;&lt;urls&gt;&lt;/urls&gt;&lt;language&gt;german &lt;/language&gt;&lt;/record&gt;&lt;/Cite&gt;&lt;/EndNote&gt;</w:instrText>
      </w:r>
      <w:r w:rsidR="000729F1" w:rsidRPr="009A2412">
        <w:fldChar w:fldCharType="separate"/>
      </w:r>
      <w:r w:rsidR="008A3057">
        <w:rPr>
          <w:noProof/>
        </w:rPr>
        <w:t>(</w:t>
      </w:r>
      <w:hyperlink w:anchor="_ENREF_98" w:tooltip="Neuhauser, 2013 #308" w:history="1">
        <w:r w:rsidR="00764178" w:rsidRPr="00764178">
          <w:rPr>
            <w:rStyle w:val="Hyperlink"/>
          </w:rPr>
          <w:t>Neuhauser, 2013</w:t>
        </w:r>
      </w:hyperlink>
      <w:r w:rsidR="008A3057">
        <w:rPr>
          <w:noProof/>
        </w:rPr>
        <w:t>)</w:t>
      </w:r>
      <w:r w:rsidR="000729F1" w:rsidRPr="009A2412">
        <w:fldChar w:fldCharType="end"/>
      </w:r>
      <w:r w:rsidRPr="009A2412">
        <w:t xml:space="preserve">). </w:t>
      </w:r>
      <w:r w:rsidR="0011429A" w:rsidRPr="009A2412">
        <w:t>Drei</w:t>
      </w:r>
      <w:r w:rsidRPr="009A2412">
        <w:t xml:space="preserve"> Kinder </w:t>
      </w:r>
      <w:r w:rsidR="00CC4974" w:rsidRPr="009A2412">
        <w:t>befanden sich</w:t>
      </w:r>
      <w:r w:rsidRPr="009A2412">
        <w:t xml:space="preserve"> ober</w:t>
      </w:r>
      <w:r w:rsidR="007552C2">
        <w:softHyphen/>
      </w:r>
      <w:r w:rsidRPr="009A2412">
        <w:t>halb der 50. Perzentile (</w:t>
      </w:r>
      <w:r w:rsidR="0038627E">
        <w:t>der Höchstwert</w:t>
      </w:r>
      <w:r w:rsidRPr="009A2412">
        <w:t xml:space="preserve"> auf der 90.</w:t>
      </w:r>
      <w:r w:rsidR="00CC4974" w:rsidRPr="009A2412">
        <w:t xml:space="preserve"> Perzentile</w:t>
      </w:r>
      <w:r w:rsidRPr="009A2412">
        <w:t xml:space="preserve">), alle anderen Kinder </w:t>
      </w:r>
      <w:r w:rsidR="0038627E">
        <w:t>lagen</w:t>
      </w:r>
      <w:r w:rsidRPr="009A2412">
        <w:t xml:space="preserve"> entweder auf der 50. Perzentile oder darunter. Die niedrigsten Werte ergaben sich bei zwei Jungen, </w:t>
      </w:r>
      <w:r w:rsidR="0038627E">
        <w:t>der eine lag</w:t>
      </w:r>
      <w:r w:rsidRPr="009A2412">
        <w:t xml:space="preserve"> auf der 3. Perzentile</w:t>
      </w:r>
      <w:r w:rsidR="0038627E">
        <w:t xml:space="preserve">, </w:t>
      </w:r>
      <w:r w:rsidRPr="009A2412">
        <w:t>der andere</w:t>
      </w:r>
      <w:r w:rsidR="00C0753D" w:rsidRPr="009A2412">
        <w:t xml:space="preserve"> </w:t>
      </w:r>
      <w:r w:rsidRPr="009A2412">
        <w:t xml:space="preserve">unterhalb der 3. Perzentile. </w:t>
      </w:r>
    </w:p>
    <w:p w14:paraId="3C6B0DC0" w14:textId="0DDE14C6" w:rsidR="003B6C20" w:rsidRPr="009A2412" w:rsidRDefault="00AE526E" w:rsidP="00B3039C">
      <w:r w:rsidRPr="009A2412">
        <w:t xml:space="preserve">Die Lokalisation der </w:t>
      </w:r>
      <w:r w:rsidR="00CC4974" w:rsidRPr="009A2412">
        <w:t>Tumore</w:t>
      </w:r>
      <w:r w:rsidR="000A45CC" w:rsidRPr="009A2412">
        <w:t xml:space="preserve"> </w:t>
      </w:r>
      <w:r w:rsidRPr="009A2412">
        <w:t>befand sich in 21</w:t>
      </w:r>
      <w:r w:rsidR="00B87345" w:rsidRPr="009A2412">
        <w:t xml:space="preserve"> Fälle</w:t>
      </w:r>
      <w:r w:rsidRPr="009A2412">
        <w:t>n i</w:t>
      </w:r>
      <w:r w:rsidR="00623A9E">
        <w:t>n der Region von</w:t>
      </w:r>
      <w:r w:rsidRPr="009A2412">
        <w:t xml:space="preserve"> Blase</w:t>
      </w:r>
      <w:r w:rsidR="00623A9E">
        <w:t xml:space="preserve"> und </w:t>
      </w:r>
      <w:r w:rsidRPr="009A2412">
        <w:t>Pros</w:t>
      </w:r>
      <w:r w:rsidR="007552C2">
        <w:softHyphen/>
      </w:r>
      <w:r w:rsidRPr="009A2412">
        <w:t>tata</w:t>
      </w:r>
      <w:r w:rsidR="00623A9E">
        <w:t xml:space="preserve"> </w:t>
      </w:r>
      <w:r w:rsidRPr="009A2412">
        <w:t xml:space="preserve">und </w:t>
      </w:r>
      <w:r w:rsidR="00C0753D" w:rsidRPr="009A2412">
        <w:t xml:space="preserve">bei einem Mädchen </w:t>
      </w:r>
      <w:r w:rsidR="00B87345" w:rsidRPr="009A2412">
        <w:t>perianal</w:t>
      </w:r>
      <w:r w:rsidR="003B6C20" w:rsidRPr="009A2412">
        <w:t xml:space="preserve">. </w:t>
      </w:r>
      <w:r w:rsidR="002267DD" w:rsidRPr="009A2412">
        <w:t>Keines der</w:t>
      </w:r>
      <w:r w:rsidR="003B6C20" w:rsidRPr="009A2412">
        <w:t xml:space="preserve"> Kind</w:t>
      </w:r>
      <w:r w:rsidR="00B910D3" w:rsidRPr="009A2412">
        <w:t>er</w:t>
      </w:r>
      <w:r w:rsidR="003B6C20" w:rsidRPr="009A2412">
        <w:t xml:space="preserve"> </w:t>
      </w:r>
      <w:r w:rsidR="002267DD" w:rsidRPr="009A2412">
        <w:t>wies ursprünglich ein vaginales RMS auf</w:t>
      </w:r>
      <w:r w:rsidR="00623A9E">
        <w:t>. A</w:t>
      </w:r>
      <w:r w:rsidR="002267DD" w:rsidRPr="009A2412">
        <w:t>llerdings wurde bei dem Mädchen mit perianalem RMS intraoperativ festge</w:t>
      </w:r>
      <w:r w:rsidR="007552C2">
        <w:softHyphen/>
      </w:r>
      <w:r w:rsidR="002267DD" w:rsidRPr="009A2412">
        <w:t>stellt, dass sich der Tumor bis hin zur Vaginahinterwand erstreckte.</w:t>
      </w:r>
    </w:p>
    <w:p w14:paraId="4FFF97C7" w14:textId="0E4FB95D" w:rsidR="003C3A39" w:rsidRPr="009A2412" w:rsidRDefault="00E5105C" w:rsidP="00B3039C">
      <w:r w:rsidRPr="009A2412">
        <w:t>18 der Kinder</w:t>
      </w:r>
      <w:r w:rsidR="00623A9E">
        <w:t xml:space="preserve"> präsentierten sich mit einer</w:t>
      </w:r>
      <w:r w:rsidRPr="009A2412">
        <w:t xml:space="preserve"> Erstmanifestation, 4 Kinder stellten sich mit lokalen Rezidiven vor. </w:t>
      </w:r>
      <w:r w:rsidR="002267DD" w:rsidRPr="009A2412">
        <w:t>Bei einem</w:t>
      </w:r>
      <w:r w:rsidRPr="009A2412">
        <w:t xml:space="preserve"> der</w:t>
      </w:r>
      <w:r w:rsidR="002267DD" w:rsidRPr="009A2412">
        <w:t xml:space="preserve"> Kinder mit Rezidiv</w:t>
      </w:r>
      <w:r w:rsidRPr="009A2412">
        <w:t xml:space="preserve"> ha</w:t>
      </w:r>
      <w:r w:rsidR="00F23C84" w:rsidRPr="009A2412">
        <w:t xml:space="preserve">ndelte es sich um ein </w:t>
      </w:r>
      <w:proofErr w:type="spellStart"/>
      <w:r w:rsidR="00F23C84" w:rsidRPr="009A2412">
        <w:t>extra</w:t>
      </w:r>
      <w:r w:rsidR="007552C2">
        <w:softHyphen/>
      </w:r>
      <w:r w:rsidR="00F23C84" w:rsidRPr="009A2412">
        <w:t>renales</w:t>
      </w:r>
      <w:proofErr w:type="spellEnd"/>
      <w:r w:rsidR="00F23C84" w:rsidRPr="009A2412">
        <w:t xml:space="preserve"> Klarzellsarkom</w:t>
      </w:r>
      <w:r w:rsidR="00B375F9" w:rsidRPr="009A2412">
        <w:t>. Dieses war bei Erstdiagnose links paravesikal aufgetreten (M0, N0) und behandelt worden. Eine BCOR Genduplikatur war im Tumorgewebe nachge</w:t>
      </w:r>
      <w:r w:rsidR="007552C2">
        <w:softHyphen/>
      </w:r>
      <w:r w:rsidR="00B375F9" w:rsidRPr="009A2412">
        <w:t>wiesen worden.</w:t>
      </w:r>
      <w:r w:rsidR="00D86CC6">
        <w:t xml:space="preserve"> </w:t>
      </w:r>
      <w:r w:rsidR="00B375F9" w:rsidRPr="009A2412">
        <w:t>Nach 20</w:t>
      </w:r>
      <w:r w:rsidR="00085E8B">
        <w:t>-</w:t>
      </w:r>
      <w:r w:rsidR="00B375F9" w:rsidRPr="009A2412">
        <w:t>monatiger Remission war ein lokoregionäres Rezidiv aufgefal</w:t>
      </w:r>
      <w:r w:rsidR="00900D3F">
        <w:softHyphen/>
      </w:r>
      <w:r w:rsidR="00B375F9" w:rsidRPr="009A2412">
        <w:t>len</w:t>
      </w:r>
      <w:r w:rsidR="008C1E19" w:rsidRPr="009A2412">
        <w:t xml:space="preserve"> und der </w:t>
      </w:r>
      <w:r w:rsidR="00B375F9" w:rsidRPr="009A2412">
        <w:t>Junge erhielt</w:t>
      </w:r>
      <w:r w:rsidR="008C1E19" w:rsidRPr="009A2412">
        <w:t xml:space="preserve"> </w:t>
      </w:r>
      <w:r w:rsidR="003945C5">
        <w:t>daraufhin</w:t>
      </w:r>
      <w:r w:rsidR="008C1E19" w:rsidRPr="009A2412">
        <w:t xml:space="preserve"> die</w:t>
      </w:r>
      <w:r w:rsidR="00EC4F19" w:rsidRPr="009A2412">
        <w:t xml:space="preserve"> </w:t>
      </w:r>
      <w:r w:rsidR="002267DD" w:rsidRPr="009A2412">
        <w:t>Rezidivt</w:t>
      </w:r>
      <w:r w:rsidR="00B375F9" w:rsidRPr="009A2412">
        <w:t>herapie</w:t>
      </w:r>
      <w:r w:rsidR="00EC4F19" w:rsidRPr="009A2412">
        <w:t xml:space="preserve"> </w:t>
      </w:r>
      <w:r w:rsidR="00B375F9" w:rsidRPr="009A2412">
        <w:t>laut CWS-Guidance. Dies bein</w:t>
      </w:r>
      <w:r w:rsidR="00900D3F">
        <w:softHyphen/>
      </w:r>
      <w:r w:rsidR="00B375F9" w:rsidRPr="009A2412">
        <w:t>haltete eine Chemotherapie mit Vincristin, Adriamycin und Cyclophosphamid, eine</w:t>
      </w:r>
      <w:r w:rsidR="0038627E">
        <w:t xml:space="preserve"> </w:t>
      </w:r>
      <w:r w:rsidR="00B375F9" w:rsidRPr="009A2412">
        <w:lastRenderedPageBreak/>
        <w:t xml:space="preserve">blasenerhaltende Tumorresektion mit partieller Resektion des linken Harnleiters und </w:t>
      </w:r>
      <w:proofErr w:type="spellStart"/>
      <w:r w:rsidR="00B375F9" w:rsidRPr="009A2412">
        <w:t>Ure</w:t>
      </w:r>
      <w:r w:rsidR="00900D3F">
        <w:softHyphen/>
      </w:r>
      <w:r w:rsidR="00B375F9" w:rsidRPr="009A2412">
        <w:t>tero</w:t>
      </w:r>
      <w:r w:rsidR="002267DD" w:rsidRPr="009A2412">
        <w:t>z</w:t>
      </w:r>
      <w:r w:rsidR="00B375F9" w:rsidRPr="009A2412">
        <w:t>ystoneosto</w:t>
      </w:r>
      <w:r w:rsidR="007552C2">
        <w:softHyphen/>
      </w:r>
      <w:r w:rsidR="00B375F9" w:rsidRPr="009A2412">
        <w:t>mie</w:t>
      </w:r>
      <w:proofErr w:type="spellEnd"/>
      <w:r w:rsidR="002267DD" w:rsidRPr="009A2412">
        <w:t xml:space="preserve"> (Harnleiterneuimplantation)</w:t>
      </w:r>
      <w:r w:rsidR="00B375F9" w:rsidRPr="009A2412">
        <w:t xml:space="preserve"> links</w:t>
      </w:r>
      <w:r w:rsidR="008C1E19" w:rsidRPr="009A2412">
        <w:t xml:space="preserve"> und eine anschließende </w:t>
      </w:r>
      <w:r w:rsidR="00EC4F19" w:rsidRPr="009A2412">
        <w:t>HDR-</w:t>
      </w:r>
      <w:r w:rsidR="008C1E19" w:rsidRPr="009A2412">
        <w:t>B</w:t>
      </w:r>
      <w:r w:rsidR="006D3720">
        <w:t>T</w:t>
      </w:r>
      <w:r w:rsidR="00EC4F19" w:rsidRPr="009A2412">
        <w:t xml:space="preserve"> mit einer Ge</w:t>
      </w:r>
      <w:r w:rsidR="007552C2">
        <w:softHyphen/>
      </w:r>
      <w:r w:rsidR="00EC4F19" w:rsidRPr="009A2412">
        <w:t>samtdosis von 33</w:t>
      </w:r>
      <w:r w:rsidR="00C57EB8">
        <w:t xml:space="preserve"> </w:t>
      </w:r>
      <w:r w:rsidR="00EC4F19" w:rsidRPr="009A2412">
        <w:t>Gy</w:t>
      </w:r>
      <w:r w:rsidR="008C1E19" w:rsidRPr="009A2412">
        <w:t>. Bei ihm war eine Re-</w:t>
      </w:r>
      <w:r w:rsidR="002267DD" w:rsidRPr="009A2412">
        <w:t>Laparotomie</w:t>
      </w:r>
      <w:r w:rsidR="008C1E19" w:rsidRPr="009A2412">
        <w:t xml:space="preserve"> zur Korrektur der </w:t>
      </w:r>
      <w:proofErr w:type="spellStart"/>
      <w:r w:rsidR="008C1E19" w:rsidRPr="009A2412">
        <w:t>Sondenlage</w:t>
      </w:r>
      <w:proofErr w:type="spellEnd"/>
      <w:r w:rsidR="008C1E19" w:rsidRPr="009A2412">
        <w:t xml:space="preserve"> und </w:t>
      </w:r>
      <w:r w:rsidR="00623A9E">
        <w:t xml:space="preserve">zur Einbringung </w:t>
      </w:r>
      <w:r w:rsidR="008C1E19" w:rsidRPr="009A2412">
        <w:t>zwei</w:t>
      </w:r>
      <w:r w:rsidR="00623A9E">
        <w:t>er</w:t>
      </w:r>
      <w:r w:rsidR="008C1E19" w:rsidRPr="009A2412">
        <w:t xml:space="preserve"> zusätzliche</w:t>
      </w:r>
      <w:r w:rsidR="00623A9E">
        <w:t>r</w:t>
      </w:r>
      <w:r w:rsidR="008C1E19" w:rsidRPr="009A2412">
        <w:t xml:space="preserve"> Sonden</w:t>
      </w:r>
      <w:r w:rsidR="00EC4F19" w:rsidRPr="009A2412">
        <w:t xml:space="preserve"> </w:t>
      </w:r>
      <w:r w:rsidR="00623A9E">
        <w:t>vonnöten</w:t>
      </w:r>
      <w:r w:rsidR="008C1E19" w:rsidRPr="009A2412">
        <w:t>.</w:t>
      </w:r>
      <w:r w:rsidR="00EC4F19" w:rsidRPr="009A2412">
        <w:t xml:space="preserve"> Da der Ablauf der B</w:t>
      </w:r>
      <w:r w:rsidR="006D3720">
        <w:t>T</w:t>
      </w:r>
      <w:r w:rsidR="00EC4F19" w:rsidRPr="009A2412">
        <w:t xml:space="preserve"> und die Betreuung auf der PICU genau wie bei den anderen Kindern vonstatten</w:t>
      </w:r>
      <w:r w:rsidR="00900D3F">
        <w:softHyphen/>
      </w:r>
      <w:r w:rsidR="00EC4F19" w:rsidRPr="009A2412">
        <w:t xml:space="preserve">ging, er wie die RMS-Kinder laut </w:t>
      </w:r>
      <w:r w:rsidR="002267DD" w:rsidRPr="009A2412">
        <w:t>des</w:t>
      </w:r>
      <w:r w:rsidR="00EC4F19" w:rsidRPr="009A2412">
        <w:t xml:space="preserve"> </w:t>
      </w:r>
      <w:r w:rsidR="00357A6D">
        <w:t>hier vorgestellten Analgosedierungs</w:t>
      </w:r>
      <w:r w:rsidR="00EC4F19" w:rsidRPr="009A2412">
        <w:t>protokolls be</w:t>
      </w:r>
      <w:r w:rsidR="00900D3F">
        <w:softHyphen/>
      </w:r>
      <w:r w:rsidR="00EC4F19" w:rsidRPr="009A2412">
        <w:t xml:space="preserve">handelt wurde und da die </w:t>
      </w:r>
      <w:proofErr w:type="spellStart"/>
      <w:r w:rsidR="00EC4F19" w:rsidRPr="009A2412">
        <w:t>Rezidivkinder</w:t>
      </w:r>
      <w:proofErr w:type="spellEnd"/>
      <w:r w:rsidR="00EC4F19" w:rsidRPr="009A2412">
        <w:t xml:space="preserve"> generell eine </w:t>
      </w:r>
      <w:r w:rsidR="00AD593E">
        <w:t xml:space="preserve">besondere </w:t>
      </w:r>
      <w:r w:rsidR="00EC4F19" w:rsidRPr="009A2412">
        <w:t xml:space="preserve">Gruppe darstellen, </w:t>
      </w:r>
      <w:r w:rsidR="00760A7A">
        <w:t>wurde er</w:t>
      </w:r>
      <w:r w:rsidR="00EC4F19" w:rsidRPr="009A2412">
        <w:t xml:space="preserve"> mit in </w:t>
      </w:r>
      <w:r w:rsidR="002267DD" w:rsidRPr="009A2412">
        <w:t>diese</w:t>
      </w:r>
      <w:r w:rsidR="00EC4F19" w:rsidRPr="009A2412">
        <w:t xml:space="preserve"> Studie auf</w:t>
      </w:r>
      <w:r w:rsidR="00760A7A">
        <w:t>genommen</w:t>
      </w:r>
      <w:r w:rsidR="00EC4F19" w:rsidRPr="009A2412">
        <w:t xml:space="preserve">. </w:t>
      </w:r>
    </w:p>
    <w:p w14:paraId="36D88D2F" w14:textId="2F4F88EA" w:rsidR="004316D1" w:rsidRDefault="003C3A39" w:rsidP="00B3039C">
      <w:r w:rsidRPr="009A2412">
        <w:t>Bei allen anderen Tumoren handelte es sich histologisch gesehen</w:t>
      </w:r>
      <w:r w:rsidR="001A6E8E" w:rsidRPr="009A2412">
        <w:t xml:space="preserve"> </w:t>
      </w:r>
      <w:r w:rsidR="00187FD9" w:rsidRPr="009A2412">
        <w:t xml:space="preserve">um ERMS, wobei 5 </w:t>
      </w:r>
      <w:r w:rsidRPr="009A2412">
        <w:t>davon</w:t>
      </w:r>
      <w:r w:rsidR="00187FD9" w:rsidRPr="009A2412">
        <w:t xml:space="preserve"> die botryoide Variante </w:t>
      </w:r>
      <w:r w:rsidR="00B151F6" w:rsidRPr="009A2412">
        <w:t>aufwie</w:t>
      </w:r>
      <w:r w:rsidR="00C0753D" w:rsidRPr="009A2412">
        <w:t>s</w:t>
      </w:r>
      <w:r w:rsidR="00B151F6" w:rsidRPr="009A2412">
        <w:t>en</w:t>
      </w:r>
      <w:r w:rsidRPr="009A2412">
        <w:t xml:space="preserve">. </w:t>
      </w:r>
      <w:r w:rsidR="00CC4974" w:rsidRPr="009A2412">
        <w:t>Ein ARMS fand sich bei keinem der Kinder. Mit Hilfe der Risikoeinteilung wurden</w:t>
      </w:r>
      <w:r w:rsidR="00A13FDB" w:rsidRPr="009A2412">
        <w:t xml:space="preserve"> </w:t>
      </w:r>
      <w:r w:rsidR="00F3161C" w:rsidRPr="009A2412">
        <w:t xml:space="preserve">8 Kinder </w:t>
      </w:r>
      <w:r w:rsidR="00B87345" w:rsidRPr="009A2412">
        <w:t xml:space="preserve">als </w:t>
      </w:r>
      <w:r w:rsidR="00F3161C" w:rsidRPr="009A2412">
        <w:t>S</w:t>
      </w:r>
      <w:r w:rsidR="00B87345" w:rsidRPr="009A2412">
        <w:t xml:space="preserve">tandard </w:t>
      </w:r>
      <w:r w:rsidR="00F3161C" w:rsidRPr="009A2412">
        <w:t>D</w:t>
      </w:r>
      <w:r w:rsidR="00B87345" w:rsidRPr="009A2412">
        <w:t xml:space="preserve"> und</w:t>
      </w:r>
      <w:r w:rsidR="00F3161C" w:rsidRPr="009A2412">
        <w:t xml:space="preserve"> </w:t>
      </w:r>
      <w:r w:rsidR="001A6E8E" w:rsidRPr="009A2412">
        <w:t>10</w:t>
      </w:r>
      <w:r w:rsidR="00B87345" w:rsidRPr="009A2412">
        <w:t xml:space="preserve"> als </w:t>
      </w:r>
      <w:r w:rsidR="00C0753D" w:rsidRPr="009A2412">
        <w:t>hohes Risiko</w:t>
      </w:r>
      <w:r w:rsidR="00B87345" w:rsidRPr="009A2412">
        <w:t xml:space="preserve"> </w:t>
      </w:r>
      <w:r w:rsidR="00F3161C" w:rsidRPr="009A2412">
        <w:t>E</w:t>
      </w:r>
      <w:r w:rsidR="00B87345" w:rsidRPr="009A2412">
        <w:t xml:space="preserve"> einge</w:t>
      </w:r>
      <w:r w:rsidR="00F3161C" w:rsidRPr="009A2412">
        <w:t>stuft</w:t>
      </w:r>
      <w:r w:rsidR="00B87345" w:rsidRPr="009A2412">
        <w:t>.</w:t>
      </w:r>
      <w:r w:rsidR="00F3161C" w:rsidRPr="009A2412">
        <w:t xml:space="preserve"> </w:t>
      </w:r>
      <w:r w:rsidR="00CC4974" w:rsidRPr="009A2412">
        <w:t xml:space="preserve">Die restlichen 4 Kinder waren diejenigen mit </w:t>
      </w:r>
      <w:r w:rsidR="008561F7" w:rsidRPr="009A2412">
        <w:t xml:space="preserve">lokalen </w:t>
      </w:r>
      <w:r w:rsidR="00CC4974" w:rsidRPr="009A2412">
        <w:t>Rezidiven</w:t>
      </w:r>
      <w:r w:rsidRPr="009A2412">
        <w:t xml:space="preserve">, die primär laut ihrer Risikogruppe </w:t>
      </w:r>
      <w:r w:rsidR="008561F7" w:rsidRPr="009A2412">
        <w:t xml:space="preserve">behandelt worden </w:t>
      </w:r>
      <w:r w:rsidRPr="009A2412">
        <w:t>waren (zweimal Hochrisiko E, einmal Standard D, bei dem vierten handelte es sich um den Jungen mit Klarzellsarkom)</w:t>
      </w:r>
      <w:r w:rsidR="008561F7" w:rsidRPr="009A2412">
        <w:t xml:space="preserve"> und nun die The</w:t>
      </w:r>
      <w:r w:rsidR="007552C2">
        <w:softHyphen/>
      </w:r>
      <w:r w:rsidR="008561F7" w:rsidRPr="009A2412">
        <w:t>rapie für lokale Rezidive erhielten</w:t>
      </w:r>
      <w:r w:rsidR="00CC4974" w:rsidRPr="009A2412">
        <w:t xml:space="preserve">. </w:t>
      </w:r>
    </w:p>
    <w:p w14:paraId="194438B3" w14:textId="77777777" w:rsidR="004253EB" w:rsidRPr="00507E94" w:rsidRDefault="004253EB" w:rsidP="00B3039C"/>
    <w:p w14:paraId="090CD1CF" w14:textId="47BCE548" w:rsidR="00900B0A" w:rsidRDefault="00900B0A" w:rsidP="00900B0A">
      <w:pPr>
        <w:pStyle w:val="Formatvorlage2doggy"/>
      </w:pPr>
      <w:bookmarkStart w:id="71" w:name="_Toc84407278"/>
      <w:bookmarkStart w:id="72" w:name="_Toc84407369"/>
      <w:bookmarkStart w:id="73" w:name="_Toc84407410"/>
      <w:bookmarkStart w:id="74" w:name="_Toc84413179"/>
      <w:r>
        <w:t xml:space="preserve">Tabelle </w:t>
      </w:r>
      <w:r w:rsidR="004952BF">
        <w:fldChar w:fldCharType="begin"/>
      </w:r>
      <w:r w:rsidR="004952BF">
        <w:instrText xml:space="preserve"> SEQ Tabelle \* ARABIC </w:instrText>
      </w:r>
      <w:r w:rsidR="004952BF">
        <w:fldChar w:fldCharType="separate"/>
      </w:r>
      <w:r w:rsidR="00217252">
        <w:rPr>
          <w:noProof/>
        </w:rPr>
        <w:t>4</w:t>
      </w:r>
      <w:r w:rsidR="004952BF">
        <w:rPr>
          <w:noProof/>
        </w:rPr>
        <w:fldChar w:fldCharType="end"/>
      </w:r>
      <w:r>
        <w:t xml:space="preserve">: </w:t>
      </w:r>
      <w:r w:rsidRPr="00DD1664">
        <w:t xml:space="preserve">Patientencharakteristiken. </w:t>
      </w:r>
      <w:r w:rsidRPr="00900B0A">
        <w:rPr>
          <w:i/>
        </w:rPr>
        <w:t>SD</w:t>
      </w:r>
      <w:r w:rsidRPr="00DD1664">
        <w:t xml:space="preserve">: Standardabweichung, </w:t>
      </w:r>
      <w:r w:rsidRPr="00900B0A">
        <w:rPr>
          <w:i/>
        </w:rPr>
        <w:t>PICU</w:t>
      </w:r>
      <w:r w:rsidRPr="00DD1664">
        <w:t>: Kinderintensiv-station</w:t>
      </w:r>
      <w:r>
        <w:t xml:space="preserve"> </w:t>
      </w:r>
      <w:r>
        <w:fldChar w:fldCharType="begin">
          <w:fldData xml:space="preserve">PEVuZE5vdGU+PENpdGU+PEF1dGhvcj5NaWNoZWw8L0F1dGhvcj48WWVhcj4yMDIwPC9ZZWFyPjxS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==
</w:fldData>
        </w:fldChar>
      </w:r>
      <w:r>
        <w:instrText xml:space="preserve"> ADDIN EN.CITE </w:instrText>
      </w:r>
      <w:r>
        <w:fldChar w:fldCharType="begin">
          <w:fldData xml:space="preserve">PEVuZE5vdGU+PENpdGU+PEF1dGhvcj5NaWNoZWw8L0F1dGhvcj48WWVhcj4yMDIwPC9ZZWFyPjxS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==
</w:fldData>
        </w:fldChar>
      </w:r>
      <w:r>
        <w:instrText xml:space="preserve"> ADDIN EN.CITE.DATA </w:instrText>
      </w:r>
      <w:r>
        <w:fldChar w:fldCharType="end"/>
      </w:r>
      <w:r>
        <w:fldChar w:fldCharType="separate"/>
      </w:r>
      <w:r>
        <w:rPr>
          <w:noProof/>
        </w:rPr>
        <w:t>(</w:t>
      </w:r>
      <w:hyperlink w:anchor="_ENREF_93" w:tooltip="Michel, 2020 #350" w:history="1">
        <w:r w:rsidR="00764178" w:rsidRPr="00764178">
          <w:rPr>
            <w:rStyle w:val="Hyperlink"/>
          </w:rPr>
          <w:t>Michel et al., 2020b</w:t>
        </w:r>
      </w:hyperlink>
      <w:r>
        <w:rPr>
          <w:noProof/>
        </w:rPr>
        <w:t>)</w:t>
      </w:r>
      <w:bookmarkEnd w:id="71"/>
      <w:bookmarkEnd w:id="72"/>
      <w:bookmarkEnd w:id="73"/>
      <w:bookmarkEnd w:id="74"/>
      <w:r>
        <w:fldChar w:fldCharType="end"/>
      </w:r>
    </w:p>
    <w:tbl>
      <w:tblPr>
        <w:tblStyle w:val="EinfacheTabelle2"/>
        <w:tblW w:w="0" w:type="auto"/>
        <w:tblLook w:val="04A0" w:firstRow="1" w:lastRow="0" w:firstColumn="1" w:lastColumn="0" w:noHBand="0" w:noVBand="1"/>
      </w:tblPr>
      <w:tblGrid>
        <w:gridCol w:w="6379"/>
        <w:gridCol w:w="2115"/>
      </w:tblGrid>
      <w:tr w:rsidR="004316D1" w:rsidRPr="00F04808" w14:paraId="5EFDC434" w14:textId="77777777" w:rsidTr="00A3420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9" w:type="dxa"/>
            <w:hideMark/>
          </w:tcPr>
          <w:p w14:paraId="04751862" w14:textId="77777777" w:rsidR="004316D1" w:rsidRPr="00F04808" w:rsidRDefault="004316D1" w:rsidP="00B3039C">
            <w:r w:rsidRPr="00F04808">
              <w:t>Variable</w:t>
            </w:r>
          </w:p>
        </w:tc>
        <w:tc>
          <w:tcPr>
            <w:tcW w:w="2115" w:type="dxa"/>
            <w:hideMark/>
          </w:tcPr>
          <w:p w14:paraId="1B35189B" w14:textId="77777777" w:rsidR="004316D1" w:rsidRPr="00F04808" w:rsidRDefault="004316D1" w:rsidP="00B3039C">
            <w:pPr>
              <w:cnfStyle w:val="100000000000" w:firstRow="1" w:lastRow="0" w:firstColumn="0" w:lastColumn="0" w:oddVBand="0" w:evenVBand="0" w:oddHBand="0" w:evenHBand="0" w:firstRowFirstColumn="0" w:firstRowLastColumn="0" w:lastRowFirstColumn="0" w:lastRowLastColumn="0"/>
            </w:pPr>
            <w:r w:rsidRPr="00F04808">
              <w:t>Wert</w:t>
            </w:r>
          </w:p>
        </w:tc>
      </w:tr>
      <w:tr w:rsidR="004316D1" w:rsidRPr="00FB6C43" w14:paraId="2658B2DA" w14:textId="77777777" w:rsidTr="00A342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9" w:type="dxa"/>
            <w:hideMark/>
          </w:tcPr>
          <w:p w14:paraId="485CED2F" w14:textId="77777777" w:rsidR="004316D1" w:rsidRPr="00FB6C43" w:rsidRDefault="004316D1" w:rsidP="00B3039C">
            <w:pPr>
              <w:rPr>
                <w:b w:val="0"/>
              </w:rPr>
            </w:pPr>
            <w:r w:rsidRPr="00FB6C43">
              <w:rPr>
                <w:b w:val="0"/>
              </w:rPr>
              <w:t>Geschlecht (männlich / weiblich)</w:t>
            </w:r>
          </w:p>
        </w:tc>
        <w:tc>
          <w:tcPr>
            <w:tcW w:w="2115" w:type="dxa"/>
            <w:hideMark/>
          </w:tcPr>
          <w:p w14:paraId="30040C4D" w14:textId="77777777" w:rsidR="004316D1" w:rsidRPr="00FB6C43" w:rsidRDefault="004316D1" w:rsidP="00B3039C">
            <w:pPr>
              <w:cnfStyle w:val="000000100000" w:firstRow="0" w:lastRow="0" w:firstColumn="0" w:lastColumn="0" w:oddVBand="0" w:evenVBand="0" w:oddHBand="1" w:evenHBand="0" w:firstRowFirstColumn="0" w:firstRowLastColumn="0" w:lastRowFirstColumn="0" w:lastRowLastColumn="0"/>
            </w:pPr>
            <w:r w:rsidRPr="00FB6C43">
              <w:t>19 (86 %) / 3 (14 %)</w:t>
            </w:r>
          </w:p>
        </w:tc>
      </w:tr>
      <w:tr w:rsidR="004316D1" w:rsidRPr="00FB6C43" w14:paraId="09A14796" w14:textId="77777777" w:rsidTr="00A3420F">
        <w:tc>
          <w:tcPr>
            <w:cnfStyle w:val="001000000000" w:firstRow="0" w:lastRow="0" w:firstColumn="1" w:lastColumn="0" w:oddVBand="0" w:evenVBand="0" w:oddHBand="0" w:evenHBand="0" w:firstRowFirstColumn="0" w:firstRowLastColumn="0" w:lastRowFirstColumn="0" w:lastRowLastColumn="0"/>
            <w:tcW w:w="6379" w:type="dxa"/>
            <w:hideMark/>
          </w:tcPr>
          <w:p w14:paraId="33D2169C" w14:textId="77777777" w:rsidR="004316D1" w:rsidRPr="00FB6C43" w:rsidRDefault="004316D1" w:rsidP="00B3039C">
            <w:pPr>
              <w:rPr>
                <w:b w:val="0"/>
              </w:rPr>
            </w:pPr>
            <w:r w:rsidRPr="00FB6C43">
              <w:rPr>
                <w:b w:val="0"/>
              </w:rPr>
              <w:t>Alter (Monate; Mittelwert ± SD)</w:t>
            </w:r>
          </w:p>
        </w:tc>
        <w:tc>
          <w:tcPr>
            <w:tcW w:w="2115" w:type="dxa"/>
            <w:hideMark/>
          </w:tcPr>
          <w:p w14:paraId="1DBA281B" w14:textId="72EF28FA" w:rsidR="004316D1" w:rsidRPr="00FB6C43" w:rsidRDefault="004316D1" w:rsidP="00B3039C">
            <w:pPr>
              <w:cnfStyle w:val="000000000000" w:firstRow="0" w:lastRow="0" w:firstColumn="0" w:lastColumn="0" w:oddVBand="0" w:evenVBand="0" w:oddHBand="0" w:evenHBand="0" w:firstRowFirstColumn="0" w:firstRowLastColumn="0" w:lastRowFirstColumn="0" w:lastRowLastColumn="0"/>
            </w:pPr>
            <w:r w:rsidRPr="00FB6C43">
              <w:t>39</w:t>
            </w:r>
            <w:r w:rsidR="00774379">
              <w:t>,</w:t>
            </w:r>
            <w:r w:rsidRPr="00FB6C43">
              <w:t>9 ± 29</w:t>
            </w:r>
            <w:r w:rsidR="00774379">
              <w:t>,</w:t>
            </w:r>
            <w:r w:rsidRPr="00FB6C43">
              <w:t>8</w:t>
            </w:r>
          </w:p>
        </w:tc>
      </w:tr>
      <w:tr w:rsidR="004316D1" w:rsidRPr="00FB6C43" w14:paraId="4060E8D6" w14:textId="77777777" w:rsidTr="00A342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9" w:type="dxa"/>
            <w:hideMark/>
          </w:tcPr>
          <w:p w14:paraId="0B440CAD" w14:textId="77777777" w:rsidR="004316D1" w:rsidRPr="00FB6C43" w:rsidRDefault="004316D1" w:rsidP="00B3039C">
            <w:pPr>
              <w:rPr>
                <w:b w:val="0"/>
              </w:rPr>
            </w:pPr>
            <w:r w:rsidRPr="00FB6C43">
              <w:rPr>
                <w:b w:val="0"/>
              </w:rPr>
              <w:t>Gewicht (kg; Mittelwert ± SD)</w:t>
            </w:r>
          </w:p>
        </w:tc>
        <w:tc>
          <w:tcPr>
            <w:tcW w:w="2115" w:type="dxa"/>
            <w:hideMark/>
          </w:tcPr>
          <w:p w14:paraId="4CA711C1" w14:textId="61276C25" w:rsidR="004316D1" w:rsidRPr="00FB6C43" w:rsidRDefault="004316D1" w:rsidP="00B3039C">
            <w:pPr>
              <w:cnfStyle w:val="000000100000" w:firstRow="0" w:lastRow="0" w:firstColumn="0" w:lastColumn="0" w:oddVBand="0" w:evenVBand="0" w:oddHBand="1" w:evenHBand="0" w:firstRowFirstColumn="0" w:firstRowLastColumn="0" w:lastRowFirstColumn="0" w:lastRowLastColumn="0"/>
            </w:pPr>
            <w:r w:rsidRPr="00FB6C43">
              <w:t>14</w:t>
            </w:r>
            <w:r w:rsidR="00774379">
              <w:t>,</w:t>
            </w:r>
            <w:r w:rsidRPr="00FB6C43">
              <w:t>7 ± 6</w:t>
            </w:r>
            <w:r w:rsidR="00774379">
              <w:t>,</w:t>
            </w:r>
            <w:r w:rsidRPr="00FB6C43">
              <w:t>1</w:t>
            </w:r>
          </w:p>
        </w:tc>
      </w:tr>
      <w:tr w:rsidR="004316D1" w:rsidRPr="00FB6C43" w14:paraId="47BE4EFE" w14:textId="77777777" w:rsidTr="00A3420F">
        <w:tc>
          <w:tcPr>
            <w:cnfStyle w:val="001000000000" w:firstRow="0" w:lastRow="0" w:firstColumn="1" w:lastColumn="0" w:oddVBand="0" w:evenVBand="0" w:oddHBand="0" w:evenHBand="0" w:firstRowFirstColumn="0" w:firstRowLastColumn="0" w:lastRowFirstColumn="0" w:lastRowLastColumn="0"/>
            <w:tcW w:w="6379" w:type="dxa"/>
            <w:hideMark/>
          </w:tcPr>
          <w:p w14:paraId="60D13DC5" w14:textId="3BBD76CB" w:rsidR="004316D1" w:rsidRPr="00FB6C43" w:rsidRDefault="004316D1" w:rsidP="00B3039C">
            <w:pPr>
              <w:rPr>
                <w:b w:val="0"/>
              </w:rPr>
            </w:pPr>
            <w:r w:rsidRPr="00FB6C43">
              <w:rPr>
                <w:b w:val="0"/>
              </w:rPr>
              <w:t>Dauer der mechanischen Beatmung</w:t>
            </w:r>
            <w:r w:rsidR="00FB6C43">
              <w:rPr>
                <w:b w:val="0"/>
              </w:rPr>
              <w:t xml:space="preserve"> </w:t>
            </w:r>
            <w:r w:rsidRPr="00FB6C43">
              <w:rPr>
                <w:b w:val="0"/>
              </w:rPr>
              <w:t>(Stunden; Mittel</w:t>
            </w:r>
            <w:r w:rsidR="007552C2">
              <w:rPr>
                <w:b w:val="0"/>
              </w:rPr>
              <w:softHyphen/>
            </w:r>
            <w:r w:rsidRPr="00FB6C43">
              <w:rPr>
                <w:b w:val="0"/>
              </w:rPr>
              <w:t>wert ± SD)</w:t>
            </w:r>
          </w:p>
        </w:tc>
        <w:tc>
          <w:tcPr>
            <w:tcW w:w="2115" w:type="dxa"/>
            <w:hideMark/>
          </w:tcPr>
          <w:p w14:paraId="563B9B36" w14:textId="25FF26F3" w:rsidR="004316D1" w:rsidRPr="00FB6C43" w:rsidRDefault="004316D1" w:rsidP="00B3039C">
            <w:pPr>
              <w:cnfStyle w:val="000000000000" w:firstRow="0" w:lastRow="0" w:firstColumn="0" w:lastColumn="0" w:oddVBand="0" w:evenVBand="0" w:oddHBand="0" w:evenHBand="0" w:firstRowFirstColumn="0" w:firstRowLastColumn="0" w:lastRowFirstColumn="0" w:lastRowLastColumn="0"/>
            </w:pPr>
            <w:r w:rsidRPr="00FB6C43">
              <w:t>251</w:t>
            </w:r>
            <w:r w:rsidR="00774379">
              <w:t>,</w:t>
            </w:r>
            <w:r w:rsidRPr="00FB6C43">
              <w:t>1 ± 22</w:t>
            </w:r>
            <w:r w:rsidR="00774379">
              <w:t>,</w:t>
            </w:r>
            <w:r w:rsidRPr="00FB6C43">
              <w:t>8</w:t>
            </w:r>
          </w:p>
        </w:tc>
      </w:tr>
      <w:tr w:rsidR="004316D1" w:rsidRPr="00FB6C43" w14:paraId="7B83AD4B" w14:textId="77777777" w:rsidTr="00A342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9" w:type="dxa"/>
            <w:hideMark/>
          </w:tcPr>
          <w:p w14:paraId="6AE94116" w14:textId="4FBAABB7" w:rsidR="004316D1" w:rsidRPr="00FB6C43" w:rsidRDefault="004316D1" w:rsidP="00B3039C">
            <w:pPr>
              <w:rPr>
                <w:b w:val="0"/>
              </w:rPr>
            </w:pPr>
            <w:r w:rsidRPr="00FB6C43">
              <w:rPr>
                <w:b w:val="0"/>
              </w:rPr>
              <w:t xml:space="preserve">Zeit </w:t>
            </w:r>
            <w:r w:rsidR="00FB6C43">
              <w:rPr>
                <w:b w:val="0"/>
              </w:rPr>
              <w:t xml:space="preserve">nach der letzten </w:t>
            </w:r>
            <w:r w:rsidR="00FB6C43" w:rsidRPr="00FB6C43">
              <w:rPr>
                <w:b w:val="0"/>
              </w:rPr>
              <w:t xml:space="preserve">Brachytherapie </w:t>
            </w:r>
            <w:r w:rsidRPr="00FB6C43">
              <w:rPr>
                <w:b w:val="0"/>
              </w:rPr>
              <w:t xml:space="preserve">bis </w:t>
            </w:r>
            <w:r w:rsidR="00FB6C43">
              <w:rPr>
                <w:b w:val="0"/>
              </w:rPr>
              <w:t xml:space="preserve">zur </w:t>
            </w:r>
            <w:r w:rsidRPr="00FB6C43">
              <w:rPr>
                <w:b w:val="0"/>
              </w:rPr>
              <w:t>Extubation</w:t>
            </w:r>
            <w:r w:rsidR="00FB6C43">
              <w:rPr>
                <w:b w:val="0"/>
              </w:rPr>
              <w:t xml:space="preserve"> </w:t>
            </w:r>
            <w:r w:rsidRPr="00FB6C43">
              <w:rPr>
                <w:b w:val="0"/>
              </w:rPr>
              <w:t>(Stun</w:t>
            </w:r>
            <w:r w:rsidR="00900D3F">
              <w:rPr>
                <w:b w:val="0"/>
              </w:rPr>
              <w:softHyphen/>
            </w:r>
            <w:r w:rsidRPr="00FB6C43">
              <w:rPr>
                <w:b w:val="0"/>
              </w:rPr>
              <w:t>den; Mittelwert ± SD)</w:t>
            </w:r>
          </w:p>
        </w:tc>
        <w:tc>
          <w:tcPr>
            <w:tcW w:w="2115" w:type="dxa"/>
            <w:hideMark/>
          </w:tcPr>
          <w:p w14:paraId="1172C887" w14:textId="05704A2C" w:rsidR="004316D1" w:rsidRPr="00FB6C43" w:rsidRDefault="004316D1" w:rsidP="00B3039C">
            <w:pPr>
              <w:cnfStyle w:val="000000100000" w:firstRow="0" w:lastRow="0" w:firstColumn="0" w:lastColumn="0" w:oddVBand="0" w:evenVBand="0" w:oddHBand="1" w:evenHBand="0" w:firstRowFirstColumn="0" w:firstRowLastColumn="0" w:lastRowFirstColumn="0" w:lastRowLastColumn="0"/>
            </w:pPr>
            <w:r w:rsidRPr="00FB6C43">
              <w:t>21</w:t>
            </w:r>
            <w:r w:rsidR="00774379">
              <w:t>,</w:t>
            </w:r>
            <w:r w:rsidRPr="00FB6C43">
              <w:t>6 ± 13</w:t>
            </w:r>
            <w:r w:rsidR="00774379">
              <w:t>,</w:t>
            </w:r>
            <w:r w:rsidRPr="00FB6C43">
              <w:t>5</w:t>
            </w:r>
          </w:p>
        </w:tc>
      </w:tr>
      <w:tr w:rsidR="004316D1" w:rsidRPr="00FB6C43" w14:paraId="439B1195" w14:textId="77777777" w:rsidTr="00A3420F">
        <w:tc>
          <w:tcPr>
            <w:cnfStyle w:val="001000000000" w:firstRow="0" w:lastRow="0" w:firstColumn="1" w:lastColumn="0" w:oddVBand="0" w:evenVBand="0" w:oddHBand="0" w:evenHBand="0" w:firstRowFirstColumn="0" w:firstRowLastColumn="0" w:lastRowFirstColumn="0" w:lastRowLastColumn="0"/>
            <w:tcW w:w="6379" w:type="dxa"/>
            <w:hideMark/>
          </w:tcPr>
          <w:p w14:paraId="059C16AD" w14:textId="17266EAD" w:rsidR="004316D1" w:rsidRPr="00FB6C43" w:rsidRDefault="004316D1" w:rsidP="00B3039C">
            <w:pPr>
              <w:rPr>
                <w:b w:val="0"/>
              </w:rPr>
            </w:pPr>
            <w:r w:rsidRPr="00FB6C43">
              <w:rPr>
                <w:b w:val="0"/>
              </w:rPr>
              <w:t xml:space="preserve">Zeit </w:t>
            </w:r>
            <w:r w:rsidR="00FB6C43">
              <w:rPr>
                <w:b w:val="0"/>
              </w:rPr>
              <w:t xml:space="preserve">nach der Extubation </w:t>
            </w:r>
            <w:r w:rsidRPr="00FB6C43">
              <w:rPr>
                <w:b w:val="0"/>
              </w:rPr>
              <w:t xml:space="preserve">bis </w:t>
            </w:r>
            <w:r w:rsidR="00FB6C43">
              <w:rPr>
                <w:b w:val="0"/>
              </w:rPr>
              <w:t xml:space="preserve">zur </w:t>
            </w:r>
            <w:r w:rsidRPr="00FB6C43">
              <w:rPr>
                <w:b w:val="0"/>
              </w:rPr>
              <w:t>Entlassung von der PICU (Stun</w:t>
            </w:r>
            <w:r w:rsidR="00900D3F">
              <w:rPr>
                <w:b w:val="0"/>
              </w:rPr>
              <w:softHyphen/>
            </w:r>
            <w:r w:rsidRPr="00FB6C43">
              <w:rPr>
                <w:b w:val="0"/>
              </w:rPr>
              <w:t>den; Mittelwert ± SD)</w:t>
            </w:r>
          </w:p>
        </w:tc>
        <w:tc>
          <w:tcPr>
            <w:tcW w:w="2115" w:type="dxa"/>
            <w:hideMark/>
          </w:tcPr>
          <w:p w14:paraId="501EAB36" w14:textId="3F66FAA1" w:rsidR="004316D1" w:rsidRPr="00FB6C43" w:rsidRDefault="004316D1" w:rsidP="00B3039C">
            <w:pPr>
              <w:cnfStyle w:val="000000000000" w:firstRow="0" w:lastRow="0" w:firstColumn="0" w:lastColumn="0" w:oddVBand="0" w:evenVBand="0" w:oddHBand="0" w:evenHBand="0" w:firstRowFirstColumn="0" w:firstRowLastColumn="0" w:lastRowFirstColumn="0" w:lastRowLastColumn="0"/>
            </w:pPr>
            <w:r w:rsidRPr="00FB6C43">
              <w:t>58</w:t>
            </w:r>
            <w:r w:rsidR="00774379">
              <w:t>,</w:t>
            </w:r>
            <w:r w:rsidRPr="00FB6C43">
              <w:t>4 ± 30</w:t>
            </w:r>
            <w:r w:rsidR="00774379">
              <w:t>,</w:t>
            </w:r>
            <w:r w:rsidRPr="00FB6C43">
              <w:t>3</w:t>
            </w:r>
          </w:p>
        </w:tc>
      </w:tr>
      <w:tr w:rsidR="004316D1" w:rsidRPr="00FB6C43" w14:paraId="0AF7A8EE" w14:textId="77777777" w:rsidTr="00A342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9" w:type="dxa"/>
            <w:hideMark/>
          </w:tcPr>
          <w:p w14:paraId="2EFE483D" w14:textId="2AA9B2EF" w:rsidR="004316D1" w:rsidRPr="00FB6C43" w:rsidRDefault="004316D1" w:rsidP="00B3039C">
            <w:pPr>
              <w:rPr>
                <w:b w:val="0"/>
              </w:rPr>
            </w:pPr>
            <w:r w:rsidRPr="00FB6C43">
              <w:rPr>
                <w:b w:val="0"/>
              </w:rPr>
              <w:t>Dauer des PICU</w:t>
            </w:r>
            <w:r w:rsidR="00A3420F">
              <w:rPr>
                <w:b w:val="0"/>
              </w:rPr>
              <w:t>-</w:t>
            </w:r>
            <w:r w:rsidRPr="00FB6C43">
              <w:rPr>
                <w:b w:val="0"/>
              </w:rPr>
              <w:t>Aufenthalts (Tage; Mittelwert ± SD)</w:t>
            </w:r>
          </w:p>
        </w:tc>
        <w:tc>
          <w:tcPr>
            <w:tcW w:w="2115" w:type="dxa"/>
            <w:hideMark/>
          </w:tcPr>
          <w:p w14:paraId="6C260E18" w14:textId="39C38584" w:rsidR="004316D1" w:rsidRPr="00FB6C43" w:rsidRDefault="004316D1" w:rsidP="00B3039C">
            <w:pPr>
              <w:cnfStyle w:val="000000100000" w:firstRow="0" w:lastRow="0" w:firstColumn="0" w:lastColumn="0" w:oddVBand="0" w:evenVBand="0" w:oddHBand="1" w:evenHBand="0" w:firstRowFirstColumn="0" w:firstRowLastColumn="0" w:lastRowFirstColumn="0" w:lastRowLastColumn="0"/>
            </w:pPr>
            <w:r w:rsidRPr="00FB6C43">
              <w:t>12</w:t>
            </w:r>
            <w:r w:rsidR="00774379">
              <w:t>,</w:t>
            </w:r>
            <w:r w:rsidRPr="00FB6C43">
              <w:t>9 ± 1</w:t>
            </w:r>
            <w:r w:rsidR="00774379">
              <w:t>,</w:t>
            </w:r>
            <w:r w:rsidRPr="00FB6C43">
              <w:t>6</w:t>
            </w:r>
          </w:p>
        </w:tc>
      </w:tr>
      <w:tr w:rsidR="0058081D" w:rsidRPr="00FB6C43" w14:paraId="75CE0CA8" w14:textId="77777777" w:rsidTr="00A3420F">
        <w:tc>
          <w:tcPr>
            <w:cnfStyle w:val="001000000000" w:firstRow="0" w:lastRow="0" w:firstColumn="1" w:lastColumn="0" w:oddVBand="0" w:evenVBand="0" w:oddHBand="0" w:evenHBand="0" w:firstRowFirstColumn="0" w:firstRowLastColumn="0" w:lastRowFirstColumn="0" w:lastRowLastColumn="0"/>
            <w:tcW w:w="6379" w:type="dxa"/>
          </w:tcPr>
          <w:p w14:paraId="2D966E78" w14:textId="750B4E98" w:rsidR="0058081D" w:rsidRPr="009363B8" w:rsidRDefault="0058081D" w:rsidP="00B3039C">
            <w:r w:rsidRPr="009363B8">
              <w:rPr>
                <w:b w:val="0"/>
              </w:rPr>
              <w:t>Dauer des Normalstation</w:t>
            </w:r>
            <w:r w:rsidR="00A348A5">
              <w:rPr>
                <w:b w:val="0"/>
              </w:rPr>
              <w:t>s</w:t>
            </w:r>
            <w:r w:rsidR="00A3420F" w:rsidRPr="009363B8">
              <w:rPr>
                <w:b w:val="0"/>
              </w:rPr>
              <w:t>aufenthalts</w:t>
            </w:r>
            <w:r w:rsidRPr="009363B8">
              <w:rPr>
                <w:b w:val="0"/>
              </w:rPr>
              <w:t xml:space="preserve"> (Tage; Mittelwert</w:t>
            </w:r>
            <w:r w:rsidRPr="009363B8">
              <w:t xml:space="preserve"> </w:t>
            </w:r>
            <w:r w:rsidRPr="009363B8">
              <w:rPr>
                <w:b w:val="0"/>
              </w:rPr>
              <w:t>± SD)</w:t>
            </w:r>
          </w:p>
        </w:tc>
        <w:tc>
          <w:tcPr>
            <w:tcW w:w="2115" w:type="dxa"/>
          </w:tcPr>
          <w:p w14:paraId="7F18CF1A" w14:textId="6ECB9320" w:rsidR="0058081D" w:rsidRPr="00FB6C43" w:rsidRDefault="0058081D" w:rsidP="00B3039C">
            <w:pPr>
              <w:cnfStyle w:val="000000000000" w:firstRow="0" w:lastRow="0" w:firstColumn="0" w:lastColumn="0" w:oddVBand="0" w:evenVBand="0" w:oddHBand="0" w:evenHBand="0" w:firstRowFirstColumn="0" w:firstRowLastColumn="0" w:lastRowFirstColumn="0" w:lastRowLastColumn="0"/>
            </w:pPr>
            <w:r>
              <w:t>1</w:t>
            </w:r>
            <w:r w:rsidR="00925404">
              <w:t>3,0</w:t>
            </w:r>
            <w:r w:rsidR="000406E7">
              <w:t xml:space="preserve"> </w:t>
            </w:r>
            <w:r w:rsidR="000406E7" w:rsidRPr="00FB6C43">
              <w:t>±</w:t>
            </w:r>
            <w:r w:rsidR="000406E7">
              <w:t xml:space="preserve"> 5,3</w:t>
            </w:r>
          </w:p>
        </w:tc>
      </w:tr>
      <w:tr w:rsidR="00073D56" w:rsidRPr="00FB6C43" w14:paraId="15B95D02" w14:textId="77777777" w:rsidTr="00A342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9" w:type="dxa"/>
          </w:tcPr>
          <w:p w14:paraId="526BB220" w14:textId="2FD8FDD1" w:rsidR="00073D56" w:rsidRPr="009363B8" w:rsidRDefault="00073D56" w:rsidP="00B3039C">
            <w:pPr>
              <w:rPr>
                <w:b w:val="0"/>
              </w:rPr>
            </w:pPr>
            <w:r w:rsidRPr="009363B8">
              <w:rPr>
                <w:b w:val="0"/>
              </w:rPr>
              <w:t xml:space="preserve">Zeit nach der </w:t>
            </w:r>
            <w:r w:rsidR="004A734A" w:rsidRPr="009363B8">
              <w:rPr>
                <w:b w:val="0"/>
              </w:rPr>
              <w:t>letzten Brachytherapie</w:t>
            </w:r>
            <w:r w:rsidRPr="009363B8">
              <w:rPr>
                <w:b w:val="0"/>
              </w:rPr>
              <w:t xml:space="preserve"> bis zur Entlassung nach Hause</w:t>
            </w:r>
            <w:r w:rsidR="00D634E9" w:rsidRPr="009363B8">
              <w:rPr>
                <w:b w:val="0"/>
              </w:rPr>
              <w:t xml:space="preserve"> (Tage</w:t>
            </w:r>
            <w:r w:rsidR="0058081D" w:rsidRPr="009363B8">
              <w:rPr>
                <w:b w:val="0"/>
              </w:rPr>
              <w:t>; Mittelwert</w:t>
            </w:r>
            <w:r w:rsidR="00D634E9" w:rsidRPr="009363B8">
              <w:rPr>
                <w:b w:val="0"/>
              </w:rPr>
              <w:t xml:space="preserve"> ± SD)</w:t>
            </w:r>
          </w:p>
        </w:tc>
        <w:tc>
          <w:tcPr>
            <w:tcW w:w="2115" w:type="dxa"/>
          </w:tcPr>
          <w:p w14:paraId="089D4DAB" w14:textId="73858340" w:rsidR="00073D56" w:rsidRPr="00FB6C43" w:rsidRDefault="00D634E9" w:rsidP="00B3039C">
            <w:pPr>
              <w:cnfStyle w:val="000000100000" w:firstRow="0" w:lastRow="0" w:firstColumn="0" w:lastColumn="0" w:oddVBand="0" w:evenVBand="0" w:oddHBand="1" w:evenHBand="0" w:firstRowFirstColumn="0" w:firstRowLastColumn="0" w:lastRowFirstColumn="0" w:lastRowLastColumn="0"/>
            </w:pPr>
            <w:r w:rsidRPr="009363B8">
              <w:t>16,4 ± 5,9</w:t>
            </w:r>
          </w:p>
        </w:tc>
      </w:tr>
      <w:tr w:rsidR="004316D1" w:rsidRPr="00FB6C43" w14:paraId="309D5FE1" w14:textId="77777777" w:rsidTr="00A3420F">
        <w:tc>
          <w:tcPr>
            <w:cnfStyle w:val="001000000000" w:firstRow="0" w:lastRow="0" w:firstColumn="1" w:lastColumn="0" w:oddVBand="0" w:evenVBand="0" w:oddHBand="0" w:evenHBand="0" w:firstRowFirstColumn="0" w:firstRowLastColumn="0" w:lastRowFirstColumn="0" w:lastRowLastColumn="0"/>
            <w:tcW w:w="6379" w:type="dxa"/>
            <w:hideMark/>
          </w:tcPr>
          <w:p w14:paraId="5A186FD3" w14:textId="0C7E93D6" w:rsidR="004316D1" w:rsidRPr="00FB6C43" w:rsidRDefault="004316D1" w:rsidP="00B3039C">
            <w:pPr>
              <w:rPr>
                <w:b w:val="0"/>
              </w:rPr>
            </w:pPr>
            <w:r w:rsidRPr="00FB6C43">
              <w:rPr>
                <w:b w:val="0"/>
              </w:rPr>
              <w:t>kumulative Fentanyldosis (µg/kg</w:t>
            </w:r>
            <w:r w:rsidR="003E0C02" w:rsidRPr="00FB6C43">
              <w:rPr>
                <w:b w:val="0"/>
              </w:rPr>
              <w:t xml:space="preserve"> </w:t>
            </w:r>
            <w:r w:rsidR="003E0C02" w:rsidRPr="00FB6C43">
              <w:rPr>
                <w:rFonts w:cs="Times New Roman"/>
                <w:b w:val="0"/>
              </w:rPr>
              <w:t>±</w:t>
            </w:r>
            <w:r w:rsidR="007C1A8F" w:rsidRPr="00FB6C43">
              <w:rPr>
                <w:rFonts w:cs="Times New Roman"/>
                <w:b w:val="0"/>
              </w:rPr>
              <w:t xml:space="preserve"> </w:t>
            </w:r>
            <w:r w:rsidR="003E0C02" w:rsidRPr="00FB6C43">
              <w:rPr>
                <w:b w:val="0"/>
              </w:rPr>
              <w:t>SD</w:t>
            </w:r>
            <w:r w:rsidRPr="00FB6C43">
              <w:rPr>
                <w:b w:val="0"/>
              </w:rPr>
              <w:t>)</w:t>
            </w:r>
          </w:p>
        </w:tc>
        <w:tc>
          <w:tcPr>
            <w:tcW w:w="2115" w:type="dxa"/>
            <w:hideMark/>
          </w:tcPr>
          <w:p w14:paraId="7686E8C9" w14:textId="32D7897E" w:rsidR="004316D1" w:rsidRPr="00FB6C43" w:rsidRDefault="004316D1" w:rsidP="00B3039C">
            <w:pPr>
              <w:cnfStyle w:val="000000000000" w:firstRow="0" w:lastRow="0" w:firstColumn="0" w:lastColumn="0" w:oddVBand="0" w:evenVBand="0" w:oddHBand="0" w:evenHBand="0" w:firstRowFirstColumn="0" w:firstRowLastColumn="0" w:lastRowFirstColumn="0" w:lastRowLastColumn="0"/>
            </w:pPr>
            <w:r w:rsidRPr="00FB6C43">
              <w:t>460</w:t>
            </w:r>
            <w:r w:rsidR="00774379">
              <w:t>,</w:t>
            </w:r>
            <w:r w:rsidRPr="00FB6C43">
              <w:t>8 ± 103</w:t>
            </w:r>
            <w:r w:rsidR="00774379">
              <w:t>,</w:t>
            </w:r>
            <w:r w:rsidRPr="00FB6C43">
              <w:t>8</w:t>
            </w:r>
          </w:p>
        </w:tc>
      </w:tr>
      <w:tr w:rsidR="004316D1" w:rsidRPr="00FB6C43" w14:paraId="2CEF7DBC" w14:textId="77777777" w:rsidTr="00A342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9" w:type="dxa"/>
            <w:hideMark/>
          </w:tcPr>
          <w:p w14:paraId="20741421" w14:textId="6D20558A" w:rsidR="004316D1" w:rsidRPr="00FB6C43" w:rsidRDefault="004316D1" w:rsidP="00B3039C">
            <w:pPr>
              <w:rPr>
                <w:b w:val="0"/>
              </w:rPr>
            </w:pPr>
            <w:r w:rsidRPr="00FB6C43">
              <w:rPr>
                <w:b w:val="0"/>
              </w:rPr>
              <w:t>kumulative Midazolamdosis (mg/kg</w:t>
            </w:r>
            <w:r w:rsidR="007C1A8F" w:rsidRPr="00FB6C43">
              <w:rPr>
                <w:b w:val="0"/>
              </w:rPr>
              <w:t xml:space="preserve"> </w:t>
            </w:r>
            <w:r w:rsidR="007C1A8F" w:rsidRPr="00FB6C43">
              <w:rPr>
                <w:rFonts w:cs="Times New Roman"/>
                <w:b w:val="0"/>
              </w:rPr>
              <w:t xml:space="preserve">± </w:t>
            </w:r>
            <w:r w:rsidR="007C1A8F" w:rsidRPr="00FB6C43">
              <w:rPr>
                <w:b w:val="0"/>
              </w:rPr>
              <w:t>SD</w:t>
            </w:r>
            <w:r w:rsidRPr="00FB6C43">
              <w:rPr>
                <w:b w:val="0"/>
              </w:rPr>
              <w:t>)</w:t>
            </w:r>
          </w:p>
        </w:tc>
        <w:tc>
          <w:tcPr>
            <w:tcW w:w="2115" w:type="dxa"/>
            <w:hideMark/>
          </w:tcPr>
          <w:p w14:paraId="20350437" w14:textId="30737210" w:rsidR="004316D1" w:rsidRPr="00FB6C43" w:rsidRDefault="004316D1" w:rsidP="00B3039C">
            <w:pPr>
              <w:cnfStyle w:val="000000100000" w:firstRow="0" w:lastRow="0" w:firstColumn="0" w:lastColumn="0" w:oddVBand="0" w:evenVBand="0" w:oddHBand="1" w:evenHBand="0" w:firstRowFirstColumn="0" w:firstRowLastColumn="0" w:lastRowFirstColumn="0" w:lastRowLastColumn="0"/>
            </w:pPr>
            <w:r w:rsidRPr="00FB6C43">
              <w:t>59</w:t>
            </w:r>
            <w:r w:rsidR="00774379">
              <w:t>,</w:t>
            </w:r>
            <w:r w:rsidRPr="00FB6C43">
              <w:t>6 ± 12</w:t>
            </w:r>
            <w:r w:rsidR="00774379">
              <w:t>,</w:t>
            </w:r>
            <w:r w:rsidRPr="00FB6C43">
              <w:t>7</w:t>
            </w:r>
          </w:p>
        </w:tc>
      </w:tr>
      <w:tr w:rsidR="004316D1" w:rsidRPr="00FB6C43" w14:paraId="062220A9" w14:textId="77777777" w:rsidTr="00A3420F">
        <w:tc>
          <w:tcPr>
            <w:cnfStyle w:val="001000000000" w:firstRow="0" w:lastRow="0" w:firstColumn="1" w:lastColumn="0" w:oddVBand="0" w:evenVBand="0" w:oddHBand="0" w:evenHBand="0" w:firstRowFirstColumn="0" w:firstRowLastColumn="0" w:lastRowFirstColumn="0" w:lastRowLastColumn="0"/>
            <w:tcW w:w="6379" w:type="dxa"/>
            <w:hideMark/>
          </w:tcPr>
          <w:p w14:paraId="7AB76145" w14:textId="2221DAB2" w:rsidR="004316D1" w:rsidRPr="006617B3" w:rsidRDefault="004316D1" w:rsidP="00B3039C">
            <w:pPr>
              <w:rPr>
                <w:b w:val="0"/>
                <w:lang w:val="en-GB"/>
              </w:rPr>
            </w:pPr>
            <w:r w:rsidRPr="006617B3">
              <w:rPr>
                <w:b w:val="0"/>
                <w:lang w:val="en-GB"/>
              </w:rPr>
              <w:t>kumulative Clonidindosis (µg/kg</w:t>
            </w:r>
            <w:r w:rsidR="007C1A8F" w:rsidRPr="006617B3">
              <w:rPr>
                <w:b w:val="0"/>
                <w:lang w:val="en-GB"/>
              </w:rPr>
              <w:t xml:space="preserve"> </w:t>
            </w:r>
            <w:r w:rsidR="007C1A8F" w:rsidRPr="006617B3">
              <w:rPr>
                <w:rFonts w:cs="Times New Roman"/>
                <w:b w:val="0"/>
                <w:lang w:val="en-GB"/>
              </w:rPr>
              <w:t xml:space="preserve">± </w:t>
            </w:r>
            <w:r w:rsidR="007C1A8F" w:rsidRPr="006617B3">
              <w:rPr>
                <w:b w:val="0"/>
                <w:lang w:val="en-GB"/>
              </w:rPr>
              <w:t>SD</w:t>
            </w:r>
            <w:r w:rsidRPr="006617B3">
              <w:rPr>
                <w:b w:val="0"/>
                <w:lang w:val="en-GB"/>
              </w:rPr>
              <w:t>)</w:t>
            </w:r>
          </w:p>
        </w:tc>
        <w:tc>
          <w:tcPr>
            <w:tcW w:w="2115" w:type="dxa"/>
            <w:hideMark/>
          </w:tcPr>
          <w:p w14:paraId="681B9B4F" w14:textId="69C36EB3" w:rsidR="004316D1" w:rsidRPr="00FB6C43" w:rsidRDefault="004316D1" w:rsidP="00B3039C">
            <w:pPr>
              <w:cnfStyle w:val="000000000000" w:firstRow="0" w:lastRow="0" w:firstColumn="0" w:lastColumn="0" w:oddVBand="0" w:evenVBand="0" w:oddHBand="0" w:evenHBand="0" w:firstRowFirstColumn="0" w:firstRowLastColumn="0" w:lastRowFirstColumn="0" w:lastRowLastColumn="0"/>
            </w:pPr>
            <w:r w:rsidRPr="00FB6C43">
              <w:t>461</w:t>
            </w:r>
            <w:r w:rsidR="00774379">
              <w:t>,</w:t>
            </w:r>
            <w:r w:rsidRPr="00FB6C43">
              <w:t>7 ± 91</w:t>
            </w:r>
            <w:r w:rsidR="00774379">
              <w:t>,</w:t>
            </w:r>
            <w:r w:rsidRPr="00FB6C43">
              <w:t>2</w:t>
            </w:r>
          </w:p>
        </w:tc>
      </w:tr>
      <w:tr w:rsidR="004316D1" w:rsidRPr="00FB6C43" w14:paraId="4CFB82EB" w14:textId="77777777" w:rsidTr="00A342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9" w:type="dxa"/>
            <w:hideMark/>
          </w:tcPr>
          <w:p w14:paraId="664BA9A4" w14:textId="448779D3" w:rsidR="004316D1" w:rsidRPr="006617B3" w:rsidRDefault="004316D1" w:rsidP="00B3039C">
            <w:pPr>
              <w:rPr>
                <w:b w:val="0"/>
              </w:rPr>
            </w:pPr>
            <w:r w:rsidRPr="006617B3">
              <w:rPr>
                <w:b w:val="0"/>
              </w:rPr>
              <w:t>Höchstwert der Fentanyldosis (µg/kg/h</w:t>
            </w:r>
            <w:r w:rsidR="007C1A8F" w:rsidRPr="006617B3">
              <w:rPr>
                <w:b w:val="0"/>
              </w:rPr>
              <w:t xml:space="preserve"> </w:t>
            </w:r>
            <w:r w:rsidR="007C1A8F" w:rsidRPr="006617B3">
              <w:rPr>
                <w:rFonts w:cs="Times New Roman"/>
                <w:b w:val="0"/>
              </w:rPr>
              <w:t xml:space="preserve">± </w:t>
            </w:r>
            <w:r w:rsidR="007C1A8F" w:rsidRPr="006617B3">
              <w:rPr>
                <w:b w:val="0"/>
              </w:rPr>
              <w:t>SD</w:t>
            </w:r>
            <w:r w:rsidRPr="006617B3">
              <w:rPr>
                <w:b w:val="0"/>
              </w:rPr>
              <w:t>)</w:t>
            </w:r>
          </w:p>
        </w:tc>
        <w:tc>
          <w:tcPr>
            <w:tcW w:w="2115" w:type="dxa"/>
            <w:hideMark/>
          </w:tcPr>
          <w:p w14:paraId="7FB7E5E5" w14:textId="2AEC1BA7" w:rsidR="004316D1" w:rsidRPr="00FB6C43" w:rsidRDefault="004316D1" w:rsidP="00B3039C">
            <w:pPr>
              <w:cnfStyle w:val="000000100000" w:firstRow="0" w:lastRow="0" w:firstColumn="0" w:lastColumn="0" w:oddVBand="0" w:evenVBand="0" w:oddHBand="1" w:evenHBand="0" w:firstRowFirstColumn="0" w:firstRowLastColumn="0" w:lastRowFirstColumn="0" w:lastRowLastColumn="0"/>
            </w:pPr>
            <w:r w:rsidRPr="00FB6C43">
              <w:t>3</w:t>
            </w:r>
            <w:r w:rsidR="00774379">
              <w:t>,</w:t>
            </w:r>
            <w:r w:rsidRPr="00FB6C43">
              <w:t>5 ± 0</w:t>
            </w:r>
            <w:r w:rsidR="00774379">
              <w:t>,</w:t>
            </w:r>
            <w:r w:rsidRPr="00FB6C43">
              <w:t>7</w:t>
            </w:r>
          </w:p>
        </w:tc>
      </w:tr>
      <w:tr w:rsidR="004316D1" w:rsidRPr="00FB6C43" w14:paraId="7DD7B4C5" w14:textId="77777777" w:rsidTr="00A3420F">
        <w:tc>
          <w:tcPr>
            <w:cnfStyle w:val="001000000000" w:firstRow="0" w:lastRow="0" w:firstColumn="1" w:lastColumn="0" w:oddVBand="0" w:evenVBand="0" w:oddHBand="0" w:evenHBand="0" w:firstRowFirstColumn="0" w:firstRowLastColumn="0" w:lastRowFirstColumn="0" w:lastRowLastColumn="0"/>
            <w:tcW w:w="6379" w:type="dxa"/>
            <w:hideMark/>
          </w:tcPr>
          <w:p w14:paraId="67DA4D9B" w14:textId="2BCD8356" w:rsidR="004316D1" w:rsidRPr="00FB6C43" w:rsidRDefault="004316D1" w:rsidP="00B3039C">
            <w:pPr>
              <w:rPr>
                <w:b w:val="0"/>
              </w:rPr>
            </w:pPr>
            <w:r w:rsidRPr="00FB6C43">
              <w:rPr>
                <w:b w:val="0"/>
              </w:rPr>
              <w:t>Höchstwert der Midazolamdosis (mg/kg/h</w:t>
            </w:r>
            <w:r w:rsidR="007C1A8F" w:rsidRPr="00FB6C43">
              <w:rPr>
                <w:b w:val="0"/>
              </w:rPr>
              <w:t xml:space="preserve"> </w:t>
            </w:r>
            <w:r w:rsidR="007C1A8F" w:rsidRPr="00FB6C43">
              <w:rPr>
                <w:rFonts w:cs="Times New Roman"/>
                <w:b w:val="0"/>
              </w:rPr>
              <w:t xml:space="preserve">± </w:t>
            </w:r>
            <w:r w:rsidR="007C1A8F" w:rsidRPr="00FB6C43">
              <w:rPr>
                <w:b w:val="0"/>
              </w:rPr>
              <w:t>SD</w:t>
            </w:r>
            <w:r w:rsidRPr="00FB6C43">
              <w:rPr>
                <w:b w:val="0"/>
              </w:rPr>
              <w:t>)</w:t>
            </w:r>
          </w:p>
        </w:tc>
        <w:tc>
          <w:tcPr>
            <w:tcW w:w="2115" w:type="dxa"/>
            <w:hideMark/>
          </w:tcPr>
          <w:p w14:paraId="3CE02427" w14:textId="1FEF43A1" w:rsidR="004316D1" w:rsidRPr="00FB6C43" w:rsidRDefault="004316D1" w:rsidP="00B3039C">
            <w:pPr>
              <w:cnfStyle w:val="000000000000" w:firstRow="0" w:lastRow="0" w:firstColumn="0" w:lastColumn="0" w:oddVBand="0" w:evenVBand="0" w:oddHBand="0" w:evenHBand="0" w:firstRowFirstColumn="0" w:firstRowLastColumn="0" w:lastRowFirstColumn="0" w:lastRowLastColumn="0"/>
            </w:pPr>
            <w:r w:rsidRPr="00FB6C43">
              <w:t>0</w:t>
            </w:r>
            <w:r w:rsidR="00774379">
              <w:t>,</w:t>
            </w:r>
            <w:r w:rsidRPr="00FB6C43">
              <w:t>29 ± 0</w:t>
            </w:r>
            <w:r w:rsidR="00774379">
              <w:t>,</w:t>
            </w:r>
            <w:r w:rsidRPr="00FB6C43">
              <w:t>06</w:t>
            </w:r>
          </w:p>
        </w:tc>
      </w:tr>
      <w:tr w:rsidR="004316D1" w:rsidRPr="00FB6C43" w14:paraId="332B9B01" w14:textId="77777777" w:rsidTr="00A342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9" w:type="dxa"/>
            <w:hideMark/>
          </w:tcPr>
          <w:p w14:paraId="573EEA24" w14:textId="208D5B2C" w:rsidR="004316D1" w:rsidRPr="00FB6C43" w:rsidRDefault="004316D1" w:rsidP="00B3039C">
            <w:pPr>
              <w:rPr>
                <w:b w:val="0"/>
              </w:rPr>
            </w:pPr>
            <w:r w:rsidRPr="00FB6C43">
              <w:rPr>
                <w:b w:val="0"/>
              </w:rPr>
              <w:t>Höchstwert der Clonidindosis (µg/kg/h</w:t>
            </w:r>
            <w:r w:rsidR="007C1A8F" w:rsidRPr="00FB6C43">
              <w:rPr>
                <w:b w:val="0"/>
              </w:rPr>
              <w:t xml:space="preserve"> </w:t>
            </w:r>
            <w:r w:rsidR="007C1A8F" w:rsidRPr="00FB6C43">
              <w:rPr>
                <w:rFonts w:cs="Times New Roman"/>
                <w:b w:val="0"/>
              </w:rPr>
              <w:t xml:space="preserve">± </w:t>
            </w:r>
            <w:r w:rsidR="007C1A8F" w:rsidRPr="00FB6C43">
              <w:rPr>
                <w:b w:val="0"/>
              </w:rPr>
              <w:t>SD</w:t>
            </w:r>
            <w:r w:rsidRPr="00FB6C43">
              <w:rPr>
                <w:b w:val="0"/>
              </w:rPr>
              <w:t>)</w:t>
            </w:r>
          </w:p>
        </w:tc>
        <w:tc>
          <w:tcPr>
            <w:tcW w:w="2115" w:type="dxa"/>
            <w:hideMark/>
          </w:tcPr>
          <w:p w14:paraId="23A95B98" w14:textId="3144BA4C" w:rsidR="004316D1" w:rsidRPr="00FB6C43" w:rsidRDefault="004316D1" w:rsidP="00B3039C">
            <w:pPr>
              <w:cnfStyle w:val="000000100000" w:firstRow="0" w:lastRow="0" w:firstColumn="0" w:lastColumn="0" w:oddVBand="0" w:evenVBand="0" w:oddHBand="1" w:evenHBand="0" w:firstRowFirstColumn="0" w:firstRowLastColumn="0" w:lastRowFirstColumn="0" w:lastRowLastColumn="0"/>
            </w:pPr>
            <w:r w:rsidRPr="00FB6C43">
              <w:t>2</w:t>
            </w:r>
            <w:r w:rsidR="00774379">
              <w:t>,</w:t>
            </w:r>
            <w:r w:rsidRPr="00FB6C43">
              <w:t>6 ± 0</w:t>
            </w:r>
            <w:r w:rsidR="00774379">
              <w:t>,</w:t>
            </w:r>
            <w:r w:rsidRPr="00FB6C43">
              <w:t>4</w:t>
            </w:r>
          </w:p>
        </w:tc>
      </w:tr>
      <w:tr w:rsidR="004316D1" w:rsidRPr="00FB6C43" w14:paraId="292C5AEB" w14:textId="77777777" w:rsidTr="00A3420F">
        <w:tc>
          <w:tcPr>
            <w:cnfStyle w:val="001000000000" w:firstRow="0" w:lastRow="0" w:firstColumn="1" w:lastColumn="0" w:oddVBand="0" w:evenVBand="0" w:oddHBand="0" w:evenHBand="0" w:firstRowFirstColumn="0" w:firstRowLastColumn="0" w:lastRowFirstColumn="0" w:lastRowLastColumn="0"/>
            <w:tcW w:w="6379" w:type="dxa"/>
            <w:hideMark/>
          </w:tcPr>
          <w:p w14:paraId="2AE64577" w14:textId="77777777" w:rsidR="004316D1" w:rsidRPr="00FB6C43" w:rsidRDefault="004316D1" w:rsidP="00B3039C">
            <w:pPr>
              <w:rPr>
                <w:b w:val="0"/>
              </w:rPr>
            </w:pPr>
            <w:r w:rsidRPr="00FB6C43">
              <w:rPr>
                <w:b w:val="0"/>
              </w:rPr>
              <w:t>Patienten mit Entzugssymptomen</w:t>
            </w:r>
          </w:p>
        </w:tc>
        <w:tc>
          <w:tcPr>
            <w:tcW w:w="2115" w:type="dxa"/>
            <w:hideMark/>
          </w:tcPr>
          <w:p w14:paraId="5F03A060" w14:textId="77777777" w:rsidR="004316D1" w:rsidRPr="00FB6C43" w:rsidRDefault="004316D1" w:rsidP="00B3039C">
            <w:pPr>
              <w:cnfStyle w:val="000000000000" w:firstRow="0" w:lastRow="0" w:firstColumn="0" w:lastColumn="0" w:oddVBand="0" w:evenVBand="0" w:oddHBand="0" w:evenHBand="0" w:firstRowFirstColumn="0" w:firstRowLastColumn="0" w:lastRowFirstColumn="0" w:lastRowLastColumn="0"/>
            </w:pPr>
            <w:r w:rsidRPr="00FB6C43">
              <w:t>9 (41 %)</w:t>
            </w:r>
          </w:p>
        </w:tc>
      </w:tr>
      <w:tr w:rsidR="004316D1" w:rsidRPr="00FB6C43" w14:paraId="7C277E4E" w14:textId="77777777" w:rsidTr="00A3420F">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6379" w:type="dxa"/>
            <w:hideMark/>
          </w:tcPr>
          <w:p w14:paraId="25A8AD42" w14:textId="77777777" w:rsidR="004316D1" w:rsidRPr="00FB6C43" w:rsidRDefault="004316D1" w:rsidP="00B3039C">
            <w:pPr>
              <w:rPr>
                <w:b w:val="0"/>
              </w:rPr>
            </w:pPr>
            <w:r w:rsidRPr="00FB6C43">
              <w:rPr>
                <w:b w:val="0"/>
              </w:rPr>
              <w:t>Patienten mit Delirium</w:t>
            </w:r>
          </w:p>
        </w:tc>
        <w:tc>
          <w:tcPr>
            <w:tcW w:w="2115" w:type="dxa"/>
            <w:hideMark/>
          </w:tcPr>
          <w:p w14:paraId="530B862E" w14:textId="77777777" w:rsidR="004316D1" w:rsidRPr="00FB6C43" w:rsidRDefault="004316D1" w:rsidP="00B3039C">
            <w:pPr>
              <w:cnfStyle w:val="000000100000" w:firstRow="0" w:lastRow="0" w:firstColumn="0" w:lastColumn="0" w:oddVBand="0" w:evenVBand="0" w:oddHBand="1" w:evenHBand="0" w:firstRowFirstColumn="0" w:firstRowLastColumn="0" w:lastRowFirstColumn="0" w:lastRowLastColumn="0"/>
            </w:pPr>
            <w:r w:rsidRPr="00FB6C43">
              <w:t>13 (59 %)</w:t>
            </w:r>
          </w:p>
        </w:tc>
      </w:tr>
    </w:tbl>
    <w:p w14:paraId="4D453473" w14:textId="6BE33430" w:rsidR="00F76DB7" w:rsidRDefault="00E26EAE" w:rsidP="004432C4">
      <w:pPr>
        <w:pStyle w:val="berschrift2"/>
      </w:pPr>
      <w:bookmarkStart w:id="75" w:name="_Toc84414061"/>
      <w:r>
        <w:lastRenderedPageBreak/>
        <w:t>Medikationen während der</w:t>
      </w:r>
      <w:r w:rsidR="00F76DB7">
        <w:t xml:space="preserve"> B</w:t>
      </w:r>
      <w:r w:rsidR="004432C4">
        <w:t>T-P</w:t>
      </w:r>
      <w:r w:rsidR="00F76DB7">
        <w:t>eriode</w:t>
      </w:r>
      <w:bookmarkEnd w:id="75"/>
    </w:p>
    <w:p w14:paraId="7378B607" w14:textId="238A4CF2" w:rsidR="00FB6C43" w:rsidRDefault="00B337A3" w:rsidP="00B3039C">
      <w:r w:rsidRPr="009A2412">
        <w:t xml:space="preserve">Während der </w:t>
      </w:r>
      <w:r w:rsidR="00C0753D" w:rsidRPr="009A2412">
        <w:t xml:space="preserve">gesamten </w:t>
      </w:r>
      <w:r w:rsidRPr="009A2412">
        <w:t>B</w:t>
      </w:r>
      <w:r w:rsidR="006D3720">
        <w:t>T-</w:t>
      </w:r>
      <w:r w:rsidR="00F76DB7">
        <w:t>P</w:t>
      </w:r>
      <w:r w:rsidRPr="009A2412">
        <w:t xml:space="preserve">eriode wurden die Kinder </w:t>
      </w:r>
      <w:r w:rsidR="00311C6B" w:rsidRPr="009A2412">
        <w:t>mechani</w:t>
      </w:r>
      <w:r w:rsidRPr="009A2412">
        <w:t xml:space="preserve">sch beatmet. Dies dauerte </w:t>
      </w:r>
      <w:r w:rsidR="00311C6B" w:rsidRPr="009A2412">
        <w:t>im Mittelwert 251,1 Stunden</w:t>
      </w:r>
      <w:r w:rsidRPr="009A2412">
        <w:t xml:space="preserve"> an</w:t>
      </w:r>
      <w:r w:rsidR="00311C6B" w:rsidRPr="009A2412">
        <w:t>, was 10,</w:t>
      </w:r>
      <w:r w:rsidR="003945C5">
        <w:t>5</w:t>
      </w:r>
      <w:r w:rsidR="00311C6B" w:rsidRPr="009A2412">
        <w:t xml:space="preserve"> Tagen entspricht. </w:t>
      </w:r>
      <w:r w:rsidR="002F2763" w:rsidRPr="009A2412">
        <w:t xml:space="preserve">Die </w:t>
      </w:r>
      <w:r w:rsidR="00760A7A">
        <w:t xml:space="preserve">tiefe </w:t>
      </w:r>
      <w:r w:rsidR="00FB6C43">
        <w:t>Analgosedierung</w:t>
      </w:r>
      <w:r w:rsidR="00760A7A">
        <w:t xml:space="preserve"> </w:t>
      </w:r>
      <w:r w:rsidR="002F2763" w:rsidRPr="009A2412">
        <w:t>wurde postoperativ mit Fentanyl</w:t>
      </w:r>
      <w:r w:rsidR="00C0753D" w:rsidRPr="009A2412">
        <w:t>, Midazolam und Clonidin</w:t>
      </w:r>
      <w:r w:rsidR="00760A7A">
        <w:t xml:space="preserve"> sowie Vecuronium zur Mus</w:t>
      </w:r>
      <w:r w:rsidR="007552C2">
        <w:softHyphen/>
      </w:r>
      <w:r w:rsidR="00760A7A">
        <w:t>kelrelaxierung durchgeführt</w:t>
      </w:r>
      <w:r w:rsidR="00C0753D" w:rsidRPr="009A2412">
        <w:t>.</w:t>
      </w:r>
      <w:r w:rsidR="00760A7A">
        <w:t xml:space="preserve"> </w:t>
      </w:r>
      <w:r w:rsidR="00C0753D" w:rsidRPr="009A2412">
        <w:t>Die Startdosierung des Fentanyls betrug</w:t>
      </w:r>
      <w:r w:rsidR="002F2763" w:rsidRPr="009A2412">
        <w:t xml:space="preserve"> 2,1</w:t>
      </w:r>
      <w:r w:rsidR="006D3720">
        <w:t xml:space="preserve"> </w:t>
      </w:r>
      <w:r w:rsidR="002F2763" w:rsidRPr="009A2412">
        <w:t>±</w:t>
      </w:r>
      <w:r w:rsidR="006D3720">
        <w:t xml:space="preserve"> </w:t>
      </w:r>
      <w:r w:rsidR="002F2763" w:rsidRPr="009A2412">
        <w:t xml:space="preserve">0,6µg/kg/h, </w:t>
      </w:r>
      <w:r w:rsidR="00C0753D" w:rsidRPr="009A2412">
        <w:t xml:space="preserve">die des </w:t>
      </w:r>
      <w:r w:rsidR="002F2763" w:rsidRPr="009A2412">
        <w:t>Midazola</w:t>
      </w:r>
      <w:r w:rsidR="00C0753D" w:rsidRPr="009A2412">
        <w:t xml:space="preserve">ms </w:t>
      </w:r>
      <w:r w:rsidR="002F2763" w:rsidRPr="009A2412">
        <w:t>0,16</w:t>
      </w:r>
      <w:r w:rsidR="006D3720">
        <w:t xml:space="preserve"> </w:t>
      </w:r>
      <w:r w:rsidR="002F2763" w:rsidRPr="009A2412">
        <w:t>±</w:t>
      </w:r>
      <w:r w:rsidR="006D3720">
        <w:t xml:space="preserve"> </w:t>
      </w:r>
      <w:r w:rsidR="002F2763" w:rsidRPr="009A2412">
        <w:t xml:space="preserve">0,04mg/kg/h und </w:t>
      </w:r>
      <w:r w:rsidR="00C0753D" w:rsidRPr="009A2412">
        <w:t xml:space="preserve">die des </w:t>
      </w:r>
      <w:r w:rsidR="002F2763" w:rsidRPr="009A2412">
        <w:t>Clonidin</w:t>
      </w:r>
      <w:r w:rsidR="00C0753D" w:rsidRPr="009A2412">
        <w:t>s</w:t>
      </w:r>
      <w:r w:rsidR="002F2763" w:rsidRPr="009A2412">
        <w:t xml:space="preserve"> 0,9</w:t>
      </w:r>
      <w:r w:rsidR="006D3720">
        <w:t xml:space="preserve"> </w:t>
      </w:r>
      <w:r w:rsidR="002F2763" w:rsidRPr="009A2412">
        <w:t>±</w:t>
      </w:r>
      <w:r w:rsidR="006D3720">
        <w:t xml:space="preserve"> </w:t>
      </w:r>
      <w:r w:rsidR="002F2763" w:rsidRPr="009A2412">
        <w:t>0,4µg/kg/h.</w:t>
      </w:r>
      <w:r w:rsidR="00760A7A">
        <w:t xml:space="preserve"> Während der Behandlungsdauer </w:t>
      </w:r>
      <w:r w:rsidR="002F2763" w:rsidRPr="009A2412">
        <w:t>s</w:t>
      </w:r>
      <w:r w:rsidRPr="009A2412">
        <w:t>tiegen die</w:t>
      </w:r>
      <w:r w:rsidR="002F2763" w:rsidRPr="009A2412">
        <w:t xml:space="preserve"> </w:t>
      </w:r>
      <w:r w:rsidRPr="009A2412">
        <w:t xml:space="preserve">jeweiligen </w:t>
      </w:r>
      <w:r w:rsidR="002F2763" w:rsidRPr="009A2412">
        <w:t>Dosierungen kontinuierlich</w:t>
      </w:r>
      <w:r w:rsidRPr="009A2412">
        <w:t xml:space="preserve"> an,</w:t>
      </w:r>
      <w:r w:rsidR="00BD28BA" w:rsidRPr="009A2412">
        <w:t xml:space="preserve"> sodass sich a</w:t>
      </w:r>
      <w:r w:rsidR="002F2763" w:rsidRPr="009A2412">
        <w:t>m 6. postoperativen Tag</w:t>
      </w:r>
      <w:r w:rsidR="00BD28BA" w:rsidRPr="009A2412">
        <w:t xml:space="preserve"> </w:t>
      </w:r>
      <w:r w:rsidRPr="009A2412">
        <w:t>erhöhte Dos</w:t>
      </w:r>
      <w:r w:rsidR="00C0753D" w:rsidRPr="009A2412">
        <w:t>ierungen für alle drei Medikamente</w:t>
      </w:r>
      <w:r w:rsidRPr="009A2412">
        <w:t xml:space="preserve"> ergaben. Die </w:t>
      </w:r>
      <w:r w:rsidR="00BD28BA" w:rsidRPr="009A2412">
        <w:t>Fentanyldosierung</w:t>
      </w:r>
      <w:r w:rsidRPr="009A2412">
        <w:t xml:space="preserve"> lag nun bei</w:t>
      </w:r>
      <w:r w:rsidR="00BD28BA" w:rsidRPr="009A2412">
        <w:t xml:space="preserve"> 3</w:t>
      </w:r>
      <w:r w:rsidR="009B4236">
        <w:t>,</w:t>
      </w:r>
      <w:r w:rsidR="00BD28BA" w:rsidRPr="009A2412">
        <w:t>4</w:t>
      </w:r>
      <w:r w:rsidR="006D3720">
        <w:t xml:space="preserve"> </w:t>
      </w:r>
      <w:r w:rsidR="00BD28BA" w:rsidRPr="009A2412">
        <w:t>±</w:t>
      </w:r>
      <w:r w:rsidR="006D3720">
        <w:t xml:space="preserve"> </w:t>
      </w:r>
      <w:r w:rsidR="00BD28BA" w:rsidRPr="009A2412">
        <w:t>0</w:t>
      </w:r>
      <w:r w:rsidR="009B4236">
        <w:t>,</w:t>
      </w:r>
      <w:r w:rsidR="00BD28BA" w:rsidRPr="009A2412">
        <w:t>8 µg/kg/h</w:t>
      </w:r>
      <w:r w:rsidRPr="009A2412">
        <w:t>,</w:t>
      </w:r>
      <w:r w:rsidR="00BD28BA" w:rsidRPr="009A2412">
        <w:t xml:space="preserve"> Midazolam bei 0</w:t>
      </w:r>
      <w:r w:rsidR="009B4236">
        <w:t>,</w:t>
      </w:r>
      <w:r w:rsidR="00BD28BA" w:rsidRPr="009A2412">
        <w:t>26 ± 0</w:t>
      </w:r>
      <w:r w:rsidR="009B4236">
        <w:t>,</w:t>
      </w:r>
      <w:r w:rsidR="00BD28BA" w:rsidRPr="009A2412">
        <w:t>06 mg/kg/h und Clonidin bei 2</w:t>
      </w:r>
      <w:r w:rsidR="009B4236">
        <w:t>,</w:t>
      </w:r>
      <w:r w:rsidR="00BD28BA" w:rsidRPr="009A2412">
        <w:t>0 ± 0</w:t>
      </w:r>
      <w:r w:rsidR="009B4236">
        <w:t>,</w:t>
      </w:r>
      <w:r w:rsidR="00BD28BA" w:rsidRPr="009A2412">
        <w:t xml:space="preserve">6 µg/kg/h. </w:t>
      </w:r>
    </w:p>
    <w:p w14:paraId="340EBA6C" w14:textId="19EF8BEB" w:rsidR="00667DC1" w:rsidRPr="00B65588" w:rsidRDefault="00BD28BA" w:rsidP="00B3039C">
      <w:pPr>
        <w:rPr>
          <w:highlight w:val="yellow"/>
        </w:rPr>
      </w:pPr>
      <w:r w:rsidRPr="009A2412">
        <w:t>A</w:t>
      </w:r>
      <w:r w:rsidR="00C0753D" w:rsidRPr="009A2412">
        <w:t>m 6. postoperativen</w:t>
      </w:r>
      <w:r w:rsidRPr="009A2412">
        <w:t xml:space="preserve"> Tag erfolgte laut unseres Narkosekonzeptes der Wechsel von Fentanyl </w:t>
      </w:r>
      <w:r w:rsidR="00BE458D" w:rsidRPr="009A2412">
        <w:t>auf</w:t>
      </w:r>
      <w:r w:rsidRPr="009A2412">
        <w:t xml:space="preserve"> Ketamin</w:t>
      </w:r>
      <w:r w:rsidR="00B337A3" w:rsidRPr="009A2412">
        <w:t>. Ketamin wurde</w:t>
      </w:r>
      <w:r w:rsidR="00BE458D" w:rsidRPr="009A2412">
        <w:t xml:space="preserve"> mit einer kontinuierlichen i.v. Infusion von 2</w:t>
      </w:r>
      <w:r w:rsidR="009B4236">
        <w:t>,</w:t>
      </w:r>
      <w:r w:rsidR="00BE458D" w:rsidRPr="009A2412">
        <w:t>7 ± 1</w:t>
      </w:r>
      <w:r w:rsidR="009B4236">
        <w:t>,</w:t>
      </w:r>
      <w:r w:rsidR="00BE458D" w:rsidRPr="009A2412">
        <w:t>2 mg/kg/h</w:t>
      </w:r>
      <w:r w:rsidR="00B337A3" w:rsidRPr="009A2412">
        <w:t xml:space="preserve"> eingeleitet</w:t>
      </w:r>
      <w:r w:rsidR="00C0753D" w:rsidRPr="009A2412">
        <w:t xml:space="preserve"> und auch diese Dosierung steigerte sich in den folgenden Tagen. </w:t>
      </w:r>
      <w:r w:rsidR="00B337A3" w:rsidRPr="009A2412">
        <w:t xml:space="preserve">Am letzten Tag der Brachytherapie </w:t>
      </w:r>
      <w:r w:rsidR="00535DFA">
        <w:t>(</w:t>
      </w:r>
      <w:r w:rsidR="00535DFA" w:rsidRPr="0038627E">
        <w:t>9. postoperativer Tag)</w:t>
      </w:r>
      <w:r w:rsidR="00535DFA">
        <w:t xml:space="preserve"> </w:t>
      </w:r>
      <w:r w:rsidR="00C0753D" w:rsidRPr="009A2412">
        <w:t>hatte die</w:t>
      </w:r>
      <w:r w:rsidR="00B337A3" w:rsidRPr="009A2412">
        <w:t xml:space="preserve"> Ketamindosierung eine </w:t>
      </w:r>
      <w:r w:rsidR="001E16B2" w:rsidRPr="009A2412">
        <w:t>durchschnittliche Dosis von 4</w:t>
      </w:r>
      <w:r w:rsidR="009B4236">
        <w:t>,</w:t>
      </w:r>
      <w:r w:rsidR="001E16B2" w:rsidRPr="009A2412">
        <w:t>3 ± 1</w:t>
      </w:r>
      <w:r w:rsidR="009B4236">
        <w:t>,</w:t>
      </w:r>
      <w:r w:rsidR="001E16B2" w:rsidRPr="009A2412">
        <w:t>4 mg/kg/h</w:t>
      </w:r>
      <w:r w:rsidR="00273978" w:rsidRPr="009A2412">
        <w:t xml:space="preserve"> erreicht</w:t>
      </w:r>
      <w:r w:rsidR="001E16B2" w:rsidRPr="009A2412">
        <w:t>. Die Midazolam</w:t>
      </w:r>
      <w:r w:rsidR="003B0B3B" w:rsidRPr="009A2412">
        <w:t xml:space="preserve">- und </w:t>
      </w:r>
      <w:proofErr w:type="spellStart"/>
      <w:r w:rsidR="003B0B3B" w:rsidRPr="009A2412">
        <w:t>Cloni</w:t>
      </w:r>
      <w:r w:rsidR="00900D3F">
        <w:softHyphen/>
      </w:r>
      <w:r w:rsidR="003B0B3B" w:rsidRPr="009A2412">
        <w:t>din</w:t>
      </w:r>
      <w:r w:rsidR="001E16B2" w:rsidRPr="009A2412">
        <w:t>dosierung</w:t>
      </w:r>
      <w:r w:rsidR="003B0B3B" w:rsidRPr="009A2412">
        <w:t>en</w:t>
      </w:r>
      <w:proofErr w:type="spellEnd"/>
      <w:r w:rsidR="001E16B2" w:rsidRPr="009A2412">
        <w:t xml:space="preserve"> </w:t>
      </w:r>
      <w:r w:rsidR="003B0B3B" w:rsidRPr="009A2412">
        <w:t xml:space="preserve">waren </w:t>
      </w:r>
      <w:r w:rsidR="001E16B2" w:rsidRPr="009A2412">
        <w:t>mittlerweile bei</w:t>
      </w:r>
      <w:r w:rsidR="00907583" w:rsidRPr="009A2412">
        <w:t xml:space="preserve"> durchschnittlich</w:t>
      </w:r>
      <w:r w:rsidR="003B0B3B" w:rsidRPr="009A2412">
        <w:t>en Werten von</w:t>
      </w:r>
      <w:r w:rsidR="001E16B2" w:rsidRPr="009A2412">
        <w:t xml:space="preserve"> 0</w:t>
      </w:r>
      <w:r w:rsidR="009B4236">
        <w:t>,</w:t>
      </w:r>
      <w:r w:rsidR="001E16B2" w:rsidRPr="009A2412">
        <w:t>27 ± 0</w:t>
      </w:r>
      <w:r w:rsidR="009B4236">
        <w:t>,</w:t>
      </w:r>
      <w:r w:rsidR="001E16B2" w:rsidRPr="009A2412">
        <w:t>06 mg/kg/h</w:t>
      </w:r>
      <w:r w:rsidR="003B0B3B" w:rsidRPr="009A2412">
        <w:t xml:space="preserve"> (</w:t>
      </w:r>
      <w:r w:rsidR="00535DFA">
        <w:t>Midazolam</w:t>
      </w:r>
      <w:r w:rsidR="003B0B3B" w:rsidRPr="009A2412">
        <w:t>) und</w:t>
      </w:r>
      <w:r w:rsidR="001E16B2" w:rsidRPr="009A2412">
        <w:t xml:space="preserve"> 2</w:t>
      </w:r>
      <w:r w:rsidR="009B4236">
        <w:t>,</w:t>
      </w:r>
      <w:r w:rsidR="001E16B2" w:rsidRPr="009A2412">
        <w:t>5 ± 0</w:t>
      </w:r>
      <w:r w:rsidR="009B4236">
        <w:t>,</w:t>
      </w:r>
      <w:r w:rsidR="001E16B2" w:rsidRPr="009A2412">
        <w:t xml:space="preserve">5 </w:t>
      </w:r>
      <w:r w:rsidR="001E06AA" w:rsidRPr="009A2412">
        <w:t>µ</w:t>
      </w:r>
      <w:r w:rsidR="001E16B2" w:rsidRPr="009A2412">
        <w:t>g/kg/h</w:t>
      </w:r>
      <w:r w:rsidR="003B0B3B" w:rsidRPr="009A2412">
        <w:t xml:space="preserve"> (Clonidin) angekommen</w:t>
      </w:r>
      <w:r w:rsidR="00907583" w:rsidRPr="009A2412">
        <w:t xml:space="preserve">. </w:t>
      </w:r>
    </w:p>
    <w:p w14:paraId="1A027AEE" w14:textId="3C7BBF1C" w:rsidR="002F2763" w:rsidRPr="009A2412" w:rsidRDefault="001E16B2" w:rsidP="00B3039C">
      <w:r w:rsidRPr="009A2412">
        <w:t xml:space="preserve">Vor </w:t>
      </w:r>
      <w:r w:rsidR="003B0B3B" w:rsidRPr="009A2412">
        <w:t xml:space="preserve">der </w:t>
      </w:r>
      <w:r w:rsidRPr="009A2412">
        <w:t>Extubation wurde</w:t>
      </w:r>
      <w:r w:rsidR="003B0B3B" w:rsidRPr="009A2412">
        <w:t xml:space="preserve"> anstelle von</w:t>
      </w:r>
      <w:r w:rsidRPr="009A2412">
        <w:t xml:space="preserve"> Ketamin </w:t>
      </w:r>
      <w:r w:rsidR="00F56068" w:rsidRPr="009A2412">
        <w:t xml:space="preserve">wieder </w:t>
      </w:r>
      <w:r w:rsidRPr="009A2412">
        <w:t xml:space="preserve">Fentanyl </w:t>
      </w:r>
      <w:r w:rsidR="003B0B3B" w:rsidRPr="009A2412">
        <w:t>verabreicht</w:t>
      </w:r>
      <w:r w:rsidR="004316D1" w:rsidRPr="009A2412">
        <w:t>. Die durch</w:t>
      </w:r>
      <w:r w:rsidR="007552C2">
        <w:softHyphen/>
      </w:r>
      <w:r w:rsidR="004316D1" w:rsidRPr="009A2412">
        <w:t>schnittliche Fentanyldosis ab dem Wechsel bis zur Extubation betrug 1</w:t>
      </w:r>
      <w:r w:rsidR="009B4236">
        <w:t>,</w:t>
      </w:r>
      <w:r w:rsidR="004316D1" w:rsidRPr="009A2412">
        <w:t>5 ± 0</w:t>
      </w:r>
      <w:r w:rsidR="009B4236">
        <w:t>,</w:t>
      </w:r>
      <w:r w:rsidR="004316D1" w:rsidRPr="009A2412">
        <w:t xml:space="preserve">5µg/kg/h. </w:t>
      </w:r>
      <w:r w:rsidR="004316D1" w:rsidRPr="0038627E">
        <w:t>Es handelt</w:t>
      </w:r>
      <w:r w:rsidR="00FB6C43" w:rsidRPr="0038627E">
        <w:t>e</w:t>
      </w:r>
      <w:r w:rsidR="004316D1" w:rsidRPr="0038627E">
        <w:t xml:space="preserve"> sich hierbei um eine statistisch signifikante Fentanylreduktion verglichen mit der letzten Dosierung vor dem Wechsel am 6. postoperativen Tag (1</w:t>
      </w:r>
      <w:r w:rsidR="009B4236">
        <w:t>,</w:t>
      </w:r>
      <w:r w:rsidR="004316D1" w:rsidRPr="009A2412">
        <w:t>5 ± 0</w:t>
      </w:r>
      <w:r w:rsidR="009B4236">
        <w:t>,</w:t>
      </w:r>
      <w:r w:rsidR="004316D1" w:rsidRPr="009A2412">
        <w:t>5µg/kg/h im Vergleich mit 3</w:t>
      </w:r>
      <w:r w:rsidR="009B4236">
        <w:t>,</w:t>
      </w:r>
      <w:r w:rsidR="004316D1" w:rsidRPr="009A2412">
        <w:t>4 ± 0</w:t>
      </w:r>
      <w:r w:rsidR="009B4236">
        <w:t>,</w:t>
      </w:r>
      <w:r w:rsidR="004316D1" w:rsidRPr="009A2412">
        <w:t>8µg/kg/h; p</w:t>
      </w:r>
      <w:r w:rsidR="006D3720">
        <w:t xml:space="preserve"> </w:t>
      </w:r>
      <w:r w:rsidR="004316D1" w:rsidRPr="009A2412">
        <w:t>&lt;0</w:t>
      </w:r>
      <w:r w:rsidR="00B811AA">
        <w:t>,</w:t>
      </w:r>
      <w:r w:rsidR="004316D1" w:rsidRPr="009A2412">
        <w:t>001) (</w:t>
      </w:r>
      <w:r w:rsidR="004316D1" w:rsidRPr="00FB6C43">
        <w:t xml:space="preserve">siehe Abbildung </w:t>
      </w:r>
      <w:r w:rsidR="00850E1A" w:rsidRPr="00FB6C43">
        <w:t>5</w:t>
      </w:r>
      <w:r w:rsidR="004316D1" w:rsidRPr="00FB6C43">
        <w:t>).</w:t>
      </w:r>
      <w:r w:rsidR="004316D1" w:rsidRPr="009A2412">
        <w:t xml:space="preserve"> </w:t>
      </w:r>
    </w:p>
    <w:p w14:paraId="25486246" w14:textId="1D5EC392" w:rsidR="004A7D26" w:rsidRPr="00B87D99" w:rsidRDefault="00FB6C43" w:rsidP="00B3039C">
      <w:pPr>
        <w:rPr>
          <w:rStyle w:val="Formatvorlage2doggyZchn"/>
          <w:rFonts w:eastAsiaTheme="minorHAnsi" w:cstheme="minorBidi"/>
          <w:color w:val="auto"/>
          <w:szCs w:val="24"/>
        </w:rPr>
      </w:pPr>
      <w:r w:rsidRPr="009A2412">
        <w:t>Die kumulativen Dosen, die sich insgesamt durchschnittlich ergaben, lagen bei 460</w:t>
      </w:r>
      <w:r w:rsidR="009B4236">
        <w:t>,</w:t>
      </w:r>
      <w:r w:rsidRPr="009A2412">
        <w:t>8 ± 103</w:t>
      </w:r>
      <w:r w:rsidR="009B4236">
        <w:t>,</w:t>
      </w:r>
      <w:r w:rsidRPr="009A2412">
        <w:t>8µg/kg Fentanyl, 59</w:t>
      </w:r>
      <w:r w:rsidR="009B4236">
        <w:t>,</w:t>
      </w:r>
      <w:r w:rsidRPr="009A2412">
        <w:t>6 ± 12</w:t>
      </w:r>
      <w:r w:rsidR="009B4236">
        <w:t>,</w:t>
      </w:r>
      <w:r w:rsidRPr="009A2412">
        <w:t>7mg/kg Midazolam und 461</w:t>
      </w:r>
      <w:r w:rsidR="009B4236">
        <w:t>,</w:t>
      </w:r>
      <w:r w:rsidRPr="009A2412">
        <w:t>7 ± 91</w:t>
      </w:r>
      <w:r w:rsidR="009B4236">
        <w:t>,</w:t>
      </w:r>
      <w:r w:rsidRPr="009A2412">
        <w:t>2µg/kg Clonidin. Die erreichten Höchstwerte waren 3</w:t>
      </w:r>
      <w:r w:rsidR="009B4236">
        <w:t>,</w:t>
      </w:r>
      <w:r w:rsidRPr="009A2412">
        <w:t>5 ± 0</w:t>
      </w:r>
      <w:r w:rsidR="009B4236">
        <w:t>,</w:t>
      </w:r>
      <w:r w:rsidRPr="009A2412">
        <w:t>7µg/kg/h Fentanyl, 0</w:t>
      </w:r>
      <w:r w:rsidR="009B4236">
        <w:t>,</w:t>
      </w:r>
      <w:r w:rsidRPr="009A2412">
        <w:t>29 ± 0</w:t>
      </w:r>
      <w:r w:rsidR="009B4236">
        <w:t>,</w:t>
      </w:r>
      <w:r w:rsidRPr="009A2412">
        <w:t>06mg/kg/h Midazolam und 2</w:t>
      </w:r>
      <w:r w:rsidR="009B4236">
        <w:t>,</w:t>
      </w:r>
      <w:r w:rsidRPr="009A2412">
        <w:t>6 ± 0</w:t>
      </w:r>
      <w:r w:rsidR="009B4236">
        <w:t>,</w:t>
      </w:r>
      <w:r w:rsidRPr="009A2412">
        <w:t>4µg/kg/h Clonidin.</w:t>
      </w:r>
    </w:p>
    <w:p w14:paraId="3A85D9F3" w14:textId="01AA4600" w:rsidR="004A7D26" w:rsidRDefault="004A7D26" w:rsidP="00B3039C">
      <w:pPr>
        <w:pStyle w:val="Formatvorlage2doggy"/>
        <w:rPr>
          <w:rStyle w:val="Formatvorlage2doggyZchn"/>
          <w:rFonts w:eastAsiaTheme="minorHAnsi"/>
        </w:rPr>
      </w:pPr>
    </w:p>
    <w:p w14:paraId="58AC8D06" w14:textId="77777777" w:rsidR="00AF0652" w:rsidRDefault="003660F0" w:rsidP="00AF0652">
      <w:pPr>
        <w:pStyle w:val="Formatvorlage2doggy"/>
        <w:keepNext/>
      </w:pPr>
      <w:r>
        <w:rPr>
          <w:rFonts w:eastAsiaTheme="minorHAnsi"/>
          <w:noProof/>
        </w:rPr>
        <w:lastRenderedPageBreak/>
        <w:drawing>
          <wp:inline distT="0" distB="0" distL="0" distR="0" wp14:anchorId="2280A63D" wp14:editId="3FCE8B3A">
            <wp:extent cx="5400040" cy="4015740"/>
            <wp:effectExtent l="0" t="0" r="0" b="381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bbildung1.png"/>
                    <pic:cNvPicPr/>
                  </pic:nvPicPr>
                  <pic:blipFill rotWithShape="1">
                    <a:blip r:embed="rId17">
                      <a:extLst>
                        <a:ext uri="{28A0092B-C50C-407E-A947-70E740481C1C}">
                          <a14:useLocalDpi xmlns:a14="http://schemas.microsoft.com/office/drawing/2010/main" val="0"/>
                        </a:ext>
                      </a:extLst>
                    </a:blip>
                    <a:srcRect b="1357"/>
                    <a:stretch/>
                  </pic:blipFill>
                  <pic:spPr bwMode="auto">
                    <a:xfrm>
                      <a:off x="0" y="0"/>
                      <a:ext cx="5400040" cy="4015740"/>
                    </a:xfrm>
                    <a:prstGeom prst="rect">
                      <a:avLst/>
                    </a:prstGeom>
                    <a:ln>
                      <a:noFill/>
                    </a:ln>
                    <a:extLst>
                      <a:ext uri="{53640926-AAD7-44D8-BBD7-CCE9431645EC}">
                        <a14:shadowObscured xmlns:a14="http://schemas.microsoft.com/office/drawing/2010/main"/>
                      </a:ext>
                    </a:extLst>
                  </pic:spPr>
                </pic:pic>
              </a:graphicData>
            </a:graphic>
          </wp:inline>
        </w:drawing>
      </w:r>
    </w:p>
    <w:p w14:paraId="5B221593" w14:textId="64281FDC" w:rsidR="005C6D72" w:rsidRPr="00AF0652" w:rsidRDefault="00AF0652" w:rsidP="00625578">
      <w:pPr>
        <w:pStyle w:val="Formatvorlage2doggy"/>
        <w:rPr>
          <w:rStyle w:val="Formatvorlage2doggyZchn"/>
        </w:rPr>
      </w:pPr>
      <w:bookmarkStart w:id="76" w:name="_Toc84413174"/>
      <w:r>
        <w:t xml:space="preserve">Abbildung </w:t>
      </w:r>
      <w:r w:rsidR="004952BF">
        <w:fldChar w:fldCharType="begin"/>
      </w:r>
      <w:r w:rsidR="004952BF">
        <w:instrText xml:space="preserve"> SEQ Abbildung \* ARABIC </w:instrText>
      </w:r>
      <w:r w:rsidR="004952BF">
        <w:fldChar w:fldCharType="separate"/>
      </w:r>
      <w:r w:rsidR="00217252">
        <w:rPr>
          <w:noProof/>
        </w:rPr>
        <w:t>5</w:t>
      </w:r>
      <w:r w:rsidR="004952BF">
        <w:rPr>
          <w:noProof/>
        </w:rPr>
        <w:fldChar w:fldCharType="end"/>
      </w:r>
      <w:r>
        <w:t xml:space="preserve">: </w:t>
      </w:r>
      <w:r w:rsidRPr="00871DFF">
        <w:t>Mitteldosen mit Standardabweichungen von Fentanyl und Ketamin im Be</w:t>
      </w:r>
      <w:r>
        <w:t>-</w:t>
      </w:r>
      <w:r w:rsidRPr="00871DFF">
        <w:t>zug zu den postoperativen Tagen auf der Kinderintensivstation</w:t>
      </w:r>
      <w:r>
        <w:t xml:space="preserve"> </w:t>
      </w:r>
      <w:r w:rsidR="00EC5BD9">
        <w:rPr>
          <w:rStyle w:val="Formatvorlage2doggyZchn"/>
          <w:rFonts w:eastAsiaTheme="minorHAnsi"/>
        </w:rPr>
        <w:fldChar w:fldCharType="begin">
          <w:fldData xml:space="preserve">PEVuZE5vdGU+PENpdGU+PEF1dGhvcj5NaWNoZWw8L0F1dGhvcj48WWVhcj4yMDIwPC9ZZWFyPjxS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==
</w:fldData>
        </w:fldChar>
      </w:r>
      <w:r w:rsidR="00EC5BD9">
        <w:rPr>
          <w:rStyle w:val="Formatvorlage2doggyZchn"/>
          <w:rFonts w:eastAsiaTheme="minorHAnsi"/>
        </w:rPr>
        <w:instrText xml:space="preserve"> ADDIN EN.CITE </w:instrText>
      </w:r>
      <w:r w:rsidR="00EC5BD9">
        <w:rPr>
          <w:rStyle w:val="Formatvorlage2doggyZchn"/>
          <w:rFonts w:eastAsiaTheme="minorHAnsi"/>
        </w:rPr>
        <w:fldChar w:fldCharType="begin">
          <w:fldData xml:space="preserve">PEVuZE5vdGU+PENpdGU+PEF1dGhvcj5NaWNoZWw8L0F1dGhvcj48WWVhcj4yMDIwPC9ZZWFyPjxS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==
</w:fldData>
        </w:fldChar>
      </w:r>
      <w:r w:rsidR="00EC5BD9">
        <w:rPr>
          <w:rStyle w:val="Formatvorlage2doggyZchn"/>
          <w:rFonts w:eastAsiaTheme="minorHAnsi"/>
        </w:rPr>
        <w:instrText xml:space="preserve"> ADDIN EN.CITE.DATA </w:instrText>
      </w:r>
      <w:r w:rsidR="00EC5BD9">
        <w:rPr>
          <w:rStyle w:val="Formatvorlage2doggyZchn"/>
          <w:rFonts w:eastAsiaTheme="minorHAnsi"/>
        </w:rPr>
      </w:r>
      <w:r w:rsidR="00EC5BD9">
        <w:rPr>
          <w:rStyle w:val="Formatvorlage2doggyZchn"/>
          <w:rFonts w:eastAsiaTheme="minorHAnsi"/>
        </w:rPr>
        <w:fldChar w:fldCharType="end"/>
      </w:r>
      <w:r w:rsidR="00EC5BD9">
        <w:rPr>
          <w:rStyle w:val="Formatvorlage2doggyZchn"/>
          <w:rFonts w:eastAsiaTheme="minorHAnsi"/>
        </w:rPr>
      </w:r>
      <w:r w:rsidR="00EC5BD9">
        <w:rPr>
          <w:rStyle w:val="Formatvorlage2doggyZchn"/>
          <w:rFonts w:eastAsiaTheme="minorHAnsi"/>
        </w:rPr>
        <w:fldChar w:fldCharType="separate"/>
      </w:r>
      <w:r w:rsidR="00EC5BD9">
        <w:rPr>
          <w:rStyle w:val="Formatvorlage2doggyZchn"/>
          <w:rFonts w:eastAsiaTheme="minorHAnsi"/>
          <w:noProof/>
        </w:rPr>
        <w:t>(</w:t>
      </w:r>
      <w:hyperlink w:anchor="_ENREF_93" w:tooltip="Michel, 2020 #350" w:history="1">
        <w:r w:rsidR="00764178" w:rsidRPr="00764178">
          <w:rPr>
            <w:rStyle w:val="Hyperlink"/>
            <w:rFonts w:eastAsiaTheme="minorHAnsi"/>
          </w:rPr>
          <w:t>Michel et al., 2020b</w:t>
        </w:r>
      </w:hyperlink>
      <w:r w:rsidR="00EC5BD9">
        <w:rPr>
          <w:rStyle w:val="Formatvorlage2doggyZchn"/>
          <w:rFonts w:eastAsiaTheme="minorHAnsi"/>
          <w:noProof/>
        </w:rPr>
        <w:t>)</w:t>
      </w:r>
      <w:bookmarkEnd w:id="76"/>
      <w:r w:rsidR="00EC5BD9">
        <w:rPr>
          <w:rStyle w:val="Formatvorlage2doggyZchn"/>
          <w:rFonts w:eastAsiaTheme="minorHAnsi"/>
        </w:rPr>
        <w:fldChar w:fldCharType="end"/>
      </w:r>
    </w:p>
    <w:p w14:paraId="606D99E8" w14:textId="4B334D55" w:rsidR="00623F4A" w:rsidRDefault="00623F4A" w:rsidP="00B3039C"/>
    <w:p w14:paraId="568B27BB" w14:textId="52A1EBDB" w:rsidR="00F76DB7" w:rsidRDefault="00E26EAE" w:rsidP="004432C4">
      <w:pPr>
        <w:pStyle w:val="berschrift2"/>
      </w:pPr>
      <w:bookmarkStart w:id="77" w:name="_Toc84414062"/>
      <w:r>
        <w:t xml:space="preserve">Verlauf nach der </w:t>
      </w:r>
      <w:r w:rsidR="00F76DB7">
        <w:t>B</w:t>
      </w:r>
      <w:r w:rsidR="004432C4">
        <w:t>T-Behandlung</w:t>
      </w:r>
      <w:bookmarkEnd w:id="77"/>
    </w:p>
    <w:p w14:paraId="217CE0E7" w14:textId="78A3283D" w:rsidR="00FA4DD6" w:rsidRPr="00DC5A53" w:rsidRDefault="006C55DB" w:rsidP="00A401DC">
      <w:r w:rsidRPr="009A2412">
        <w:t>N</w:t>
      </w:r>
      <w:r w:rsidR="004316D1" w:rsidRPr="009A2412">
        <w:t>ach der letzten B</w:t>
      </w:r>
      <w:r w:rsidR="004432C4">
        <w:t>T-S</w:t>
      </w:r>
      <w:r w:rsidR="004316D1" w:rsidRPr="009A2412">
        <w:t>i</w:t>
      </w:r>
      <w:r w:rsidRPr="009A2412">
        <w:t>t</w:t>
      </w:r>
      <w:r w:rsidR="004316D1" w:rsidRPr="009A2412">
        <w:t>zung vergingen im Mittelwert 21,6 Stunden</w:t>
      </w:r>
      <w:r w:rsidRPr="009A2412">
        <w:t xml:space="preserve"> bis zur Extubation</w:t>
      </w:r>
      <w:r w:rsidR="00774379">
        <w:t xml:space="preserve"> (mit einer Standardabweichung von </w:t>
      </w:r>
      <w:r w:rsidR="00774379" w:rsidRPr="00FB6C43">
        <w:t>13</w:t>
      </w:r>
      <w:r w:rsidR="00774379">
        <w:t>,</w:t>
      </w:r>
      <w:r w:rsidR="00774379" w:rsidRPr="00FB6C43">
        <w:t>5</w:t>
      </w:r>
      <w:r w:rsidR="007A69BC">
        <w:t xml:space="preserve"> Stunden</w:t>
      </w:r>
      <w:r w:rsidR="00774379">
        <w:rPr>
          <w:sz w:val="28"/>
        </w:rPr>
        <w:t>)</w:t>
      </w:r>
      <w:r w:rsidR="008816FE" w:rsidRPr="009A2412">
        <w:t>. Der höchste Wert lag bei 47,8 Stun</w:t>
      </w:r>
      <w:r w:rsidR="00900D3F">
        <w:softHyphen/>
      </w:r>
      <w:r w:rsidR="008816FE" w:rsidRPr="009A2412">
        <w:t xml:space="preserve">den, sodass alle Kinder innerhalb von </w:t>
      </w:r>
      <w:r w:rsidR="006D3720">
        <w:t>48 Stunden</w:t>
      </w:r>
      <w:r w:rsidR="008816FE" w:rsidRPr="009A2412">
        <w:t xml:space="preserve"> nach der </w:t>
      </w:r>
      <w:r w:rsidR="00092D94" w:rsidRPr="009A2412">
        <w:t>letzten B</w:t>
      </w:r>
      <w:r w:rsidR="00FA4DD6">
        <w:t>T-S</w:t>
      </w:r>
      <w:r w:rsidR="00092D94" w:rsidRPr="009A2412">
        <w:t>itzung extubiert werden</w:t>
      </w:r>
      <w:r w:rsidR="008816FE" w:rsidRPr="009A2412">
        <w:t xml:space="preserve"> konnten</w:t>
      </w:r>
      <w:r w:rsidR="00092D94" w:rsidRPr="009A2412">
        <w:t xml:space="preserve">. </w:t>
      </w:r>
      <w:r w:rsidR="008816FE" w:rsidRPr="009A2412">
        <w:t>Anschließend wurden</w:t>
      </w:r>
      <w:r w:rsidR="004316D1" w:rsidRPr="009A2412">
        <w:t xml:space="preserve"> die Kinder </w:t>
      </w:r>
      <w:r w:rsidR="008816FE" w:rsidRPr="009A2412">
        <w:t xml:space="preserve">nach </w:t>
      </w:r>
      <w:r w:rsidRPr="009A2412">
        <w:t>durchschnittlich</w:t>
      </w:r>
      <w:r w:rsidR="004316D1" w:rsidRPr="009A2412">
        <w:t xml:space="preserve"> 58,4 Stunden (2,4 Tagen) von der PICU auf die Normalstation </w:t>
      </w:r>
      <w:r w:rsidR="00760A7A">
        <w:t>verlegt</w:t>
      </w:r>
      <w:r w:rsidR="004316D1" w:rsidRPr="009A2412">
        <w:t>. So</w:t>
      </w:r>
      <w:r w:rsidR="008816FE" w:rsidRPr="009A2412">
        <w:t>mit</w:t>
      </w:r>
      <w:r w:rsidR="004316D1" w:rsidRPr="009A2412">
        <w:t xml:space="preserve"> ergab sich </w:t>
      </w:r>
      <w:r w:rsidRPr="009A2412">
        <w:t xml:space="preserve">insgesamt </w:t>
      </w:r>
      <w:r w:rsidR="004316D1" w:rsidRPr="009A2412">
        <w:t>ein mittlerer PICU Aufe</w:t>
      </w:r>
      <w:r w:rsidRPr="009A2412">
        <w:t>nt</w:t>
      </w:r>
      <w:r w:rsidR="004316D1" w:rsidRPr="009A2412">
        <w:t>halt von 12,9 Tagen</w:t>
      </w:r>
      <w:r w:rsidRPr="009A2412">
        <w:t>.</w:t>
      </w:r>
      <w:r w:rsidR="0091532A" w:rsidRPr="009A2412">
        <w:t xml:space="preserve"> </w:t>
      </w:r>
      <w:r w:rsidR="00FA1382" w:rsidRPr="009A2412">
        <w:t>De</w:t>
      </w:r>
      <w:r w:rsidR="008816FE" w:rsidRPr="009A2412">
        <w:t>r</w:t>
      </w:r>
      <w:r w:rsidR="00460703" w:rsidRPr="009A2412">
        <w:t xml:space="preserve"> </w:t>
      </w:r>
      <w:r w:rsidR="00FA1382" w:rsidRPr="009A2412">
        <w:t>l</w:t>
      </w:r>
      <w:r w:rsidR="00460703" w:rsidRPr="009A2412">
        <w:t>ä</w:t>
      </w:r>
      <w:r w:rsidR="00FA1382" w:rsidRPr="009A2412">
        <w:t xml:space="preserve">ngste PICU-Aufenthalt </w:t>
      </w:r>
      <w:r w:rsidR="008816FE" w:rsidRPr="009A2412">
        <w:t>fand</w:t>
      </w:r>
      <w:r w:rsidR="00FA1382" w:rsidRPr="009A2412">
        <w:t xml:space="preserve"> sich bei einem Mädchen, </w:t>
      </w:r>
      <w:r w:rsidR="008816FE" w:rsidRPr="009A2412">
        <w:t>welches</w:t>
      </w:r>
      <w:r w:rsidR="00FA1382" w:rsidRPr="009A2412">
        <w:t xml:space="preserve"> </w:t>
      </w:r>
      <w:r w:rsidR="00760A7A">
        <w:t xml:space="preserve">ausgeprägte </w:t>
      </w:r>
      <w:r w:rsidR="00FA1382" w:rsidRPr="009A2412">
        <w:t>Delir</w:t>
      </w:r>
      <w:r w:rsidR="00760A7A">
        <w:t>-</w:t>
      </w:r>
      <w:r w:rsidR="00FA1382" w:rsidRPr="009A2412">
        <w:t xml:space="preserve"> und Entzug</w:t>
      </w:r>
      <w:r w:rsidR="00760A7A">
        <w:t>s</w:t>
      </w:r>
      <w:r w:rsidR="007552C2">
        <w:softHyphen/>
      </w:r>
      <w:r w:rsidR="00760A7A">
        <w:t>symptome</w:t>
      </w:r>
      <w:r w:rsidR="00FA1382" w:rsidRPr="009A2412">
        <w:t xml:space="preserve"> </w:t>
      </w:r>
      <w:r w:rsidR="00760A7A">
        <w:t>zeigte</w:t>
      </w:r>
      <w:r w:rsidR="00FA1382" w:rsidRPr="009A2412">
        <w:t xml:space="preserve"> und lag bei 15,8 Tagen. </w:t>
      </w:r>
      <w:r w:rsidR="00460703" w:rsidRPr="009A2412">
        <w:t xml:space="preserve">Der kürzeste Aufenthalt </w:t>
      </w:r>
      <w:r w:rsidR="004A7586" w:rsidRPr="009A2412">
        <w:t xml:space="preserve">auf der PICU </w:t>
      </w:r>
      <w:r w:rsidR="008816FE" w:rsidRPr="009A2412">
        <w:t>betrug</w:t>
      </w:r>
      <w:r w:rsidR="00460703" w:rsidRPr="009A2412">
        <w:t xml:space="preserve"> 9,</w:t>
      </w:r>
      <w:r w:rsidR="00460703" w:rsidRPr="00DC5A53">
        <w:t>8 Tage</w:t>
      </w:r>
      <w:r w:rsidR="004A7586" w:rsidRPr="00DC5A53">
        <w:t xml:space="preserve">. </w:t>
      </w:r>
      <w:r w:rsidR="0091532A" w:rsidRPr="00DC5A53">
        <w:t>Von Normalstation konnten die Kinder nach durchschnittlich weiteren 13 Ta</w:t>
      </w:r>
      <w:r w:rsidR="007552C2" w:rsidRPr="00DC5A53">
        <w:softHyphen/>
      </w:r>
      <w:r w:rsidR="0091532A" w:rsidRPr="00DC5A53">
        <w:t>gen nach Hause entlassen wer</w:t>
      </w:r>
      <w:r w:rsidR="00900D3F" w:rsidRPr="00DC5A53">
        <w:softHyphen/>
      </w:r>
      <w:r w:rsidR="0091532A" w:rsidRPr="00DC5A53">
        <w:t>den</w:t>
      </w:r>
      <w:r w:rsidR="00B87D99" w:rsidRPr="00DC5A53">
        <w:t xml:space="preserve"> </w:t>
      </w:r>
      <w:r w:rsidR="00085E8B" w:rsidRPr="00DC5A53">
        <w:t>(</w:t>
      </w:r>
      <w:r w:rsidR="00DC399A" w:rsidRPr="00DC5A53">
        <w:t>S</w:t>
      </w:r>
      <w:r w:rsidR="00085E8B" w:rsidRPr="00DC5A53">
        <w:t>tandardabweichung</w:t>
      </w:r>
      <w:r w:rsidR="00B87D99" w:rsidRPr="00DC5A53">
        <w:t xml:space="preserve"> </w:t>
      </w:r>
      <w:r w:rsidR="00774379" w:rsidRPr="00DC5A53">
        <w:t>5,3</w:t>
      </w:r>
      <w:r w:rsidR="00085E8B" w:rsidRPr="00DC5A53">
        <w:t xml:space="preserve"> Tage). </w:t>
      </w:r>
    </w:p>
    <w:p w14:paraId="2F7AE6AD" w14:textId="2BBDB1D0" w:rsidR="004033E3" w:rsidRPr="00DC5A53" w:rsidRDefault="004033E3" w:rsidP="00A401DC">
      <w:r w:rsidRPr="00DC5A53">
        <w:t xml:space="preserve">Die </w:t>
      </w:r>
      <w:r w:rsidR="004A734A" w:rsidRPr="00DC5A53">
        <w:t>Zeit nach</w:t>
      </w:r>
      <w:r w:rsidR="006E4648" w:rsidRPr="00DC5A53">
        <w:t xml:space="preserve"> der</w:t>
      </w:r>
      <w:r w:rsidR="004A734A" w:rsidRPr="00DC5A53">
        <w:t xml:space="preserve"> letzten B</w:t>
      </w:r>
      <w:r w:rsidR="00B87D99" w:rsidRPr="00DC5A53">
        <w:t>T</w:t>
      </w:r>
      <w:r w:rsidR="004A734A" w:rsidRPr="00DC5A53">
        <w:t xml:space="preserve"> bis zur Entlassung der Kinder nach Hause betrug durch</w:t>
      </w:r>
      <w:r w:rsidR="00900D3F" w:rsidRPr="00DC5A53">
        <w:softHyphen/>
      </w:r>
      <w:r w:rsidR="004A734A" w:rsidRPr="00DC5A53">
        <w:t>schnittlich 16,4 Tage</w:t>
      </w:r>
      <w:r w:rsidR="006E4648" w:rsidRPr="00DC5A53">
        <w:t xml:space="preserve"> mit einer Standardabweichung von 5,9</w:t>
      </w:r>
      <w:r w:rsidR="00085E8B" w:rsidRPr="00DC5A53">
        <w:t xml:space="preserve"> Tagen</w:t>
      </w:r>
      <w:r w:rsidR="004A734A" w:rsidRPr="00DC5A53">
        <w:t>. Die Spann</w:t>
      </w:r>
      <w:r w:rsidR="00FD37E1" w:rsidRPr="00DC5A53">
        <w:t>breite</w:t>
      </w:r>
      <w:r w:rsidR="004A734A" w:rsidRPr="00DC5A53">
        <w:t xml:space="preserve"> reichte </w:t>
      </w:r>
      <w:r w:rsidR="00FD37E1" w:rsidRPr="00DC5A53">
        <w:t xml:space="preserve">hierbei </w:t>
      </w:r>
      <w:r w:rsidR="004A734A" w:rsidRPr="00DC5A53">
        <w:t>von 7 bis 32 Tage. D</w:t>
      </w:r>
      <w:r w:rsidR="00FD37E1" w:rsidRPr="00DC5A53">
        <w:t xml:space="preserve">ie angestrebte Zielzeitspanne von 3 Wochen nach </w:t>
      </w:r>
      <w:r w:rsidR="00FD37E1" w:rsidRPr="00DC5A53">
        <w:lastRenderedPageBreak/>
        <w:t>Beendigung der B</w:t>
      </w:r>
      <w:r w:rsidR="00CE52B9" w:rsidRPr="00DC5A53">
        <w:t>T</w:t>
      </w:r>
      <w:r w:rsidR="00FD37E1" w:rsidRPr="00DC5A53">
        <w:t>, innerhalb welcher die Patienten für die folgende Chemotherapie sta</w:t>
      </w:r>
      <w:r w:rsidR="00900D3F" w:rsidRPr="00DC5A53">
        <w:softHyphen/>
      </w:r>
      <w:r w:rsidR="00FD37E1" w:rsidRPr="00DC5A53">
        <w:t>bilisiert werden sollten, wurde von</w:t>
      </w:r>
      <w:r w:rsidR="004A734A" w:rsidRPr="00DC5A53">
        <w:t xml:space="preserve"> drei Patienten überschritten </w:t>
      </w:r>
      <w:r w:rsidR="00CE52B9" w:rsidRPr="00DC5A53">
        <w:t>(</w:t>
      </w:r>
      <w:r w:rsidR="004A734A" w:rsidRPr="00DC5A53">
        <w:t>22, 26</w:t>
      </w:r>
      <w:r w:rsidR="00DC399A" w:rsidRPr="00DC5A53">
        <w:t xml:space="preserve"> und </w:t>
      </w:r>
      <w:r w:rsidR="004A734A" w:rsidRPr="00DC5A53">
        <w:t>32 Tage)</w:t>
      </w:r>
      <w:r w:rsidR="00FD37E1" w:rsidRPr="00DC5A53">
        <w:t>. A</w:t>
      </w:r>
      <w:r w:rsidR="004A734A" w:rsidRPr="00DC5A53">
        <w:t xml:space="preserve">lle anderen </w:t>
      </w:r>
      <w:r w:rsidR="00FD37E1" w:rsidRPr="00DC5A53">
        <w:t xml:space="preserve">Patienten </w:t>
      </w:r>
      <w:r w:rsidR="000B13C4" w:rsidRPr="00DC5A53">
        <w:t xml:space="preserve">(86,4%) </w:t>
      </w:r>
      <w:r w:rsidR="00FD37E1" w:rsidRPr="00DC5A53">
        <w:t xml:space="preserve">konnten </w:t>
      </w:r>
      <w:r w:rsidR="00774379" w:rsidRPr="00DC5A53">
        <w:t>innerhalb des</w:t>
      </w:r>
      <w:r w:rsidR="00FD37E1" w:rsidRPr="00DC5A53">
        <w:t xml:space="preserve"> angestrebten Zeitraum</w:t>
      </w:r>
      <w:r w:rsidR="00774379" w:rsidRPr="00DC5A53">
        <w:t>s nach Hause</w:t>
      </w:r>
      <w:r w:rsidR="00FD37E1" w:rsidRPr="00DC5A53">
        <w:t xml:space="preserve"> ent</w:t>
      </w:r>
      <w:r w:rsidR="00900D3F" w:rsidRPr="00DC5A53">
        <w:softHyphen/>
      </w:r>
      <w:r w:rsidR="00FD37E1" w:rsidRPr="00DC5A53">
        <w:t>lassen werden</w:t>
      </w:r>
      <w:r w:rsidR="004A734A" w:rsidRPr="00DC5A53">
        <w:t xml:space="preserve">. </w:t>
      </w:r>
    </w:p>
    <w:p w14:paraId="32FF47B7" w14:textId="74B5FF61" w:rsidR="006C55DB" w:rsidRDefault="00FA4DD6" w:rsidP="00B3039C">
      <w:r w:rsidRPr="00DC5A53">
        <w:t>Im Anschluss an die BT erhielt</w:t>
      </w:r>
      <w:r w:rsidR="00A401DC" w:rsidRPr="00DC5A53">
        <w:t xml:space="preserve"> die Mehrzahl der Kinder</w:t>
      </w:r>
      <w:r w:rsidRPr="00DC5A53">
        <w:t xml:space="preserve"> eine</w:t>
      </w:r>
      <w:r w:rsidR="00A401DC" w:rsidRPr="009A2412">
        <w:t xml:space="preserve"> adjuvante Chemotherapie</w:t>
      </w:r>
      <w:r w:rsidR="00C33EB9">
        <w:t xml:space="preserve">. </w:t>
      </w:r>
      <w:r>
        <w:t>Bei</w:t>
      </w:r>
      <w:r w:rsidR="00A401DC" w:rsidRPr="009A2412">
        <w:t xml:space="preserve"> </w:t>
      </w:r>
      <w:r>
        <w:t>einigen Kindern</w:t>
      </w:r>
      <w:r w:rsidR="00A401DC" w:rsidRPr="009A2412">
        <w:t xml:space="preserve"> waren regelmäßige Kontrolluntersuchungen </w:t>
      </w:r>
      <w:r>
        <w:t xml:space="preserve">als Nachbehandlung </w:t>
      </w:r>
      <w:r w:rsidR="00A401DC" w:rsidRPr="009A2412">
        <w:t xml:space="preserve">ausreichend. </w:t>
      </w:r>
    </w:p>
    <w:p w14:paraId="7DF1A7B1" w14:textId="77777777" w:rsidR="009B4236" w:rsidRPr="009A2412" w:rsidRDefault="009B4236" w:rsidP="00B3039C"/>
    <w:p w14:paraId="5A3364F4" w14:textId="28E21A5C" w:rsidR="00F76DB7" w:rsidRDefault="004432C4" w:rsidP="004432C4">
      <w:pPr>
        <w:pStyle w:val="berschrift2"/>
      </w:pPr>
      <w:bookmarkStart w:id="78" w:name="_Toc84414063"/>
      <w:r>
        <w:t xml:space="preserve">Ergebnisse des </w:t>
      </w:r>
      <w:r w:rsidR="00F76DB7">
        <w:t>Analgosedierungsmonitoring</w:t>
      </w:r>
      <w:r>
        <w:t>s</w:t>
      </w:r>
      <w:bookmarkEnd w:id="78"/>
    </w:p>
    <w:p w14:paraId="0E73AA2C" w14:textId="1DBCD3CF" w:rsidR="00C70DBC" w:rsidRDefault="00525919" w:rsidP="00B3039C">
      <w:r w:rsidRPr="009A2412">
        <w:t>Die Kinder wurden während der Narkose wie bereits beschrieben mittels COMFORT-B, NISS und BIS-Monitoring</w:t>
      </w:r>
      <w:r w:rsidR="005C7D5C">
        <w:t xml:space="preserve"> </w:t>
      </w:r>
      <w:r w:rsidRPr="009A2412">
        <w:t xml:space="preserve">überwacht. Es wurde stets </w:t>
      </w:r>
      <w:r w:rsidR="005C7D5C">
        <w:t>angestrebt,</w:t>
      </w:r>
      <w:r w:rsidRPr="009A2412">
        <w:t xml:space="preserve"> bei allen drei Überwa</w:t>
      </w:r>
      <w:r w:rsidR="007552C2">
        <w:softHyphen/>
      </w:r>
      <w:r w:rsidRPr="009A2412">
        <w:t xml:space="preserve">chungsmöglichkeiten im </w:t>
      </w:r>
      <w:r w:rsidR="00B01C91" w:rsidRPr="009A2412">
        <w:t xml:space="preserve">jeweiligen </w:t>
      </w:r>
      <w:r w:rsidRPr="009A2412">
        <w:t xml:space="preserve">Zielbereich zu liegen. War dies nicht der Fall, so wurde die Medikation angepasst. </w:t>
      </w:r>
      <w:r w:rsidR="005C7D5C">
        <w:t>Allerdings erwies sich die Überwachung mittels</w:t>
      </w:r>
      <w:r w:rsidR="00824D1D">
        <w:t xml:space="preserve"> des</w:t>
      </w:r>
      <w:r w:rsidR="005C7D5C">
        <w:t xml:space="preserve"> B</w:t>
      </w:r>
      <w:r w:rsidR="00C70DBC">
        <w:t>IS</w:t>
      </w:r>
      <w:r w:rsidR="005C7D5C">
        <w:t>-Monitoring</w:t>
      </w:r>
      <w:r w:rsidR="00824D1D">
        <w:t>s</w:t>
      </w:r>
      <w:r w:rsidR="005C7D5C">
        <w:t xml:space="preserve"> als schwierig,</w:t>
      </w:r>
      <w:r w:rsidR="00C70DBC">
        <w:t xml:space="preserve"> die einzelnen Messungen unterlagen deutlichen Schwan</w:t>
      </w:r>
      <w:r w:rsidR="007552C2">
        <w:softHyphen/>
      </w:r>
      <w:r w:rsidR="00C70DBC">
        <w:t>kungen und die Erhebungen wurden unregelmäßig durchgeführt,</w:t>
      </w:r>
      <w:r w:rsidR="005C7D5C">
        <w:t xml:space="preserve"> sodass hauptsächlich </w:t>
      </w:r>
      <w:r w:rsidR="00760A7A">
        <w:t xml:space="preserve">COMFORT-B und NISS </w:t>
      </w:r>
      <w:r w:rsidR="005C7D5C">
        <w:t xml:space="preserve">als </w:t>
      </w:r>
      <w:r w:rsidR="00760A7A">
        <w:t>Bewertungsm</w:t>
      </w:r>
      <w:r w:rsidR="005C7D5C">
        <w:t xml:space="preserve">aßstab dienten. </w:t>
      </w:r>
    </w:p>
    <w:p w14:paraId="5DEA508F" w14:textId="77DD7405" w:rsidR="005C7D5C" w:rsidRPr="00C70DBC" w:rsidRDefault="005C7D5C" w:rsidP="00B3039C">
      <w:r w:rsidRPr="009A2412">
        <w:t>Der BIS-Monitor</w:t>
      </w:r>
      <w:r w:rsidR="006D3720">
        <w:t xml:space="preserve"> wurde zwar </w:t>
      </w:r>
      <w:r w:rsidRPr="009A2412">
        <w:t>bei allen 15 Kindern, die ≥2 Jahre alt waren eingesetzt</w:t>
      </w:r>
      <w:r w:rsidR="006D3720">
        <w:t>, j</w:t>
      </w:r>
      <w:r w:rsidR="00C70DBC">
        <w:t>edoch fehlten</w:t>
      </w:r>
      <w:r w:rsidRPr="009A2412">
        <w:t xml:space="preserve"> bei einigen Kindern ganze Tage des BIS-Monitorings</w:t>
      </w:r>
      <w:r w:rsidR="00C70DBC">
        <w:t>.</w:t>
      </w:r>
      <w:r w:rsidRPr="009A2412">
        <w:t xml:space="preserve"> Die Gründe hierfür waren aus den Daten nicht ersichtlich. Eine Ursache könnte darin bestehen, dass die Er</w:t>
      </w:r>
      <w:r w:rsidR="007552C2">
        <w:softHyphen/>
      </w:r>
      <w:r w:rsidRPr="009A2412">
        <w:t>gebnisse des BIS-Monitorings zwischen den einzelnen Messungen stark schwankten, so</w:t>
      </w:r>
      <w:r w:rsidR="007552C2">
        <w:softHyphen/>
      </w:r>
      <w:r w:rsidRPr="009A2412">
        <w:t>dass kein großes Vertrauen in diese Überwachungsmaßnahme gesetzt wurde. Bei zwei Kindern wurde das BIS-Monitoring an Tag 5 abgebrochen, bei einem anderen an Tag 8. Bei 6 weiteren Kindern wurde das Monitoring für einige Tage pausiert. Die restlichen 6 Kinder erhielten ein re</w:t>
      </w:r>
      <w:r w:rsidR="006547F8">
        <w:t>lativ</w:t>
      </w:r>
      <w:r w:rsidRPr="009A2412">
        <w:t xml:space="preserve"> vollständiges BIS-Monitoring, wobei auch unter diesen Kin</w:t>
      </w:r>
      <w:r w:rsidR="007552C2">
        <w:softHyphen/>
      </w:r>
      <w:r w:rsidRPr="009A2412">
        <w:t>dern das Monitoring teils frühzeitig beendet wurde, am frühesten bei einem Kind zwei Tage vor der Extubation</w:t>
      </w:r>
      <w:r w:rsidR="00742D03">
        <w:t>. D</w:t>
      </w:r>
      <w:r w:rsidRPr="009A2412">
        <w:t xml:space="preserve">ieses Kind hatte auch am Aufnahmetag kein </w:t>
      </w:r>
      <w:r w:rsidR="00742D03">
        <w:t>BIS-</w:t>
      </w:r>
      <w:r w:rsidRPr="009A2412">
        <w:t xml:space="preserve">Monitoring erhalten. </w:t>
      </w:r>
    </w:p>
    <w:p w14:paraId="668EE6C0" w14:textId="49D51AE4" w:rsidR="00096ABB" w:rsidRPr="009A2412" w:rsidRDefault="00096ABB" w:rsidP="00B3039C">
      <w:r>
        <w:t>Die verfügbaren Ergebnisse des BIS-Monitorings</w:t>
      </w:r>
      <w:r w:rsidR="00742D03">
        <w:t xml:space="preserve"> sind daher mit Vorsicht zu betrachten. </w:t>
      </w:r>
      <w:r w:rsidR="00062C68">
        <w:t>Es</w:t>
      </w:r>
      <w:r>
        <w:t xml:space="preserve"> zeig</w:t>
      </w:r>
      <w:r w:rsidR="00742D03">
        <w:t xml:space="preserve">ten sich </w:t>
      </w:r>
      <w:r w:rsidR="00062C68">
        <w:t>vor allem in den ersten postoperativen Tagen durchschnittlich erhöhte</w:t>
      </w:r>
      <w:r w:rsidR="00742D03">
        <w:t xml:space="preserve"> BIS-Werte</w:t>
      </w:r>
      <w:r w:rsidR="00C70DBC">
        <w:t xml:space="preserve">. </w:t>
      </w:r>
      <w:r w:rsidR="00062C68">
        <w:t>Jedoch war in diesen</w:t>
      </w:r>
      <w:r w:rsidR="00742D03">
        <w:t xml:space="preserve"> ersten Tagen ein kontinuierliches Absinken der </w:t>
      </w:r>
      <w:r w:rsidR="00062C68">
        <w:t>Mittel</w:t>
      </w:r>
      <w:r w:rsidR="007552C2">
        <w:softHyphen/>
      </w:r>
      <w:r w:rsidR="00062C68">
        <w:t>w</w:t>
      </w:r>
      <w:r w:rsidR="00742D03">
        <w:t xml:space="preserve">erte zu beobachten, </w:t>
      </w:r>
      <w:r>
        <w:t xml:space="preserve">sodass </w:t>
      </w:r>
      <w:r w:rsidR="00742D03">
        <w:t>s</w:t>
      </w:r>
      <w:r w:rsidR="00062C68">
        <w:t>ie sich</w:t>
      </w:r>
      <w:r>
        <w:t xml:space="preserve"> ab dem 3. postoperativen Tag größtenteils bei Wer</w:t>
      </w:r>
      <w:r w:rsidR="007552C2">
        <w:softHyphen/>
      </w:r>
      <w:r>
        <w:t xml:space="preserve">ten </w:t>
      </w:r>
      <w:r w:rsidR="00742D03">
        <w:t>um die</w:t>
      </w:r>
      <w:r>
        <w:t xml:space="preserve"> 40-50 </w:t>
      </w:r>
      <w:r w:rsidR="00742D03">
        <w:t>befanden</w:t>
      </w:r>
      <w:r>
        <w:t xml:space="preserve">. </w:t>
      </w:r>
      <w:r w:rsidR="00742D03">
        <w:t xml:space="preserve">In diesem Bereich konnten die Mittelwerte bis Therapieende </w:t>
      </w:r>
      <w:r w:rsidR="00742D03">
        <w:lastRenderedPageBreak/>
        <w:t xml:space="preserve">gehalten </w:t>
      </w:r>
      <w:r w:rsidR="00742D03" w:rsidRPr="00062C68">
        <w:t xml:space="preserve">werden. </w:t>
      </w:r>
      <w:r w:rsidRPr="00062C68">
        <w:t>Der Zielbereich</w:t>
      </w:r>
      <w:r w:rsidR="00C70DBC" w:rsidRPr="00062C68">
        <w:t xml:space="preserve"> des BIS-Monitorings von </w:t>
      </w:r>
      <w:r w:rsidR="00062C68" w:rsidRPr="00062C68">
        <w:t>40-60</w:t>
      </w:r>
      <w:r w:rsidR="00C70DBC" w:rsidRPr="00062C68">
        <w:t xml:space="preserve"> konnte somit </w:t>
      </w:r>
      <w:r w:rsidR="00062C68" w:rsidRPr="00062C68">
        <w:t xml:space="preserve">die meiste Zeit </w:t>
      </w:r>
      <w:r w:rsidR="00062C68">
        <w:t xml:space="preserve">über </w:t>
      </w:r>
      <w:r w:rsidR="00C70DBC" w:rsidRPr="00062C68">
        <w:t>eingehalten werden.</w:t>
      </w:r>
      <w:r w:rsidR="00C70DBC">
        <w:t xml:space="preserve"> </w:t>
      </w:r>
    </w:p>
    <w:p w14:paraId="7CA3463C" w14:textId="77777777" w:rsidR="005C7D5C" w:rsidRDefault="005C7D5C" w:rsidP="00B3039C"/>
    <w:p w14:paraId="3FEF4AC1" w14:textId="08971008" w:rsidR="004432C4" w:rsidRDefault="00C70DBC" w:rsidP="00B3039C">
      <w:pPr>
        <w:rPr>
          <w:rFonts w:cs="Times New Roman"/>
        </w:rPr>
      </w:pPr>
      <w:r>
        <w:t xml:space="preserve">Anhand der </w:t>
      </w:r>
      <w:r w:rsidR="00735BF9" w:rsidRPr="009A2412">
        <w:t xml:space="preserve">erhobenen Werte </w:t>
      </w:r>
      <w:r>
        <w:t>der</w:t>
      </w:r>
      <w:r w:rsidR="00EE569F" w:rsidRPr="009A2412">
        <w:t xml:space="preserve"> COMFORT-B und NISS</w:t>
      </w:r>
      <w:r w:rsidR="00735BF9" w:rsidRPr="009A2412">
        <w:t xml:space="preserve"> </w:t>
      </w:r>
      <w:r>
        <w:t xml:space="preserve">Scores zeichnete sich </w:t>
      </w:r>
      <w:r w:rsidR="00735BF9" w:rsidRPr="009A2412">
        <w:t xml:space="preserve">eine </w:t>
      </w:r>
      <w:r w:rsidR="00EE569F" w:rsidRPr="009A2412">
        <w:t>ausreichende Sedierung</w:t>
      </w:r>
      <w:r w:rsidR="00735BF9" w:rsidRPr="009A2412">
        <w:t xml:space="preserve"> der Kinder während der g</w:t>
      </w:r>
      <w:r w:rsidR="00CB324C" w:rsidRPr="009A2412">
        <w:t>esamten</w:t>
      </w:r>
      <w:r w:rsidR="00735BF9" w:rsidRPr="009A2412">
        <w:t xml:space="preserve"> B</w:t>
      </w:r>
      <w:r w:rsidR="003E67E2">
        <w:t>T-B</w:t>
      </w:r>
      <w:r w:rsidR="00735BF9" w:rsidRPr="009A2412">
        <w:t xml:space="preserve">ehandlung </w:t>
      </w:r>
      <w:r w:rsidR="00525919" w:rsidRPr="009A2412">
        <w:t>ab</w:t>
      </w:r>
      <w:r w:rsidR="00745C8A" w:rsidRPr="009A2412">
        <w:t xml:space="preserve"> </w:t>
      </w:r>
      <w:r w:rsidR="00735BF9" w:rsidRPr="009A2412">
        <w:rPr>
          <w:rFonts w:cs="Times New Roman"/>
        </w:rPr>
        <w:t>(</w:t>
      </w:r>
      <w:r w:rsidR="003E67E2">
        <w:rPr>
          <w:rFonts w:cs="Times New Roman"/>
        </w:rPr>
        <w:t xml:space="preserve">siehe </w:t>
      </w:r>
      <w:r w:rsidR="00735BF9" w:rsidRPr="003E67E2">
        <w:rPr>
          <w:rFonts w:cs="Times New Roman"/>
        </w:rPr>
        <w:t>Ab</w:t>
      </w:r>
      <w:r w:rsidR="007552C2">
        <w:rPr>
          <w:rFonts w:cs="Times New Roman"/>
        </w:rPr>
        <w:softHyphen/>
      </w:r>
      <w:r w:rsidR="00735BF9" w:rsidRPr="003E67E2">
        <w:rPr>
          <w:rFonts w:cs="Times New Roman"/>
        </w:rPr>
        <w:t xml:space="preserve">bildung </w:t>
      </w:r>
      <w:r w:rsidR="00850E1A" w:rsidRPr="003E67E2">
        <w:rPr>
          <w:rFonts w:cs="Times New Roman"/>
        </w:rPr>
        <w:t>6</w:t>
      </w:r>
      <w:r w:rsidR="00735BF9" w:rsidRPr="003E67E2">
        <w:rPr>
          <w:rFonts w:cs="Times New Roman"/>
        </w:rPr>
        <w:t>)</w:t>
      </w:r>
      <w:r w:rsidR="00EE569F" w:rsidRPr="003E67E2">
        <w:t>.</w:t>
      </w:r>
      <w:r w:rsidR="00EE569F" w:rsidRPr="009A2412">
        <w:t xml:space="preserve"> </w:t>
      </w:r>
      <w:r w:rsidR="00735BF9" w:rsidRPr="009A2412">
        <w:t xml:space="preserve">Die </w:t>
      </w:r>
      <w:r w:rsidR="003E67E2">
        <w:t>Mittelwerte des NISS Scores lagen während der gesamten Behandlungs</w:t>
      </w:r>
      <w:r w:rsidR="007552C2">
        <w:softHyphen/>
      </w:r>
      <w:r w:rsidR="003E67E2">
        <w:t xml:space="preserve">zeit in </w:t>
      </w:r>
      <w:r w:rsidR="000F5FE4">
        <w:t xml:space="preserve">einem Bereich nahe einem Wert von </w:t>
      </w:r>
      <w:r w:rsidR="003E67E2">
        <w:t xml:space="preserve">2. Die Mittelwerte </w:t>
      </w:r>
      <w:r w:rsidR="00735BF9" w:rsidRPr="009A2412">
        <w:t xml:space="preserve">des COMFORT-B konnten unter neuromuskulärer Blockade im Zielbereich von 6-10 gehalten werden. </w:t>
      </w:r>
      <w:r w:rsidR="00EE569F" w:rsidRPr="009A2412">
        <w:t>Nach Been</w:t>
      </w:r>
      <w:r w:rsidR="007552C2">
        <w:softHyphen/>
      </w:r>
      <w:r w:rsidR="00EE569F" w:rsidRPr="009A2412">
        <w:t xml:space="preserve">digung der neuromuskulären Blockade und </w:t>
      </w:r>
      <w:r w:rsidR="007C7A31" w:rsidRPr="009A2412">
        <w:t>Rückumstellung</w:t>
      </w:r>
      <w:r w:rsidR="00EE569F" w:rsidRPr="009A2412">
        <w:t xml:space="preserve"> auf Fentanyl </w:t>
      </w:r>
      <w:r w:rsidR="009C53F7" w:rsidRPr="009A2412">
        <w:t>ergab sich der Zielwert des COMFORT-B mit 12-18 Punkten. Die erhobenen Werte lagen nun bei einem</w:t>
      </w:r>
      <w:r w:rsidR="00EE569F" w:rsidRPr="009A2412">
        <w:t xml:space="preserve"> COMFORT-B </w:t>
      </w:r>
      <w:r w:rsidR="009C53F7" w:rsidRPr="009A2412">
        <w:rPr>
          <w:rFonts w:cs="Times New Roman"/>
        </w:rPr>
        <w:t xml:space="preserve">von </w:t>
      </w:r>
      <w:r w:rsidR="00EE569F" w:rsidRPr="009A2412">
        <w:rPr>
          <w:rFonts w:cs="Times New Roman"/>
        </w:rPr>
        <w:t>11</w:t>
      </w:r>
      <w:r w:rsidR="009B4236">
        <w:rPr>
          <w:rFonts w:cs="Times New Roman"/>
        </w:rPr>
        <w:t>,</w:t>
      </w:r>
      <w:r w:rsidR="00EE569F" w:rsidRPr="009A2412">
        <w:rPr>
          <w:rFonts w:cs="Times New Roman"/>
        </w:rPr>
        <w:t>9 ± 2</w:t>
      </w:r>
      <w:r w:rsidR="009B4236">
        <w:rPr>
          <w:rFonts w:cs="Times New Roman"/>
        </w:rPr>
        <w:t>,</w:t>
      </w:r>
      <w:r w:rsidR="00EE569F" w:rsidRPr="009A2412">
        <w:rPr>
          <w:rFonts w:cs="Times New Roman"/>
        </w:rPr>
        <w:t xml:space="preserve">0 und </w:t>
      </w:r>
      <w:r w:rsidR="009C53F7" w:rsidRPr="009A2412">
        <w:rPr>
          <w:rFonts w:cs="Times New Roman"/>
        </w:rPr>
        <w:t xml:space="preserve">einem </w:t>
      </w:r>
      <w:r w:rsidR="00EE569F" w:rsidRPr="009A2412">
        <w:rPr>
          <w:rFonts w:cs="Times New Roman"/>
        </w:rPr>
        <w:t xml:space="preserve">NISS </w:t>
      </w:r>
      <w:r w:rsidR="009C53F7" w:rsidRPr="009A2412">
        <w:rPr>
          <w:rFonts w:cs="Times New Roman"/>
        </w:rPr>
        <w:t xml:space="preserve">von </w:t>
      </w:r>
      <w:r w:rsidR="00EE569F" w:rsidRPr="009A2412">
        <w:rPr>
          <w:rFonts w:cs="Times New Roman"/>
        </w:rPr>
        <w:t>1</w:t>
      </w:r>
      <w:r w:rsidR="009B4236">
        <w:rPr>
          <w:rFonts w:cs="Times New Roman"/>
        </w:rPr>
        <w:t>,</w:t>
      </w:r>
      <w:r w:rsidR="00EE569F" w:rsidRPr="009A2412">
        <w:rPr>
          <w:rFonts w:cs="Times New Roman"/>
        </w:rPr>
        <w:t>7 ± 0</w:t>
      </w:r>
      <w:r w:rsidR="009B4236">
        <w:rPr>
          <w:rFonts w:cs="Times New Roman"/>
        </w:rPr>
        <w:t>,</w:t>
      </w:r>
      <w:r w:rsidR="00EE569F" w:rsidRPr="009A2412">
        <w:rPr>
          <w:rFonts w:cs="Times New Roman"/>
        </w:rPr>
        <w:t>4</w:t>
      </w:r>
      <w:r w:rsidR="009C53F7" w:rsidRPr="009A2412">
        <w:rPr>
          <w:rFonts w:cs="Times New Roman"/>
        </w:rPr>
        <w:t>, sodass auch dies als</w:t>
      </w:r>
      <w:r w:rsidR="00EE569F" w:rsidRPr="009A2412">
        <w:rPr>
          <w:rFonts w:cs="Times New Roman"/>
        </w:rPr>
        <w:t xml:space="preserve"> adäquat</w:t>
      </w:r>
      <w:r w:rsidR="009C53F7" w:rsidRPr="009A2412">
        <w:rPr>
          <w:rFonts w:cs="Times New Roman"/>
        </w:rPr>
        <w:t xml:space="preserve"> eingestuft werden kann</w:t>
      </w:r>
      <w:r w:rsidR="00EE569F" w:rsidRPr="009A2412">
        <w:rPr>
          <w:rFonts w:cs="Times New Roman"/>
        </w:rPr>
        <w:t>.</w:t>
      </w:r>
      <w:r w:rsidR="005A4C5A" w:rsidRPr="009A2412">
        <w:rPr>
          <w:rFonts w:cs="Times New Roman"/>
        </w:rPr>
        <w:t xml:space="preserve"> </w:t>
      </w:r>
    </w:p>
    <w:p w14:paraId="097FA93D" w14:textId="77777777" w:rsidR="00BD2F46" w:rsidRPr="00BD2F46" w:rsidRDefault="00BD2F46" w:rsidP="00B3039C">
      <w:pPr>
        <w:rPr>
          <w:rFonts w:cs="Times New Roman"/>
        </w:rPr>
      </w:pPr>
    </w:p>
    <w:p w14:paraId="38802824" w14:textId="77777777" w:rsidR="00C21617" w:rsidRDefault="003660F0" w:rsidP="00C21617">
      <w:pPr>
        <w:pStyle w:val="Formatvorlage2doggy"/>
        <w:keepNext/>
      </w:pPr>
      <w:r>
        <w:rPr>
          <w:noProof/>
        </w:rPr>
        <w:drawing>
          <wp:inline distT="0" distB="0" distL="0" distR="0" wp14:anchorId="010B8234" wp14:editId="7424BDEB">
            <wp:extent cx="5372100" cy="3726180"/>
            <wp:effectExtent l="0" t="0" r="0" b="762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bbildung2.png"/>
                    <pic:cNvPicPr/>
                  </pic:nvPicPr>
                  <pic:blipFill rotWithShape="1">
                    <a:blip r:embed="rId18">
                      <a:extLst>
                        <a:ext uri="{28A0092B-C50C-407E-A947-70E740481C1C}">
                          <a14:useLocalDpi xmlns:a14="http://schemas.microsoft.com/office/drawing/2010/main" val="0"/>
                        </a:ext>
                      </a:extLst>
                    </a:blip>
                    <a:srcRect r="517" b="2831"/>
                    <a:stretch/>
                  </pic:blipFill>
                  <pic:spPr bwMode="auto">
                    <a:xfrm>
                      <a:off x="0" y="0"/>
                      <a:ext cx="5372100" cy="3726180"/>
                    </a:xfrm>
                    <a:prstGeom prst="rect">
                      <a:avLst/>
                    </a:prstGeom>
                    <a:ln>
                      <a:noFill/>
                    </a:ln>
                    <a:extLst>
                      <a:ext uri="{53640926-AAD7-44D8-BBD7-CCE9431645EC}">
                        <a14:shadowObscured xmlns:a14="http://schemas.microsoft.com/office/drawing/2010/main"/>
                      </a:ext>
                    </a:extLst>
                  </pic:spPr>
                </pic:pic>
              </a:graphicData>
            </a:graphic>
          </wp:inline>
        </w:drawing>
      </w:r>
    </w:p>
    <w:p w14:paraId="585CC6C6" w14:textId="55A7DFF1" w:rsidR="003029C1" w:rsidRDefault="00C21617" w:rsidP="00760A7A">
      <w:pPr>
        <w:pStyle w:val="Formatvorlage2doggy"/>
      </w:pPr>
      <w:bookmarkStart w:id="79" w:name="_Toc84413175"/>
      <w:r>
        <w:t xml:space="preserve">Abbildung </w:t>
      </w:r>
      <w:r w:rsidR="004952BF">
        <w:fldChar w:fldCharType="begin"/>
      </w:r>
      <w:r w:rsidR="004952BF">
        <w:instrText xml:space="preserve"> SEQ Abbildung \* ARABIC </w:instrText>
      </w:r>
      <w:r w:rsidR="004952BF">
        <w:fldChar w:fldCharType="separate"/>
      </w:r>
      <w:r w:rsidR="00217252">
        <w:rPr>
          <w:noProof/>
        </w:rPr>
        <w:t>6</w:t>
      </w:r>
      <w:r w:rsidR="004952BF">
        <w:rPr>
          <w:noProof/>
        </w:rPr>
        <w:fldChar w:fldCharType="end"/>
      </w:r>
      <w:r>
        <w:t xml:space="preserve">: </w:t>
      </w:r>
      <w:r w:rsidRPr="00E20476">
        <w:t>Mittelwerte der COMFORT-B, NISS und BIS Scores mit Standardabwei</w:t>
      </w:r>
      <w:r w:rsidR="001E13CB">
        <w:softHyphen/>
      </w:r>
      <w:r w:rsidRPr="00E20476">
        <w:t>chung im Bezug zu den postoperativen Tagen.</w:t>
      </w:r>
      <w:r w:rsidR="00C6108A">
        <w:t xml:space="preserve"> </w:t>
      </w:r>
      <w:r w:rsidR="00AF0652" w:rsidRPr="00BB4DD7">
        <w:rPr>
          <w:i/>
        </w:rPr>
        <w:t>COMFORT-B:</w:t>
      </w:r>
      <w:r w:rsidR="00AF0652" w:rsidRPr="004F7096">
        <w:t xml:space="preserve"> COMFORT-behavior, </w:t>
      </w:r>
      <w:r w:rsidR="00AF0652" w:rsidRPr="00BB4DD7">
        <w:rPr>
          <w:i/>
        </w:rPr>
        <w:t>NISS:</w:t>
      </w:r>
      <w:r w:rsidR="00AF0652" w:rsidRPr="004F7096">
        <w:t xml:space="preserve"> Nurse interpretation of sedation score, </w:t>
      </w:r>
      <w:r w:rsidR="00AF0652" w:rsidRPr="00BB4DD7">
        <w:rPr>
          <w:i/>
        </w:rPr>
        <w:t>BIS-Monitor:</w:t>
      </w:r>
      <w:r w:rsidR="00AF0652" w:rsidRPr="004F7096">
        <w:t xml:space="preserve"> Bispektraler Index Monitor</w:t>
      </w:r>
      <w:r>
        <w:t xml:space="preserve"> </w:t>
      </w:r>
      <w:r w:rsidR="00EC5BD9">
        <w:fldChar w:fldCharType="begin">
          <w:fldData xml:space="preserve">PEVuZE5vdGU+PENpdGU+PEF1dGhvcj5NaWNoZWw8L0F1dGhvcj48WWVhcj4yMDIwPC9ZZWFyPjxS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==
</w:fldData>
        </w:fldChar>
      </w:r>
      <w:r w:rsidR="00EC5BD9">
        <w:instrText xml:space="preserve"> ADDIN EN.CITE </w:instrText>
      </w:r>
      <w:r w:rsidR="00EC5BD9">
        <w:fldChar w:fldCharType="begin">
          <w:fldData xml:space="preserve">PEVuZE5vdGU+PENpdGU+PEF1dGhvcj5NaWNoZWw8L0F1dGhvcj48WWVhcj4yMDIwPC9ZZWFyPjxS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==
</w:fldData>
        </w:fldChar>
      </w:r>
      <w:r w:rsidR="00EC5BD9">
        <w:instrText xml:space="preserve"> ADDIN EN.CITE.DATA </w:instrText>
      </w:r>
      <w:r w:rsidR="00EC5BD9">
        <w:fldChar w:fldCharType="end"/>
      </w:r>
      <w:r w:rsidR="00EC5BD9">
        <w:fldChar w:fldCharType="separate"/>
      </w:r>
      <w:r w:rsidR="00EC5BD9">
        <w:rPr>
          <w:noProof/>
        </w:rPr>
        <w:t>(</w:t>
      </w:r>
      <w:hyperlink w:anchor="_ENREF_93" w:tooltip="Michel, 2020 #350" w:history="1">
        <w:r w:rsidR="00764178" w:rsidRPr="00764178">
          <w:rPr>
            <w:rStyle w:val="Hyperlink"/>
          </w:rPr>
          <w:t>Michel et al., 2020b</w:t>
        </w:r>
      </w:hyperlink>
      <w:r w:rsidR="00EC5BD9">
        <w:rPr>
          <w:noProof/>
        </w:rPr>
        <w:t>)</w:t>
      </w:r>
      <w:bookmarkEnd w:id="79"/>
      <w:r w:rsidR="00EC5BD9">
        <w:fldChar w:fldCharType="end"/>
      </w:r>
    </w:p>
    <w:p w14:paraId="0197F8F6" w14:textId="77777777" w:rsidR="006617B3" w:rsidRDefault="006617B3" w:rsidP="00BD2F46"/>
    <w:p w14:paraId="7324E9B2" w14:textId="3BD54E38" w:rsidR="004253EB" w:rsidRPr="00C166BB" w:rsidRDefault="00D7705B" w:rsidP="004253EB">
      <w:pPr>
        <w:pStyle w:val="berschrift2"/>
      </w:pPr>
      <w:bookmarkStart w:id="80" w:name="_Toc84414064"/>
      <w:r w:rsidRPr="00C166BB">
        <w:lastRenderedPageBreak/>
        <w:t>Ergebnisse des SOS-PD-Scores</w:t>
      </w:r>
      <w:bookmarkEnd w:id="80"/>
    </w:p>
    <w:p w14:paraId="4FB833D4" w14:textId="05333FF9" w:rsidR="00BD2F46" w:rsidRPr="00C91F04" w:rsidRDefault="00BD2F46" w:rsidP="00D7705B">
      <w:r w:rsidRPr="00C166BB">
        <w:t>Während des Ausschleichens der analgetischen und sedativen Medikamente wurden die Patienten mit Hilfe des SOS-PD Scores überwacht. Bei 9 Patienten (41%) wurden Ent</w:t>
      </w:r>
      <w:r w:rsidR="007552C2" w:rsidRPr="00C166BB">
        <w:softHyphen/>
      </w:r>
      <w:r w:rsidRPr="00C166BB">
        <w:t>zugssymptome beobachtet</w:t>
      </w:r>
      <w:r w:rsidR="00293844" w:rsidRPr="00C166BB">
        <w:t>. 13 Patienten (59%) entwickelten ein Delir.</w:t>
      </w:r>
      <w:r w:rsidRPr="00C166BB">
        <w:t xml:space="preserve"> </w:t>
      </w:r>
      <w:r w:rsidR="00293844" w:rsidRPr="00C166BB">
        <w:t xml:space="preserve">Hierbei reichte das Auftreten von einem einmalig positiven Score bis hin zu mehrfachen Beobachtungen von Entzug und/oder Delir. </w:t>
      </w:r>
      <w:r w:rsidR="0006058A" w:rsidRPr="00C166BB">
        <w:t xml:space="preserve">Ausschließlich Entzugssymptome fanden sich bei </w:t>
      </w:r>
      <w:r w:rsidR="00D7705B" w:rsidRPr="00C166BB">
        <w:t xml:space="preserve">3 </w:t>
      </w:r>
      <w:r w:rsidR="0024403D" w:rsidRPr="00C166BB">
        <w:t xml:space="preserve">der </w:t>
      </w:r>
      <w:r w:rsidR="00D7705B" w:rsidRPr="00C166BB">
        <w:t>Patienten (14%)</w:t>
      </w:r>
      <w:r w:rsidR="0024403D" w:rsidRPr="00C166BB">
        <w:t xml:space="preserve"> und </w:t>
      </w:r>
      <w:r w:rsidR="0006058A" w:rsidRPr="00C166BB">
        <w:t>ausschließlich delirante Symptom</w:t>
      </w:r>
      <w:r w:rsidR="0024403D" w:rsidRPr="00C166BB">
        <w:t>e</w:t>
      </w:r>
      <w:r w:rsidR="0006058A" w:rsidRPr="00C166BB">
        <w:t xml:space="preserve"> </w:t>
      </w:r>
      <w:r w:rsidR="00D7705B" w:rsidRPr="00C166BB">
        <w:t xml:space="preserve">bei 7 </w:t>
      </w:r>
      <w:r w:rsidR="0024403D" w:rsidRPr="00C166BB">
        <w:t xml:space="preserve">der </w:t>
      </w:r>
      <w:r w:rsidR="00D7705B" w:rsidRPr="00C166BB">
        <w:t xml:space="preserve">Patienten (32%). </w:t>
      </w:r>
      <w:r w:rsidR="00B22237" w:rsidRPr="00C166BB">
        <w:t>Eine Kombina</w:t>
      </w:r>
      <w:r w:rsidR="00900D3F" w:rsidRPr="00C166BB">
        <w:softHyphen/>
      </w:r>
      <w:r w:rsidR="00B22237" w:rsidRPr="00C166BB">
        <w:t>tion aus Entzug und Delir trat bei 6 Patienten (27%) auf. Weitere 6 Patienten (27%) ent</w:t>
      </w:r>
      <w:r w:rsidR="00900D3F" w:rsidRPr="00C166BB">
        <w:softHyphen/>
      </w:r>
      <w:r w:rsidR="00B22237" w:rsidRPr="00C166BB">
        <w:t>wickelten weder Entzug noch Delir.</w:t>
      </w:r>
      <w:r w:rsidR="00B22237">
        <w:t xml:space="preserve"> </w:t>
      </w:r>
    </w:p>
    <w:p w14:paraId="55488C69" w14:textId="26E67842" w:rsidR="00760A7A" w:rsidRDefault="00760A7A" w:rsidP="00760A7A">
      <w:pPr>
        <w:pStyle w:val="Formatvorlage2doggy"/>
      </w:pPr>
    </w:p>
    <w:p w14:paraId="72A054C4" w14:textId="77777777" w:rsidR="00760A7A" w:rsidRPr="009A2412" w:rsidRDefault="00760A7A" w:rsidP="00760A7A">
      <w:pPr>
        <w:pStyle w:val="Formatvorlage2doggy"/>
      </w:pPr>
    </w:p>
    <w:p w14:paraId="3C8BE93A" w14:textId="284B37CB" w:rsidR="004253EB" w:rsidRPr="004253EB" w:rsidRDefault="00F76DB7" w:rsidP="004253EB">
      <w:pPr>
        <w:pStyle w:val="berschrift2"/>
      </w:pPr>
      <w:bookmarkStart w:id="81" w:name="_Toc84414065"/>
      <w:r>
        <w:t>Komplikationen</w:t>
      </w:r>
      <w:bookmarkEnd w:id="81"/>
    </w:p>
    <w:p w14:paraId="629FC3B4" w14:textId="53D85CA6" w:rsidR="006875E0" w:rsidRDefault="00D2192F" w:rsidP="006875E0">
      <w:r>
        <w:t>Außer Entzug und Delir ergaben sich b</w:t>
      </w:r>
      <w:r w:rsidR="006467F0" w:rsidRPr="009A2412">
        <w:t xml:space="preserve">ei </w:t>
      </w:r>
      <w:r w:rsidR="00AE51F1" w:rsidRPr="009A2412">
        <w:t>einigen</w:t>
      </w:r>
      <w:r w:rsidR="006467F0" w:rsidRPr="009A2412">
        <w:t xml:space="preserve"> Kindern weitere Komplikationen</w:t>
      </w:r>
      <w:r w:rsidR="009D083B">
        <w:t xml:space="preserve">. Eine </w:t>
      </w:r>
      <w:r w:rsidR="006467F0" w:rsidRPr="009A2412">
        <w:t xml:space="preserve">Leckage der Harnblase </w:t>
      </w:r>
      <w:r w:rsidR="009D083B">
        <w:t xml:space="preserve">trat </w:t>
      </w:r>
      <w:r w:rsidR="006467F0" w:rsidRPr="009A2412">
        <w:t xml:space="preserve">bei </w:t>
      </w:r>
      <w:r w:rsidR="00C973BA" w:rsidRPr="009A2412">
        <w:t>6</w:t>
      </w:r>
      <w:r w:rsidR="006467F0" w:rsidRPr="009A2412">
        <w:t xml:space="preserve"> Kindern (2</w:t>
      </w:r>
      <w:r w:rsidR="00C973BA" w:rsidRPr="009A2412">
        <w:t>7</w:t>
      </w:r>
      <w:r w:rsidR="006467F0" w:rsidRPr="009A2412">
        <w:t>%)</w:t>
      </w:r>
      <w:r w:rsidR="009D083B">
        <w:t xml:space="preserve"> auf</w:t>
      </w:r>
      <w:r w:rsidR="006467F0" w:rsidRPr="009A2412">
        <w:t xml:space="preserve">, </w:t>
      </w:r>
      <w:r w:rsidR="00C973BA" w:rsidRPr="009A2412">
        <w:t xml:space="preserve">ein erweiterter Blasenhals mit </w:t>
      </w:r>
      <w:r w:rsidR="00AE51F1" w:rsidRPr="009A2412">
        <w:t>Tail</w:t>
      </w:r>
      <w:r w:rsidR="007552C2">
        <w:softHyphen/>
      </w:r>
      <w:r w:rsidR="00AE51F1" w:rsidRPr="009A2412">
        <w:t>lierung</w:t>
      </w:r>
      <w:r w:rsidR="00C973BA" w:rsidRPr="009A2412">
        <w:t xml:space="preserve"> der Pars membranacea und Harnträufeln bei einem Kind, </w:t>
      </w:r>
      <w:r w:rsidR="006467F0" w:rsidRPr="009A2412">
        <w:t>eine beinbetonte Neu</w:t>
      </w:r>
      <w:r w:rsidR="007552C2">
        <w:softHyphen/>
      </w:r>
      <w:r w:rsidR="006467F0" w:rsidRPr="009A2412">
        <w:t>ropathie bei 2 Kindern (9%)</w:t>
      </w:r>
      <w:r w:rsidR="009D083B">
        <w:t xml:space="preserve"> und</w:t>
      </w:r>
      <w:r w:rsidR="006467F0" w:rsidRPr="009A2412">
        <w:t xml:space="preserve"> </w:t>
      </w:r>
      <w:r w:rsidR="00C973BA" w:rsidRPr="009A2412">
        <w:t xml:space="preserve">eine Atrophie der Adduktoren im linken Oberschenkel bei </w:t>
      </w:r>
      <w:r w:rsidR="00F23C84" w:rsidRPr="009A2412">
        <w:t>dem Jungen mi</w:t>
      </w:r>
      <w:r w:rsidR="004A7586" w:rsidRPr="009A2412">
        <w:t>t</w:t>
      </w:r>
      <w:r w:rsidR="00F23C84" w:rsidRPr="009A2412">
        <w:t xml:space="preserve"> Klarzellsarkom</w:t>
      </w:r>
      <w:r w:rsidR="00C973BA" w:rsidRPr="009A2412">
        <w:t xml:space="preserve">. 5 Kinder (23%) </w:t>
      </w:r>
      <w:r w:rsidR="009D083B">
        <w:t>wiesen einen</w:t>
      </w:r>
      <w:r w:rsidR="00C973BA" w:rsidRPr="009A2412">
        <w:t xml:space="preserve"> </w:t>
      </w:r>
      <w:r w:rsidR="006875E0">
        <w:t>Anstieg des C-reakti</w:t>
      </w:r>
      <w:r w:rsidR="007552C2">
        <w:softHyphen/>
      </w:r>
      <w:r w:rsidR="006875E0">
        <w:t>ven Proteins (</w:t>
      </w:r>
      <w:r w:rsidR="00C973BA" w:rsidRPr="009A2412">
        <w:t>CRP</w:t>
      </w:r>
      <w:r w:rsidR="006875E0">
        <w:t>)</w:t>
      </w:r>
      <w:r w:rsidR="00C973BA" w:rsidRPr="009A2412">
        <w:t xml:space="preserve"> und Fieb</w:t>
      </w:r>
      <w:r w:rsidR="009D083B">
        <w:t>er auf</w:t>
      </w:r>
      <w:r w:rsidR="00C973BA" w:rsidRPr="009A2412">
        <w:t>, eines davon mit Nachweis von 3-MRGN</w:t>
      </w:r>
      <w:r w:rsidR="006875E0">
        <w:t xml:space="preserve"> (multiresis</w:t>
      </w:r>
      <w:r w:rsidR="007552C2">
        <w:softHyphen/>
      </w:r>
      <w:r w:rsidR="006875E0">
        <w:t>tente gramnegative Bakterien)</w:t>
      </w:r>
      <w:r w:rsidR="00C973BA" w:rsidRPr="009A2412">
        <w:t xml:space="preserve"> im Analabstrich, VRE </w:t>
      </w:r>
      <w:r w:rsidR="006875E0">
        <w:t>(</w:t>
      </w:r>
      <w:r w:rsidR="006875E0">
        <w:rPr>
          <w:rStyle w:val="e24kjd"/>
        </w:rPr>
        <w:t>Vancomycin-resistente Enterokok</w:t>
      </w:r>
      <w:r w:rsidR="007552C2">
        <w:rPr>
          <w:rStyle w:val="e24kjd"/>
        </w:rPr>
        <w:softHyphen/>
      </w:r>
      <w:r w:rsidR="006875E0">
        <w:rPr>
          <w:rStyle w:val="e24kjd"/>
        </w:rPr>
        <w:t xml:space="preserve">ken) </w:t>
      </w:r>
      <w:r w:rsidR="00C973BA" w:rsidRPr="009A2412">
        <w:t xml:space="preserve">im Wundsekret und Candida albicans-Pneumonie. </w:t>
      </w:r>
      <w:r w:rsidR="00620EFD" w:rsidRPr="009A2412">
        <w:t xml:space="preserve">Bei einem anderen der 5 Kinder wurde im Trachealsekret Enterococcus cloacae </w:t>
      </w:r>
      <w:r w:rsidR="00B151F6" w:rsidRPr="009A2412">
        <w:t>nachgewiesen</w:t>
      </w:r>
      <w:r w:rsidR="00620EFD" w:rsidRPr="009A2412">
        <w:t xml:space="preserve"> bei gleichzeitiger hämorr</w:t>
      </w:r>
      <w:r w:rsidR="007552C2">
        <w:softHyphen/>
      </w:r>
      <w:r w:rsidR="00620EFD" w:rsidRPr="009A2412">
        <w:t>hagischer Zystitis mit H</w:t>
      </w:r>
      <w:r w:rsidR="006875E0">
        <w:t>ämoglobin</w:t>
      </w:r>
      <w:r w:rsidR="00620EFD" w:rsidRPr="009A2412">
        <w:t xml:space="preserve">-relevanter Blutung der Harnröhre. </w:t>
      </w:r>
      <w:r w:rsidR="00B151F6" w:rsidRPr="009A2412">
        <w:t>Das Mädchen mit perianalem ERMS litt unter Wundheilungsstörungen des Introitus vaginae, einer Schwel</w:t>
      </w:r>
      <w:r w:rsidR="007552C2">
        <w:softHyphen/>
      </w:r>
      <w:r w:rsidR="00B151F6" w:rsidRPr="009A2412">
        <w:t>lung des Brustdrüsenkörpers und einer Infektion im Bereich der B</w:t>
      </w:r>
      <w:r w:rsidR="006875E0">
        <w:t>T-</w:t>
      </w:r>
      <w:r w:rsidR="0049728A">
        <w:t>S</w:t>
      </w:r>
      <w:r w:rsidR="00B151F6" w:rsidRPr="009A2412">
        <w:t>onden. In ihrem Trachealsekret wurde</w:t>
      </w:r>
      <w:r w:rsidR="006875E0">
        <w:t>n</w:t>
      </w:r>
      <w:r w:rsidR="00B151F6" w:rsidRPr="009A2412">
        <w:t xml:space="preserve"> </w:t>
      </w:r>
      <w:r w:rsidR="006875E0" w:rsidRPr="006875E0">
        <w:t>Escherichia</w:t>
      </w:r>
      <w:r w:rsidR="006875E0">
        <w:t xml:space="preserve"> </w:t>
      </w:r>
      <w:r w:rsidR="00B151F6" w:rsidRPr="006875E0">
        <w:t>coli</w:t>
      </w:r>
      <w:r w:rsidR="00B151F6" w:rsidRPr="009A2412">
        <w:t xml:space="preserve"> nachgewiesen. </w:t>
      </w:r>
    </w:p>
    <w:p w14:paraId="6DCF0FE9" w14:textId="5E15E3DC" w:rsidR="00B151F6" w:rsidRDefault="00B151F6" w:rsidP="006875E0">
      <w:r w:rsidRPr="009A2412">
        <w:t xml:space="preserve">Die Kinder wurden je nach Komplikation leitliniengerecht behandelt, </w:t>
      </w:r>
      <w:r w:rsidR="0049728A">
        <w:t>beispielsweise</w:t>
      </w:r>
      <w:r w:rsidRPr="009A2412">
        <w:t xml:space="preserve"> mit entsprechenden Antibiotika bei Infektionen. So konnten sie jeweils</w:t>
      </w:r>
      <w:r w:rsidR="00CA34DA">
        <w:t xml:space="preserve"> </w:t>
      </w:r>
      <w:r w:rsidR="003157E4" w:rsidRPr="009A2412">
        <w:t xml:space="preserve">stabilisiert werden, sodass keine der Komplikationen mit einem Therapieabbruch endete. </w:t>
      </w:r>
    </w:p>
    <w:p w14:paraId="48BCC951" w14:textId="0D199E84" w:rsidR="00A401DC" w:rsidRPr="009A2412" w:rsidRDefault="00A401DC" w:rsidP="006875E0">
      <w:r>
        <w:t>Eine Dislokation der BT-Sonden trat bei keinem der Kinder auf.</w:t>
      </w:r>
    </w:p>
    <w:p w14:paraId="4176F8A3" w14:textId="0C2D5E9C" w:rsidR="000053DF" w:rsidRPr="009A2412" w:rsidRDefault="005B53DB" w:rsidP="00B3039C">
      <w:r w:rsidRPr="009A2412">
        <w:br w:type="page"/>
      </w:r>
    </w:p>
    <w:p w14:paraId="2E80C33C" w14:textId="51AC1FAC" w:rsidR="00337040" w:rsidRDefault="00501085" w:rsidP="00B3039C">
      <w:pPr>
        <w:pStyle w:val="berschrift1"/>
      </w:pPr>
      <w:bookmarkStart w:id="82" w:name="_Toc35782430"/>
      <w:bookmarkStart w:id="83" w:name="_Toc84414066"/>
      <w:r w:rsidRPr="00011D64">
        <w:lastRenderedPageBreak/>
        <w:t>Diskussion</w:t>
      </w:r>
      <w:bookmarkEnd w:id="82"/>
      <w:bookmarkEnd w:id="83"/>
    </w:p>
    <w:p w14:paraId="0C7EB96B" w14:textId="77777777" w:rsidR="00C31495" w:rsidRDefault="00C31495" w:rsidP="00B3039C"/>
    <w:p w14:paraId="30D072EF" w14:textId="68622F9E" w:rsidR="0050373D" w:rsidRDefault="005C4579" w:rsidP="00B3039C">
      <w:r>
        <w:t xml:space="preserve">Durch </w:t>
      </w:r>
      <w:r w:rsidR="007434C1">
        <w:t>eine</w:t>
      </w:r>
      <w:r>
        <w:t xml:space="preserve"> </w:t>
      </w:r>
      <w:r w:rsidRPr="009A2412">
        <w:t xml:space="preserve">adäquate </w:t>
      </w:r>
      <w:r w:rsidR="005752FF">
        <w:t>Medikation können</w:t>
      </w:r>
      <w:r w:rsidRPr="009A2412">
        <w:t xml:space="preserve"> Schmerz, Angst, Agitiertheit und Stresslevel </w:t>
      </w:r>
      <w:r w:rsidR="00C91F04">
        <w:t>bei pädiatrischen Patienten auf der PICU</w:t>
      </w:r>
      <w:r w:rsidRPr="009A2412">
        <w:t xml:space="preserve"> gesenkt werden </w:t>
      </w:r>
      <w:r w:rsidRPr="009A2412">
        <w:fldChar w:fldCharType="begin">
          <w:fldData xml:space="preserve">PEVuZE5vdGU+PENpdGU+PEF1dGhvcj5KZW5raW5zPC9BdXRob3I+PFllYXI+MjAwNzwvWWVhcj48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</w:fldData>
        </w:fldChar>
      </w:r>
      <w:r w:rsidR="008A3057">
        <w:instrText xml:space="preserve"> ADDIN EN.CITE </w:instrText>
      </w:r>
      <w:r w:rsidR="008A3057">
        <w:fldChar w:fldCharType="begin">
          <w:fldData xml:space="preserve">PEVuZE5vdGU+PENpdGU+PEF1dGhvcj5KZW5raW5zPC9BdXRob3I+PFllYXI+MjAwNzwvWWVhcj48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</w:fldData>
        </w:fldChar>
      </w:r>
      <w:r w:rsidR="008A3057">
        <w:instrText xml:space="preserve"> ADDIN EN.CITE.DATA </w:instrText>
      </w:r>
      <w:r w:rsidR="008A3057">
        <w:fldChar w:fldCharType="end"/>
      </w:r>
      <w:r w:rsidRPr="009A2412">
        <w:fldChar w:fldCharType="separate"/>
      </w:r>
      <w:r w:rsidR="008A3057">
        <w:rPr>
          <w:noProof/>
        </w:rPr>
        <w:t>(</w:t>
      </w:r>
      <w:hyperlink w:anchor="_ENREF_69" w:tooltip="Jenkins, 2007 #265" w:history="1">
        <w:r w:rsidR="00764178" w:rsidRPr="00764178">
          <w:rPr>
            <w:rStyle w:val="Hyperlink"/>
          </w:rPr>
          <w:t>Jenkins et al., 2007</w:t>
        </w:r>
      </w:hyperlink>
      <w:r w:rsidR="008A3057">
        <w:rPr>
          <w:noProof/>
        </w:rPr>
        <w:t>)</w:t>
      </w:r>
      <w:r w:rsidRPr="009A2412">
        <w:fldChar w:fldCharType="end"/>
      </w:r>
      <w:r w:rsidRPr="009A2412">
        <w:t xml:space="preserve">. </w:t>
      </w:r>
      <w:r w:rsidR="005752FF">
        <w:t xml:space="preserve">Allerdings </w:t>
      </w:r>
      <w:r w:rsidR="00C86AF1">
        <w:t>b</w:t>
      </w:r>
      <w:r w:rsidR="007434C1">
        <w:t xml:space="preserve">irgt eine inadäquate </w:t>
      </w:r>
      <w:r w:rsidR="00E106B5">
        <w:t>Analgos</w:t>
      </w:r>
      <w:r w:rsidR="007434C1">
        <w:t xml:space="preserve">edierung einige Komplikationsrisiken. </w:t>
      </w:r>
      <w:r w:rsidR="00E106B5">
        <w:t xml:space="preserve">Durch zu geringe Analgosedierung werden die angestrebten Ziele verfehlt, die Kinder erleben erhöhte Stresslevel und Schmerzen. Schmerzinduzierte Agitation und damit einhergehende </w:t>
      </w:r>
      <w:r w:rsidR="00C91F04">
        <w:t xml:space="preserve">Komplikationen wie lebensbedrohliche Selbstextubationen, Entfernen von Kathetern und Drainagen oder </w:t>
      </w:r>
      <w:r w:rsidR="00B4383C">
        <w:t xml:space="preserve">weitere </w:t>
      </w:r>
      <w:r w:rsidR="00C91F04">
        <w:t>negative Auswirkungen</w:t>
      </w:r>
      <w:r w:rsidR="00E106B5">
        <w:t xml:space="preserve"> sind möglich. </w:t>
      </w:r>
      <w:r w:rsidR="00BC6DD7">
        <w:t xml:space="preserve">Jedoch </w:t>
      </w:r>
      <w:r w:rsidR="00A30124">
        <w:t>birgt</w:t>
      </w:r>
      <w:r w:rsidR="00BC6DD7">
        <w:t xml:space="preserve"> auch ein über</w:t>
      </w:r>
      <w:r w:rsidR="00900D3F">
        <w:softHyphen/>
      </w:r>
      <w:r w:rsidR="00BC6DD7">
        <w:t xml:space="preserve">mäßiger Gebrauch der Medikation </w:t>
      </w:r>
      <w:r w:rsidR="00A30124">
        <w:t>einige</w:t>
      </w:r>
      <w:r w:rsidR="00BC6DD7">
        <w:t xml:space="preserve"> </w:t>
      </w:r>
      <w:r w:rsidR="00A30124">
        <w:t>Komplikationsrisiken</w:t>
      </w:r>
      <w:r w:rsidR="00BC6DD7">
        <w:t xml:space="preserve">. </w:t>
      </w:r>
      <w:r w:rsidR="0050373D">
        <w:t xml:space="preserve">Durch </w:t>
      </w:r>
      <w:r w:rsidR="00B4383C">
        <w:t>eine</w:t>
      </w:r>
      <w:r w:rsidR="00B15784">
        <w:t xml:space="preserve"> </w:t>
      </w:r>
      <w:r w:rsidR="0050373D">
        <w:t>tiefe Sedie</w:t>
      </w:r>
      <w:r w:rsidR="00900D3F">
        <w:softHyphen/>
      </w:r>
      <w:r w:rsidR="0050373D">
        <w:t xml:space="preserve">rung der Kinder kann </w:t>
      </w:r>
      <w:r w:rsidR="00B4383C">
        <w:t>es zu einer verlängerten</w:t>
      </w:r>
      <w:r w:rsidR="0050373D">
        <w:t xml:space="preserve"> mechanische</w:t>
      </w:r>
      <w:r w:rsidR="00B4383C">
        <w:t>n</w:t>
      </w:r>
      <w:r w:rsidR="0050373D">
        <w:t xml:space="preserve"> </w:t>
      </w:r>
      <w:r w:rsidR="00B4383C">
        <w:t>Beatmung und verzögerte</w:t>
      </w:r>
      <w:r w:rsidR="0050373D">
        <w:t>n Ex</w:t>
      </w:r>
      <w:r w:rsidR="007552C2">
        <w:softHyphen/>
      </w:r>
      <w:r w:rsidR="0050373D">
        <w:t>tubation komm</w:t>
      </w:r>
      <w:r w:rsidR="00B4383C">
        <w:t>en</w:t>
      </w:r>
      <w:r w:rsidR="0050373D">
        <w:t>. Komplikationen wie hämodynamische Instabilität, Opiatinduzierte Hyperalgesie</w:t>
      </w:r>
      <w:r w:rsidR="00277158">
        <w:t xml:space="preserve">, </w:t>
      </w:r>
      <w:r w:rsidR="0050373D">
        <w:t>Beatmungsprobleme</w:t>
      </w:r>
      <w:r w:rsidR="00277158">
        <w:t>, Delir und Entzug</w:t>
      </w:r>
      <w:r w:rsidR="0050373D">
        <w:t xml:space="preserve"> können auftreten. </w:t>
      </w:r>
      <w:r w:rsidR="00277158">
        <w:t>M</w:t>
      </w:r>
      <w:r w:rsidR="0050373D">
        <w:t>it der Verab</w:t>
      </w:r>
      <w:r w:rsidR="007552C2">
        <w:softHyphen/>
      </w:r>
      <w:r w:rsidR="0050373D">
        <w:t>reichungsdauer der Analgosedativa</w:t>
      </w:r>
      <w:r w:rsidR="00277158">
        <w:t xml:space="preserve"> steigt</w:t>
      </w:r>
      <w:r w:rsidR="0050373D">
        <w:t xml:space="preserve"> das Risiko für Toleranzentwicklung und somit der Benötigung von erhöhten Medikamentendosen signifikant an. Dies wiederum</w:t>
      </w:r>
      <w:r w:rsidR="00277158">
        <w:t xml:space="preserve"> führt zu zusätzlich gesteigerten Komplikationsrisiken und </w:t>
      </w:r>
      <w:r w:rsidR="0050373D">
        <w:t xml:space="preserve">begünstigt das Auftreten von Delir und Entzug. Durch die weitreichenden Folgeerscheinungen </w:t>
      </w:r>
      <w:r w:rsidR="00277158">
        <w:t>werden</w:t>
      </w:r>
      <w:r w:rsidR="0050373D">
        <w:t xml:space="preserve"> </w:t>
      </w:r>
      <w:r w:rsidR="00277158">
        <w:t xml:space="preserve">außerdem </w:t>
      </w:r>
      <w:r w:rsidR="0050373D">
        <w:t>die PICU- und Krankenhausaufenthalte der Kinder verlängert</w:t>
      </w:r>
      <w:r w:rsidR="00277158">
        <w:t xml:space="preserve"> </w:t>
      </w:r>
      <w:r w:rsidR="00277158" w:rsidRPr="003709D3">
        <w:fldChar w:fldCharType="begin">
          <w:fldData xml:space="preserve">PEVuZE5vdGU+PENpdGU+PEF1dGhvcj5BbmFuZDwvQXV0aG9yPjxZZWFyPjIwMTA8L1llYXI+PFJl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=
</w:fldData>
        </w:fldChar>
      </w:r>
      <w:r w:rsidR="00F44F1A">
        <w:instrText xml:space="preserve"> ADDIN EN.CITE </w:instrText>
      </w:r>
      <w:r w:rsidR="00F44F1A">
        <w:fldChar w:fldCharType="begin">
          <w:fldData xml:space="preserve">PEVuZE5vdGU+PENpdGU+PEF1dGhvcj5BbmFuZDwvQXV0aG9yPjxZZWFyPjIwMTA8L1llYXI+PFJl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=
</w:fldData>
        </w:fldChar>
      </w:r>
      <w:r w:rsidR="00F44F1A">
        <w:instrText xml:space="preserve"> ADDIN EN.CITE.DATA </w:instrText>
      </w:r>
      <w:r w:rsidR="00F44F1A">
        <w:fldChar w:fldCharType="end"/>
      </w:r>
      <w:r w:rsidR="00277158" w:rsidRPr="003709D3">
        <w:fldChar w:fldCharType="separate"/>
      </w:r>
      <w:r w:rsidR="00F44F1A">
        <w:rPr>
          <w:noProof/>
        </w:rPr>
        <w:t>(</w:t>
      </w:r>
      <w:hyperlink w:anchor="_ENREF_6" w:tooltip="Anand, 2010 #44" w:history="1">
        <w:r w:rsidR="00764178" w:rsidRPr="00764178">
          <w:rPr>
            <w:rStyle w:val="Hyperlink"/>
          </w:rPr>
          <w:t>Anand et al., 2010</w:t>
        </w:r>
      </w:hyperlink>
      <w:r w:rsidR="00F44F1A">
        <w:rPr>
          <w:noProof/>
        </w:rPr>
        <w:t xml:space="preserve">, </w:t>
      </w:r>
      <w:hyperlink w:anchor="_ENREF_36" w:tooltip="Dervan, 2020 #2" w:history="1">
        <w:r w:rsidR="00764178" w:rsidRPr="00764178">
          <w:rPr>
            <w:rStyle w:val="Hyperlink"/>
          </w:rPr>
          <w:t>Dervan et al., 2020</w:t>
        </w:r>
      </w:hyperlink>
      <w:r w:rsidR="00F44F1A">
        <w:rPr>
          <w:noProof/>
        </w:rPr>
        <w:t xml:space="preserve">, </w:t>
      </w:r>
      <w:hyperlink w:anchor="_ENREF_5" w:tooltip="Anand, 2013 #1" w:history="1">
        <w:r w:rsidR="00764178" w:rsidRPr="00764178">
          <w:rPr>
            <w:rStyle w:val="Hyperlink"/>
          </w:rPr>
          <w:t>Anand et al., 2013</w:t>
        </w:r>
      </w:hyperlink>
      <w:r w:rsidR="00F44F1A">
        <w:rPr>
          <w:noProof/>
        </w:rPr>
        <w:t xml:space="preserve">, </w:t>
      </w:r>
      <w:hyperlink w:anchor="_ENREF_134" w:tooltip="Smith, 2017 #276" w:history="1">
        <w:r w:rsidR="00764178" w:rsidRPr="00764178">
          <w:rPr>
            <w:rStyle w:val="Hyperlink"/>
          </w:rPr>
          <w:t>Smith et al., 2017</w:t>
        </w:r>
      </w:hyperlink>
      <w:r w:rsidR="00F44F1A">
        <w:rPr>
          <w:noProof/>
        </w:rPr>
        <w:t xml:space="preserve">, </w:t>
      </w:r>
      <w:hyperlink w:anchor="_ENREF_143" w:tooltip="Turkel, 2017 #322" w:history="1">
        <w:r w:rsidR="00764178" w:rsidRPr="00764178">
          <w:rPr>
            <w:rStyle w:val="Hyperlink"/>
          </w:rPr>
          <w:t>Turkel, 2017</w:t>
        </w:r>
      </w:hyperlink>
      <w:r w:rsidR="00F44F1A">
        <w:rPr>
          <w:noProof/>
        </w:rPr>
        <w:t xml:space="preserve">, </w:t>
      </w:r>
      <w:hyperlink w:anchor="_ENREF_93" w:tooltip="Michel, 2020 #350" w:history="1">
        <w:r w:rsidR="00764178" w:rsidRPr="00764178">
          <w:rPr>
            <w:rStyle w:val="Hyperlink"/>
          </w:rPr>
          <w:t>Michel et al., 2020b</w:t>
        </w:r>
      </w:hyperlink>
      <w:r w:rsidR="00F44F1A">
        <w:rPr>
          <w:noProof/>
        </w:rPr>
        <w:t>)</w:t>
      </w:r>
      <w:r w:rsidR="00277158" w:rsidRPr="003709D3">
        <w:fldChar w:fldCharType="end"/>
      </w:r>
      <w:r w:rsidR="00277158" w:rsidRPr="003709D3">
        <w:t>.</w:t>
      </w:r>
    </w:p>
    <w:p w14:paraId="4385DC52" w14:textId="77777777" w:rsidR="00C91F04" w:rsidRDefault="00C91F04" w:rsidP="00B3039C"/>
    <w:p w14:paraId="67066892" w14:textId="468C2FD0" w:rsidR="00E03FF5" w:rsidRDefault="00C86AF1" w:rsidP="00B3039C">
      <w:r>
        <w:t>D</w:t>
      </w:r>
      <w:r w:rsidR="007351C4">
        <w:t xml:space="preserve">ie </w:t>
      </w:r>
      <w:r w:rsidR="00C91F04">
        <w:t>Notwendigkeit</w:t>
      </w:r>
      <w:r w:rsidR="009D4C61" w:rsidRPr="009A2412">
        <w:t xml:space="preserve"> einer tiefen Sedierung mit </w:t>
      </w:r>
      <w:r w:rsidR="00C91F04">
        <w:t>Muskelrelaxierung</w:t>
      </w:r>
      <w:r>
        <w:t xml:space="preserve"> </w:t>
      </w:r>
      <w:r w:rsidR="009D4C61" w:rsidRPr="009A2412">
        <w:t>über einen Zeitraum von 10 Tagen, wie</w:t>
      </w:r>
      <w:r w:rsidR="000F0E17">
        <w:t xml:space="preserve"> es</w:t>
      </w:r>
      <w:r w:rsidR="009D4C61" w:rsidRPr="009A2412">
        <w:t xml:space="preserve"> in unserer Kohorte</w:t>
      </w:r>
      <w:r w:rsidR="000F0E17">
        <w:t xml:space="preserve"> der Fall war</w:t>
      </w:r>
      <w:r w:rsidR="009D4C61" w:rsidRPr="009A2412">
        <w:t>,</w:t>
      </w:r>
      <w:r>
        <w:t xml:space="preserve"> stellt daher</w:t>
      </w:r>
      <w:r w:rsidR="009D4C61" w:rsidRPr="009A2412">
        <w:t xml:space="preserve"> eine große Herausfor</w:t>
      </w:r>
      <w:r w:rsidR="007552C2">
        <w:softHyphen/>
      </w:r>
      <w:r w:rsidR="009D4C61" w:rsidRPr="009A2412">
        <w:t xml:space="preserve">derung für alle Beteiligten dar. </w:t>
      </w:r>
      <w:r>
        <w:t>Die Sicherstellung der</w:t>
      </w:r>
      <w:r w:rsidR="00352042" w:rsidRPr="009A2412">
        <w:t xml:space="preserve"> adäquate</w:t>
      </w:r>
      <w:r>
        <w:t xml:space="preserve">n </w:t>
      </w:r>
      <w:r w:rsidR="00352042" w:rsidRPr="009A2412">
        <w:t>Sedierung d</w:t>
      </w:r>
      <w:r w:rsidR="008816FE" w:rsidRPr="009A2412">
        <w:t>er</w:t>
      </w:r>
      <w:r w:rsidR="00352042" w:rsidRPr="009A2412">
        <w:t xml:space="preserve"> Kinder ist </w:t>
      </w:r>
      <w:r w:rsidR="009D4C61" w:rsidRPr="009A2412">
        <w:t>essen</w:t>
      </w:r>
      <w:r w:rsidR="002B047E">
        <w:t>z</w:t>
      </w:r>
      <w:r w:rsidR="009D4C61" w:rsidRPr="009A2412">
        <w:t>iell</w:t>
      </w:r>
      <w:r w:rsidR="00E03FF5">
        <w:t>, um die verknüpften Risiken so gering wie möglich zu halten. In der Durchfüh</w:t>
      </w:r>
      <w:r w:rsidR="007552C2">
        <w:softHyphen/>
      </w:r>
      <w:r w:rsidR="00E03FF5">
        <w:t xml:space="preserve">rung ist dies </w:t>
      </w:r>
      <w:r w:rsidR="009D4C61" w:rsidRPr="009A2412">
        <w:t>jedoch schwierig, unter anderem aufgrund des Mangels</w:t>
      </w:r>
      <w:r w:rsidR="00352042" w:rsidRPr="009A2412">
        <w:t xml:space="preserve"> an validierten Über</w:t>
      </w:r>
      <w:r w:rsidR="007552C2">
        <w:softHyphen/>
      </w:r>
      <w:r w:rsidR="00352042" w:rsidRPr="009A2412">
        <w:t>wachungsmaßnahmen der Sedierungstiefe</w:t>
      </w:r>
      <w:r w:rsidR="0065340A" w:rsidRPr="009A2412">
        <w:t xml:space="preserve"> für eine solche Kohorte</w:t>
      </w:r>
      <w:r w:rsidR="00250CC9" w:rsidRPr="009A2412">
        <w:t xml:space="preserve"> </w:t>
      </w:r>
      <w:r w:rsidR="00250CC9" w:rsidRPr="009A2412">
        <w:fldChar w:fldCharType="begin">
          <w:fldData xml:space="preserve">PEVuZE5vdGU+PENpdGU+PEF1dGhvcj5Qb2g8L0F1dGhvcj48WWVhcj4yMDE0PC9ZZWFyPjxSZWNO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</w:fldData>
        </w:fldChar>
      </w:r>
      <w:r w:rsidR="00F44F1A">
        <w:instrText xml:space="preserve"> ADDIN EN.CITE </w:instrText>
      </w:r>
      <w:r w:rsidR="00F44F1A">
        <w:fldChar w:fldCharType="begin">
          <w:fldData xml:space="preserve">PEVuZE5vdGU+PENpdGU+PEF1dGhvcj5Qb2g8L0F1dGhvcj48WWVhcj4yMDE0PC9ZZWFyPjxSZWNO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</w:fldData>
        </w:fldChar>
      </w:r>
      <w:r w:rsidR="00F44F1A">
        <w:instrText xml:space="preserve"> ADDIN EN.CITE.DATA </w:instrText>
      </w:r>
      <w:r w:rsidR="00F44F1A">
        <w:fldChar w:fldCharType="end"/>
      </w:r>
      <w:r w:rsidR="00250CC9" w:rsidRPr="009A2412">
        <w:fldChar w:fldCharType="separate"/>
      </w:r>
      <w:r w:rsidR="00F44F1A">
        <w:rPr>
          <w:noProof/>
        </w:rPr>
        <w:t>(</w:t>
      </w:r>
      <w:hyperlink w:anchor="_ENREF_111" w:tooltip="Poh, 2014 #293" w:history="1">
        <w:r w:rsidR="00764178" w:rsidRPr="00764178">
          <w:rPr>
            <w:rStyle w:val="Hyperlink"/>
          </w:rPr>
          <w:t>Poh et al., 2014</w:t>
        </w:r>
      </w:hyperlink>
      <w:r w:rsidR="00F44F1A">
        <w:rPr>
          <w:noProof/>
        </w:rPr>
        <w:t xml:space="preserve">, </w:t>
      </w:r>
      <w:hyperlink w:anchor="_ENREF_39" w:tooltip="Dorfman, 2014 #315" w:history="1">
        <w:r w:rsidR="00764178" w:rsidRPr="00764178">
          <w:rPr>
            <w:rStyle w:val="Hyperlink"/>
          </w:rPr>
          <w:t>Dorfman et al., 2014</w:t>
        </w:r>
      </w:hyperlink>
      <w:r w:rsidR="00F44F1A">
        <w:rPr>
          <w:noProof/>
        </w:rPr>
        <w:t xml:space="preserve">, </w:t>
      </w:r>
      <w:hyperlink w:anchor="_ENREF_93" w:tooltip="Michel, 2020 #350" w:history="1">
        <w:r w:rsidR="00764178" w:rsidRPr="00764178">
          <w:rPr>
            <w:rStyle w:val="Hyperlink"/>
          </w:rPr>
          <w:t>Michel et al., 2020b</w:t>
        </w:r>
      </w:hyperlink>
      <w:r w:rsidR="00F44F1A">
        <w:rPr>
          <w:noProof/>
        </w:rPr>
        <w:t>)</w:t>
      </w:r>
      <w:r w:rsidR="00250CC9" w:rsidRPr="009A2412">
        <w:fldChar w:fldCharType="end"/>
      </w:r>
      <w:r w:rsidR="00352042" w:rsidRPr="009A2412">
        <w:t>.</w:t>
      </w:r>
      <w:r w:rsidR="003721DF" w:rsidRPr="009A2412">
        <w:t xml:space="preserve"> </w:t>
      </w:r>
      <w:r w:rsidR="00D42D4A">
        <w:t>Daher</w:t>
      </w:r>
      <w:r w:rsidR="00A30124">
        <w:t xml:space="preserve"> </w:t>
      </w:r>
      <w:r w:rsidR="005C10CE">
        <w:t xml:space="preserve">erfolgte </w:t>
      </w:r>
      <w:r w:rsidR="00963E33">
        <w:t>zur Optimierung der Anal</w:t>
      </w:r>
      <w:r w:rsidR="002A543D">
        <w:softHyphen/>
      </w:r>
      <w:r w:rsidR="00963E33">
        <w:t>gosedierung bei Kindern mit BT aufgrund eines R</w:t>
      </w:r>
      <w:r w:rsidR="00A348A5">
        <w:t>MS</w:t>
      </w:r>
      <w:r w:rsidR="00963E33">
        <w:t xml:space="preserve"> </w:t>
      </w:r>
      <w:r w:rsidR="005C10CE">
        <w:t xml:space="preserve">die Einführung und Evaluierung des </w:t>
      </w:r>
      <w:r w:rsidR="00963E33">
        <w:t xml:space="preserve">hier </w:t>
      </w:r>
      <w:r w:rsidR="005C10CE">
        <w:t>vor</w:t>
      </w:r>
      <w:r w:rsidR="00900D3F">
        <w:softHyphen/>
      </w:r>
      <w:r w:rsidR="005C10CE">
        <w:t>ge</w:t>
      </w:r>
      <w:r w:rsidR="007552C2">
        <w:softHyphen/>
      </w:r>
      <w:r w:rsidR="005C10CE">
        <w:t>stellten Konzeptes</w:t>
      </w:r>
      <w:r w:rsidR="00A30124">
        <w:t>.</w:t>
      </w:r>
    </w:p>
    <w:p w14:paraId="529EF231" w14:textId="77777777" w:rsidR="00E03FF5" w:rsidRDefault="00E03FF5" w:rsidP="00B3039C"/>
    <w:p w14:paraId="24FEF2C6" w14:textId="5347DAC8" w:rsidR="00071EFA" w:rsidRDefault="00071EFA" w:rsidP="00814906">
      <w:pPr>
        <w:pStyle w:val="berschrift2"/>
      </w:pPr>
      <w:bookmarkStart w:id="84" w:name="_Toc84414067"/>
      <w:r>
        <w:lastRenderedPageBreak/>
        <w:t>Ansätze zur Optimierung der Analgosedierung</w:t>
      </w:r>
      <w:bookmarkEnd w:id="84"/>
    </w:p>
    <w:p w14:paraId="038E4B2A" w14:textId="08021824" w:rsidR="00BA46E5" w:rsidRPr="009A2412" w:rsidRDefault="00610EAC" w:rsidP="00B3039C">
      <w:r w:rsidRPr="000C399A">
        <w:t>Der Nutzen von innovativen Analgosedierungskonzepten wurde in den letzten Jahren im</w:t>
      </w:r>
      <w:r w:rsidR="00900D3F">
        <w:softHyphen/>
      </w:r>
      <w:r w:rsidRPr="000C399A">
        <w:t xml:space="preserve">mer wieder verdeutlicht </w:t>
      </w:r>
      <w:r w:rsidRPr="000C399A">
        <w:fldChar w:fldCharType="begin">
          <w:fldData xml:space="preserve">PEVuZE5vdGU+PENpdGU+PEF1dGhvcj5OZXVuaG9lZmZlcjwvQXV0aG9yPjxZZWFyPjIwMTU8L1ll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</w:fldData>
        </w:fldChar>
      </w:r>
      <w:r w:rsidR="00181D5C" w:rsidRPr="000C399A">
        <w:instrText xml:space="preserve"> ADDIN EN.CITE </w:instrText>
      </w:r>
      <w:r w:rsidR="00181D5C" w:rsidRPr="000C399A">
        <w:fldChar w:fldCharType="begin">
          <w:fldData xml:space="preserve">PEVuZE5vdGU+PENpdGU+PEF1dGhvcj5OZXVuaG9lZmZlcjwvQXV0aG9yPjxZZWFyPjIwMTU8L1ll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</w:fldData>
        </w:fldChar>
      </w:r>
      <w:r w:rsidR="00181D5C" w:rsidRPr="000C399A">
        <w:instrText xml:space="preserve"> ADDIN EN.CITE.DATA </w:instrText>
      </w:r>
      <w:r w:rsidR="00181D5C" w:rsidRPr="000C399A">
        <w:fldChar w:fldCharType="end"/>
      </w:r>
      <w:r w:rsidRPr="000C399A">
        <w:fldChar w:fldCharType="separate"/>
      </w:r>
      <w:r w:rsidR="00181D5C" w:rsidRPr="000C399A">
        <w:rPr>
          <w:noProof/>
        </w:rPr>
        <w:t>(</w:t>
      </w:r>
      <w:hyperlink w:anchor="_ENREF_101" w:tooltip="Neunhoeffer, 2015 #175" w:history="1">
        <w:r w:rsidR="00764178" w:rsidRPr="00764178">
          <w:rPr>
            <w:rStyle w:val="Hyperlink"/>
          </w:rPr>
          <w:t>Neunhoeffer et al., 2015</w:t>
        </w:r>
      </w:hyperlink>
      <w:r w:rsidR="00181D5C" w:rsidRPr="000C399A">
        <w:rPr>
          <w:noProof/>
        </w:rPr>
        <w:t xml:space="preserve">, </w:t>
      </w:r>
      <w:hyperlink w:anchor="_ENREF_132" w:tooltip="Simone, 2017 #284" w:history="1">
        <w:r w:rsidR="00764178" w:rsidRPr="00764178">
          <w:rPr>
            <w:rStyle w:val="Hyperlink"/>
          </w:rPr>
          <w:t>Simone et al., 2017</w:t>
        </w:r>
      </w:hyperlink>
      <w:r w:rsidR="00181D5C" w:rsidRPr="000C399A">
        <w:rPr>
          <w:noProof/>
        </w:rPr>
        <w:t xml:space="preserve">, </w:t>
      </w:r>
      <w:hyperlink w:anchor="_ENREF_111" w:tooltip="Poh, 2014 #293" w:history="1">
        <w:r w:rsidR="00764178" w:rsidRPr="00764178">
          <w:rPr>
            <w:rStyle w:val="Hyperlink"/>
          </w:rPr>
          <w:t>Poh et al., 2014</w:t>
        </w:r>
      </w:hyperlink>
      <w:r w:rsidR="00181D5C" w:rsidRPr="000C399A">
        <w:rPr>
          <w:noProof/>
        </w:rPr>
        <w:t xml:space="preserve">, </w:t>
      </w:r>
      <w:hyperlink w:anchor="_ENREF_96" w:tooltip="Motta, 2016 #294" w:history="1">
        <w:r w:rsidR="00764178" w:rsidRPr="00764178">
          <w:rPr>
            <w:rStyle w:val="Hyperlink"/>
          </w:rPr>
          <w:t>Motta et al., 2016</w:t>
        </w:r>
      </w:hyperlink>
      <w:r w:rsidR="00181D5C" w:rsidRPr="000C399A">
        <w:rPr>
          <w:noProof/>
        </w:rPr>
        <w:t xml:space="preserve">, </w:t>
      </w:r>
      <w:hyperlink w:anchor="_ENREF_19" w:tooltip="Brook, 1999 #300" w:history="1">
        <w:r w:rsidR="00764178" w:rsidRPr="00764178">
          <w:rPr>
            <w:rStyle w:val="Hyperlink"/>
          </w:rPr>
          <w:t>Brook et al., 1999</w:t>
        </w:r>
      </w:hyperlink>
      <w:r w:rsidR="00181D5C" w:rsidRPr="000C399A">
        <w:rPr>
          <w:noProof/>
        </w:rPr>
        <w:t xml:space="preserve">, </w:t>
      </w:r>
      <w:hyperlink w:anchor="_ENREF_120" w:tooltip="Sauer, 2020 #349" w:history="1">
        <w:r w:rsidR="00764178" w:rsidRPr="00764178">
          <w:rPr>
            <w:rStyle w:val="Hyperlink"/>
          </w:rPr>
          <w:t>Sauer et al., 2020</w:t>
        </w:r>
      </w:hyperlink>
      <w:r w:rsidR="00181D5C" w:rsidRPr="000C399A">
        <w:rPr>
          <w:noProof/>
        </w:rPr>
        <w:t>)</w:t>
      </w:r>
      <w:r w:rsidRPr="000C399A">
        <w:fldChar w:fldCharType="end"/>
      </w:r>
      <w:r w:rsidR="00B7209B" w:rsidRPr="000C399A">
        <w:t xml:space="preserve">. Allerdings </w:t>
      </w:r>
      <w:r w:rsidR="00762167" w:rsidRPr="009A2412">
        <w:t>werden</w:t>
      </w:r>
      <w:r w:rsidR="00075AB9" w:rsidRPr="009A2412">
        <w:t xml:space="preserve"> verschiedene Ansätze </w:t>
      </w:r>
      <w:r w:rsidR="00762167" w:rsidRPr="009A2412">
        <w:t>diskutiert</w:t>
      </w:r>
      <w:r w:rsidR="004258D8">
        <w:t xml:space="preserve">. So erschienen beispielsweise </w:t>
      </w:r>
      <w:r w:rsidR="004B437C" w:rsidRPr="009A2412">
        <w:t xml:space="preserve">tägliche Unterbrechungen der </w:t>
      </w:r>
      <w:r w:rsidR="00931DEC" w:rsidRPr="009A2412">
        <w:t>Sedierun</w:t>
      </w:r>
      <w:r w:rsidR="004258D8">
        <w:t xml:space="preserve">g </w:t>
      </w:r>
      <w:r w:rsidR="00E03FF5">
        <w:t>bei Erwachsenen erfolgsversprechend, brachte</w:t>
      </w:r>
      <w:r w:rsidR="004258D8">
        <w:t>n</w:t>
      </w:r>
      <w:r w:rsidR="00E03FF5">
        <w:t xml:space="preserve"> aber bei </w:t>
      </w:r>
      <w:r w:rsidR="00394338" w:rsidRPr="009A2412">
        <w:t>Kindern</w:t>
      </w:r>
      <w:r w:rsidR="006875E0">
        <w:t xml:space="preserve"> kontroverse </w:t>
      </w:r>
      <w:r w:rsidR="00762167" w:rsidRPr="009A2412">
        <w:t>Ergebnis</w:t>
      </w:r>
      <w:r w:rsidR="007552C2">
        <w:softHyphen/>
      </w:r>
      <w:r w:rsidR="00762167" w:rsidRPr="009A2412">
        <w:t xml:space="preserve">sen </w:t>
      </w:r>
      <w:r w:rsidR="006875E0">
        <w:t>hervor</w:t>
      </w:r>
      <w:r w:rsidR="00A217B3" w:rsidRPr="009A2412">
        <w:t xml:space="preserve"> </w:t>
      </w:r>
      <w:r w:rsidR="00A217B3" w:rsidRPr="009A2412">
        <w:fldChar w:fldCharType="begin">
          <w:fldData xml:space="preserve">PEVuZE5vdGU+PENpdGU+PEF1dGhvcj5WZXQ8L0F1dGhvcj48WWVhcj4yMDE2PC9ZZWFyPjxSZWNO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</w:fldData>
        </w:fldChar>
      </w:r>
      <w:r w:rsidR="008A3057">
        <w:instrText xml:space="preserve"> ADDIN EN.CITE </w:instrText>
      </w:r>
      <w:r w:rsidR="008A3057">
        <w:fldChar w:fldCharType="begin">
          <w:fldData xml:space="preserve">PEVuZE5vdGU+PENpdGU+PEF1dGhvcj5WZXQ8L0F1dGhvcj48WWVhcj4yMDE2PC9ZZWFyPjxSZWNO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</w:fldData>
        </w:fldChar>
      </w:r>
      <w:r w:rsidR="008A3057">
        <w:instrText xml:space="preserve"> ADDIN EN.CITE.DATA </w:instrText>
      </w:r>
      <w:r w:rsidR="008A3057">
        <w:fldChar w:fldCharType="end"/>
      </w:r>
      <w:r w:rsidR="00A217B3" w:rsidRPr="009A2412">
        <w:fldChar w:fldCharType="separate"/>
      </w:r>
      <w:r w:rsidR="008A3057">
        <w:rPr>
          <w:noProof/>
        </w:rPr>
        <w:t>(</w:t>
      </w:r>
      <w:hyperlink w:anchor="_ENREF_151" w:tooltip="Vet, 2016 #295" w:history="1">
        <w:r w:rsidR="00764178" w:rsidRPr="00764178">
          <w:rPr>
            <w:rStyle w:val="Hyperlink"/>
          </w:rPr>
          <w:t>Vet et al., 2016</w:t>
        </w:r>
      </w:hyperlink>
      <w:r w:rsidR="008A3057">
        <w:rPr>
          <w:noProof/>
        </w:rPr>
        <w:t xml:space="preserve">, </w:t>
      </w:r>
      <w:hyperlink w:anchor="_ENREF_55" w:tooltip="Gupta, 2012 #296" w:history="1">
        <w:r w:rsidR="00764178" w:rsidRPr="00764178">
          <w:rPr>
            <w:rStyle w:val="Hyperlink"/>
          </w:rPr>
          <w:t>Gupta et al., 2012</w:t>
        </w:r>
      </w:hyperlink>
      <w:r w:rsidR="008A3057">
        <w:rPr>
          <w:noProof/>
        </w:rPr>
        <w:t>)</w:t>
      </w:r>
      <w:r w:rsidR="00A217B3" w:rsidRPr="009A2412">
        <w:fldChar w:fldCharType="end"/>
      </w:r>
      <w:r w:rsidR="00931DEC" w:rsidRPr="009A2412">
        <w:t>.</w:t>
      </w:r>
      <w:r w:rsidR="00762167" w:rsidRPr="009A2412">
        <w:t xml:space="preserve"> </w:t>
      </w:r>
      <w:r w:rsidR="00017A9F">
        <w:t>Versuch</w:t>
      </w:r>
      <w:r w:rsidR="008423DB">
        <w:t>e</w:t>
      </w:r>
      <w:r w:rsidR="00017A9F">
        <w:t xml:space="preserve"> einer</w:t>
      </w:r>
      <w:r w:rsidR="00017A9F" w:rsidRPr="009A2412">
        <w:t xml:space="preserve"> niedrigdosierte</w:t>
      </w:r>
      <w:r w:rsidR="00017A9F">
        <w:t>n</w:t>
      </w:r>
      <w:r w:rsidR="00017A9F" w:rsidRPr="009A2412">
        <w:t xml:space="preserve"> </w:t>
      </w:r>
      <w:proofErr w:type="spellStart"/>
      <w:r w:rsidR="00017A9F" w:rsidRPr="009A2412">
        <w:t>Na</w:t>
      </w:r>
      <w:r w:rsidR="007552C2">
        <w:softHyphen/>
      </w:r>
      <w:r w:rsidR="00017A9F" w:rsidRPr="009A2412">
        <w:t>loxon</w:t>
      </w:r>
      <w:r w:rsidR="00900D3F">
        <w:softHyphen/>
      </w:r>
      <w:r w:rsidR="00017A9F" w:rsidRPr="009A2412">
        <w:t>gabe</w:t>
      </w:r>
      <w:proofErr w:type="spellEnd"/>
      <w:r w:rsidR="00017A9F" w:rsidRPr="009A2412">
        <w:t xml:space="preserve"> zur Verringerung der Opiattoleranz</w:t>
      </w:r>
      <w:r w:rsidR="00017A9F">
        <w:t xml:space="preserve"> </w:t>
      </w:r>
      <w:r w:rsidR="00963E33">
        <w:t>zeigte</w:t>
      </w:r>
      <w:r w:rsidR="008423DB">
        <w:t>n</w:t>
      </w:r>
      <w:r w:rsidR="00963E33">
        <w:t xml:space="preserve"> bei Kindern</w:t>
      </w:r>
      <w:r w:rsidR="00017A9F">
        <w:t xml:space="preserve"> keine bis geringe po</w:t>
      </w:r>
      <w:r w:rsidR="007552C2">
        <w:softHyphen/>
      </w:r>
      <w:r w:rsidR="00017A9F">
        <w:t>sitive Effekte</w:t>
      </w:r>
      <w:r w:rsidR="00017A9F" w:rsidRPr="009A2412">
        <w:t xml:space="preserve"> </w:t>
      </w:r>
      <w:r w:rsidR="00017A9F" w:rsidRPr="009A2412">
        <w:fldChar w:fldCharType="begin">
          <w:fldData xml:space="preserve">PEVuZE5vdGU+PENpdGU+PEF1dGhvcj5EYXJuZWxsPC9BdXRob3I+PFllYXI+MjAwODwvWWVhcj48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</w:fldData>
        </w:fldChar>
      </w:r>
      <w:r w:rsidR="00017A9F">
        <w:instrText xml:space="preserve"> ADDIN EN.CITE </w:instrText>
      </w:r>
      <w:r w:rsidR="00017A9F">
        <w:fldChar w:fldCharType="begin">
          <w:fldData xml:space="preserve">PEVuZE5vdGU+PENpdGU+PEF1dGhvcj5EYXJuZWxsPC9BdXRob3I+PFllYXI+MjAwODwvWWVhcj48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</w:fldData>
        </w:fldChar>
      </w:r>
      <w:r w:rsidR="00017A9F">
        <w:instrText xml:space="preserve"> ADDIN EN.CITE.DATA </w:instrText>
      </w:r>
      <w:r w:rsidR="00017A9F">
        <w:fldChar w:fldCharType="end"/>
      </w:r>
      <w:r w:rsidR="00017A9F" w:rsidRPr="009A2412">
        <w:fldChar w:fldCharType="separate"/>
      </w:r>
      <w:r w:rsidR="00017A9F">
        <w:rPr>
          <w:noProof/>
        </w:rPr>
        <w:t>(</w:t>
      </w:r>
      <w:hyperlink w:anchor="_ENREF_33" w:tooltip="Darnell, 2008 #297" w:history="1">
        <w:r w:rsidR="00764178" w:rsidRPr="00764178">
          <w:rPr>
            <w:rStyle w:val="Hyperlink"/>
          </w:rPr>
          <w:t>Darnell et al., 2008</w:t>
        </w:r>
      </w:hyperlink>
      <w:r w:rsidR="00017A9F">
        <w:rPr>
          <w:noProof/>
        </w:rPr>
        <w:t xml:space="preserve">, </w:t>
      </w:r>
      <w:hyperlink w:anchor="_ENREF_27" w:tooltip="Cheung, 2007 #304" w:history="1">
        <w:r w:rsidR="00764178" w:rsidRPr="00764178">
          <w:rPr>
            <w:rStyle w:val="Hyperlink"/>
          </w:rPr>
          <w:t>Cheung et al., 2007</w:t>
        </w:r>
      </w:hyperlink>
      <w:r w:rsidR="00017A9F">
        <w:rPr>
          <w:noProof/>
        </w:rPr>
        <w:t>)</w:t>
      </w:r>
      <w:r w:rsidR="00017A9F" w:rsidRPr="009A2412">
        <w:fldChar w:fldCharType="end"/>
      </w:r>
      <w:r w:rsidR="00017A9F">
        <w:t>.</w:t>
      </w:r>
      <w:r w:rsidR="00B7209B" w:rsidRPr="009A2412">
        <w:t xml:space="preserve"> </w:t>
      </w:r>
      <w:r w:rsidR="00931DEC" w:rsidRPr="009A2412">
        <w:t xml:space="preserve">Rotationen der Medikamente </w:t>
      </w:r>
      <w:r w:rsidR="00017A9F">
        <w:t>sind hin</w:t>
      </w:r>
      <w:r w:rsidR="00900D3F">
        <w:softHyphen/>
      </w:r>
      <w:r w:rsidR="00017A9F">
        <w:t xml:space="preserve">gegen </w:t>
      </w:r>
      <w:r>
        <w:t>erfolgversprechend</w:t>
      </w:r>
      <w:r w:rsidR="00017A9F">
        <w:t xml:space="preserve"> und </w:t>
      </w:r>
      <w:r w:rsidR="00931DEC" w:rsidRPr="009A2412">
        <w:t xml:space="preserve">haben </w:t>
      </w:r>
      <w:r w:rsidR="00545B8B" w:rsidRPr="009A2412">
        <w:t xml:space="preserve">das </w:t>
      </w:r>
      <w:r w:rsidR="00931DEC" w:rsidRPr="009A2412">
        <w:t xml:space="preserve">Ziel, durch kürzere Besetzung der </w:t>
      </w:r>
      <w:r w:rsidR="00DF2631">
        <w:t xml:space="preserve">jeweiligen </w:t>
      </w:r>
      <w:r w:rsidR="00931DEC" w:rsidRPr="009A2412">
        <w:t>Re</w:t>
      </w:r>
      <w:r w:rsidR="007552C2">
        <w:softHyphen/>
      </w:r>
      <w:r w:rsidR="00931DEC" w:rsidRPr="009A2412">
        <w:t>zeptoren zu geringere</w:t>
      </w:r>
      <w:r w:rsidR="008423DB">
        <w:t>n</w:t>
      </w:r>
      <w:r w:rsidR="00931DEC" w:rsidRPr="009A2412">
        <w:t xml:space="preserve"> Toleranz</w:t>
      </w:r>
      <w:r w:rsidR="00394338" w:rsidRPr="009A2412">
        <w:t>entwicklung</w:t>
      </w:r>
      <w:r w:rsidR="008423DB">
        <w:t>en</w:t>
      </w:r>
      <w:r w:rsidR="00931DEC" w:rsidRPr="009A2412">
        <w:t xml:space="preserve"> </w:t>
      </w:r>
      <w:r w:rsidR="00545B8B" w:rsidRPr="009A2412">
        <w:t>bei erhaltener Effektivität der Medika</w:t>
      </w:r>
      <w:r w:rsidR="00900D3F">
        <w:softHyphen/>
      </w:r>
      <w:r w:rsidR="00545B8B" w:rsidRPr="009A2412">
        <w:t xml:space="preserve">tion </w:t>
      </w:r>
      <w:r w:rsidR="00931DEC" w:rsidRPr="009A2412">
        <w:t>zu führe</w:t>
      </w:r>
      <w:r w:rsidR="00017A9F">
        <w:t>n</w:t>
      </w:r>
      <w:r w:rsidR="00017A9F" w:rsidRPr="009A2412">
        <w:t xml:space="preserve"> </w:t>
      </w:r>
      <w:r w:rsidR="00931DEC" w:rsidRPr="009A2412">
        <w:fldChar w:fldCharType="begin">
          <w:fldData xml:space="preserve">PEVuZE5vdGU+PENpdGU+PEF1dGhvcj5WYWRhbG91Y2E8L0F1dGhvcj48WWVhcj4yMDA4PC9ZZWFy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</w:fldData>
        </w:fldChar>
      </w:r>
      <w:r w:rsidR="008A3057">
        <w:instrText xml:space="preserve"> ADDIN EN.CITE </w:instrText>
      </w:r>
      <w:r w:rsidR="008A3057">
        <w:fldChar w:fldCharType="begin">
          <w:fldData xml:space="preserve">PEVuZE5vdGU+PENpdGU+PEF1dGhvcj5WYWRhbG91Y2E8L0F1dGhvcj48WWVhcj4yMDA4PC9ZZWFy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</w:fldData>
        </w:fldChar>
      </w:r>
      <w:r w:rsidR="008A3057">
        <w:instrText xml:space="preserve"> ADDIN EN.CITE.DATA </w:instrText>
      </w:r>
      <w:r w:rsidR="008A3057">
        <w:fldChar w:fldCharType="end"/>
      </w:r>
      <w:r w:rsidR="00931DEC" w:rsidRPr="009A2412">
        <w:fldChar w:fldCharType="separate"/>
      </w:r>
      <w:r w:rsidR="008A3057">
        <w:rPr>
          <w:noProof/>
        </w:rPr>
        <w:t>(</w:t>
      </w:r>
      <w:hyperlink w:anchor="_ENREF_147" w:tooltip="Vadalouca, 2008 #292" w:history="1">
        <w:r w:rsidR="00764178" w:rsidRPr="00764178">
          <w:rPr>
            <w:rStyle w:val="Hyperlink"/>
          </w:rPr>
          <w:t>Vadalouca et al., 2008</w:t>
        </w:r>
      </w:hyperlink>
      <w:r w:rsidR="008A3057">
        <w:rPr>
          <w:noProof/>
        </w:rPr>
        <w:t xml:space="preserve">, </w:t>
      </w:r>
      <w:hyperlink w:anchor="_ENREF_119" w:tooltip="Sanavia, 2019 #291" w:history="1">
        <w:r w:rsidR="00764178" w:rsidRPr="00764178">
          <w:rPr>
            <w:rStyle w:val="Hyperlink"/>
          </w:rPr>
          <w:t>Sanavia et al., 2019</w:t>
        </w:r>
      </w:hyperlink>
      <w:r w:rsidR="008A3057">
        <w:rPr>
          <w:noProof/>
        </w:rPr>
        <w:t xml:space="preserve">, </w:t>
      </w:r>
      <w:hyperlink w:anchor="_ENREF_95" w:tooltip="Mondardini, 2014 #298" w:history="1">
        <w:r w:rsidR="00764178" w:rsidRPr="00764178">
          <w:rPr>
            <w:rStyle w:val="Hyperlink"/>
          </w:rPr>
          <w:t>Mondardini et al., 2014</w:t>
        </w:r>
      </w:hyperlink>
      <w:r w:rsidR="008A3057">
        <w:rPr>
          <w:noProof/>
        </w:rPr>
        <w:t>)</w:t>
      </w:r>
      <w:r w:rsidR="00931DEC" w:rsidRPr="009A2412">
        <w:fldChar w:fldCharType="end"/>
      </w:r>
      <w:r w:rsidR="00931DEC" w:rsidRPr="009A2412">
        <w:t>.</w:t>
      </w:r>
      <w:r w:rsidR="00545B8B" w:rsidRPr="009A2412">
        <w:t xml:space="preserve"> </w:t>
      </w:r>
      <w:r w:rsidR="00394338" w:rsidRPr="009A2412">
        <w:t>A</w:t>
      </w:r>
      <w:r w:rsidR="00017A9F">
        <w:t xml:space="preserve">uch die </w:t>
      </w:r>
      <w:r w:rsidR="00545B8B" w:rsidRPr="009A2412">
        <w:t xml:space="preserve">Einführung von </w:t>
      </w:r>
      <w:r w:rsidR="00BA46E5" w:rsidRPr="009A2412">
        <w:t xml:space="preserve">Pflegenden-gesteuerten </w:t>
      </w:r>
      <w:r w:rsidR="00545B8B" w:rsidRPr="009A2412">
        <w:t>Analgosedierungs</w:t>
      </w:r>
      <w:r w:rsidR="00963E33">
        <w:t>p</w:t>
      </w:r>
      <w:r w:rsidR="00545B8B" w:rsidRPr="009A2412">
        <w:t xml:space="preserve">rotokollen </w:t>
      </w:r>
      <w:r w:rsidR="008D0EAC">
        <w:t>er</w:t>
      </w:r>
      <w:r w:rsidR="00900D3F">
        <w:softHyphen/>
      </w:r>
      <w:r w:rsidR="008D0EAC">
        <w:t>brachte</w:t>
      </w:r>
      <w:r w:rsidR="00B7209B">
        <w:t xml:space="preserve"> vielversprechende </w:t>
      </w:r>
      <w:r w:rsidR="00545B8B" w:rsidRPr="009A2412">
        <w:t>Ergeb</w:t>
      </w:r>
      <w:r w:rsidR="007552C2">
        <w:softHyphen/>
      </w:r>
      <w:r w:rsidR="00545B8B" w:rsidRPr="009A2412">
        <w:t>nisse</w:t>
      </w:r>
      <w:r w:rsidR="00394338" w:rsidRPr="009A2412">
        <w:t xml:space="preserve"> </w:t>
      </w:r>
      <w:r w:rsidR="00A46564" w:rsidRPr="009A2412">
        <w:t>und w</w:t>
      </w:r>
      <w:r w:rsidR="00DF2631">
        <w:t>urde</w:t>
      </w:r>
      <w:r w:rsidR="00A46564" w:rsidRPr="009A2412">
        <w:t xml:space="preserve"> von mehreren Autoren empfohlen</w:t>
      </w:r>
      <w:r w:rsidR="00545B8B" w:rsidRPr="009A2412">
        <w:t xml:space="preserve"> </w:t>
      </w:r>
      <w:r w:rsidR="00545B8B" w:rsidRPr="009A2412">
        <w:fldChar w:fldCharType="begin">
          <w:fldData xml:space="preserve">PEVuZE5vdGU+PENpdGU+PEF1dGhvcj5Qb2g8L0F1dGhvcj48WWVhcj4yMDE0PC9ZZWFyPjxSZWNO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=
</w:fldData>
        </w:fldChar>
      </w:r>
      <w:r w:rsidR="008A3057">
        <w:instrText xml:space="preserve"> ADDIN EN.CITE </w:instrText>
      </w:r>
      <w:r w:rsidR="008A3057">
        <w:fldChar w:fldCharType="begin">
          <w:fldData xml:space="preserve">PEVuZE5vdGU+PENpdGU+PEF1dGhvcj5Qb2g8L0F1dGhvcj48WWVhcj4yMDE0PC9ZZWFyPjxSZWNO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=
</w:fldData>
        </w:fldChar>
      </w:r>
      <w:r w:rsidR="008A3057">
        <w:instrText xml:space="preserve"> ADDIN EN.CITE.DATA </w:instrText>
      </w:r>
      <w:r w:rsidR="008A3057">
        <w:fldChar w:fldCharType="end"/>
      </w:r>
      <w:r w:rsidR="00545B8B" w:rsidRPr="009A2412">
        <w:fldChar w:fldCharType="separate"/>
      </w:r>
      <w:r w:rsidR="008A3057">
        <w:rPr>
          <w:noProof/>
        </w:rPr>
        <w:t>(</w:t>
      </w:r>
      <w:hyperlink w:anchor="_ENREF_111" w:tooltip="Poh, 2014 #293" w:history="1">
        <w:r w:rsidR="00764178" w:rsidRPr="00764178">
          <w:rPr>
            <w:rStyle w:val="Hyperlink"/>
          </w:rPr>
          <w:t>Poh et al., 2014</w:t>
        </w:r>
      </w:hyperlink>
      <w:r w:rsidR="008A3057">
        <w:rPr>
          <w:noProof/>
        </w:rPr>
        <w:t xml:space="preserve">, </w:t>
      </w:r>
      <w:hyperlink w:anchor="_ENREF_96" w:tooltip="Motta, 2016 #294" w:history="1">
        <w:r w:rsidR="00764178" w:rsidRPr="00764178">
          <w:rPr>
            <w:rStyle w:val="Hyperlink"/>
          </w:rPr>
          <w:t>Motta et al., 2016</w:t>
        </w:r>
      </w:hyperlink>
      <w:r w:rsidR="008A3057">
        <w:rPr>
          <w:noProof/>
        </w:rPr>
        <w:t xml:space="preserve">, </w:t>
      </w:r>
      <w:hyperlink w:anchor="_ENREF_101" w:tooltip="Neunhoeffer, 2015 #175" w:history="1">
        <w:r w:rsidR="00764178" w:rsidRPr="00764178">
          <w:rPr>
            <w:rStyle w:val="Hyperlink"/>
          </w:rPr>
          <w:t>Neunhoeffer et al., 2015</w:t>
        </w:r>
      </w:hyperlink>
      <w:r w:rsidR="008A3057">
        <w:rPr>
          <w:noProof/>
        </w:rPr>
        <w:t xml:space="preserve">, </w:t>
      </w:r>
      <w:hyperlink w:anchor="_ENREF_132" w:tooltip="Simone, 2017 #284" w:history="1">
        <w:r w:rsidR="00764178" w:rsidRPr="00764178">
          <w:rPr>
            <w:rStyle w:val="Hyperlink"/>
          </w:rPr>
          <w:t>Simone et al., 2017</w:t>
        </w:r>
      </w:hyperlink>
      <w:r w:rsidR="008A3057">
        <w:rPr>
          <w:noProof/>
        </w:rPr>
        <w:t xml:space="preserve">, </w:t>
      </w:r>
      <w:hyperlink w:anchor="_ENREF_19" w:tooltip="Brook, 1999 #300" w:history="1">
        <w:r w:rsidR="00764178" w:rsidRPr="00764178">
          <w:rPr>
            <w:rStyle w:val="Hyperlink"/>
          </w:rPr>
          <w:t>Brook et al., 1999</w:t>
        </w:r>
      </w:hyperlink>
      <w:r w:rsidR="008A3057">
        <w:rPr>
          <w:noProof/>
        </w:rPr>
        <w:t>)</w:t>
      </w:r>
      <w:r w:rsidR="00545B8B" w:rsidRPr="009A2412">
        <w:fldChar w:fldCharType="end"/>
      </w:r>
      <w:r w:rsidR="00545B8B" w:rsidRPr="009A2412">
        <w:t>.</w:t>
      </w:r>
      <w:r w:rsidR="00636828" w:rsidRPr="009A2412">
        <w:t xml:space="preserve"> </w:t>
      </w:r>
    </w:p>
    <w:p w14:paraId="5746DF0F" w14:textId="1A7F6DB5" w:rsidR="004B437C" w:rsidRPr="009A2412" w:rsidRDefault="00DF2631" w:rsidP="00B3039C">
      <w:r>
        <w:t xml:space="preserve">Für </w:t>
      </w:r>
      <w:r w:rsidR="00963E33">
        <w:t>die</w:t>
      </w:r>
      <w:r>
        <w:t xml:space="preserve"> Kohorte </w:t>
      </w:r>
      <w:r w:rsidR="00963E33">
        <w:t>dieser Studie wurde</w:t>
      </w:r>
      <w:r>
        <w:t xml:space="preserve"> eine </w:t>
      </w:r>
      <w:r w:rsidR="00F13EE4" w:rsidRPr="009A2412">
        <w:t>Unterbrechung der Medikation</w:t>
      </w:r>
      <w:r>
        <w:t xml:space="preserve"> </w:t>
      </w:r>
      <w:r w:rsidR="00F13EE4" w:rsidRPr="009A2412">
        <w:t>als nicht mach</w:t>
      </w:r>
      <w:r w:rsidR="007552C2">
        <w:softHyphen/>
      </w:r>
      <w:r w:rsidR="00F13EE4" w:rsidRPr="009A2412">
        <w:t>bar an</w:t>
      </w:r>
      <w:r w:rsidR="00963E33">
        <w:t>gesehen</w:t>
      </w:r>
      <w:r w:rsidR="00F13EE4" w:rsidRPr="009A2412">
        <w:t>, da dies das Risiko für Dislokationen der B</w:t>
      </w:r>
      <w:r w:rsidR="006350B4">
        <w:t>T-S</w:t>
      </w:r>
      <w:r w:rsidR="00F13EE4" w:rsidRPr="009A2412">
        <w:t>onden erhöht hätte</w:t>
      </w:r>
      <w:r w:rsidR="00866E12" w:rsidRPr="009A2412">
        <w:t xml:space="preserve"> und die Kinder unter Umständen Schmerzen erlitten hätten</w:t>
      </w:r>
      <w:r w:rsidR="00F13EE4" w:rsidRPr="009A2412">
        <w:t>.</w:t>
      </w:r>
      <w:r w:rsidR="00866E12" w:rsidRPr="009A2412">
        <w:t xml:space="preserve"> </w:t>
      </w:r>
      <w:r w:rsidR="000D7922" w:rsidRPr="009A2412">
        <w:t xml:space="preserve">Die Einführung eines Pflegenden-gesteuerten Analgosedierungsprotokolls und auch die Rotation von Fentanyl auf Ketamin </w:t>
      </w:r>
      <w:r>
        <w:t xml:space="preserve">waren auf der Tübinger PICU bereits bekannt und </w:t>
      </w:r>
      <w:r w:rsidR="000D7922" w:rsidRPr="009A2412">
        <w:t xml:space="preserve">hatten sich im Rahmen von </w:t>
      </w:r>
      <w:r w:rsidR="000D7922" w:rsidRPr="009A073A">
        <w:t>vorherigen Studien</w:t>
      </w:r>
      <w:r w:rsidR="006875E0" w:rsidRPr="009A073A">
        <w:t xml:space="preserve"> </w:t>
      </w:r>
      <w:r w:rsidR="000D7922" w:rsidRPr="009A073A">
        <w:t xml:space="preserve">als </w:t>
      </w:r>
      <w:r w:rsidR="00610EAC">
        <w:t>zielführende</w:t>
      </w:r>
      <w:r w:rsidR="00F13EE4" w:rsidRPr="009A073A">
        <w:t xml:space="preserve"> </w:t>
      </w:r>
      <w:r w:rsidR="000D7922" w:rsidRPr="009A073A">
        <w:t>Ansätze erwiesen</w:t>
      </w:r>
      <w:r w:rsidR="00F13EE4" w:rsidRPr="009A2412">
        <w:t xml:space="preserve"> </w:t>
      </w:r>
      <w:r w:rsidR="009A632B" w:rsidRPr="00B34873">
        <w:fldChar w:fldCharType="begin">
          <w:fldData xml:space="preserve">PEVuZE5vdGU+PENpdGU+PEF1dGhvcj5OZXVuaG9lZmZlcjwvQXV0aG9yPjxZZWFyPjIwMTU8L1ll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=
</w:fldData>
        </w:fldChar>
      </w:r>
      <w:r w:rsidR="008A3057" w:rsidRPr="00B34873">
        <w:instrText xml:space="preserve"> ADDIN EN.CITE </w:instrText>
      </w:r>
      <w:r w:rsidR="008A3057" w:rsidRPr="00B34873">
        <w:fldChar w:fldCharType="begin">
          <w:fldData xml:space="preserve">PEVuZE5vdGU+PENpdGU+PEF1dGhvcj5OZXVuaG9lZmZlcjwvQXV0aG9yPjxZZWFyPjIwMTU8L1ll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=
</w:fldData>
        </w:fldChar>
      </w:r>
      <w:r w:rsidR="008A3057" w:rsidRPr="00B34873">
        <w:instrText xml:space="preserve"> ADDIN EN.CITE.DATA </w:instrText>
      </w:r>
      <w:r w:rsidR="008A3057" w:rsidRPr="00B34873">
        <w:fldChar w:fldCharType="end"/>
      </w:r>
      <w:r w:rsidR="009A632B" w:rsidRPr="00B34873">
        <w:fldChar w:fldCharType="separate"/>
      </w:r>
      <w:r w:rsidR="008A3057" w:rsidRPr="00B34873">
        <w:rPr>
          <w:noProof/>
        </w:rPr>
        <w:t>(</w:t>
      </w:r>
      <w:hyperlink w:anchor="_ENREF_101" w:tooltip="Neunhoeffer, 2015 #175" w:history="1">
        <w:r w:rsidR="00764178" w:rsidRPr="00764178">
          <w:rPr>
            <w:rStyle w:val="Hyperlink"/>
          </w:rPr>
          <w:t>Neunhoeffer et al., 2015</w:t>
        </w:r>
      </w:hyperlink>
      <w:r w:rsidR="008A3057" w:rsidRPr="00B34873">
        <w:rPr>
          <w:noProof/>
        </w:rPr>
        <w:t xml:space="preserve">, </w:t>
      </w:r>
      <w:hyperlink w:anchor="_ENREF_100" w:tooltip="Neunhoeffer, 2017 #4" w:history="1">
        <w:r w:rsidR="00764178" w:rsidRPr="00764178">
          <w:rPr>
            <w:rStyle w:val="Hyperlink"/>
          </w:rPr>
          <w:t>Neunhoeffer et al., 2017a</w:t>
        </w:r>
      </w:hyperlink>
      <w:r w:rsidR="008A3057" w:rsidRPr="00B34873">
        <w:rPr>
          <w:noProof/>
        </w:rPr>
        <w:t>)</w:t>
      </w:r>
      <w:r w:rsidR="009A632B" w:rsidRPr="00B34873">
        <w:fldChar w:fldCharType="end"/>
      </w:r>
      <w:r w:rsidR="000D7922" w:rsidRPr="00B34873">
        <w:t>.</w:t>
      </w:r>
      <w:r w:rsidR="009A073A" w:rsidRPr="00B34873">
        <w:t xml:space="preserve"> Beispielsweise brachte die Einführung des</w:t>
      </w:r>
      <w:r w:rsidR="0040442C" w:rsidRPr="00B34873">
        <w:t xml:space="preserve"> </w:t>
      </w:r>
      <w:r w:rsidR="009A073A" w:rsidRPr="00B34873">
        <w:t>Anal</w:t>
      </w:r>
      <w:r w:rsidR="007552C2">
        <w:softHyphen/>
      </w:r>
      <w:r w:rsidR="009A073A" w:rsidRPr="00B34873">
        <w:t>gosedierungsprotokolls bei post</w:t>
      </w:r>
      <w:r w:rsidR="00900D3F">
        <w:softHyphen/>
      </w:r>
      <w:r w:rsidR="009A073A" w:rsidRPr="00B34873">
        <w:t xml:space="preserve">operativen Kindern </w:t>
      </w:r>
      <w:r w:rsidR="0040442C" w:rsidRPr="00B34873">
        <w:t xml:space="preserve">nach </w:t>
      </w:r>
      <w:r w:rsidR="009A073A" w:rsidRPr="00B34873">
        <w:t>Korrektur ihrer Fallot-Tetralo</w:t>
      </w:r>
      <w:r w:rsidR="007552C2">
        <w:softHyphen/>
      </w:r>
      <w:r w:rsidR="009A073A" w:rsidRPr="00B34873">
        <w:t>gie</w:t>
      </w:r>
      <w:r w:rsidR="0040442C" w:rsidRPr="00B34873">
        <w:t xml:space="preserve"> eine signifikant reduzierte Länge der PICU-Aufenthalte. Auch die kumulative Mida</w:t>
      </w:r>
      <w:r w:rsidR="007552C2">
        <w:softHyphen/>
      </w:r>
      <w:r w:rsidR="0040442C" w:rsidRPr="00B34873">
        <w:t>zolamdosis sowie der Höchst</w:t>
      </w:r>
      <w:r w:rsidR="00900D3F">
        <w:softHyphen/>
      </w:r>
      <w:r w:rsidR="0040442C" w:rsidRPr="00B34873">
        <w:t>wert der Midazolam- und Morphindosen konnten signifikant gesenkt werden</w:t>
      </w:r>
      <w:r w:rsidR="009A073A" w:rsidRPr="00B34873">
        <w:t xml:space="preserve"> </w:t>
      </w:r>
      <w:r w:rsidR="009A073A" w:rsidRPr="00B34873">
        <w:fldChar w:fldCharType="begin"/>
      </w:r>
      <w:r w:rsidR="009A073A" w:rsidRPr="00B34873">
        <w:instrText xml:space="preserve"> ADDIN EN.CITE &lt;EndNote&gt;&lt;Cite&gt;&lt;Author&gt;Hanser&lt;/Author&gt;&lt;Year&gt;2020&lt;/Year&gt;&lt;RecNum&gt;331&lt;/RecNum&gt;&lt;DisplayText&gt;(Hanser et al., 2020)&lt;/DisplayText&gt;&lt;record&gt;&lt;rec-number&gt;331&lt;/rec-number&gt;&lt;foreign-keys&gt;&lt;key app="EN" db-id="vpzepa9akttafke9d9rp2szsdavft9xazwwt" timestamp="1595495840" guid="1597f66d-f671-4bcf-bcd3-c2824ae44700"&gt;331&lt;/key&gt;&lt;/foreign-keys&gt;&lt;ref-type name="Journal Article"&gt;17&lt;/ref-type&gt;&lt;contributors&gt;&lt;authors&gt;&lt;author&gt;Hanser, A.&lt;/author&gt;&lt;author&gt;Neunhoeffer, F.&lt;/author&gt;&lt;author&gt;Hayer, T.&lt;/author&gt;&lt;author&gt;Hofbeck, M.&lt;/author&gt;&lt;author&gt;Schlensak, C.&lt;/author&gt;&lt;author&gt;Mustafi, M.&lt;/author&gt;&lt;author&gt;Kumpf, M.&lt;/author&gt;&lt;author&gt;Michel, J.&lt;/author&gt;&lt;/authors&gt;&lt;/contributors&gt;&lt;auth-address&gt;Department of Pediatric Cardiology, Pulmonology, and, Pediatric Intensive Care Medicine, University Children&amp;apos;s Hospital Tübingen, Tübingen, Germany.&amp;#xD;Department of Thoracic, Cardiac, and Vascular Surgery, University Hospital, Tübingen, Tübingen, Germany.&lt;/auth-address&gt;&lt;titles&gt;&lt;title&gt;A nurse-driven analgesia and sedation protocol reduces length of PICU stay and cumulative dose of benzodiazepines after corrective surgery for tetralogy of Fallot&lt;/title&gt;&lt;secondary-title&gt;J Spec Pediatr Nurs&lt;/secondary-title&gt;&lt;/titles&gt;&lt;periodical&gt;&lt;full-title&gt;J Spec Pediatr Nurs&lt;/full-title&gt;&lt;/periodical&gt;&lt;pages&gt;e12291&lt;/pages&gt;&lt;edition&gt;2020/04/04&lt;/edition&gt;&lt;keywords&gt;&lt;keyword&gt;Picu&lt;/keyword&gt;&lt;keyword&gt;clonidine&lt;/keyword&gt;&lt;keyword&gt;congenital heart disease&lt;/keyword&gt;&lt;keyword&gt;midazolam&lt;/keyword&gt;&lt;keyword&gt;morphine&lt;/keyword&gt;&lt;keyword&gt;nurse-driven protocol&lt;/keyword&gt;&lt;keyword&gt;withdrawal&lt;/keyword&gt;&lt;/keywords&gt;&lt;dates&gt;&lt;year&gt;2020&lt;/year&gt;&lt;pub-dates&gt;&lt;date&gt;Apr 3&lt;/date&gt;&lt;/pub-dates&gt;&lt;/dates&gt;&lt;isbn&gt;1539-0136&lt;/isbn&gt;&lt;accession-num&gt;32243076&lt;/accession-num&gt;&lt;urls&gt;&lt;/urls&gt;&lt;electronic-resource-num&gt;10.1111/jspn.12291&lt;/electronic-resource-num&gt;&lt;remote-database-provider&gt;NLM&lt;/remote-database-provider&gt;&lt;language&gt;eng&lt;/language&gt;&lt;/record&gt;&lt;/Cite&gt;&lt;/EndNote&gt;</w:instrText>
      </w:r>
      <w:r w:rsidR="009A073A" w:rsidRPr="00B34873">
        <w:fldChar w:fldCharType="separate"/>
      </w:r>
      <w:r w:rsidR="009A073A" w:rsidRPr="00B34873">
        <w:rPr>
          <w:noProof/>
        </w:rPr>
        <w:t>(</w:t>
      </w:r>
      <w:hyperlink w:anchor="_ENREF_57" w:tooltip="Hanser, 2020 #331" w:history="1">
        <w:r w:rsidR="00764178" w:rsidRPr="00764178">
          <w:rPr>
            <w:rStyle w:val="Hyperlink"/>
          </w:rPr>
          <w:t>Hanser et al., 2020</w:t>
        </w:r>
      </w:hyperlink>
      <w:r w:rsidR="009A073A" w:rsidRPr="00B34873">
        <w:rPr>
          <w:noProof/>
        </w:rPr>
        <w:t>)</w:t>
      </w:r>
      <w:r w:rsidR="009A073A" w:rsidRPr="00B34873">
        <w:fldChar w:fldCharType="end"/>
      </w:r>
      <w:r w:rsidR="009A073A" w:rsidRPr="00B34873">
        <w:t xml:space="preserve">. </w:t>
      </w:r>
      <w:r w:rsidR="00DC0E9F" w:rsidRPr="00B34873">
        <w:t>Michel et al. kamen in einer weiter</w:t>
      </w:r>
      <w:r w:rsidR="00B34873" w:rsidRPr="00B34873">
        <w:t>e</w:t>
      </w:r>
      <w:r w:rsidR="00DC0E9F" w:rsidRPr="00B34873">
        <w:t xml:space="preserve">n Studie zu dem Schluss, es </w:t>
      </w:r>
      <w:r w:rsidR="00B34873" w:rsidRPr="00B34873">
        <w:t xml:space="preserve">sei </w:t>
      </w:r>
      <w:r w:rsidR="00DC0E9F" w:rsidRPr="00B34873">
        <w:t xml:space="preserve">machbar und sicher, bei </w:t>
      </w:r>
      <w:r w:rsidR="00517B42">
        <w:t>Neugeborenen und Säuglingen</w:t>
      </w:r>
      <w:r w:rsidR="00DC0E9F" w:rsidRPr="00B34873">
        <w:t xml:space="preserve"> nach Herzoperati</w:t>
      </w:r>
      <w:r w:rsidR="007552C2">
        <w:softHyphen/>
      </w:r>
      <w:r w:rsidR="00DC0E9F" w:rsidRPr="00B34873">
        <w:t xml:space="preserve">onen mit Hilfe </w:t>
      </w:r>
      <w:r w:rsidR="00B34873" w:rsidRPr="00B34873">
        <w:t>des</w:t>
      </w:r>
      <w:r w:rsidR="00DC0E9F" w:rsidRPr="00B34873">
        <w:t xml:space="preserve"> Anal</w:t>
      </w:r>
      <w:r w:rsidR="00900D3F">
        <w:softHyphen/>
      </w:r>
      <w:r w:rsidR="00DC0E9F" w:rsidRPr="00B34873">
        <w:t>gosedierungsprotokolls</w:t>
      </w:r>
      <w:r w:rsidR="00B34873" w:rsidRPr="00B34873">
        <w:t xml:space="preserve"> in modifizierter Form</w:t>
      </w:r>
      <w:r w:rsidR="00DC0E9F" w:rsidRPr="00B34873">
        <w:t xml:space="preserve"> </w:t>
      </w:r>
      <w:r w:rsidR="00B34873" w:rsidRPr="00B34873">
        <w:t>unter Aufrechter</w:t>
      </w:r>
      <w:r w:rsidR="007552C2">
        <w:softHyphen/>
      </w:r>
      <w:r w:rsidR="00B34873" w:rsidRPr="00B34873">
        <w:t>haltung der Sedierungs</w:t>
      </w:r>
      <w:r w:rsidR="00900D3F">
        <w:softHyphen/>
      </w:r>
      <w:r w:rsidR="00B34873" w:rsidRPr="00B34873">
        <w:t xml:space="preserve">ziele </w:t>
      </w:r>
      <w:r w:rsidR="00DC0E9F" w:rsidRPr="00B34873">
        <w:t xml:space="preserve">den Gebrauch von Midazolam zu reduzieren.  </w:t>
      </w:r>
      <w:r w:rsidR="000D7922" w:rsidRPr="009A2412">
        <w:t>In der Bestrebung, den von uns be</w:t>
      </w:r>
      <w:r w:rsidR="00900D3F">
        <w:softHyphen/>
      </w:r>
      <w:r w:rsidR="000D7922" w:rsidRPr="009A2412">
        <w:t>handelten Patienten die bestmögliche Versorgung zu bieten, entschieden wir uns für das hier vorgestellte Konzept.</w:t>
      </w:r>
    </w:p>
    <w:p w14:paraId="16CFC830" w14:textId="06A10792" w:rsidR="00071EFA" w:rsidRDefault="00071EFA" w:rsidP="00814906">
      <w:pPr>
        <w:pStyle w:val="berschrift2"/>
      </w:pPr>
      <w:bookmarkStart w:id="85" w:name="_Toc84414068"/>
      <w:r>
        <w:lastRenderedPageBreak/>
        <w:t>Zusammenfassung des</w:t>
      </w:r>
      <w:r w:rsidR="00A30124">
        <w:t xml:space="preserve"> </w:t>
      </w:r>
      <w:r w:rsidR="005C10CE">
        <w:t>Analgosedierungsk</w:t>
      </w:r>
      <w:r w:rsidR="00A30124">
        <w:t xml:space="preserve">onzeptes und </w:t>
      </w:r>
      <w:r w:rsidRPr="00E26EAE">
        <w:t xml:space="preserve">der </w:t>
      </w:r>
      <w:r w:rsidR="00A30124">
        <w:t>E</w:t>
      </w:r>
      <w:r w:rsidRPr="00E26EAE">
        <w:t>rgebnisse</w:t>
      </w:r>
      <w:bookmarkEnd w:id="85"/>
    </w:p>
    <w:p w14:paraId="531A1D95" w14:textId="0F7BB1D2" w:rsidR="00680C8D" w:rsidRPr="00934D4D" w:rsidRDefault="00505C57" w:rsidP="00505C57">
      <w:r w:rsidRPr="00934D4D">
        <w:t>Ziel dieser Studie war</w:t>
      </w:r>
      <w:r w:rsidR="003833E2" w:rsidRPr="00934D4D">
        <w:t xml:space="preserve">, </w:t>
      </w:r>
      <w:r w:rsidRPr="00934D4D">
        <w:t>mit Hilfe des Analgosedierungskonzeptes</w:t>
      </w:r>
      <w:r w:rsidR="00ED1737" w:rsidRPr="00934D4D">
        <w:t xml:space="preserve"> </w:t>
      </w:r>
      <w:r w:rsidR="00680C8D" w:rsidRPr="00934D4D">
        <w:t xml:space="preserve">die behandelten Kinder so </w:t>
      </w:r>
      <w:r w:rsidR="00ED1737" w:rsidRPr="00934D4D">
        <w:t>zeitnah</w:t>
      </w:r>
      <w:r w:rsidR="00680C8D" w:rsidRPr="00934D4D">
        <w:t xml:space="preserve"> wie möglich nach Hause entlassen zu können, sodass die meist für 3 Wochen später </w:t>
      </w:r>
      <w:r w:rsidR="00ED1737" w:rsidRPr="00934D4D">
        <w:t xml:space="preserve">geplante </w:t>
      </w:r>
      <w:r w:rsidR="00680C8D" w:rsidRPr="00934D4D">
        <w:t xml:space="preserve">adjuvante Chemotherapie durchgeführt werden konnte. </w:t>
      </w:r>
      <w:r w:rsidR="00ED1737" w:rsidRPr="00934D4D">
        <w:t>Damit einherge</w:t>
      </w:r>
      <w:r w:rsidR="00900D3F" w:rsidRPr="00934D4D">
        <w:softHyphen/>
      </w:r>
      <w:r w:rsidR="00ED1737" w:rsidRPr="00934D4D">
        <w:t>hend wurde die</w:t>
      </w:r>
      <w:r w:rsidR="00680C8D" w:rsidRPr="00934D4D">
        <w:t xml:space="preserve"> Reduktion der</w:t>
      </w:r>
      <w:r w:rsidR="006350B4" w:rsidRPr="00934D4D">
        <w:t xml:space="preserve"> mögli</w:t>
      </w:r>
      <w:r w:rsidR="007552C2" w:rsidRPr="00934D4D">
        <w:softHyphen/>
      </w:r>
      <w:r w:rsidR="006350B4" w:rsidRPr="00934D4D">
        <w:t xml:space="preserve">chen Komplikationen </w:t>
      </w:r>
      <w:r w:rsidR="00ED1737" w:rsidRPr="00934D4D">
        <w:t>der Behandlung</w:t>
      </w:r>
      <w:r w:rsidR="006350B4" w:rsidRPr="00934D4D">
        <w:t xml:space="preserve"> und </w:t>
      </w:r>
      <w:r w:rsidR="00ED1737" w:rsidRPr="00934D4D">
        <w:t>ein</w:t>
      </w:r>
      <w:r w:rsidR="000D05F2" w:rsidRPr="00934D4D">
        <w:t xml:space="preserve"> Ent</w:t>
      </w:r>
      <w:r w:rsidR="00900D3F" w:rsidRPr="00934D4D">
        <w:softHyphen/>
      </w:r>
      <w:r w:rsidR="000D05F2" w:rsidRPr="00934D4D">
        <w:t xml:space="preserve">gegenwirken </w:t>
      </w:r>
      <w:r w:rsidR="00E92DAA" w:rsidRPr="00934D4D">
        <w:t>der Toleranzentwicklung des Opi</w:t>
      </w:r>
      <w:r w:rsidR="001A3428" w:rsidRPr="00934D4D">
        <w:t>ats</w:t>
      </w:r>
      <w:r w:rsidR="00E92DAA" w:rsidRPr="00934D4D">
        <w:t xml:space="preserve"> Fentany</w:t>
      </w:r>
      <w:r w:rsidR="000D05F2" w:rsidRPr="00934D4D">
        <w:t>l</w:t>
      </w:r>
      <w:r w:rsidR="00ED1737" w:rsidRPr="00934D4D">
        <w:t xml:space="preserve"> angestrebt</w:t>
      </w:r>
      <w:r w:rsidR="006350B4" w:rsidRPr="00934D4D">
        <w:t xml:space="preserve">. </w:t>
      </w:r>
      <w:r w:rsidR="000D05F2" w:rsidRPr="00934D4D">
        <w:t>Um dies zu errei</w:t>
      </w:r>
      <w:r w:rsidR="00900D3F" w:rsidRPr="00934D4D">
        <w:softHyphen/>
      </w:r>
      <w:r w:rsidR="000D05F2" w:rsidRPr="00934D4D">
        <w:t xml:space="preserve">chen, sah </w:t>
      </w:r>
      <w:r w:rsidR="00ED1737" w:rsidRPr="00934D4D">
        <w:t>unser</w:t>
      </w:r>
      <w:r w:rsidR="000D05F2" w:rsidRPr="00934D4D">
        <w:t xml:space="preserve"> Konzept eine Fentanylpause mit Wechsel von Fentanyl auf Ketamin am 6. post</w:t>
      </w:r>
      <w:r w:rsidR="000D05F2" w:rsidRPr="00934D4D">
        <w:softHyphen/>
        <w:t>operativen Tag während der BT vor. Dadurch sollten Opiatrezeptoren wieder sen</w:t>
      </w:r>
      <w:r w:rsidR="00900D3F" w:rsidRPr="00934D4D">
        <w:softHyphen/>
      </w:r>
      <w:r w:rsidR="000D05F2" w:rsidRPr="00934D4D">
        <w:t xml:space="preserve">sitiviert werden, sodass bei der erneuten Umstellung auf Fentanyl </w:t>
      </w:r>
      <w:r w:rsidR="00ED1737" w:rsidRPr="00934D4D">
        <w:t xml:space="preserve">vor der Extubation </w:t>
      </w:r>
      <w:r w:rsidR="000D05F2" w:rsidRPr="00934D4D">
        <w:t>ge</w:t>
      </w:r>
      <w:r w:rsidR="000D05F2" w:rsidRPr="00934D4D">
        <w:softHyphen/>
        <w:t xml:space="preserve">ringere </w:t>
      </w:r>
      <w:r w:rsidR="00ED1737" w:rsidRPr="00934D4D">
        <w:t>Fentanyd</w:t>
      </w:r>
      <w:r w:rsidR="000D05F2" w:rsidRPr="00934D4D">
        <w:t>osen als vor der Umstellung verabreicht werden konnten. Zusätzlich dazu wurde die Analgosedierungstiefe kontinuierlich von Seiten der Pflegenden über</w:t>
      </w:r>
      <w:r w:rsidR="00900D3F" w:rsidRPr="00934D4D">
        <w:softHyphen/>
      </w:r>
      <w:r w:rsidR="000D05F2" w:rsidRPr="00934D4D">
        <w:t xml:space="preserve">wacht und gesteuert, </w:t>
      </w:r>
      <w:r w:rsidR="006350B4" w:rsidRPr="00934D4D">
        <w:t xml:space="preserve">Präventionsmaßnahmen des Delirs </w:t>
      </w:r>
      <w:r w:rsidR="000D05F2" w:rsidRPr="00934D4D">
        <w:t xml:space="preserve">wurden </w:t>
      </w:r>
      <w:r w:rsidR="006350B4" w:rsidRPr="00934D4D">
        <w:t>durchgeführt, ein Medi</w:t>
      </w:r>
      <w:r w:rsidR="00900D3F" w:rsidRPr="00934D4D">
        <w:softHyphen/>
      </w:r>
      <w:r w:rsidR="006350B4" w:rsidRPr="00934D4D">
        <w:t>kationsreduktionsplan eingehalten und Delir und Entzug überprüft</w:t>
      </w:r>
      <w:r w:rsidR="001A3428" w:rsidRPr="00934D4D">
        <w:t>.</w:t>
      </w:r>
      <w:r w:rsidR="00E92DAA" w:rsidRPr="00934D4D">
        <w:t xml:space="preserve"> </w:t>
      </w:r>
    </w:p>
    <w:p w14:paraId="0210250E" w14:textId="226A6514" w:rsidR="00481F18" w:rsidRPr="00934D4D" w:rsidRDefault="00181128" w:rsidP="00B3039C">
      <w:r w:rsidRPr="00934D4D">
        <w:t>Die</w:t>
      </w:r>
      <w:r w:rsidR="009439FC" w:rsidRPr="00934D4D">
        <w:t xml:space="preserve"> Ergebnisse dieser</w:t>
      </w:r>
      <w:r w:rsidR="001A3428" w:rsidRPr="00934D4D">
        <w:t xml:space="preserve"> Studie </w:t>
      </w:r>
      <w:r w:rsidR="00CA1A8D" w:rsidRPr="00934D4D">
        <w:t>verdeutlich</w:t>
      </w:r>
      <w:r w:rsidR="009439FC" w:rsidRPr="00934D4D">
        <w:t>en</w:t>
      </w:r>
      <w:r w:rsidR="00E92DAA" w:rsidRPr="00934D4D">
        <w:t xml:space="preserve">, dass </w:t>
      </w:r>
      <w:r w:rsidR="009439FC" w:rsidRPr="00934D4D">
        <w:t>das Analgosedierungskonzept durch</w:t>
      </w:r>
      <w:r w:rsidR="00900D3F" w:rsidRPr="00934D4D">
        <w:softHyphen/>
      </w:r>
      <w:r w:rsidR="009439FC" w:rsidRPr="00934D4D">
        <w:t xml:space="preserve">führbar und zielführend </w:t>
      </w:r>
      <w:r w:rsidR="00E92DAA" w:rsidRPr="00934D4D">
        <w:t xml:space="preserve">ist. </w:t>
      </w:r>
      <w:r w:rsidR="009F2B3C" w:rsidRPr="00934D4D">
        <w:t>Die</w:t>
      </w:r>
      <w:r w:rsidR="00E92DAA" w:rsidRPr="00934D4D">
        <w:t xml:space="preserve"> Patienten benötigten nach der Op</w:t>
      </w:r>
      <w:r w:rsidR="001A3428" w:rsidRPr="00934D4D">
        <w:t>iat</w:t>
      </w:r>
      <w:r w:rsidR="00E92DAA" w:rsidRPr="00934D4D">
        <w:t>pau</w:t>
      </w:r>
      <w:r w:rsidR="00481F18" w:rsidRPr="00934D4D">
        <w:t>se</w:t>
      </w:r>
      <w:r w:rsidR="00E92DAA" w:rsidRPr="00934D4D">
        <w:t xml:space="preserve"> signifikant </w:t>
      </w:r>
      <w:r w:rsidR="00801586" w:rsidRPr="00934D4D">
        <w:t>ge</w:t>
      </w:r>
      <w:r w:rsidR="00900D3F" w:rsidRPr="00934D4D">
        <w:softHyphen/>
      </w:r>
      <w:r w:rsidR="00801586" w:rsidRPr="00934D4D">
        <w:t>ringere</w:t>
      </w:r>
      <w:r w:rsidR="00E92DAA" w:rsidRPr="00934D4D">
        <w:t xml:space="preserve"> Fentanyl</w:t>
      </w:r>
      <w:r w:rsidR="00801586" w:rsidRPr="00934D4D">
        <w:t>dosierungen</w:t>
      </w:r>
      <w:r w:rsidR="001A3428" w:rsidRPr="00934D4D">
        <w:t xml:space="preserve"> als </w:t>
      </w:r>
      <w:r w:rsidR="007F6DF8" w:rsidRPr="00934D4D">
        <w:t>davor</w:t>
      </w:r>
      <w:r w:rsidR="00481F18" w:rsidRPr="00934D4D">
        <w:t xml:space="preserve">. </w:t>
      </w:r>
      <w:r w:rsidR="000C399A" w:rsidRPr="00934D4D">
        <w:t xml:space="preserve">Diese Dosierung konnte bis zur Extubation </w:t>
      </w:r>
      <w:r w:rsidR="00801586" w:rsidRPr="00934D4D">
        <w:t>auf niedrigem Niveau gehalten werden</w:t>
      </w:r>
      <w:r w:rsidR="001A3428" w:rsidRPr="00934D4D">
        <w:t xml:space="preserve">. </w:t>
      </w:r>
      <w:r w:rsidR="00FD1FDC" w:rsidRPr="00934D4D">
        <w:t>A</w:t>
      </w:r>
      <w:r w:rsidR="00E92DAA" w:rsidRPr="00934D4D">
        <w:t>lle</w:t>
      </w:r>
      <w:r w:rsidR="00FD1FDC" w:rsidRPr="00934D4D">
        <w:t xml:space="preserve"> Kinder wurden</w:t>
      </w:r>
      <w:r w:rsidR="00E92DAA" w:rsidRPr="00934D4D">
        <w:t xml:space="preserve"> </w:t>
      </w:r>
      <w:r w:rsidR="007D51F8" w:rsidRPr="00934D4D">
        <w:t xml:space="preserve">innerhalb von 48 Stunden </w:t>
      </w:r>
      <w:r w:rsidR="00C04443" w:rsidRPr="00934D4D">
        <w:t>nach Beendigung</w:t>
      </w:r>
      <w:r w:rsidR="001A3428" w:rsidRPr="00934D4D">
        <w:t xml:space="preserve"> der B</w:t>
      </w:r>
      <w:r w:rsidR="00597CAF" w:rsidRPr="00934D4D">
        <w:t>T</w:t>
      </w:r>
      <w:r w:rsidR="001A3428" w:rsidRPr="00934D4D">
        <w:t xml:space="preserve"> </w:t>
      </w:r>
      <w:r w:rsidR="00E92DAA" w:rsidRPr="00934D4D">
        <w:t xml:space="preserve">erfolgreich extubiert. </w:t>
      </w:r>
      <w:r w:rsidR="000C399A" w:rsidRPr="00934D4D">
        <w:t>Mit Hilfe der</w:t>
      </w:r>
      <w:r w:rsidR="00E92DAA" w:rsidRPr="00934D4D">
        <w:t xml:space="preserve"> </w:t>
      </w:r>
      <w:r w:rsidR="000C399A" w:rsidRPr="00934D4D">
        <w:t>verringerten</w:t>
      </w:r>
      <w:r w:rsidR="00E92DAA" w:rsidRPr="00934D4D">
        <w:t xml:space="preserve"> Fentanyldosen </w:t>
      </w:r>
      <w:r w:rsidR="000C399A" w:rsidRPr="00934D4D">
        <w:t>wurde zudem</w:t>
      </w:r>
      <w:r w:rsidR="00E92DAA" w:rsidRPr="00934D4D">
        <w:t xml:space="preserve"> eine zeitnahe Entlassung von der PICU auf Normalstati</w:t>
      </w:r>
      <w:r w:rsidR="00FD1FDC" w:rsidRPr="00934D4D">
        <w:t>on</w:t>
      </w:r>
      <w:r w:rsidR="000C399A" w:rsidRPr="00934D4D">
        <w:t xml:space="preserve"> ermöglicht</w:t>
      </w:r>
      <w:r w:rsidR="00FD1FDC" w:rsidRPr="00934D4D">
        <w:t xml:space="preserve">. </w:t>
      </w:r>
      <w:r w:rsidR="00021F74" w:rsidRPr="00934D4D">
        <w:t>Auch das übergeordnete Ziel,</w:t>
      </w:r>
      <w:r w:rsidR="00FD1FDC" w:rsidRPr="00934D4D">
        <w:t xml:space="preserve"> die plangemäße Durchführung</w:t>
      </w:r>
      <w:r w:rsidR="003655B6" w:rsidRPr="00934D4D">
        <w:t xml:space="preserve"> der</w:t>
      </w:r>
      <w:r w:rsidR="00FD1FDC" w:rsidRPr="00934D4D">
        <w:t xml:space="preserve"> adjuvanten</w:t>
      </w:r>
      <w:r w:rsidR="00DD34F5" w:rsidRPr="00934D4D">
        <w:t xml:space="preserve"> </w:t>
      </w:r>
      <w:r w:rsidR="00FD1FDC" w:rsidRPr="00934D4D">
        <w:t>Chemotherapie</w:t>
      </w:r>
      <w:r w:rsidR="007F5644" w:rsidRPr="00934D4D">
        <w:t xml:space="preserve">, wurde </w:t>
      </w:r>
      <w:r w:rsidR="00FD1FDC" w:rsidRPr="00934D4D">
        <w:t>in der großen Meh</w:t>
      </w:r>
      <w:r w:rsidR="000C399A" w:rsidRPr="00934D4D">
        <w:t>rzahl</w:t>
      </w:r>
      <w:r w:rsidR="00FD1FDC" w:rsidRPr="00934D4D">
        <w:t xml:space="preserve"> der Fälle erreicht</w:t>
      </w:r>
      <w:r w:rsidR="007F5644" w:rsidRPr="00934D4D">
        <w:t xml:space="preserve">. Bis auf 3 Patienten konnten alle </w:t>
      </w:r>
      <w:r w:rsidR="00A20433" w:rsidRPr="00934D4D">
        <w:t xml:space="preserve">Kinder </w:t>
      </w:r>
      <w:r w:rsidR="007F5644" w:rsidRPr="00934D4D">
        <w:t xml:space="preserve">innerhalb von </w:t>
      </w:r>
      <w:r w:rsidR="00DD34F5" w:rsidRPr="00934D4D">
        <w:t xml:space="preserve">3 </w:t>
      </w:r>
      <w:r w:rsidR="00FD1FDC" w:rsidRPr="00934D4D">
        <w:t>Wochen nach Therapieende nach Hause entlassen werden</w:t>
      </w:r>
      <w:r w:rsidR="00F11980">
        <w:t xml:space="preserve"> </w:t>
      </w:r>
      <w:r w:rsidR="00F11980">
        <w:fldChar w:fldCharType="begin">
          <w:fldData xml:space="preserve">PEVuZE5vdGU+PENpdGU+PEF1dGhvcj5NaWNoZWw8L0F1dGhvcj48WWVhcj4yMDIwPC9ZZWFyPjxS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==
</w:fldData>
        </w:fldChar>
      </w:r>
      <w:r w:rsidR="00F11980">
        <w:instrText xml:space="preserve"> ADDIN EN.CITE </w:instrText>
      </w:r>
      <w:r w:rsidR="00F11980">
        <w:fldChar w:fldCharType="begin">
          <w:fldData xml:space="preserve">PEVuZE5vdGU+PENpdGU+PEF1dGhvcj5NaWNoZWw8L0F1dGhvcj48WWVhcj4yMDIwPC9ZZWFyPjxS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==
</w:fldData>
        </w:fldChar>
      </w:r>
      <w:r w:rsidR="00F11980">
        <w:instrText xml:space="preserve"> ADDIN EN.CITE.DATA </w:instrText>
      </w:r>
      <w:r w:rsidR="00F11980">
        <w:fldChar w:fldCharType="end"/>
      </w:r>
      <w:r w:rsidR="00F11980">
        <w:fldChar w:fldCharType="separate"/>
      </w:r>
      <w:r w:rsidR="00F11980">
        <w:rPr>
          <w:noProof/>
        </w:rPr>
        <w:t>(</w:t>
      </w:r>
      <w:hyperlink w:anchor="_ENREF_93" w:tooltip="Michel, 2020 #350" w:history="1">
        <w:r w:rsidR="00764178" w:rsidRPr="00764178">
          <w:rPr>
            <w:rStyle w:val="Hyperlink"/>
          </w:rPr>
          <w:t>Michel et al., 2020b</w:t>
        </w:r>
      </w:hyperlink>
      <w:r w:rsidR="00F11980">
        <w:rPr>
          <w:noProof/>
        </w:rPr>
        <w:t>)</w:t>
      </w:r>
      <w:r w:rsidR="00F11980">
        <w:fldChar w:fldCharType="end"/>
      </w:r>
      <w:r w:rsidR="00FD1FDC" w:rsidRPr="00934D4D">
        <w:t xml:space="preserve">. </w:t>
      </w:r>
    </w:p>
    <w:p w14:paraId="486A8F56" w14:textId="04B59A94" w:rsidR="009F2B3C" w:rsidRPr="00F55EE4" w:rsidRDefault="001A3428" w:rsidP="00B3039C">
      <w:pPr>
        <w:rPr>
          <w:highlight w:val="yellow"/>
        </w:rPr>
      </w:pPr>
      <w:r w:rsidRPr="00934D4D">
        <w:t>Die Überwachungsscores COMFORT-B und NISS zeigten</w:t>
      </w:r>
      <w:r w:rsidR="003B4889" w:rsidRPr="00934D4D">
        <w:t xml:space="preserve"> während</w:t>
      </w:r>
      <w:r w:rsidR="003B4889">
        <w:t xml:space="preserve"> der Behandlung und auch nach der Opiatpause</w:t>
      </w:r>
      <w:r w:rsidRPr="009A2412">
        <w:t xml:space="preserve"> trotz der reduzierten Fent</w:t>
      </w:r>
      <w:r w:rsidR="00E92DAA" w:rsidRPr="009A2412">
        <w:t>anyldosi</w:t>
      </w:r>
      <w:r w:rsidR="00481F18" w:rsidRPr="009A2412">
        <w:t>s</w:t>
      </w:r>
      <w:r w:rsidR="003B4889">
        <w:t xml:space="preserve"> </w:t>
      </w:r>
      <w:r w:rsidR="00E92DAA" w:rsidRPr="009A2412">
        <w:t>ausreichende Sedierungs</w:t>
      </w:r>
      <w:r w:rsidR="007552C2">
        <w:softHyphen/>
      </w:r>
      <w:r w:rsidR="00E92DAA" w:rsidRPr="009A2412">
        <w:t>level</w:t>
      </w:r>
      <w:r w:rsidR="00690EFC" w:rsidRPr="009A2412">
        <w:t xml:space="preserve"> an</w:t>
      </w:r>
      <w:r w:rsidR="00C909E3">
        <w:t>. Die Sedierungsziele d</w:t>
      </w:r>
      <w:r w:rsidR="003B4889">
        <w:t>er</w:t>
      </w:r>
      <w:r w:rsidR="00C909E3">
        <w:t xml:space="preserve"> beiden Scores </w:t>
      </w:r>
      <w:r w:rsidR="00801586" w:rsidRPr="009A2412">
        <w:t>wurden</w:t>
      </w:r>
      <w:r w:rsidR="00C909E3">
        <w:t xml:space="preserve"> somit </w:t>
      </w:r>
      <w:r w:rsidR="00801586" w:rsidRPr="00F55EE4">
        <w:t>eingehalten</w:t>
      </w:r>
      <w:r w:rsidR="00893B82" w:rsidRPr="00F55EE4">
        <w:t>.</w:t>
      </w:r>
      <w:r w:rsidR="00F55EE4" w:rsidRPr="00F55EE4">
        <w:t xml:space="preserve"> </w:t>
      </w:r>
      <w:r w:rsidR="00724A50" w:rsidRPr="00F55EE4">
        <w:t>D</w:t>
      </w:r>
      <w:r w:rsidR="006B4021" w:rsidRPr="00F55EE4">
        <w:t>ie</w:t>
      </w:r>
      <w:r w:rsidR="006B4021">
        <w:t xml:space="preserve"> Erhebung des BIS-Monitorings</w:t>
      </w:r>
      <w:r w:rsidR="00724A50">
        <w:t xml:space="preserve"> wurde allerdings</w:t>
      </w:r>
      <w:r w:rsidR="006B4021">
        <w:t xml:space="preserve"> inkonsequent durchgeführt. </w:t>
      </w:r>
      <w:r w:rsidR="003B4889">
        <w:t>D</w:t>
      </w:r>
      <w:r w:rsidR="00724A50">
        <w:t>as BIS-Monitoring sollte zur weiteren Überprüfung der Sedierungstiefe dienen, erwies sich aber in der Um</w:t>
      </w:r>
      <w:r w:rsidR="007552C2">
        <w:softHyphen/>
      </w:r>
      <w:r w:rsidR="00724A50">
        <w:t xml:space="preserve">setzung als schwierig. </w:t>
      </w:r>
      <w:r w:rsidR="001205AC">
        <w:t xml:space="preserve">Ein </w:t>
      </w:r>
      <w:r w:rsidR="006B4021">
        <w:t xml:space="preserve">Grund hierfür könnte </w:t>
      </w:r>
      <w:r w:rsidR="00C909E3">
        <w:t>das</w:t>
      </w:r>
      <w:r w:rsidR="001205AC">
        <w:t xml:space="preserve"> junge Alter der Kinder</w:t>
      </w:r>
      <w:r w:rsidR="00040EAB">
        <w:t xml:space="preserve"> </w:t>
      </w:r>
      <w:r w:rsidR="00C909E3">
        <w:t>darstellen</w:t>
      </w:r>
      <w:r w:rsidR="001205AC">
        <w:t xml:space="preserve">. </w:t>
      </w:r>
      <w:r w:rsidR="00C909E3">
        <w:t>Das</w:t>
      </w:r>
      <w:r w:rsidR="001205AC">
        <w:t xml:space="preserve"> BIS-Monitoring</w:t>
      </w:r>
      <w:r w:rsidR="00C909E3">
        <w:t xml:space="preserve"> benötigt in der Verwendung bei Kindern generell weiterer For</w:t>
      </w:r>
      <w:r w:rsidR="007552C2">
        <w:softHyphen/>
      </w:r>
      <w:r w:rsidR="00C909E3">
        <w:t xml:space="preserve">schung und speziell </w:t>
      </w:r>
      <w:r w:rsidR="00724A50">
        <w:t xml:space="preserve">bei </w:t>
      </w:r>
      <w:r w:rsidR="00C909E3">
        <w:t>jüngeren Kindern zeigten sich Un</w:t>
      </w:r>
      <w:r w:rsidR="00724A50">
        <w:t>genauigkeiten</w:t>
      </w:r>
      <w:r w:rsidR="00C909E3">
        <w:t xml:space="preserve">, wie </w:t>
      </w:r>
      <w:r w:rsidR="001205AC">
        <w:t xml:space="preserve">erhöhte </w:t>
      </w:r>
      <w:r w:rsidR="00C909E3">
        <w:t>BIS-</w:t>
      </w:r>
      <w:r w:rsidR="001205AC">
        <w:t>Werte bei jüngeren Kindern im Vergleich mit älteren Kindern</w:t>
      </w:r>
      <w:r w:rsidR="00C909E3">
        <w:t xml:space="preserve"> </w:t>
      </w:r>
      <w:r w:rsidR="001205AC">
        <w:fldChar w:fldCharType="begin">
          <w:fldData xml:space="preserve">PEVuZE5vdGU+PENpdGU+PEF1dGhvcj5XYW5nPC9BdXRob3I+PFllYXI+MjAxOTwvWWVhcj48UmVj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</w:fldData>
        </w:fldChar>
      </w:r>
      <w:r w:rsidR="008A3057">
        <w:instrText xml:space="preserve"> ADDIN EN.CITE </w:instrText>
      </w:r>
      <w:r w:rsidR="008A3057">
        <w:fldChar w:fldCharType="begin">
          <w:fldData xml:space="preserve">PEVuZE5vdGU+PENpdGU+PEF1dGhvcj5XYW5nPC9BdXRob3I+PFllYXI+MjAxOTwvWWVhcj48UmVj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</w:fldData>
        </w:fldChar>
      </w:r>
      <w:r w:rsidR="008A3057">
        <w:instrText xml:space="preserve"> ADDIN EN.CITE.DATA </w:instrText>
      </w:r>
      <w:r w:rsidR="008A3057">
        <w:fldChar w:fldCharType="end"/>
      </w:r>
      <w:r w:rsidR="001205AC">
        <w:fldChar w:fldCharType="separate"/>
      </w:r>
      <w:r w:rsidR="008A3057">
        <w:rPr>
          <w:noProof/>
        </w:rPr>
        <w:t>(</w:t>
      </w:r>
      <w:hyperlink w:anchor="_ENREF_152" w:tooltip="Wang, 2019 #328" w:history="1">
        <w:r w:rsidR="00764178" w:rsidRPr="00764178">
          <w:rPr>
            <w:rStyle w:val="Hyperlink"/>
          </w:rPr>
          <w:t>Wang et al., 2019</w:t>
        </w:r>
      </w:hyperlink>
      <w:r w:rsidR="008A3057">
        <w:rPr>
          <w:noProof/>
        </w:rPr>
        <w:t xml:space="preserve">, </w:t>
      </w:r>
      <w:hyperlink w:anchor="_ENREF_155" w:tooltip="Wodey, 2005 #329" w:history="1">
        <w:r w:rsidR="00764178" w:rsidRPr="00764178">
          <w:rPr>
            <w:rStyle w:val="Hyperlink"/>
          </w:rPr>
          <w:t xml:space="preserve">Wodey </w:t>
        </w:r>
        <w:r w:rsidR="00764178" w:rsidRPr="00764178">
          <w:rPr>
            <w:rStyle w:val="Hyperlink"/>
          </w:rPr>
          <w:lastRenderedPageBreak/>
          <w:t>et al., 2005</w:t>
        </w:r>
      </w:hyperlink>
      <w:r w:rsidR="008A3057">
        <w:rPr>
          <w:noProof/>
        </w:rPr>
        <w:t xml:space="preserve">, </w:t>
      </w:r>
      <w:hyperlink w:anchor="_ENREF_126" w:tooltip="Sciusco, 2017 #330" w:history="1">
        <w:r w:rsidR="00764178" w:rsidRPr="00764178">
          <w:rPr>
            <w:rStyle w:val="Hyperlink"/>
          </w:rPr>
          <w:t>Sciusco et al., 2017</w:t>
        </w:r>
      </w:hyperlink>
      <w:r w:rsidR="008A3057">
        <w:rPr>
          <w:noProof/>
        </w:rPr>
        <w:t>)</w:t>
      </w:r>
      <w:r w:rsidR="001205AC">
        <w:fldChar w:fldCharType="end"/>
      </w:r>
      <w:r w:rsidR="00C909E3">
        <w:t xml:space="preserve">. </w:t>
      </w:r>
      <w:r w:rsidR="00E462A3" w:rsidRPr="00F55EE4">
        <w:t>Daher können</w:t>
      </w:r>
      <w:r w:rsidR="004258D8" w:rsidRPr="00F55EE4">
        <w:t xml:space="preserve"> die gemessenen und berichteten Schwan</w:t>
      </w:r>
      <w:r w:rsidR="007552C2">
        <w:softHyphen/>
      </w:r>
      <w:r w:rsidR="004258D8" w:rsidRPr="00F55EE4">
        <w:t xml:space="preserve">kungen und </w:t>
      </w:r>
      <w:r w:rsidR="00F11980" w:rsidRPr="00F55EE4">
        <w:t>Unzuverlässigkeit</w:t>
      </w:r>
      <w:r w:rsidR="004258D8" w:rsidRPr="00F55EE4">
        <w:t xml:space="preserve"> im BIS-Monitoring</w:t>
      </w:r>
      <w:r w:rsidR="00D25832" w:rsidRPr="00F55EE4">
        <w:t xml:space="preserve"> </w:t>
      </w:r>
      <w:r w:rsidR="00E462A3" w:rsidRPr="00F55EE4">
        <w:t>auf die Un</w:t>
      </w:r>
      <w:r w:rsidR="001A38C3" w:rsidRPr="00F55EE4">
        <w:t>stimmigkeiten</w:t>
      </w:r>
      <w:r w:rsidR="00E462A3" w:rsidRPr="00F55EE4">
        <w:t xml:space="preserve"> des BIS-Monitors bei jüngeren Kindern </w:t>
      </w:r>
      <w:r w:rsidR="00E26EAE" w:rsidRPr="00F55EE4">
        <w:t>zurückgeführt werden</w:t>
      </w:r>
      <w:r w:rsidR="00E462A3" w:rsidRPr="00F55EE4">
        <w:t xml:space="preserve">. </w:t>
      </w:r>
      <w:r w:rsidR="007B2034">
        <w:t xml:space="preserve">Durchschnittlich befanden sich die Werte trotz der Schwankungen einen Großteil der Behandlung über im Zielbereich. </w:t>
      </w:r>
      <w:r w:rsidR="00E462A3" w:rsidRPr="00F55EE4">
        <w:t>Da die Sedierungsziele von COMFORT-B und NISS erreicht wurden</w:t>
      </w:r>
      <w:r w:rsidR="001A38C3" w:rsidRPr="00F55EE4">
        <w:t>,</w:t>
      </w:r>
      <w:r w:rsidR="00E462A3" w:rsidRPr="00F55EE4">
        <w:t xml:space="preserve"> kann von einer adä</w:t>
      </w:r>
      <w:r w:rsidR="007552C2">
        <w:softHyphen/>
      </w:r>
      <w:r w:rsidR="00E462A3" w:rsidRPr="00F55EE4">
        <w:t>quaten Sedierung der Kinder ausgegangen werden.</w:t>
      </w:r>
      <w:r w:rsidR="00E462A3">
        <w:t xml:space="preserve"> </w:t>
      </w:r>
    </w:p>
    <w:p w14:paraId="391A728E" w14:textId="77777777" w:rsidR="00C909E3" w:rsidRPr="009A2412" w:rsidRDefault="00C909E3" w:rsidP="00B3039C"/>
    <w:p w14:paraId="3FD48199" w14:textId="7D912A0D" w:rsidR="00D41726" w:rsidRPr="00507E94" w:rsidRDefault="00E90E95" w:rsidP="00B3039C">
      <w:pPr>
        <w:rPr>
          <w:rFonts w:cs="Times New Roman"/>
        </w:rPr>
      </w:pPr>
      <w:r>
        <w:t>Diese</w:t>
      </w:r>
      <w:r w:rsidR="009D7EE3" w:rsidRPr="009A2412">
        <w:t xml:space="preserve"> Studie verfügt über keine Vergleichsgruppe</w:t>
      </w:r>
      <w:r w:rsidR="00844002" w:rsidRPr="009A2412">
        <w:t xml:space="preserve">, sodass der Therapieerfolg nicht </w:t>
      </w:r>
      <w:r w:rsidR="00D55563">
        <w:t>ver-gleichend</w:t>
      </w:r>
      <w:r w:rsidR="00844002" w:rsidRPr="009A2412">
        <w:t xml:space="preserve"> beurteilt werden kann. Allerdings </w:t>
      </w:r>
      <w:r w:rsidR="0051681A" w:rsidRPr="009A2412">
        <w:t>liegt die Vermutung nahe</w:t>
      </w:r>
      <w:r w:rsidR="00844002" w:rsidRPr="009A2412">
        <w:t>, dass ohne die Opi</w:t>
      </w:r>
      <w:r w:rsidR="00900D3F">
        <w:softHyphen/>
      </w:r>
      <w:r w:rsidR="00844002" w:rsidRPr="009A2412">
        <w:t>atpause die für den gleichen therapeutischen Effekt nötige Fentanyldosis weiterhin ange</w:t>
      </w:r>
      <w:r w:rsidR="00900D3F">
        <w:softHyphen/>
      </w:r>
      <w:r w:rsidR="00844002" w:rsidRPr="009A2412">
        <w:t xml:space="preserve">stiegen wäre, wie es in </w:t>
      </w:r>
      <w:r w:rsidR="008026BA" w:rsidRPr="009A2412">
        <w:t xml:space="preserve">unserer Studie in </w:t>
      </w:r>
      <w:r w:rsidR="00844002" w:rsidRPr="009A2412">
        <w:t>den ersten Tagen der Fentanylverabreichung und</w:t>
      </w:r>
      <w:r w:rsidR="008026BA" w:rsidRPr="009A2412">
        <w:t xml:space="preserve"> auch</w:t>
      </w:r>
      <w:r w:rsidR="00844002" w:rsidRPr="009A2412">
        <w:t xml:space="preserve"> in anderen Studien der Fall war </w:t>
      </w:r>
      <w:r w:rsidR="00D41726" w:rsidRPr="009A2412">
        <w:fldChar w:fldCharType="begin">
          <w:fldData xml:space="preserve">PEVuZE5vdGU+PENpdGU+PEF1dGhvcj5BbmFuZDwvQXV0aG9yPjxZZWFyPjIwMTM8L1llYXI+PFJl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</w:fldData>
        </w:fldChar>
      </w:r>
      <w:r w:rsidR="008A3057">
        <w:instrText xml:space="preserve"> ADDIN EN.CITE </w:instrText>
      </w:r>
      <w:r w:rsidR="008A3057">
        <w:fldChar w:fldCharType="begin">
          <w:fldData xml:space="preserve">PEVuZE5vdGU+PENpdGU+PEF1dGhvcj5BbmFuZDwvQXV0aG9yPjxZZWFyPjIwMTM8L1llYXI+PFJl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</w:fldData>
        </w:fldChar>
      </w:r>
      <w:r w:rsidR="008A3057">
        <w:instrText xml:space="preserve"> ADDIN EN.CITE.DATA </w:instrText>
      </w:r>
      <w:r w:rsidR="008A3057">
        <w:fldChar w:fldCharType="end"/>
      </w:r>
      <w:r w:rsidR="00D41726" w:rsidRPr="009A2412">
        <w:fldChar w:fldCharType="separate"/>
      </w:r>
      <w:r w:rsidR="008A3057">
        <w:rPr>
          <w:noProof/>
        </w:rPr>
        <w:t>(</w:t>
      </w:r>
      <w:hyperlink w:anchor="_ENREF_5" w:tooltip="Anand, 2013 #1" w:history="1">
        <w:r w:rsidR="00764178" w:rsidRPr="00764178">
          <w:rPr>
            <w:rStyle w:val="Hyperlink"/>
          </w:rPr>
          <w:t>Anand et al., 2013</w:t>
        </w:r>
      </w:hyperlink>
      <w:r w:rsidR="008A3057">
        <w:rPr>
          <w:noProof/>
        </w:rPr>
        <w:t xml:space="preserve">, </w:t>
      </w:r>
      <w:hyperlink w:anchor="_ENREF_90" w:tooltip="Michel, 2017 #5" w:history="1">
        <w:r w:rsidR="00764178" w:rsidRPr="00764178">
          <w:rPr>
            <w:rStyle w:val="Hyperlink"/>
          </w:rPr>
          <w:t>Michel et al., 2017</w:t>
        </w:r>
      </w:hyperlink>
      <w:r w:rsidR="008A3057">
        <w:rPr>
          <w:noProof/>
        </w:rPr>
        <w:t>)</w:t>
      </w:r>
      <w:r w:rsidR="00D41726" w:rsidRPr="009A2412">
        <w:fldChar w:fldCharType="end"/>
      </w:r>
      <w:r w:rsidR="00D41726" w:rsidRPr="009A2412">
        <w:t xml:space="preserve">. </w:t>
      </w:r>
      <w:r>
        <w:t>Da mit der Medikamentendosis auch die möglichen Komplikationsrisiken ansteigen, hätte dies</w:t>
      </w:r>
      <w:r w:rsidR="006064AA" w:rsidRPr="009A2412">
        <w:rPr>
          <w:rFonts w:cs="Times New Roman"/>
        </w:rPr>
        <w:t xml:space="preserve"> </w:t>
      </w:r>
      <w:r w:rsidR="00A20433">
        <w:rPr>
          <w:rFonts w:cs="Times New Roman"/>
        </w:rPr>
        <w:t>si</w:t>
      </w:r>
      <w:r w:rsidR="00900D3F">
        <w:rPr>
          <w:rFonts w:cs="Times New Roman"/>
        </w:rPr>
        <w:softHyphen/>
      </w:r>
      <w:r w:rsidR="00A20433">
        <w:rPr>
          <w:rFonts w:cs="Times New Roman"/>
        </w:rPr>
        <w:t>cherlich</w:t>
      </w:r>
      <w:r w:rsidR="006064AA" w:rsidRPr="009A2412">
        <w:rPr>
          <w:rFonts w:cs="Times New Roman"/>
        </w:rPr>
        <w:t xml:space="preserve"> </w:t>
      </w:r>
      <w:r w:rsidR="000915F6" w:rsidRPr="009A2412">
        <w:rPr>
          <w:rFonts w:cs="Times New Roman"/>
        </w:rPr>
        <w:t xml:space="preserve">zu </w:t>
      </w:r>
      <w:r>
        <w:rPr>
          <w:rFonts w:cs="Times New Roman"/>
        </w:rPr>
        <w:t xml:space="preserve">vermehrten Komplikationen und </w:t>
      </w:r>
      <w:r w:rsidR="000915F6" w:rsidRPr="009A2412">
        <w:rPr>
          <w:rFonts w:cs="Times New Roman"/>
        </w:rPr>
        <w:t>einer signifikant späteren Ex</w:t>
      </w:r>
      <w:r w:rsidR="007552C2">
        <w:rPr>
          <w:rFonts w:cs="Times New Roman"/>
        </w:rPr>
        <w:softHyphen/>
      </w:r>
      <w:r w:rsidR="000915F6" w:rsidRPr="009A2412">
        <w:rPr>
          <w:rFonts w:cs="Times New Roman"/>
        </w:rPr>
        <w:t>tubation und Entlassung von der PICU geführt</w:t>
      </w:r>
      <w:r w:rsidR="000915F6" w:rsidRPr="00507E94">
        <w:rPr>
          <w:rFonts w:cs="Times New Roman"/>
        </w:rPr>
        <w:t xml:space="preserve"> </w:t>
      </w:r>
      <w:r w:rsidR="00D41726" w:rsidRPr="009A2412">
        <w:rPr>
          <w:rFonts w:cs="Times New Roman"/>
          <w:lang w:val="en-US"/>
        </w:rPr>
        <w:fldChar w:fldCharType="begin">
          <w:fldData xml:space="preserve">PEVuZE5vdGU+PENpdGU+PEF1dGhvcj5BbmFuZDwvQXV0aG9yPjxZZWFyPjIwMTA8L1llYXI+PFJl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</w:fldData>
        </w:fldChar>
      </w:r>
      <w:r w:rsidR="00F11980" w:rsidRPr="00F11980">
        <w:rPr>
          <w:rFonts w:cs="Times New Roman"/>
        </w:rPr>
        <w:instrText xml:space="preserve"> ADDIN EN.CITE </w:instrText>
      </w:r>
      <w:r w:rsidR="00F11980">
        <w:rPr>
          <w:rFonts w:cs="Times New Roman"/>
          <w:lang w:val="en-US"/>
        </w:rPr>
        <w:fldChar w:fldCharType="begin">
          <w:fldData xml:space="preserve">PEVuZE5vdGU+PENpdGU+PEF1dGhvcj5BbmFuZDwvQXV0aG9yPjxZZWFyPjIwMTA8L1llYXI+PFJl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</w:fldData>
        </w:fldChar>
      </w:r>
      <w:r w:rsidR="00F11980" w:rsidRPr="00F11980">
        <w:rPr>
          <w:rFonts w:cs="Times New Roman"/>
        </w:rPr>
        <w:instrText xml:space="preserve"> ADDIN EN.CITE.DATA </w:instrText>
      </w:r>
      <w:r w:rsidR="00F11980">
        <w:rPr>
          <w:rFonts w:cs="Times New Roman"/>
          <w:lang w:val="en-US"/>
        </w:rPr>
      </w:r>
      <w:r w:rsidR="00F11980">
        <w:rPr>
          <w:rFonts w:cs="Times New Roman"/>
          <w:lang w:val="en-US"/>
        </w:rPr>
        <w:fldChar w:fldCharType="end"/>
      </w:r>
      <w:r w:rsidR="00D41726" w:rsidRPr="009A2412">
        <w:rPr>
          <w:rFonts w:cs="Times New Roman"/>
          <w:lang w:val="en-US"/>
        </w:rPr>
      </w:r>
      <w:r w:rsidR="00D41726" w:rsidRPr="009A2412">
        <w:rPr>
          <w:rFonts w:cs="Times New Roman"/>
          <w:lang w:val="en-US"/>
        </w:rPr>
        <w:fldChar w:fldCharType="separate"/>
      </w:r>
      <w:r w:rsidR="00F11980" w:rsidRPr="00F11980">
        <w:rPr>
          <w:rFonts w:cs="Times New Roman"/>
          <w:noProof/>
        </w:rPr>
        <w:t>(</w:t>
      </w:r>
      <w:hyperlink w:anchor="_ENREF_6" w:tooltip="Anand, 2010 #44" w:history="1">
        <w:r w:rsidR="00764178" w:rsidRPr="00764178">
          <w:rPr>
            <w:rStyle w:val="Hyperlink"/>
          </w:rPr>
          <w:t>Anand et al., 2010</w:t>
        </w:r>
      </w:hyperlink>
      <w:r w:rsidR="00F11980" w:rsidRPr="00F11980">
        <w:rPr>
          <w:rFonts w:cs="Times New Roman"/>
          <w:noProof/>
        </w:rPr>
        <w:t xml:space="preserve">, </w:t>
      </w:r>
      <w:hyperlink w:anchor="_ENREF_93" w:tooltip="Michel, 2020 #350" w:history="1">
        <w:r w:rsidR="00764178" w:rsidRPr="00764178">
          <w:rPr>
            <w:rStyle w:val="Hyperlink"/>
          </w:rPr>
          <w:t>Michel et al., 2020b</w:t>
        </w:r>
      </w:hyperlink>
      <w:r w:rsidR="00F11980" w:rsidRPr="00F11980">
        <w:rPr>
          <w:rFonts w:cs="Times New Roman"/>
          <w:noProof/>
        </w:rPr>
        <w:t>)</w:t>
      </w:r>
      <w:r w:rsidR="00D41726" w:rsidRPr="009A2412">
        <w:rPr>
          <w:rFonts w:cs="Times New Roman"/>
          <w:lang w:val="en-US"/>
        </w:rPr>
        <w:fldChar w:fldCharType="end"/>
      </w:r>
      <w:r w:rsidR="001A38C3" w:rsidRPr="00507E94">
        <w:rPr>
          <w:rFonts w:cs="Times New Roman"/>
        </w:rPr>
        <w:t xml:space="preserve">. </w:t>
      </w:r>
    </w:p>
    <w:p w14:paraId="23D70027" w14:textId="551E0506" w:rsidR="006064AA" w:rsidRPr="009A2412" w:rsidRDefault="006064AA" w:rsidP="00B3039C"/>
    <w:p w14:paraId="6B7DABEB" w14:textId="7099E9B4" w:rsidR="00175A6B" w:rsidRDefault="006E0F2D" w:rsidP="00814906">
      <w:pPr>
        <w:pStyle w:val="berschrift2"/>
      </w:pPr>
      <w:bookmarkStart w:id="86" w:name="_Toc84414069"/>
      <w:r>
        <w:t xml:space="preserve">Auftreten von </w:t>
      </w:r>
      <w:r w:rsidR="00175A6B">
        <w:t>Entzug und Delir</w:t>
      </w:r>
      <w:bookmarkEnd w:id="86"/>
    </w:p>
    <w:p w14:paraId="31A56AB6" w14:textId="249AE2F6" w:rsidR="009325E0" w:rsidRDefault="008026BA" w:rsidP="00B3039C">
      <w:r w:rsidRPr="009A2412">
        <w:t xml:space="preserve">Trotz unseres Protokolls beobachteten wir </w:t>
      </w:r>
      <w:r w:rsidR="000915F6" w:rsidRPr="009A2412">
        <w:t xml:space="preserve">eine </w:t>
      </w:r>
      <w:r w:rsidR="00347B69">
        <w:t>erhebliche</w:t>
      </w:r>
      <w:r w:rsidR="000915F6" w:rsidRPr="009A2412">
        <w:t xml:space="preserve"> Anzahl an Patienten mit Ent</w:t>
      </w:r>
      <w:r w:rsidR="007552C2">
        <w:softHyphen/>
      </w:r>
      <w:r w:rsidR="000915F6" w:rsidRPr="009A2412">
        <w:t xml:space="preserve">zugssymptomen (41%) und Delirium (59%). </w:t>
      </w:r>
      <w:r w:rsidR="00CE234E" w:rsidRPr="009A2412">
        <w:t xml:space="preserve">Die in der Literatur angegebene Häufigkeit </w:t>
      </w:r>
      <w:r w:rsidR="00005A7C" w:rsidRPr="009A2412">
        <w:t xml:space="preserve">des Entzuges </w:t>
      </w:r>
      <w:r w:rsidR="005E3823" w:rsidRPr="009A2412">
        <w:t>auf</w:t>
      </w:r>
      <w:r w:rsidR="00005A7C" w:rsidRPr="009A2412">
        <w:t xml:space="preserve"> Kinder</w:t>
      </w:r>
      <w:r w:rsidR="005E3823" w:rsidRPr="009A2412">
        <w:t>intensivstationen</w:t>
      </w:r>
      <w:r w:rsidR="00CE234E" w:rsidRPr="009A2412">
        <w:t xml:space="preserve"> variiert stark, </w:t>
      </w:r>
      <w:r w:rsidR="005E3823" w:rsidRPr="009A2412">
        <w:t>d</w:t>
      </w:r>
      <w:r w:rsidR="00005A7C" w:rsidRPr="009A2412">
        <w:t xml:space="preserve">ie </w:t>
      </w:r>
      <w:r w:rsidR="00801586" w:rsidRPr="009A2412">
        <w:t>Zahlen</w:t>
      </w:r>
      <w:r w:rsidR="00005A7C" w:rsidRPr="009A2412">
        <w:t xml:space="preserve"> reichen von ca. 10</w:t>
      </w:r>
      <w:r w:rsidR="005E3823" w:rsidRPr="009A2412">
        <w:t xml:space="preserve">% bis hin zu </w:t>
      </w:r>
      <w:r w:rsidR="00005A7C" w:rsidRPr="009A2412">
        <w:t>57%</w:t>
      </w:r>
      <w:r w:rsidR="003D33DF" w:rsidRPr="009A2412">
        <w:t xml:space="preserve"> </w:t>
      </w:r>
      <w:r w:rsidR="003D33DF" w:rsidRPr="009A2412">
        <w:fldChar w:fldCharType="begin">
          <w:fldData xml:space="preserve">PEVuZE5vdGU+PENpdGU+PEF1dGhvcj5CaXJjaGxleTwvQXV0aG9yPjxZZWFyPjIwMDk8L1llYXI+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</w:fldData>
        </w:fldChar>
      </w:r>
      <w:r w:rsidR="008A3057">
        <w:instrText xml:space="preserve"> ADDIN EN.CITE </w:instrText>
      </w:r>
      <w:r w:rsidR="008A3057">
        <w:fldChar w:fldCharType="begin">
          <w:fldData xml:space="preserve">PEVuZE5vdGU+PENpdGU+PEF1dGhvcj5CaXJjaGxleTwvQXV0aG9yPjxZZWFyPjIwMDk8L1llYXI+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</w:fldData>
        </w:fldChar>
      </w:r>
      <w:r w:rsidR="008A3057">
        <w:instrText xml:space="preserve"> ADDIN EN.CITE.DATA </w:instrText>
      </w:r>
      <w:r w:rsidR="008A3057">
        <w:fldChar w:fldCharType="end"/>
      </w:r>
      <w:r w:rsidR="003D33DF" w:rsidRPr="009A2412">
        <w:fldChar w:fldCharType="separate"/>
      </w:r>
      <w:r w:rsidR="008A3057">
        <w:rPr>
          <w:noProof/>
        </w:rPr>
        <w:t>(</w:t>
      </w:r>
      <w:hyperlink w:anchor="_ENREF_16" w:tooltip="Birchley, 2009 #299" w:history="1">
        <w:r w:rsidR="00764178" w:rsidRPr="00764178">
          <w:rPr>
            <w:rStyle w:val="Hyperlink"/>
          </w:rPr>
          <w:t>Birchley, 2009</w:t>
        </w:r>
      </w:hyperlink>
      <w:r w:rsidR="008A3057">
        <w:rPr>
          <w:noProof/>
        </w:rPr>
        <w:t xml:space="preserve">, </w:t>
      </w:r>
      <w:hyperlink w:anchor="_ENREF_71" w:tooltip="Katz, 1994 #268" w:history="1">
        <w:r w:rsidR="00764178" w:rsidRPr="00764178">
          <w:rPr>
            <w:rStyle w:val="Hyperlink"/>
          </w:rPr>
          <w:t>Katz et al., 1994</w:t>
        </w:r>
      </w:hyperlink>
      <w:r w:rsidR="008A3057">
        <w:rPr>
          <w:noProof/>
        </w:rPr>
        <w:t xml:space="preserve">, </w:t>
      </w:r>
      <w:hyperlink w:anchor="_ENREF_69" w:tooltip="Jenkins, 2007 #265" w:history="1">
        <w:r w:rsidR="00764178" w:rsidRPr="00764178">
          <w:rPr>
            <w:rStyle w:val="Hyperlink"/>
          </w:rPr>
          <w:t>Jenkins et al., 2007</w:t>
        </w:r>
      </w:hyperlink>
      <w:r w:rsidR="008A3057">
        <w:rPr>
          <w:noProof/>
        </w:rPr>
        <w:t xml:space="preserve">, </w:t>
      </w:r>
      <w:hyperlink w:anchor="_ENREF_6" w:tooltip="Anand, 2010 #44" w:history="1">
        <w:r w:rsidR="00764178" w:rsidRPr="00764178">
          <w:rPr>
            <w:rStyle w:val="Hyperlink"/>
          </w:rPr>
          <w:t>Anand et al., 2010</w:t>
        </w:r>
      </w:hyperlink>
      <w:r w:rsidR="008A3057">
        <w:rPr>
          <w:noProof/>
        </w:rPr>
        <w:t xml:space="preserve">, </w:t>
      </w:r>
      <w:hyperlink w:anchor="_ENREF_4" w:tooltip="Amigoni, 2017 #287" w:history="1">
        <w:r w:rsidR="00764178" w:rsidRPr="00764178">
          <w:rPr>
            <w:rStyle w:val="Hyperlink"/>
          </w:rPr>
          <w:t>Amigoni et al., 2017</w:t>
        </w:r>
      </w:hyperlink>
      <w:r w:rsidR="008A3057">
        <w:rPr>
          <w:noProof/>
        </w:rPr>
        <w:t>)</w:t>
      </w:r>
      <w:r w:rsidR="003D33DF" w:rsidRPr="009A2412">
        <w:fldChar w:fldCharType="end"/>
      </w:r>
      <w:r w:rsidR="00CE234E" w:rsidRPr="009A2412">
        <w:t xml:space="preserve"> und erreich</w:t>
      </w:r>
      <w:r w:rsidR="00801586" w:rsidRPr="009A2412">
        <w:t>en</w:t>
      </w:r>
      <w:r w:rsidR="00CE234E" w:rsidRPr="009A2412">
        <w:t xml:space="preserve"> bei </w:t>
      </w:r>
      <w:r w:rsidR="00C86214" w:rsidRPr="009A2412">
        <w:t>vorhandenen</w:t>
      </w:r>
      <w:r w:rsidR="00005A7C" w:rsidRPr="009A2412">
        <w:t xml:space="preserve"> Risikofaktoren</w:t>
      </w:r>
      <w:r w:rsidR="002C2C22" w:rsidRPr="009A2412">
        <w:t xml:space="preserve"> </w:t>
      </w:r>
      <w:r w:rsidR="00E92EB0" w:rsidRPr="009A2412">
        <w:t>teils</w:t>
      </w:r>
      <w:r w:rsidR="00C86214" w:rsidRPr="009A2412">
        <w:t xml:space="preserve"> </w:t>
      </w:r>
      <w:r w:rsidR="00E92EB0" w:rsidRPr="009A2412">
        <w:t>noch höhe</w:t>
      </w:r>
      <w:r w:rsidR="00CE234E" w:rsidRPr="009A2412">
        <w:t xml:space="preserve">re Werte </w:t>
      </w:r>
      <w:r w:rsidR="00C86214" w:rsidRPr="009A2412">
        <w:fldChar w:fldCharType="begin">
          <w:fldData xml:space="preserve">PEVuZE5vdGU+PENpdGU+PEF1dGhvcj5BbWlnb25pPC9BdXRob3I+PFllYXI+MjAxNzwvWWVhcj48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</w:fldData>
        </w:fldChar>
      </w:r>
      <w:r w:rsidR="008A3057">
        <w:instrText xml:space="preserve"> ADDIN EN.CITE </w:instrText>
      </w:r>
      <w:r w:rsidR="008A3057">
        <w:fldChar w:fldCharType="begin">
          <w:fldData xml:space="preserve">PEVuZE5vdGU+PENpdGU+PEF1dGhvcj5BbWlnb25pPC9BdXRob3I+PFllYXI+MjAxNzwvWWVhcj48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</w:fldData>
        </w:fldChar>
      </w:r>
      <w:r w:rsidR="008A3057">
        <w:instrText xml:space="preserve"> ADDIN EN.CITE.DATA </w:instrText>
      </w:r>
      <w:r w:rsidR="008A3057">
        <w:fldChar w:fldCharType="end"/>
      </w:r>
      <w:r w:rsidR="00C86214" w:rsidRPr="009A2412">
        <w:fldChar w:fldCharType="separate"/>
      </w:r>
      <w:r w:rsidR="008A3057">
        <w:rPr>
          <w:noProof/>
        </w:rPr>
        <w:t>(</w:t>
      </w:r>
      <w:hyperlink w:anchor="_ENREF_4" w:tooltip="Amigoni, 2017 #287" w:history="1">
        <w:r w:rsidR="00764178" w:rsidRPr="00764178">
          <w:rPr>
            <w:rStyle w:val="Hyperlink"/>
          </w:rPr>
          <w:t>Amigoni et al., 2017</w:t>
        </w:r>
      </w:hyperlink>
      <w:r w:rsidR="008A3057">
        <w:rPr>
          <w:noProof/>
        </w:rPr>
        <w:t xml:space="preserve">, </w:t>
      </w:r>
      <w:hyperlink w:anchor="_ENREF_71" w:tooltip="Katz, 1994 #268" w:history="1">
        <w:r w:rsidR="00764178" w:rsidRPr="00764178">
          <w:rPr>
            <w:rStyle w:val="Hyperlink"/>
          </w:rPr>
          <w:t>Katz et al., 1994</w:t>
        </w:r>
      </w:hyperlink>
      <w:r w:rsidR="008A3057">
        <w:rPr>
          <w:noProof/>
        </w:rPr>
        <w:t>)</w:t>
      </w:r>
      <w:r w:rsidR="00C86214" w:rsidRPr="009A2412">
        <w:fldChar w:fldCharType="end"/>
      </w:r>
      <w:r w:rsidR="005E3823" w:rsidRPr="009A2412">
        <w:t xml:space="preserve">. </w:t>
      </w:r>
      <w:r w:rsidR="00CE234E" w:rsidRPr="009A2412">
        <w:t xml:space="preserve">Als </w:t>
      </w:r>
      <w:r w:rsidR="00573D8D" w:rsidRPr="009A2412">
        <w:t xml:space="preserve">Risikofaktoren für die Entwicklung eines Entzuges </w:t>
      </w:r>
      <w:r w:rsidR="00CE234E" w:rsidRPr="009A2412">
        <w:t xml:space="preserve">wurden </w:t>
      </w:r>
      <w:r w:rsidR="00573D8D" w:rsidRPr="009A2412">
        <w:t xml:space="preserve">vor allem die kumulative Dosis </w:t>
      </w:r>
      <w:r w:rsidR="00573D8D" w:rsidRPr="009A2412">
        <w:fldChar w:fldCharType="begin">
          <w:fldData xml:space="preserve">PEVuZE5vdGU+PENpdGU+PEF1dGhvcj5BbWlnb25pPC9BdXRob3I+PFllYXI+MjAxNzwvWWVhcj48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=
</w:fldData>
        </w:fldChar>
      </w:r>
      <w:r w:rsidR="008A3057">
        <w:instrText xml:space="preserve"> ADDIN EN.CITE </w:instrText>
      </w:r>
      <w:r w:rsidR="008A3057">
        <w:fldChar w:fldCharType="begin">
          <w:fldData xml:space="preserve">PEVuZE5vdGU+PENpdGU+PEF1dGhvcj5BbWlnb25pPC9BdXRob3I+PFllYXI+MjAxNzwvWWVhcj48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=
</w:fldData>
        </w:fldChar>
      </w:r>
      <w:r w:rsidR="008A3057">
        <w:instrText xml:space="preserve"> ADDIN EN.CITE.DATA </w:instrText>
      </w:r>
      <w:r w:rsidR="008A3057">
        <w:fldChar w:fldCharType="end"/>
      </w:r>
      <w:r w:rsidR="00573D8D" w:rsidRPr="009A2412">
        <w:fldChar w:fldCharType="separate"/>
      </w:r>
      <w:r w:rsidR="008A3057">
        <w:rPr>
          <w:noProof/>
        </w:rPr>
        <w:t>(</w:t>
      </w:r>
      <w:hyperlink w:anchor="_ENREF_4" w:tooltip="Amigoni, 2017 #287" w:history="1">
        <w:r w:rsidR="00764178" w:rsidRPr="00764178">
          <w:rPr>
            <w:rStyle w:val="Hyperlink"/>
          </w:rPr>
          <w:t>Amigoni et al., 2017</w:t>
        </w:r>
      </w:hyperlink>
      <w:r w:rsidR="008A3057">
        <w:rPr>
          <w:noProof/>
        </w:rPr>
        <w:t xml:space="preserve">, </w:t>
      </w:r>
      <w:hyperlink w:anchor="_ENREF_16" w:tooltip="Birchley, 2009 #299" w:history="1">
        <w:r w:rsidR="00764178" w:rsidRPr="00764178">
          <w:rPr>
            <w:rStyle w:val="Hyperlink"/>
          </w:rPr>
          <w:t>Birchley, 2009</w:t>
        </w:r>
      </w:hyperlink>
      <w:r w:rsidR="008A3057">
        <w:rPr>
          <w:noProof/>
        </w:rPr>
        <w:t xml:space="preserve">, </w:t>
      </w:r>
      <w:hyperlink w:anchor="_ENREF_69" w:tooltip="Jenkins, 2007 #265" w:history="1">
        <w:r w:rsidR="00764178" w:rsidRPr="00764178">
          <w:rPr>
            <w:rStyle w:val="Hyperlink"/>
          </w:rPr>
          <w:t>Jenkins et al., 2007</w:t>
        </w:r>
      </w:hyperlink>
      <w:r w:rsidR="008A3057">
        <w:rPr>
          <w:noProof/>
        </w:rPr>
        <w:t xml:space="preserve">, </w:t>
      </w:r>
      <w:hyperlink w:anchor="_ENREF_71" w:tooltip="Katz, 1994 #268" w:history="1">
        <w:r w:rsidR="00764178" w:rsidRPr="00764178">
          <w:rPr>
            <w:rStyle w:val="Hyperlink"/>
          </w:rPr>
          <w:t>Katz et al., 1994</w:t>
        </w:r>
      </w:hyperlink>
      <w:r w:rsidR="008A3057">
        <w:rPr>
          <w:noProof/>
        </w:rPr>
        <w:t xml:space="preserve">, </w:t>
      </w:r>
      <w:hyperlink w:anchor="_ENREF_17" w:tooltip="Bowens, 2011 #301" w:history="1">
        <w:r w:rsidR="00764178" w:rsidRPr="00764178">
          <w:rPr>
            <w:rStyle w:val="Hyperlink"/>
          </w:rPr>
          <w:t>Bowens et al., 2011</w:t>
        </w:r>
      </w:hyperlink>
      <w:r w:rsidR="008A3057">
        <w:rPr>
          <w:noProof/>
        </w:rPr>
        <w:t xml:space="preserve">, </w:t>
      </w:r>
      <w:hyperlink w:anchor="_ENREF_67" w:tooltip="Ista, 2007 #161" w:history="1">
        <w:r w:rsidR="00764178" w:rsidRPr="00764178">
          <w:rPr>
            <w:rStyle w:val="Hyperlink"/>
          </w:rPr>
          <w:t>Ista et al., 2007</w:t>
        </w:r>
      </w:hyperlink>
      <w:r w:rsidR="008A3057">
        <w:rPr>
          <w:noProof/>
        </w:rPr>
        <w:t xml:space="preserve">, </w:t>
      </w:r>
      <w:hyperlink w:anchor="_ENREF_63" w:tooltip="Ista, 2013 #216" w:history="1">
        <w:r w:rsidR="00764178" w:rsidRPr="00764178">
          <w:rPr>
            <w:rStyle w:val="Hyperlink"/>
          </w:rPr>
          <w:t>Ista et al., 2013</w:t>
        </w:r>
      </w:hyperlink>
      <w:r w:rsidR="008A3057">
        <w:rPr>
          <w:noProof/>
        </w:rPr>
        <w:t>)</w:t>
      </w:r>
      <w:r w:rsidR="00573D8D" w:rsidRPr="009A2412">
        <w:fldChar w:fldCharType="end"/>
      </w:r>
      <w:r w:rsidR="00573D8D" w:rsidRPr="009A2412">
        <w:t xml:space="preserve"> und die Dauer der Opiat und</w:t>
      </w:r>
      <w:r w:rsidR="002C2C22" w:rsidRPr="009A2412">
        <w:t>/</w:t>
      </w:r>
      <w:r w:rsidR="00573D8D" w:rsidRPr="009A2412">
        <w:t xml:space="preserve">oder </w:t>
      </w:r>
      <w:proofErr w:type="spellStart"/>
      <w:r w:rsidR="00573D8D" w:rsidRPr="009A2412">
        <w:t>Benzodiazepintherapie</w:t>
      </w:r>
      <w:proofErr w:type="spellEnd"/>
      <w:r w:rsidR="00573D8D" w:rsidRPr="009A2412">
        <w:t xml:space="preserve"> </w:t>
      </w:r>
      <w:r w:rsidR="00573D8D" w:rsidRPr="009A2412">
        <w:fldChar w:fldCharType="begin">
          <w:fldData xml:space="preserve">PEVuZE5vdGU+PENpdGU+PEF1dGhvcj5Jc3RhPC9BdXRob3I+PFllYXI+MjAxMzwvWWVhcj48UmVj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</w:fldData>
        </w:fldChar>
      </w:r>
      <w:r w:rsidR="008A3057">
        <w:instrText xml:space="preserve"> ADDIN EN.CITE </w:instrText>
      </w:r>
      <w:r w:rsidR="008A3057">
        <w:fldChar w:fldCharType="begin">
          <w:fldData xml:space="preserve">PEVuZE5vdGU+PENpdGU+PEF1dGhvcj5Jc3RhPC9BdXRob3I+PFllYXI+MjAxMzwvWWVhcj48UmVj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</w:fldData>
        </w:fldChar>
      </w:r>
      <w:r w:rsidR="008A3057">
        <w:instrText xml:space="preserve"> ADDIN EN.CITE.DATA </w:instrText>
      </w:r>
      <w:r w:rsidR="008A3057">
        <w:fldChar w:fldCharType="end"/>
      </w:r>
      <w:r w:rsidR="00573D8D" w:rsidRPr="009A2412">
        <w:fldChar w:fldCharType="separate"/>
      </w:r>
      <w:r w:rsidR="008A3057">
        <w:rPr>
          <w:noProof/>
        </w:rPr>
        <w:t>(</w:t>
      </w:r>
      <w:hyperlink w:anchor="_ENREF_63" w:tooltip="Ista, 2013 #216" w:history="1">
        <w:r w:rsidR="00764178" w:rsidRPr="00764178">
          <w:rPr>
            <w:rStyle w:val="Hyperlink"/>
          </w:rPr>
          <w:t>Ista et al., 2013</w:t>
        </w:r>
      </w:hyperlink>
      <w:r w:rsidR="008A3057">
        <w:rPr>
          <w:noProof/>
        </w:rPr>
        <w:t xml:space="preserve">, </w:t>
      </w:r>
      <w:hyperlink w:anchor="_ENREF_67" w:tooltip="Ista, 2007 #161" w:history="1">
        <w:r w:rsidR="00764178" w:rsidRPr="00764178">
          <w:rPr>
            <w:rStyle w:val="Hyperlink"/>
          </w:rPr>
          <w:t>Ista et al., 2007</w:t>
        </w:r>
      </w:hyperlink>
      <w:r w:rsidR="008A3057">
        <w:rPr>
          <w:noProof/>
        </w:rPr>
        <w:t xml:space="preserve">, </w:t>
      </w:r>
      <w:hyperlink w:anchor="_ENREF_13" w:tooltip="Best, 2015 #160" w:history="1">
        <w:r w:rsidR="00764178" w:rsidRPr="00764178">
          <w:rPr>
            <w:rStyle w:val="Hyperlink"/>
          </w:rPr>
          <w:t>Best et al., 2015</w:t>
        </w:r>
      </w:hyperlink>
      <w:r w:rsidR="008A3057">
        <w:rPr>
          <w:noProof/>
        </w:rPr>
        <w:t xml:space="preserve">, </w:t>
      </w:r>
      <w:hyperlink w:anchor="_ENREF_4" w:tooltip="Amigoni, 2017 #287" w:history="1">
        <w:r w:rsidR="00764178" w:rsidRPr="00764178">
          <w:rPr>
            <w:rStyle w:val="Hyperlink"/>
          </w:rPr>
          <w:t>Amigoni et al., 2017</w:t>
        </w:r>
      </w:hyperlink>
      <w:r w:rsidR="008A3057">
        <w:rPr>
          <w:noProof/>
        </w:rPr>
        <w:t xml:space="preserve">, </w:t>
      </w:r>
      <w:hyperlink w:anchor="_ENREF_6" w:tooltip="Anand, 2010 #44" w:history="1">
        <w:r w:rsidR="00764178" w:rsidRPr="00764178">
          <w:rPr>
            <w:rStyle w:val="Hyperlink"/>
          </w:rPr>
          <w:t>Anand et al., 2010</w:t>
        </w:r>
      </w:hyperlink>
      <w:r w:rsidR="008A3057">
        <w:rPr>
          <w:noProof/>
        </w:rPr>
        <w:t xml:space="preserve">, </w:t>
      </w:r>
      <w:hyperlink w:anchor="_ENREF_16" w:tooltip="Birchley, 2009 #299" w:history="1">
        <w:r w:rsidR="00764178" w:rsidRPr="00764178">
          <w:rPr>
            <w:rStyle w:val="Hyperlink"/>
          </w:rPr>
          <w:t>Birchley, 2009</w:t>
        </w:r>
      </w:hyperlink>
      <w:r w:rsidR="008A3057">
        <w:rPr>
          <w:noProof/>
        </w:rPr>
        <w:t xml:space="preserve">, </w:t>
      </w:r>
      <w:hyperlink w:anchor="_ENREF_71" w:tooltip="Katz, 1994 #268" w:history="1">
        <w:r w:rsidR="00764178" w:rsidRPr="00764178">
          <w:rPr>
            <w:rStyle w:val="Hyperlink"/>
          </w:rPr>
          <w:t>Katz et al., 1994</w:t>
        </w:r>
      </w:hyperlink>
      <w:r w:rsidR="008A3057">
        <w:rPr>
          <w:noProof/>
        </w:rPr>
        <w:t>)</w:t>
      </w:r>
      <w:r w:rsidR="00573D8D" w:rsidRPr="009A2412">
        <w:fldChar w:fldCharType="end"/>
      </w:r>
      <w:r w:rsidR="00CE234E" w:rsidRPr="009A2412">
        <w:t xml:space="preserve"> festgestellt</w:t>
      </w:r>
      <w:r w:rsidR="00C86214" w:rsidRPr="009A2412">
        <w:t xml:space="preserve">. </w:t>
      </w:r>
      <w:r w:rsidR="00C6746A" w:rsidRPr="009A2412">
        <w:t>Auch</w:t>
      </w:r>
      <w:r w:rsidR="00573D8D" w:rsidRPr="009A2412">
        <w:t xml:space="preserve"> längere PICU- oder Krankenhaus</w:t>
      </w:r>
      <w:r w:rsidR="007B1B4E">
        <w:t>a</w:t>
      </w:r>
      <w:r w:rsidR="00573D8D" w:rsidRPr="009A2412">
        <w:t xml:space="preserve">ufenthalte </w:t>
      </w:r>
      <w:r w:rsidR="00573D8D" w:rsidRPr="009A2412">
        <w:fldChar w:fldCharType="begin">
          <w:fldData xml:space="preserve">PEVuZE5vdGU+PENpdGU+PEF1dGhvcj5BbWlnb25pPC9BdXRob3I+PFllYXI+MjAxNzwvWWVhcj48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=
</w:fldData>
        </w:fldChar>
      </w:r>
      <w:r w:rsidR="008A3057">
        <w:instrText xml:space="preserve"> ADDIN EN.CITE </w:instrText>
      </w:r>
      <w:r w:rsidR="008A3057">
        <w:fldChar w:fldCharType="begin">
          <w:fldData xml:space="preserve">PEVuZE5vdGU+PENpdGU+PEF1dGhvcj5BbWlnb25pPC9BdXRob3I+PFllYXI+MjAxNzwvWWVhcj48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=
</w:fldData>
        </w:fldChar>
      </w:r>
      <w:r w:rsidR="008A3057">
        <w:instrText xml:space="preserve"> ADDIN EN.CITE.DATA </w:instrText>
      </w:r>
      <w:r w:rsidR="008A3057">
        <w:fldChar w:fldCharType="end"/>
      </w:r>
      <w:r w:rsidR="00573D8D" w:rsidRPr="009A2412">
        <w:fldChar w:fldCharType="separate"/>
      </w:r>
      <w:r w:rsidR="008A3057">
        <w:rPr>
          <w:noProof/>
        </w:rPr>
        <w:t>(</w:t>
      </w:r>
      <w:hyperlink w:anchor="_ENREF_4" w:tooltip="Amigoni, 2017 #287" w:history="1">
        <w:r w:rsidR="00764178" w:rsidRPr="00764178">
          <w:rPr>
            <w:rStyle w:val="Hyperlink"/>
          </w:rPr>
          <w:t>Amigoni et al., 2017</w:t>
        </w:r>
      </w:hyperlink>
      <w:r w:rsidR="008A3057">
        <w:rPr>
          <w:noProof/>
        </w:rPr>
        <w:t xml:space="preserve">, </w:t>
      </w:r>
      <w:hyperlink w:anchor="_ENREF_17" w:tooltip="Bowens, 2011 #301" w:history="1">
        <w:r w:rsidR="00764178" w:rsidRPr="00764178">
          <w:rPr>
            <w:rStyle w:val="Hyperlink"/>
          </w:rPr>
          <w:t>Bowens et al., 2011</w:t>
        </w:r>
      </w:hyperlink>
      <w:r w:rsidR="008A3057">
        <w:rPr>
          <w:noProof/>
        </w:rPr>
        <w:t>)</w:t>
      </w:r>
      <w:r w:rsidR="00573D8D" w:rsidRPr="009A2412">
        <w:fldChar w:fldCharType="end"/>
      </w:r>
      <w:r w:rsidR="00C86214" w:rsidRPr="009A2412">
        <w:t>,</w:t>
      </w:r>
      <w:r w:rsidR="00573D8D" w:rsidRPr="009A2412">
        <w:t xml:space="preserve"> längere mechanische Beatmung </w:t>
      </w:r>
      <w:r w:rsidR="00573D8D" w:rsidRPr="009A2412">
        <w:fldChar w:fldCharType="begin">
          <w:fldData xml:space="preserve">PEVuZE5vdGU+PENpdGU+PEF1dGhvcj5BbWlnb25pPC9BdXRob3I+PFllYXI+MjAxNzwvWWVhcj48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=
</w:fldData>
        </w:fldChar>
      </w:r>
      <w:r w:rsidR="008A3057">
        <w:instrText xml:space="preserve"> ADDIN EN.CITE </w:instrText>
      </w:r>
      <w:r w:rsidR="008A3057">
        <w:fldChar w:fldCharType="begin">
          <w:fldData xml:space="preserve">PEVuZE5vdGU+PENpdGU+PEF1dGhvcj5BbWlnb25pPC9BdXRob3I+PFllYXI+MjAxNzwvWWVhcj48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=
</w:fldData>
        </w:fldChar>
      </w:r>
      <w:r w:rsidR="008A3057">
        <w:instrText xml:space="preserve"> ADDIN EN.CITE.DATA </w:instrText>
      </w:r>
      <w:r w:rsidR="008A3057">
        <w:fldChar w:fldCharType="end"/>
      </w:r>
      <w:r w:rsidR="00573D8D" w:rsidRPr="009A2412">
        <w:fldChar w:fldCharType="separate"/>
      </w:r>
      <w:r w:rsidR="008A3057">
        <w:rPr>
          <w:noProof/>
        </w:rPr>
        <w:t>(</w:t>
      </w:r>
      <w:hyperlink w:anchor="_ENREF_4" w:tooltip="Amigoni, 2017 #287" w:history="1">
        <w:r w:rsidR="00764178" w:rsidRPr="00764178">
          <w:rPr>
            <w:rStyle w:val="Hyperlink"/>
          </w:rPr>
          <w:t>Amigoni et al., 2017</w:t>
        </w:r>
      </w:hyperlink>
      <w:r w:rsidR="008A3057">
        <w:rPr>
          <w:noProof/>
        </w:rPr>
        <w:t xml:space="preserve">, </w:t>
      </w:r>
      <w:hyperlink w:anchor="_ENREF_17" w:tooltip="Bowens, 2011 #301" w:history="1">
        <w:r w:rsidR="00764178" w:rsidRPr="00764178">
          <w:rPr>
            <w:rStyle w:val="Hyperlink"/>
          </w:rPr>
          <w:t>Bowens et al., 2011</w:t>
        </w:r>
      </w:hyperlink>
      <w:r w:rsidR="008A3057">
        <w:rPr>
          <w:noProof/>
        </w:rPr>
        <w:t>)</w:t>
      </w:r>
      <w:r w:rsidR="00573D8D" w:rsidRPr="009A2412">
        <w:fldChar w:fldCharType="end"/>
      </w:r>
      <w:r w:rsidR="00C86214" w:rsidRPr="009A2412">
        <w:t xml:space="preserve">, </w:t>
      </w:r>
      <w:r w:rsidR="00573D8D" w:rsidRPr="009A2412">
        <w:t xml:space="preserve">jüngeres Alter </w:t>
      </w:r>
      <w:r w:rsidR="00573D8D" w:rsidRPr="009A2412">
        <w:fldChar w:fldCharType="begin">
          <w:fldData xml:space="preserve">PEVuZE5vdGU+PENpdGU+PEF1dGhvcj5BbmFuZDwvQXV0aG9yPjxZZWFyPjIwMTA8L1llYXI+PFJl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</w:fldData>
        </w:fldChar>
      </w:r>
      <w:r w:rsidR="008A3057">
        <w:instrText xml:space="preserve"> ADDIN EN.CITE </w:instrText>
      </w:r>
      <w:r w:rsidR="008A3057">
        <w:fldChar w:fldCharType="begin">
          <w:fldData xml:space="preserve">PEVuZE5vdGU+PENpdGU+PEF1dGhvcj5BbmFuZDwvQXV0aG9yPjxZZWFyPjIwMTA8L1llYXI+PFJl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</w:fldData>
        </w:fldChar>
      </w:r>
      <w:r w:rsidR="008A3057">
        <w:instrText xml:space="preserve"> ADDIN EN.CITE.DATA </w:instrText>
      </w:r>
      <w:r w:rsidR="008A3057">
        <w:fldChar w:fldCharType="end"/>
      </w:r>
      <w:r w:rsidR="00573D8D" w:rsidRPr="009A2412">
        <w:fldChar w:fldCharType="separate"/>
      </w:r>
      <w:r w:rsidR="008A3057">
        <w:rPr>
          <w:noProof/>
        </w:rPr>
        <w:t>(</w:t>
      </w:r>
      <w:hyperlink w:anchor="_ENREF_6" w:tooltip="Anand, 2010 #44" w:history="1">
        <w:r w:rsidR="00764178" w:rsidRPr="00764178">
          <w:rPr>
            <w:rStyle w:val="Hyperlink"/>
          </w:rPr>
          <w:t>Anand et al., 2010</w:t>
        </w:r>
      </w:hyperlink>
      <w:r w:rsidR="008A3057">
        <w:rPr>
          <w:noProof/>
        </w:rPr>
        <w:t>)</w:t>
      </w:r>
      <w:r w:rsidR="00573D8D" w:rsidRPr="009A2412">
        <w:fldChar w:fldCharType="end"/>
      </w:r>
      <w:r w:rsidR="00573D8D" w:rsidRPr="009A2412">
        <w:t>, Schwere der Erkran</w:t>
      </w:r>
      <w:r w:rsidR="007552C2">
        <w:softHyphen/>
      </w:r>
      <w:r w:rsidR="00573D8D" w:rsidRPr="009A2412">
        <w:t xml:space="preserve">kung </w:t>
      </w:r>
      <w:r w:rsidR="00573D8D" w:rsidRPr="009A2412">
        <w:fldChar w:fldCharType="begin">
          <w:fldData xml:space="preserve">PEVuZE5vdGU+PENpdGU+PEF1dGhvcj5BbmFuZDwvQXV0aG9yPjxZZWFyPjIwMTA8L1llYXI+PFJl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</w:fldData>
        </w:fldChar>
      </w:r>
      <w:r w:rsidR="008A3057">
        <w:instrText xml:space="preserve"> ADDIN EN.CITE </w:instrText>
      </w:r>
      <w:r w:rsidR="008A3057">
        <w:fldChar w:fldCharType="begin">
          <w:fldData xml:space="preserve">PEVuZE5vdGU+PENpdGU+PEF1dGhvcj5BbmFuZDwvQXV0aG9yPjxZZWFyPjIwMTA8L1llYXI+PFJl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</w:fldData>
        </w:fldChar>
      </w:r>
      <w:r w:rsidR="008A3057">
        <w:instrText xml:space="preserve"> ADDIN EN.CITE.DATA </w:instrText>
      </w:r>
      <w:r w:rsidR="008A3057">
        <w:fldChar w:fldCharType="end"/>
      </w:r>
      <w:r w:rsidR="00573D8D" w:rsidRPr="009A2412">
        <w:fldChar w:fldCharType="separate"/>
      </w:r>
      <w:r w:rsidR="008A3057">
        <w:rPr>
          <w:noProof/>
        </w:rPr>
        <w:t>(</w:t>
      </w:r>
      <w:hyperlink w:anchor="_ENREF_6" w:tooltip="Anand, 2010 #44" w:history="1">
        <w:r w:rsidR="00764178" w:rsidRPr="00764178">
          <w:rPr>
            <w:rStyle w:val="Hyperlink"/>
          </w:rPr>
          <w:t>Anand et al., 2010</w:t>
        </w:r>
      </w:hyperlink>
      <w:r w:rsidR="008A3057">
        <w:rPr>
          <w:noProof/>
        </w:rPr>
        <w:t>)</w:t>
      </w:r>
      <w:r w:rsidR="00573D8D" w:rsidRPr="009A2412">
        <w:fldChar w:fldCharType="end"/>
      </w:r>
      <w:r w:rsidR="002C2C22" w:rsidRPr="009A2412">
        <w:t xml:space="preserve">, </w:t>
      </w:r>
      <w:r w:rsidR="00347B69">
        <w:t>eine</w:t>
      </w:r>
      <w:r w:rsidR="00CE234E" w:rsidRPr="009A2412">
        <w:t xml:space="preserve"> </w:t>
      </w:r>
      <w:r w:rsidR="002C2C22" w:rsidRPr="009A2412">
        <w:t>E</w:t>
      </w:r>
      <w:r w:rsidR="00573D8D" w:rsidRPr="009A2412">
        <w:t>CMO</w:t>
      </w:r>
      <w:r w:rsidR="00CE234E" w:rsidRPr="009A2412">
        <w:t xml:space="preserve"> </w:t>
      </w:r>
      <w:r w:rsidR="00347B69">
        <w:t>Therapie</w:t>
      </w:r>
      <w:r w:rsidR="00573D8D" w:rsidRPr="009A2412">
        <w:t xml:space="preserve"> </w:t>
      </w:r>
      <w:r w:rsidR="00573D8D" w:rsidRPr="009A2412">
        <w:fldChar w:fldCharType="begin">
          <w:fldData xml:space="preserve">PEVuZE5vdGU+PENpdGU+PEF1dGhvcj5Bcm5vbGQ8L0F1dGhvcj48WWVhcj4xOTkwPC9ZZWFyPjxS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</w:fldData>
        </w:fldChar>
      </w:r>
      <w:r w:rsidR="008A3057">
        <w:instrText xml:space="preserve"> ADDIN EN.CITE </w:instrText>
      </w:r>
      <w:r w:rsidR="008A3057">
        <w:fldChar w:fldCharType="begin">
          <w:fldData xml:space="preserve">PEVuZE5vdGU+PENpdGU+PEF1dGhvcj5Bcm5vbGQ8L0F1dGhvcj48WWVhcj4xOTkwPC9ZZWFyPjxS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</w:fldData>
        </w:fldChar>
      </w:r>
      <w:r w:rsidR="008A3057">
        <w:instrText xml:space="preserve"> ADDIN EN.CITE.DATA </w:instrText>
      </w:r>
      <w:r w:rsidR="008A3057">
        <w:fldChar w:fldCharType="end"/>
      </w:r>
      <w:r w:rsidR="00573D8D" w:rsidRPr="009A2412">
        <w:fldChar w:fldCharType="separate"/>
      </w:r>
      <w:r w:rsidR="008A3057">
        <w:rPr>
          <w:noProof/>
        </w:rPr>
        <w:t>(</w:t>
      </w:r>
      <w:hyperlink w:anchor="_ENREF_9" w:tooltip="Arnold, 1990 #302" w:history="1">
        <w:r w:rsidR="00764178" w:rsidRPr="00764178">
          <w:rPr>
            <w:rStyle w:val="Hyperlink"/>
          </w:rPr>
          <w:t>Arnold et al., 1990</w:t>
        </w:r>
      </w:hyperlink>
      <w:r w:rsidR="008A3057">
        <w:rPr>
          <w:noProof/>
        </w:rPr>
        <w:t xml:space="preserve">, </w:t>
      </w:r>
      <w:hyperlink w:anchor="_ENREF_13" w:tooltip="Best, 2015 #160" w:history="1">
        <w:r w:rsidR="00764178" w:rsidRPr="00764178">
          <w:rPr>
            <w:rStyle w:val="Hyperlink"/>
          </w:rPr>
          <w:t>Best et al., 2015</w:t>
        </w:r>
      </w:hyperlink>
      <w:r w:rsidR="008A3057">
        <w:rPr>
          <w:noProof/>
        </w:rPr>
        <w:t xml:space="preserve">, </w:t>
      </w:r>
      <w:hyperlink w:anchor="_ENREF_67" w:tooltip="Ista, 2007 #161" w:history="1">
        <w:r w:rsidR="00764178" w:rsidRPr="00764178">
          <w:rPr>
            <w:rStyle w:val="Hyperlink"/>
          </w:rPr>
          <w:t>Ista et al., 2007</w:t>
        </w:r>
      </w:hyperlink>
      <w:r w:rsidR="008A3057">
        <w:rPr>
          <w:noProof/>
        </w:rPr>
        <w:t>)</w:t>
      </w:r>
      <w:r w:rsidR="00573D8D" w:rsidRPr="009A2412">
        <w:fldChar w:fldCharType="end"/>
      </w:r>
      <w:r w:rsidR="00573D8D" w:rsidRPr="009A2412">
        <w:t xml:space="preserve"> </w:t>
      </w:r>
      <w:r w:rsidR="00C86214" w:rsidRPr="009A2412">
        <w:t xml:space="preserve">und andere </w:t>
      </w:r>
      <w:r w:rsidR="00573D8D" w:rsidRPr="009A2412">
        <w:t xml:space="preserve">wurden als Risikofaktoren genannt. </w:t>
      </w:r>
    </w:p>
    <w:p w14:paraId="0FB7EE10" w14:textId="6434EE24" w:rsidR="00BE56AA" w:rsidRDefault="005E3823" w:rsidP="00B3039C">
      <w:r w:rsidRPr="009A2412">
        <w:lastRenderedPageBreak/>
        <w:t xml:space="preserve">In einer Studie litten </w:t>
      </w:r>
      <w:r w:rsidR="00E92EB0" w:rsidRPr="009A2412">
        <w:t xml:space="preserve">bei </w:t>
      </w:r>
      <w:r w:rsidR="00005A7C" w:rsidRPr="009A2412">
        <w:t>mechanischer Beatmung</w:t>
      </w:r>
      <w:r w:rsidR="00CE234E" w:rsidRPr="009A2412">
        <w:t xml:space="preserve"> mit einer Dauer von </w:t>
      </w:r>
      <w:r w:rsidR="00005A7C" w:rsidRPr="009A2412">
        <w:t xml:space="preserve"> ≥5 Tage</w:t>
      </w:r>
      <w:r w:rsidRPr="009A2412">
        <w:t>n</w:t>
      </w:r>
      <w:r w:rsidR="00E92EB0" w:rsidRPr="009A2412">
        <w:t xml:space="preserve"> </w:t>
      </w:r>
      <w:r w:rsidR="003D33DF" w:rsidRPr="009A2412">
        <w:t>64,6</w:t>
      </w:r>
      <w:r w:rsidR="00E92EB0" w:rsidRPr="009A2412">
        <w:t>% der Kinder unter Entzug</w:t>
      </w:r>
      <w:r w:rsidR="003D33DF" w:rsidRPr="009A2412">
        <w:t xml:space="preserve"> </w:t>
      </w:r>
      <w:r w:rsidR="003D33DF" w:rsidRPr="009A2412">
        <w:fldChar w:fldCharType="begin">
          <w:fldData xml:space="preserve">PEVuZE5vdGU+PENpdGU+PEF1dGhvcj5BbWlnb25pPC9BdXRob3I+PFllYXI+MjAxNzwvWWVhcj48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</w:fldData>
        </w:fldChar>
      </w:r>
      <w:r w:rsidR="008A3057">
        <w:instrText xml:space="preserve"> ADDIN EN.CITE </w:instrText>
      </w:r>
      <w:r w:rsidR="008A3057">
        <w:fldChar w:fldCharType="begin">
          <w:fldData xml:space="preserve">PEVuZE5vdGU+PENpdGU+PEF1dGhvcj5BbWlnb25pPC9BdXRob3I+PFllYXI+MjAxNzwvWWVhcj48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</w:fldData>
        </w:fldChar>
      </w:r>
      <w:r w:rsidR="008A3057">
        <w:instrText xml:space="preserve"> ADDIN EN.CITE.DATA </w:instrText>
      </w:r>
      <w:r w:rsidR="008A3057">
        <w:fldChar w:fldCharType="end"/>
      </w:r>
      <w:r w:rsidR="003D33DF" w:rsidRPr="009A2412">
        <w:fldChar w:fldCharType="separate"/>
      </w:r>
      <w:r w:rsidR="008A3057">
        <w:rPr>
          <w:noProof/>
        </w:rPr>
        <w:t>(</w:t>
      </w:r>
      <w:hyperlink w:anchor="_ENREF_4" w:tooltip="Amigoni, 2017 #287" w:history="1">
        <w:r w:rsidR="00764178" w:rsidRPr="00764178">
          <w:rPr>
            <w:rStyle w:val="Hyperlink"/>
          </w:rPr>
          <w:t>Amigoni et al., 2017</w:t>
        </w:r>
      </w:hyperlink>
      <w:r w:rsidR="008A3057">
        <w:rPr>
          <w:noProof/>
        </w:rPr>
        <w:t>)</w:t>
      </w:r>
      <w:r w:rsidR="003D33DF" w:rsidRPr="009A2412">
        <w:fldChar w:fldCharType="end"/>
      </w:r>
      <w:r w:rsidR="003D33DF" w:rsidRPr="009A2412">
        <w:t>.</w:t>
      </w:r>
      <w:r w:rsidR="00E92EB0" w:rsidRPr="009A2412">
        <w:t xml:space="preserve"> </w:t>
      </w:r>
      <w:r w:rsidRPr="009A2412">
        <w:t>Katz et al. berichtete</w:t>
      </w:r>
      <w:r w:rsidR="002F1438">
        <w:t>n</w:t>
      </w:r>
      <w:r w:rsidRPr="009A2412">
        <w:t xml:space="preserve"> von eine</w:t>
      </w:r>
      <w:r w:rsidR="00FE3662" w:rsidRPr="009A2412">
        <w:t>r</w:t>
      </w:r>
      <w:r w:rsidRPr="009A2412">
        <w:t xml:space="preserve"> 100%i</w:t>
      </w:r>
      <w:r w:rsidR="007552C2">
        <w:softHyphen/>
      </w:r>
      <w:r w:rsidRPr="009A2412">
        <w:t>gen Wahrscheinlichkeit des Entzuges für Kinder</w:t>
      </w:r>
      <w:r w:rsidR="00FE3662" w:rsidRPr="009A2412">
        <w:t>,</w:t>
      </w:r>
      <w:r w:rsidRPr="009A2412">
        <w:t xml:space="preserve"> die eine </w:t>
      </w:r>
      <w:proofErr w:type="spellStart"/>
      <w:r w:rsidRPr="009A2412">
        <w:t>Gesamtddosis</w:t>
      </w:r>
      <w:proofErr w:type="spellEnd"/>
      <w:r w:rsidRPr="009A2412">
        <w:t xml:space="preserve"> von &gt;2500</w:t>
      </w:r>
      <w:r w:rsidR="00B977DB" w:rsidRPr="009A2412">
        <w:t>µ</w:t>
      </w:r>
      <w:r w:rsidRPr="009A2412">
        <w:t xml:space="preserve">g/kg </w:t>
      </w:r>
      <w:proofErr w:type="spellStart"/>
      <w:r w:rsidRPr="009A2412">
        <w:t>Fentanyl</w:t>
      </w:r>
      <w:proofErr w:type="spellEnd"/>
      <w:r w:rsidRPr="009A2412">
        <w:t xml:space="preserve"> oder eine </w:t>
      </w:r>
      <w:proofErr w:type="spellStart"/>
      <w:r w:rsidRPr="009A2412">
        <w:t>Fentanylinfusionsdauer</w:t>
      </w:r>
      <w:proofErr w:type="spellEnd"/>
      <w:r w:rsidRPr="009A2412">
        <w:t xml:space="preserve"> von über 9 Tagen erhalten hatten </w:t>
      </w:r>
      <w:r w:rsidRPr="009A2412">
        <w:fldChar w:fldCharType="begin">
          <w:fldData xml:space="preserve">PEVuZE5vdGU+PENpdGU+PEF1dGhvcj5LYXR6PC9BdXRob3I+PFllYXI+MTk5NDwvWWVhcj48UmVj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</w:fldData>
        </w:fldChar>
      </w:r>
      <w:r w:rsidR="008A3057">
        <w:instrText xml:space="preserve"> ADDIN EN.CITE </w:instrText>
      </w:r>
      <w:r w:rsidR="008A3057">
        <w:fldChar w:fldCharType="begin">
          <w:fldData xml:space="preserve">PEVuZE5vdGU+PENpdGU+PEF1dGhvcj5LYXR6PC9BdXRob3I+PFllYXI+MTk5NDwvWWVhcj48UmVj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</w:fldData>
        </w:fldChar>
      </w:r>
      <w:r w:rsidR="008A3057">
        <w:instrText xml:space="preserve"> ADDIN EN.CITE.DATA </w:instrText>
      </w:r>
      <w:r w:rsidR="008A3057">
        <w:fldChar w:fldCharType="end"/>
      </w:r>
      <w:r w:rsidRPr="009A2412">
        <w:fldChar w:fldCharType="separate"/>
      </w:r>
      <w:r w:rsidR="008A3057">
        <w:rPr>
          <w:noProof/>
        </w:rPr>
        <w:t>(</w:t>
      </w:r>
      <w:hyperlink w:anchor="_ENREF_71" w:tooltip="Katz, 1994 #268" w:history="1">
        <w:r w:rsidR="00764178" w:rsidRPr="00764178">
          <w:rPr>
            <w:rStyle w:val="Hyperlink"/>
          </w:rPr>
          <w:t>Katz et al., 1994</w:t>
        </w:r>
      </w:hyperlink>
      <w:r w:rsidR="008A3057">
        <w:rPr>
          <w:noProof/>
        </w:rPr>
        <w:t>)</w:t>
      </w:r>
      <w:r w:rsidRPr="009A2412">
        <w:fldChar w:fldCharType="end"/>
      </w:r>
      <w:r w:rsidRPr="009A2412">
        <w:t>.</w:t>
      </w:r>
      <w:r w:rsidR="00331F22" w:rsidRPr="009A2412">
        <w:t xml:space="preserve"> </w:t>
      </w:r>
    </w:p>
    <w:p w14:paraId="5A804D03" w14:textId="77777777" w:rsidR="0022726A" w:rsidRPr="009A2412" w:rsidRDefault="0022726A" w:rsidP="00B3039C"/>
    <w:p w14:paraId="70301652" w14:textId="722ED8C1" w:rsidR="009325E0" w:rsidRDefault="002C2C22" w:rsidP="00B3039C">
      <w:r w:rsidRPr="009A2412">
        <w:t xml:space="preserve">Auch die vorhandenen </w:t>
      </w:r>
      <w:r w:rsidR="008026BA" w:rsidRPr="009A2412">
        <w:t xml:space="preserve">Studien zum Delirium </w:t>
      </w:r>
      <w:r w:rsidR="00CE234E" w:rsidRPr="009A2412">
        <w:t>a</w:t>
      </w:r>
      <w:r w:rsidR="003E586D" w:rsidRPr="009A2412">
        <w:t xml:space="preserve">uf PICUs </w:t>
      </w:r>
      <w:r w:rsidR="00134970" w:rsidRPr="009A2412">
        <w:t>beobachteten eine große Spann</w:t>
      </w:r>
      <w:r w:rsidR="007552C2">
        <w:softHyphen/>
      </w:r>
      <w:r w:rsidR="00134970" w:rsidRPr="009A2412">
        <w:t>breite der Häufigkeit v</w:t>
      </w:r>
      <w:r w:rsidR="00CE234E" w:rsidRPr="009A2412">
        <w:t xml:space="preserve">on </w:t>
      </w:r>
      <w:r w:rsidR="008026BA" w:rsidRPr="009A2412">
        <w:t xml:space="preserve">recht geringen Werten um die 12% </w:t>
      </w:r>
      <w:r w:rsidR="008026BA" w:rsidRPr="009A2412">
        <w:fldChar w:fldCharType="begin">
          <w:fldData xml:space="preserve">PEVuZE5vdGU+PENpdGU+PEF1dGhvcj5TaW1vbmU8L0F1dGhvcj48WWVhcj4yMDE3PC9ZZWFyPjxS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</w:fldData>
        </w:fldChar>
      </w:r>
      <w:r w:rsidR="008A3057">
        <w:instrText xml:space="preserve"> ADDIN EN.CITE </w:instrText>
      </w:r>
      <w:r w:rsidR="008A3057">
        <w:fldChar w:fldCharType="begin">
          <w:fldData xml:space="preserve">PEVuZE5vdGU+PENpdGU+PEF1dGhvcj5TaW1vbmU8L0F1dGhvcj48WWVhcj4yMDE3PC9ZZWFyPjxS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</w:fldData>
        </w:fldChar>
      </w:r>
      <w:r w:rsidR="008A3057">
        <w:instrText xml:space="preserve"> ADDIN EN.CITE.DATA </w:instrText>
      </w:r>
      <w:r w:rsidR="008A3057">
        <w:fldChar w:fldCharType="end"/>
      </w:r>
      <w:r w:rsidR="008026BA" w:rsidRPr="009A2412">
        <w:fldChar w:fldCharType="separate"/>
      </w:r>
      <w:r w:rsidR="008A3057">
        <w:rPr>
          <w:noProof/>
        </w:rPr>
        <w:t>(</w:t>
      </w:r>
      <w:hyperlink w:anchor="_ENREF_132" w:tooltip="Simone, 2017 #284" w:history="1">
        <w:r w:rsidR="00764178" w:rsidRPr="00764178">
          <w:rPr>
            <w:rStyle w:val="Hyperlink"/>
          </w:rPr>
          <w:t>Simone et al., 2017</w:t>
        </w:r>
      </w:hyperlink>
      <w:r w:rsidR="008A3057">
        <w:rPr>
          <w:noProof/>
        </w:rPr>
        <w:t>)</w:t>
      </w:r>
      <w:r w:rsidR="008026BA" w:rsidRPr="009A2412">
        <w:fldChar w:fldCharType="end"/>
      </w:r>
      <w:r w:rsidR="008026BA" w:rsidRPr="009A2412">
        <w:t xml:space="preserve"> bis hin zu hohen Werten um die 44% </w:t>
      </w:r>
      <w:r w:rsidR="008026BA" w:rsidRPr="009A2412">
        <w:fldChar w:fldCharType="begin">
          <w:fldData xml:space="preserve">PEVuZE5vdGU+PENpdGU+PEF1dGhvcj5TbWl0aDwvQXV0aG9yPjxZZWFyPjIwMTc8L1llYXI+PFJl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=
</w:fldData>
        </w:fldChar>
      </w:r>
      <w:r w:rsidR="008A3057">
        <w:instrText xml:space="preserve"> ADDIN EN.CITE </w:instrText>
      </w:r>
      <w:r w:rsidR="008A3057">
        <w:fldChar w:fldCharType="begin">
          <w:fldData xml:space="preserve">PEVuZE5vdGU+PENpdGU+PEF1dGhvcj5TbWl0aDwvQXV0aG9yPjxZZWFyPjIwMTc8L1llYXI+PFJl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=
</w:fldData>
        </w:fldChar>
      </w:r>
      <w:r w:rsidR="008A3057">
        <w:instrText xml:space="preserve"> ADDIN EN.CITE.DATA </w:instrText>
      </w:r>
      <w:r w:rsidR="008A3057">
        <w:fldChar w:fldCharType="end"/>
      </w:r>
      <w:r w:rsidR="008026BA" w:rsidRPr="009A2412">
        <w:fldChar w:fldCharType="separate"/>
      </w:r>
      <w:r w:rsidR="008A3057">
        <w:rPr>
          <w:noProof/>
        </w:rPr>
        <w:t>(</w:t>
      </w:r>
      <w:hyperlink w:anchor="_ENREF_134" w:tooltip="Smith, 2017 #276" w:history="1">
        <w:r w:rsidR="00764178" w:rsidRPr="00764178">
          <w:rPr>
            <w:rStyle w:val="Hyperlink"/>
          </w:rPr>
          <w:t>Smith et al., 2017</w:t>
        </w:r>
      </w:hyperlink>
      <w:r w:rsidR="008A3057">
        <w:rPr>
          <w:noProof/>
        </w:rPr>
        <w:t>)</w:t>
      </w:r>
      <w:r w:rsidR="008026BA" w:rsidRPr="009A2412">
        <w:fldChar w:fldCharType="end"/>
      </w:r>
      <w:r w:rsidR="00942181" w:rsidRPr="009A2412">
        <w:t xml:space="preserve"> mit noch höheren Werten bei Kinder</w:t>
      </w:r>
      <w:r w:rsidR="00801586" w:rsidRPr="009A2412">
        <w:t xml:space="preserve">n </w:t>
      </w:r>
      <w:r w:rsidR="0053640D" w:rsidRPr="009A2412">
        <w:t>mit Risikofaktoren</w:t>
      </w:r>
      <w:r w:rsidR="00454112" w:rsidRPr="009A2412">
        <w:t xml:space="preserve"> </w:t>
      </w:r>
      <w:r w:rsidR="00454112" w:rsidRPr="009A2412">
        <w:fldChar w:fldCharType="begin">
          <w:fldData xml:space="preserve">PEVuZE5vdGU+PENpdGU+PEF1dGhvcj5UcmF1YmU8L0F1dGhvcj48WWVhcj4yMDE3PC9ZZWFyPjxS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=
</w:fldData>
        </w:fldChar>
      </w:r>
      <w:r w:rsidR="00A14F7C">
        <w:instrText xml:space="preserve"> ADDIN EN.CITE </w:instrText>
      </w:r>
      <w:r w:rsidR="00A14F7C">
        <w:fldChar w:fldCharType="begin">
          <w:fldData xml:space="preserve">PEVuZE5vdGU+PENpdGU+PEF1dGhvcj5UcmF1YmU8L0F1dGhvcj48WWVhcj4yMDE3PC9ZZWFyPjxS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=
</w:fldData>
        </w:fldChar>
      </w:r>
      <w:r w:rsidR="00A14F7C">
        <w:instrText xml:space="preserve"> ADDIN EN.CITE.DATA </w:instrText>
      </w:r>
      <w:r w:rsidR="00A14F7C">
        <w:fldChar w:fldCharType="end"/>
      </w:r>
      <w:r w:rsidR="00454112" w:rsidRPr="009A2412">
        <w:fldChar w:fldCharType="separate"/>
      </w:r>
      <w:r w:rsidR="00A14F7C">
        <w:rPr>
          <w:noProof/>
        </w:rPr>
        <w:t>(</w:t>
      </w:r>
      <w:hyperlink w:anchor="_ENREF_142" w:tooltip="Traube, 2017 #277" w:history="1">
        <w:r w:rsidR="00764178" w:rsidRPr="00764178">
          <w:rPr>
            <w:rStyle w:val="Hyperlink"/>
          </w:rPr>
          <w:t>Traube et al., 2017b</w:t>
        </w:r>
      </w:hyperlink>
      <w:r w:rsidR="00A14F7C">
        <w:rPr>
          <w:noProof/>
        </w:rPr>
        <w:t xml:space="preserve">, </w:t>
      </w:r>
      <w:hyperlink w:anchor="_ENREF_36" w:tooltip="Dervan, 2020 #2" w:history="1">
        <w:r w:rsidR="00764178" w:rsidRPr="00764178">
          <w:rPr>
            <w:rStyle w:val="Hyperlink"/>
          </w:rPr>
          <w:t>Dervan et al., 2020</w:t>
        </w:r>
      </w:hyperlink>
      <w:r w:rsidR="00A14F7C">
        <w:rPr>
          <w:noProof/>
        </w:rPr>
        <w:t xml:space="preserve">, </w:t>
      </w:r>
      <w:hyperlink w:anchor="_ENREF_2" w:tooltip="Alvarez, 2018 #281" w:history="1">
        <w:r w:rsidR="00764178" w:rsidRPr="00764178">
          <w:rPr>
            <w:rStyle w:val="Hyperlink"/>
          </w:rPr>
          <w:t>Alvarez et al., 2018</w:t>
        </w:r>
      </w:hyperlink>
      <w:r w:rsidR="00A14F7C">
        <w:rPr>
          <w:noProof/>
        </w:rPr>
        <w:t xml:space="preserve">, </w:t>
      </w:r>
      <w:hyperlink w:anchor="_ENREF_89" w:tooltip="Meyburg, 2017 #283" w:history="1">
        <w:r w:rsidR="00764178" w:rsidRPr="00764178">
          <w:rPr>
            <w:rStyle w:val="Hyperlink"/>
          </w:rPr>
          <w:t>Meyburg et al., 2017</w:t>
        </w:r>
      </w:hyperlink>
      <w:r w:rsidR="00A14F7C">
        <w:rPr>
          <w:noProof/>
        </w:rPr>
        <w:t xml:space="preserve">, </w:t>
      </w:r>
      <w:hyperlink w:anchor="_ENREF_20" w:tooltip="Calandriello, 2018 #278" w:history="1">
        <w:r w:rsidR="00764178" w:rsidRPr="00764178">
          <w:rPr>
            <w:rStyle w:val="Hyperlink"/>
          </w:rPr>
          <w:t>Calandriello et al., 2018</w:t>
        </w:r>
      </w:hyperlink>
      <w:r w:rsidR="00A14F7C">
        <w:rPr>
          <w:noProof/>
        </w:rPr>
        <w:t>)</w:t>
      </w:r>
      <w:r w:rsidR="00454112" w:rsidRPr="009A2412">
        <w:fldChar w:fldCharType="end"/>
      </w:r>
      <w:r w:rsidR="007D661E" w:rsidRPr="009A2412">
        <w:t>. Ein</w:t>
      </w:r>
      <w:r w:rsidR="00CE234E" w:rsidRPr="009A2412">
        <w:t xml:space="preserve"> </w:t>
      </w:r>
      <w:r w:rsidR="007D661E" w:rsidRPr="009A2412">
        <w:t xml:space="preserve">erhöhtes </w:t>
      </w:r>
      <w:proofErr w:type="spellStart"/>
      <w:r w:rsidR="00CE234E" w:rsidRPr="009A2412">
        <w:t>Deliriumsrisiko</w:t>
      </w:r>
      <w:proofErr w:type="spellEnd"/>
      <w:r w:rsidR="00CE234E" w:rsidRPr="009A2412">
        <w:t xml:space="preserve"> wurde von</w:t>
      </w:r>
      <w:r w:rsidR="008026BA" w:rsidRPr="009A2412">
        <w:t xml:space="preserve"> meh</w:t>
      </w:r>
      <w:r w:rsidR="007552C2">
        <w:softHyphen/>
      </w:r>
      <w:r w:rsidR="008026BA" w:rsidRPr="009A2412">
        <w:t>rere Studien bei jüngeren Kindern (&lt;5, 2-5 oder &lt;2 Jahre</w:t>
      </w:r>
      <w:r w:rsidR="007D661E" w:rsidRPr="009A2412">
        <w:t>n</w:t>
      </w:r>
      <w:r w:rsidR="008026BA" w:rsidRPr="009A2412">
        <w:t>)</w:t>
      </w:r>
      <w:r w:rsidR="00CE234E" w:rsidRPr="009A2412">
        <w:t xml:space="preserve"> festgestellt</w:t>
      </w:r>
      <w:r w:rsidR="008026BA" w:rsidRPr="009A2412">
        <w:t xml:space="preserve"> </w:t>
      </w:r>
      <w:r w:rsidR="008026BA" w:rsidRPr="009A2412">
        <w:fldChar w:fldCharType="begin">
          <w:fldData xml:space="preserve">PEVuZE5vdGU+PENpdGU+PEF1dGhvcj5UcmF1YmU8L0F1dGhvcj48WWVhcj4yMDE3PC9ZZWFyPjxS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</w:fldData>
        </w:fldChar>
      </w:r>
      <w:r w:rsidR="008A3057">
        <w:instrText xml:space="preserve"> ADDIN EN.CITE </w:instrText>
      </w:r>
      <w:r w:rsidR="008A3057">
        <w:fldChar w:fldCharType="begin">
          <w:fldData xml:space="preserve">PEVuZE5vdGU+PENpdGU+PEF1dGhvcj5UcmF1YmU8L0F1dGhvcj48WWVhcj4yMDE3PC9ZZWFyPjxS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</w:fldData>
        </w:fldChar>
      </w:r>
      <w:r w:rsidR="008A3057">
        <w:instrText xml:space="preserve"> ADDIN EN.CITE.DATA </w:instrText>
      </w:r>
      <w:r w:rsidR="008A3057">
        <w:fldChar w:fldCharType="end"/>
      </w:r>
      <w:r w:rsidR="008026BA" w:rsidRPr="009A2412">
        <w:fldChar w:fldCharType="separate"/>
      </w:r>
      <w:r w:rsidR="008A3057">
        <w:rPr>
          <w:noProof/>
        </w:rPr>
        <w:t>(</w:t>
      </w:r>
      <w:hyperlink w:anchor="_ENREF_142" w:tooltip="Traube, 2017 #277" w:history="1">
        <w:r w:rsidR="00764178" w:rsidRPr="00764178">
          <w:rPr>
            <w:rStyle w:val="Hyperlink"/>
          </w:rPr>
          <w:t>Traube et al., 2017b</w:t>
        </w:r>
      </w:hyperlink>
      <w:r w:rsidR="008A3057">
        <w:rPr>
          <w:noProof/>
        </w:rPr>
        <w:t xml:space="preserve">, </w:t>
      </w:r>
      <w:hyperlink w:anchor="_ENREF_134" w:tooltip="Smith, 2017 #276" w:history="1">
        <w:r w:rsidR="00764178" w:rsidRPr="00764178">
          <w:rPr>
            <w:rStyle w:val="Hyperlink"/>
          </w:rPr>
          <w:t>Smith et al., 2017</w:t>
        </w:r>
      </w:hyperlink>
      <w:r w:rsidR="008A3057">
        <w:rPr>
          <w:noProof/>
        </w:rPr>
        <w:t xml:space="preserve">, </w:t>
      </w:r>
      <w:hyperlink w:anchor="_ENREF_2" w:tooltip="Alvarez, 2018 #281" w:history="1">
        <w:r w:rsidR="00764178" w:rsidRPr="00764178">
          <w:rPr>
            <w:rStyle w:val="Hyperlink"/>
          </w:rPr>
          <w:t>Alvarez et al., 2018</w:t>
        </w:r>
      </w:hyperlink>
      <w:r w:rsidR="008A3057">
        <w:rPr>
          <w:noProof/>
        </w:rPr>
        <w:t xml:space="preserve">, </w:t>
      </w:r>
      <w:hyperlink w:anchor="_ENREF_131" w:tooltip="Silver, 2015 #282" w:history="1">
        <w:r w:rsidR="00764178" w:rsidRPr="00764178">
          <w:rPr>
            <w:rStyle w:val="Hyperlink"/>
          </w:rPr>
          <w:t>Silver et al., 2015</w:t>
        </w:r>
      </w:hyperlink>
      <w:r w:rsidR="008A3057">
        <w:rPr>
          <w:noProof/>
        </w:rPr>
        <w:t xml:space="preserve">, </w:t>
      </w:r>
      <w:hyperlink w:anchor="_ENREF_89" w:tooltip="Meyburg, 2017 #283" w:history="1">
        <w:r w:rsidR="00764178" w:rsidRPr="00764178">
          <w:rPr>
            <w:rStyle w:val="Hyperlink"/>
          </w:rPr>
          <w:t>Meyburg et al., 2017</w:t>
        </w:r>
      </w:hyperlink>
      <w:r w:rsidR="008A3057">
        <w:rPr>
          <w:noProof/>
        </w:rPr>
        <w:t xml:space="preserve">, </w:t>
      </w:r>
      <w:hyperlink w:anchor="_ENREF_141" w:tooltip="Traube, 2017 #285" w:history="1">
        <w:r w:rsidR="00764178" w:rsidRPr="00764178">
          <w:rPr>
            <w:rStyle w:val="Hyperlink"/>
          </w:rPr>
          <w:t>Traube et al., 2017a</w:t>
        </w:r>
      </w:hyperlink>
      <w:r w:rsidR="008A3057">
        <w:rPr>
          <w:noProof/>
        </w:rPr>
        <w:t xml:space="preserve">, </w:t>
      </w:r>
      <w:hyperlink w:anchor="_ENREF_36" w:tooltip="Dervan, 2020 #2" w:history="1">
        <w:r w:rsidR="00764178" w:rsidRPr="00764178">
          <w:rPr>
            <w:rStyle w:val="Hyperlink"/>
          </w:rPr>
          <w:t>Dervan et al., 2020</w:t>
        </w:r>
      </w:hyperlink>
      <w:r w:rsidR="008A3057">
        <w:rPr>
          <w:noProof/>
        </w:rPr>
        <w:t>)</w:t>
      </w:r>
      <w:r w:rsidR="008026BA" w:rsidRPr="009A2412">
        <w:fldChar w:fldCharType="end"/>
      </w:r>
      <w:r w:rsidR="008026BA" w:rsidRPr="009A2412">
        <w:t xml:space="preserve">, </w:t>
      </w:r>
      <w:r w:rsidR="00CE234E" w:rsidRPr="009A2412">
        <w:t xml:space="preserve">von </w:t>
      </w:r>
      <w:r w:rsidR="00906348" w:rsidRPr="009A2412">
        <w:t>anderen</w:t>
      </w:r>
      <w:r w:rsidR="008026BA" w:rsidRPr="009A2412">
        <w:t xml:space="preserve"> Studien </w:t>
      </w:r>
      <w:r w:rsidR="00CE234E" w:rsidRPr="009A2412">
        <w:t xml:space="preserve">jedoch </w:t>
      </w:r>
      <w:r w:rsidR="008026BA" w:rsidRPr="009A2412">
        <w:t xml:space="preserve">bei älteren Kindern </w:t>
      </w:r>
      <w:r w:rsidR="008026BA" w:rsidRPr="009A2412">
        <w:fldChar w:fldCharType="begin">
          <w:fldData xml:space="preserve">PEVuZE5vdGU+PENpdGU+PEF1dGhvcj5TbWVldHM8L0F1dGhvcj48WWVhcj4yMDEwPC9ZZWFyPjxS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</w:fldData>
        </w:fldChar>
      </w:r>
      <w:r w:rsidR="008A3057">
        <w:instrText xml:space="preserve"> ADDIN EN.CITE </w:instrText>
      </w:r>
      <w:r w:rsidR="008A3057">
        <w:fldChar w:fldCharType="begin">
          <w:fldData xml:space="preserve">PEVuZE5vdGU+PENpdGU+PEF1dGhvcj5TbWVldHM8L0F1dGhvcj48WWVhcj4yMDEwPC9ZZWFyPjxS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</w:fldData>
        </w:fldChar>
      </w:r>
      <w:r w:rsidR="008A3057">
        <w:instrText xml:space="preserve"> ADDIN EN.CITE.DATA </w:instrText>
      </w:r>
      <w:r w:rsidR="008A3057">
        <w:fldChar w:fldCharType="end"/>
      </w:r>
      <w:r w:rsidR="008026BA" w:rsidRPr="009A2412">
        <w:fldChar w:fldCharType="separate"/>
      </w:r>
      <w:r w:rsidR="008A3057">
        <w:rPr>
          <w:noProof/>
        </w:rPr>
        <w:t>(</w:t>
      </w:r>
      <w:hyperlink w:anchor="_ENREF_133" w:tooltip="Smeets, 2010 #279" w:history="1">
        <w:r w:rsidR="00764178" w:rsidRPr="00764178">
          <w:rPr>
            <w:rStyle w:val="Hyperlink"/>
          </w:rPr>
          <w:t>Smeets et al., 2010</w:t>
        </w:r>
      </w:hyperlink>
      <w:r w:rsidR="008A3057">
        <w:rPr>
          <w:noProof/>
        </w:rPr>
        <w:t xml:space="preserve">, </w:t>
      </w:r>
      <w:hyperlink w:anchor="_ENREF_122" w:tooltip="Schieveld, 2007 #280" w:history="1">
        <w:r w:rsidR="00764178" w:rsidRPr="00764178">
          <w:rPr>
            <w:rStyle w:val="Hyperlink"/>
          </w:rPr>
          <w:t>Schieveld et al., 2007</w:t>
        </w:r>
      </w:hyperlink>
      <w:r w:rsidR="008A3057">
        <w:rPr>
          <w:noProof/>
        </w:rPr>
        <w:t>)</w:t>
      </w:r>
      <w:r w:rsidR="008026BA" w:rsidRPr="009A2412">
        <w:fldChar w:fldCharType="end"/>
      </w:r>
      <w:r w:rsidR="008026BA" w:rsidRPr="009A2412">
        <w:t>. Im Hinblick auf den Aufnahmegrund be</w:t>
      </w:r>
      <w:r w:rsidR="007552C2">
        <w:softHyphen/>
      </w:r>
      <w:r w:rsidR="008026BA" w:rsidRPr="009A2412">
        <w:t>schrieb eine Studie die höchste Inzidenz des Delirs bei Kindern mit infektiöser oder in</w:t>
      </w:r>
      <w:r w:rsidR="007552C2">
        <w:softHyphen/>
      </w:r>
      <w:r w:rsidR="008026BA" w:rsidRPr="009A2412">
        <w:t xml:space="preserve">flammatorischer Erkrankung </w:t>
      </w:r>
      <w:r w:rsidR="008026BA" w:rsidRPr="009A2412">
        <w:fldChar w:fldCharType="begin">
          <w:fldData xml:space="preserve">PEVuZE5vdGU+PENpdGU+PEF1dGhvcj5UcmF1YmU8L0F1dGhvcj48WWVhcj4yMDE3PC9ZZWFyPjxS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</w:fldData>
        </w:fldChar>
      </w:r>
      <w:r w:rsidR="008A3057">
        <w:instrText xml:space="preserve"> ADDIN EN.CITE </w:instrText>
      </w:r>
      <w:r w:rsidR="008A3057">
        <w:fldChar w:fldCharType="begin">
          <w:fldData xml:space="preserve">PEVuZE5vdGU+PENpdGU+PEF1dGhvcj5UcmF1YmU8L0F1dGhvcj48WWVhcj4yMDE3PC9ZZWFyPjxS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</w:fldData>
        </w:fldChar>
      </w:r>
      <w:r w:rsidR="008A3057">
        <w:instrText xml:space="preserve"> ADDIN EN.CITE.DATA </w:instrText>
      </w:r>
      <w:r w:rsidR="008A3057">
        <w:fldChar w:fldCharType="end"/>
      </w:r>
      <w:r w:rsidR="008026BA" w:rsidRPr="009A2412">
        <w:fldChar w:fldCharType="separate"/>
      </w:r>
      <w:r w:rsidR="008A3057">
        <w:rPr>
          <w:noProof/>
        </w:rPr>
        <w:t>(</w:t>
      </w:r>
      <w:hyperlink w:anchor="_ENREF_142" w:tooltip="Traube, 2017 #277" w:history="1">
        <w:r w:rsidR="00764178" w:rsidRPr="00764178">
          <w:rPr>
            <w:rStyle w:val="Hyperlink"/>
          </w:rPr>
          <w:t>Traube et al., 2017b</w:t>
        </w:r>
      </w:hyperlink>
      <w:r w:rsidR="008A3057">
        <w:rPr>
          <w:noProof/>
        </w:rPr>
        <w:t>)</w:t>
      </w:r>
      <w:r w:rsidR="008026BA" w:rsidRPr="009A2412">
        <w:fldChar w:fldCharType="end"/>
      </w:r>
      <w:r w:rsidR="008026BA" w:rsidRPr="009A2412">
        <w:t>, eine andere berichtete von einer ho</w:t>
      </w:r>
      <w:r w:rsidR="007552C2">
        <w:softHyphen/>
      </w:r>
      <w:r w:rsidR="008026BA" w:rsidRPr="009A2412">
        <w:t xml:space="preserve">hen Inzidenz des Delirs bei postoperativen Kindern (65,5%), was ein erhöhtes Risiko in </w:t>
      </w:r>
      <w:r w:rsidR="00D25832">
        <w:t xml:space="preserve">unserer </w:t>
      </w:r>
      <w:r w:rsidR="008026BA" w:rsidRPr="009A2412">
        <w:t xml:space="preserve">Gruppe bedeuten könnte </w:t>
      </w:r>
      <w:r w:rsidR="008026BA" w:rsidRPr="009A2412">
        <w:fldChar w:fldCharType="begin">
          <w:fldData xml:space="preserve">PEVuZE5vdGU+PENpdGU+PEF1dGhvcj5NZXlidXJnPC9BdXRob3I+PFllYXI+MjAxNzwvWWVhcj48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=
</w:fldData>
        </w:fldChar>
      </w:r>
      <w:r w:rsidR="008A3057">
        <w:instrText xml:space="preserve"> ADDIN EN.CITE </w:instrText>
      </w:r>
      <w:r w:rsidR="008A3057">
        <w:fldChar w:fldCharType="begin">
          <w:fldData xml:space="preserve">PEVuZE5vdGU+PENpdGU+PEF1dGhvcj5NZXlidXJnPC9BdXRob3I+PFllYXI+MjAxNzwvWWVhcj48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=
</w:fldData>
        </w:fldChar>
      </w:r>
      <w:r w:rsidR="008A3057">
        <w:instrText xml:space="preserve"> ADDIN EN.CITE.DATA </w:instrText>
      </w:r>
      <w:r w:rsidR="008A3057">
        <w:fldChar w:fldCharType="end"/>
      </w:r>
      <w:r w:rsidR="008026BA" w:rsidRPr="009A2412">
        <w:fldChar w:fldCharType="separate"/>
      </w:r>
      <w:r w:rsidR="008A3057">
        <w:rPr>
          <w:noProof/>
        </w:rPr>
        <w:t>(</w:t>
      </w:r>
      <w:hyperlink w:anchor="_ENREF_89" w:tooltip="Meyburg, 2017 #283" w:history="1">
        <w:r w:rsidR="00764178" w:rsidRPr="00764178">
          <w:rPr>
            <w:rStyle w:val="Hyperlink"/>
          </w:rPr>
          <w:t>Meyburg et al., 2017</w:t>
        </w:r>
      </w:hyperlink>
      <w:r w:rsidR="008A3057">
        <w:rPr>
          <w:noProof/>
        </w:rPr>
        <w:t>)</w:t>
      </w:r>
      <w:r w:rsidR="008026BA" w:rsidRPr="009A2412">
        <w:fldChar w:fldCharType="end"/>
      </w:r>
      <w:r w:rsidR="008026BA" w:rsidRPr="009A2412">
        <w:t xml:space="preserve">. In einer weiteren Studie wiesen postoperative Kinder </w:t>
      </w:r>
      <w:r w:rsidR="00CE234E" w:rsidRPr="009A2412">
        <w:t xml:space="preserve">allerdings </w:t>
      </w:r>
      <w:r w:rsidR="008026BA" w:rsidRPr="009A2412">
        <w:t xml:space="preserve">geringere </w:t>
      </w:r>
      <w:proofErr w:type="spellStart"/>
      <w:r w:rsidR="008026BA" w:rsidRPr="009A2412">
        <w:t>Deliriumsraten</w:t>
      </w:r>
      <w:proofErr w:type="spellEnd"/>
      <w:r w:rsidR="008026BA" w:rsidRPr="009A2412">
        <w:t xml:space="preserve"> auf als andere Kinder </w:t>
      </w:r>
      <w:r w:rsidR="008026BA" w:rsidRPr="009A2412">
        <w:fldChar w:fldCharType="begin"/>
      </w:r>
      <w:r w:rsidR="008A3057">
        <w:instrText xml:space="preserve"> ADDIN EN.CITE &lt;EndNote&gt;&lt;Cite&gt;&lt;Author&gt;Dervan&lt;/Author&gt;&lt;Year&gt;2020&lt;/Year&gt;&lt;RecNum&gt;2&lt;/RecNum&gt;&lt;DisplayText&gt;(Dervan et al., 2020)&lt;/DisplayText&gt;&lt;record&gt;&lt;rec-number&gt;2&lt;/rec-number&gt;&lt;foreign-keys&gt;&lt;key app="EN" db-id="90dvxedw70vvxdevxwlxaf5bzxrwerttpt55" timestamp="1589106449"&gt;2&lt;/key&gt;&lt;/foreign-keys&gt;&lt;ref-type name="Journal Article"&gt;17&lt;/ref-type&gt;&lt;contributors&gt;&lt;authors&gt;&lt;author&gt;Dervan, L. A.&lt;/author&gt;&lt;author&gt;Di Gennaro, J. L.&lt;/author&gt;&lt;author&gt;Farris, R. W. D.&lt;/author&gt;&lt;author&gt;Watson, R. S.&lt;/author&gt;&lt;/authors&gt;&lt;/contributors&gt;&lt;auth-address&gt;Division of Pediatric Critical Care Medicine, Department of Pediatrics, University of Washington, Seattle, WA.&amp;#xD;Center for Clinical and Translational Research, Seattle Children&amp;apos;s Research Institute, Seattle, WA.&amp;#xD;Center for Child Health, Behavior, and Development, Seattle Children&amp;apos;s Research Institute, Seattle, WA.&lt;/auth-address&gt;&lt;titles&gt;&lt;title&gt;Delirium in a Tertiary PICU: Risk Factors and Outcomes&lt;/title&gt;&lt;secondary-title&gt;Pediatr Crit Care Med&lt;/secondary-title&gt;&lt;/titles&gt;&lt;pages&gt;21-32&lt;/pages&gt;&lt;volume&gt;21&lt;/volume&gt;&lt;number&gt;1&lt;/number&gt;&lt;edition&gt;2019/10/01&lt;/edition&gt;&lt;dates&gt;&lt;year&gt;2020&lt;/year&gt;&lt;pub-dates&gt;&lt;date&gt;Jan&lt;/date&gt;&lt;/pub-dates&gt;&lt;/dates&gt;&lt;isbn&gt;1529-7535 (Print)&amp;#xD;1529-7535&lt;/isbn&gt;&lt;accession-num&gt;31568239&lt;/accession-num&gt;&lt;urls&gt;&lt;/urls&gt;&lt;electronic-resource-num&gt;10.1097/pcc.0000000000002126&lt;/electronic-resource-num&gt;&lt;remote-database-provider&gt;NLM&lt;/remote-database-provider&gt;&lt;language&gt;eng&lt;/language&gt;&lt;/record&gt;&lt;/Cite&gt;&lt;/EndNote&gt;</w:instrText>
      </w:r>
      <w:r w:rsidR="008026BA" w:rsidRPr="009A2412">
        <w:fldChar w:fldCharType="separate"/>
      </w:r>
      <w:r w:rsidR="008A3057">
        <w:rPr>
          <w:noProof/>
        </w:rPr>
        <w:t>(</w:t>
      </w:r>
      <w:hyperlink w:anchor="_ENREF_36" w:tooltip="Dervan, 2020 #2" w:history="1">
        <w:r w:rsidR="00764178" w:rsidRPr="00764178">
          <w:rPr>
            <w:rStyle w:val="Hyperlink"/>
          </w:rPr>
          <w:t>Dervan et al., 2020</w:t>
        </w:r>
      </w:hyperlink>
      <w:r w:rsidR="008A3057">
        <w:rPr>
          <w:noProof/>
        </w:rPr>
        <w:t>)</w:t>
      </w:r>
      <w:r w:rsidR="008026BA" w:rsidRPr="009A2412">
        <w:fldChar w:fldCharType="end"/>
      </w:r>
      <w:r w:rsidR="008026BA" w:rsidRPr="009A2412">
        <w:t xml:space="preserve">. Worin Einigkeit zu bestehen scheint, ist das deutlich vermehrte Auftreten des Delirs bei mechanischer Beatmung der Kinder </w:t>
      </w:r>
      <w:r w:rsidR="008026BA" w:rsidRPr="009A2412">
        <w:fldChar w:fldCharType="begin">
          <w:fldData xml:space="preserve">PEVuZE5vdGU+PENpdGU+PEF1dGhvcj5BbHZhcmV6PC9BdXRob3I+PFllYXI+MjAxODwvWWVhcj48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</w:fldData>
        </w:fldChar>
      </w:r>
      <w:r w:rsidR="008A3057">
        <w:instrText xml:space="preserve"> ADDIN EN.CITE </w:instrText>
      </w:r>
      <w:r w:rsidR="008A3057">
        <w:fldChar w:fldCharType="begin">
          <w:fldData xml:space="preserve">PEVuZE5vdGU+PENpdGU+PEF1dGhvcj5BbHZhcmV6PC9BdXRob3I+PFllYXI+MjAxODwvWWVhcj48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</w:fldData>
        </w:fldChar>
      </w:r>
      <w:r w:rsidR="008A3057">
        <w:instrText xml:space="preserve"> ADDIN EN.CITE.DATA </w:instrText>
      </w:r>
      <w:r w:rsidR="008A3057">
        <w:fldChar w:fldCharType="end"/>
      </w:r>
      <w:r w:rsidR="008026BA" w:rsidRPr="009A2412">
        <w:fldChar w:fldCharType="separate"/>
      </w:r>
      <w:r w:rsidR="008A3057">
        <w:rPr>
          <w:noProof/>
        </w:rPr>
        <w:t>(</w:t>
      </w:r>
      <w:hyperlink w:anchor="_ENREF_2" w:tooltip="Alvarez, 2018 #281" w:history="1">
        <w:r w:rsidR="00764178" w:rsidRPr="00764178">
          <w:rPr>
            <w:rStyle w:val="Hyperlink"/>
          </w:rPr>
          <w:t>Alvarez et al., 2018</w:t>
        </w:r>
      </w:hyperlink>
      <w:r w:rsidR="008A3057">
        <w:rPr>
          <w:noProof/>
        </w:rPr>
        <w:t xml:space="preserve">, </w:t>
      </w:r>
      <w:hyperlink w:anchor="_ENREF_131" w:tooltip="Silver, 2015 #282" w:history="1">
        <w:r w:rsidR="00764178" w:rsidRPr="00764178">
          <w:rPr>
            <w:rStyle w:val="Hyperlink"/>
          </w:rPr>
          <w:t>Silver et al., 2015</w:t>
        </w:r>
      </w:hyperlink>
      <w:r w:rsidR="008A3057">
        <w:rPr>
          <w:noProof/>
        </w:rPr>
        <w:t xml:space="preserve">, </w:t>
      </w:r>
      <w:hyperlink w:anchor="_ENREF_141" w:tooltip="Traube, 2017 #285" w:history="1">
        <w:r w:rsidR="00764178" w:rsidRPr="00764178">
          <w:rPr>
            <w:rStyle w:val="Hyperlink"/>
          </w:rPr>
          <w:t>Traube et al., 2017a</w:t>
        </w:r>
      </w:hyperlink>
      <w:r w:rsidR="008A3057">
        <w:rPr>
          <w:noProof/>
        </w:rPr>
        <w:t xml:space="preserve">, </w:t>
      </w:r>
      <w:hyperlink w:anchor="_ENREF_142" w:tooltip="Traube, 2017 #277" w:history="1">
        <w:r w:rsidR="00764178" w:rsidRPr="00764178">
          <w:rPr>
            <w:rStyle w:val="Hyperlink"/>
          </w:rPr>
          <w:t>Traube et al., 2017b</w:t>
        </w:r>
      </w:hyperlink>
      <w:r w:rsidR="008A3057">
        <w:rPr>
          <w:noProof/>
        </w:rPr>
        <w:t xml:space="preserve">, </w:t>
      </w:r>
      <w:hyperlink w:anchor="_ENREF_132" w:tooltip="Simone, 2017 #284" w:history="1">
        <w:r w:rsidR="00764178" w:rsidRPr="00764178">
          <w:rPr>
            <w:rStyle w:val="Hyperlink"/>
          </w:rPr>
          <w:t>Simone et al., 2017</w:t>
        </w:r>
      </w:hyperlink>
      <w:r w:rsidR="008A3057">
        <w:rPr>
          <w:noProof/>
        </w:rPr>
        <w:t xml:space="preserve">, </w:t>
      </w:r>
      <w:hyperlink w:anchor="_ENREF_133" w:tooltip="Smeets, 2010 #279" w:history="1">
        <w:r w:rsidR="00764178" w:rsidRPr="00764178">
          <w:rPr>
            <w:rStyle w:val="Hyperlink"/>
          </w:rPr>
          <w:t>Smeets et al., 2010</w:t>
        </w:r>
      </w:hyperlink>
      <w:r w:rsidR="008A3057">
        <w:rPr>
          <w:noProof/>
        </w:rPr>
        <w:t xml:space="preserve">, </w:t>
      </w:r>
      <w:hyperlink w:anchor="_ENREF_36" w:tooltip="Dervan, 2020 #2" w:history="1">
        <w:r w:rsidR="00764178" w:rsidRPr="00764178">
          <w:rPr>
            <w:rStyle w:val="Hyperlink"/>
          </w:rPr>
          <w:t>Dervan et al., 2020</w:t>
        </w:r>
      </w:hyperlink>
      <w:r w:rsidR="008A3057">
        <w:rPr>
          <w:noProof/>
        </w:rPr>
        <w:t xml:space="preserve">, </w:t>
      </w:r>
      <w:hyperlink w:anchor="_ENREF_20" w:tooltip="Calandriello, 2018 #278" w:history="1">
        <w:r w:rsidR="00764178" w:rsidRPr="00764178">
          <w:rPr>
            <w:rStyle w:val="Hyperlink"/>
          </w:rPr>
          <w:t>Calandriello et al., 2018</w:t>
        </w:r>
      </w:hyperlink>
      <w:r w:rsidR="008A3057">
        <w:rPr>
          <w:noProof/>
        </w:rPr>
        <w:t>)</w:t>
      </w:r>
      <w:r w:rsidR="008026BA" w:rsidRPr="009A2412">
        <w:fldChar w:fldCharType="end"/>
      </w:r>
      <w:r w:rsidR="008026BA" w:rsidRPr="009A2412">
        <w:t xml:space="preserve">. Auch eine </w:t>
      </w:r>
      <w:r w:rsidR="00D25832">
        <w:t>kognitive</w:t>
      </w:r>
      <w:r w:rsidR="008026BA" w:rsidRPr="009A2412">
        <w:t xml:space="preserve"> Beeinträchtigung </w:t>
      </w:r>
      <w:r w:rsidR="008026BA" w:rsidRPr="009A2412">
        <w:fldChar w:fldCharType="begin">
          <w:fldData xml:space="preserve">PEVuZE5vdGU+PENpdGU+PEF1dGhvcj5TaWx2ZXI8L0F1dGhvcj48WWVhcj4yMDE1PC9ZZWFyPjxS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</w:fldData>
        </w:fldChar>
      </w:r>
      <w:r w:rsidR="008A3057">
        <w:instrText xml:space="preserve"> ADDIN EN.CITE </w:instrText>
      </w:r>
      <w:r w:rsidR="008A3057">
        <w:fldChar w:fldCharType="begin">
          <w:fldData xml:space="preserve">PEVuZE5vdGU+PENpdGU+PEF1dGhvcj5TaWx2ZXI8L0F1dGhvcj48WWVhcj4yMDE1PC9ZZWFyPjxS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</w:fldData>
        </w:fldChar>
      </w:r>
      <w:r w:rsidR="008A3057">
        <w:instrText xml:space="preserve"> ADDIN EN.CITE.DATA </w:instrText>
      </w:r>
      <w:r w:rsidR="008A3057">
        <w:fldChar w:fldCharType="end"/>
      </w:r>
      <w:r w:rsidR="008026BA" w:rsidRPr="009A2412">
        <w:fldChar w:fldCharType="separate"/>
      </w:r>
      <w:r w:rsidR="008A3057">
        <w:rPr>
          <w:noProof/>
        </w:rPr>
        <w:t>(</w:t>
      </w:r>
      <w:hyperlink w:anchor="_ENREF_131" w:tooltip="Silver, 2015 #282" w:history="1">
        <w:r w:rsidR="00764178" w:rsidRPr="00764178">
          <w:rPr>
            <w:rStyle w:val="Hyperlink"/>
          </w:rPr>
          <w:t>Silver et al., 2015</w:t>
        </w:r>
      </w:hyperlink>
      <w:r w:rsidR="008A3057">
        <w:rPr>
          <w:noProof/>
        </w:rPr>
        <w:t xml:space="preserve">, </w:t>
      </w:r>
      <w:hyperlink w:anchor="_ENREF_141" w:tooltip="Traube, 2017 #285" w:history="1">
        <w:r w:rsidR="00764178" w:rsidRPr="00764178">
          <w:rPr>
            <w:rStyle w:val="Hyperlink"/>
          </w:rPr>
          <w:t>Traube et al., 2017a</w:t>
        </w:r>
      </w:hyperlink>
      <w:r w:rsidR="008A3057">
        <w:rPr>
          <w:noProof/>
        </w:rPr>
        <w:t xml:space="preserve">, </w:t>
      </w:r>
      <w:hyperlink w:anchor="_ENREF_36" w:tooltip="Dervan, 2020 #2" w:history="1">
        <w:r w:rsidR="00764178" w:rsidRPr="00764178">
          <w:rPr>
            <w:rStyle w:val="Hyperlink"/>
          </w:rPr>
          <w:t>Dervan et al., 2020</w:t>
        </w:r>
      </w:hyperlink>
      <w:r w:rsidR="008A3057">
        <w:rPr>
          <w:noProof/>
        </w:rPr>
        <w:t>)</w:t>
      </w:r>
      <w:r w:rsidR="008026BA" w:rsidRPr="009A2412">
        <w:fldChar w:fldCharType="end"/>
      </w:r>
      <w:r w:rsidR="008026BA" w:rsidRPr="009A2412">
        <w:t xml:space="preserve">, die </w:t>
      </w:r>
      <w:proofErr w:type="spellStart"/>
      <w:r w:rsidR="008026BA" w:rsidRPr="009A2412">
        <w:t>Benzodiazepingabe</w:t>
      </w:r>
      <w:proofErr w:type="spellEnd"/>
      <w:r w:rsidR="008026BA" w:rsidRPr="009A2412">
        <w:t xml:space="preserve"> </w:t>
      </w:r>
      <w:r w:rsidR="008026BA" w:rsidRPr="009A2412">
        <w:fldChar w:fldCharType="begin">
          <w:fldData xml:space="preserve">PEVuZE5vdGU+PENpdGU+PEF1dGhvcj5TbWl0aDwvQXV0aG9yPjxZZWFyPjIwMTc8L1llYXI+PFJl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</w:fldData>
        </w:fldChar>
      </w:r>
      <w:r w:rsidR="008A3057">
        <w:instrText xml:space="preserve"> ADDIN EN.CITE </w:instrText>
      </w:r>
      <w:r w:rsidR="008A3057">
        <w:fldChar w:fldCharType="begin">
          <w:fldData xml:space="preserve">PEVuZE5vdGU+PENpdGU+PEF1dGhvcj5TbWl0aDwvQXV0aG9yPjxZZWFyPjIwMTc8L1llYXI+PFJl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</w:fldData>
        </w:fldChar>
      </w:r>
      <w:r w:rsidR="008A3057">
        <w:instrText xml:space="preserve"> ADDIN EN.CITE.DATA </w:instrText>
      </w:r>
      <w:r w:rsidR="008A3057">
        <w:fldChar w:fldCharType="end"/>
      </w:r>
      <w:r w:rsidR="008026BA" w:rsidRPr="009A2412">
        <w:fldChar w:fldCharType="separate"/>
      </w:r>
      <w:r w:rsidR="008A3057">
        <w:rPr>
          <w:noProof/>
        </w:rPr>
        <w:t>(</w:t>
      </w:r>
      <w:hyperlink w:anchor="_ENREF_134" w:tooltip="Smith, 2017 #276" w:history="1">
        <w:r w:rsidR="00764178" w:rsidRPr="00764178">
          <w:rPr>
            <w:rStyle w:val="Hyperlink"/>
          </w:rPr>
          <w:t>Smith et al., 2017</w:t>
        </w:r>
      </w:hyperlink>
      <w:r w:rsidR="008A3057">
        <w:rPr>
          <w:noProof/>
        </w:rPr>
        <w:t xml:space="preserve">, </w:t>
      </w:r>
      <w:hyperlink w:anchor="_ENREF_94" w:tooltip="Mody, 2018 #286" w:history="1">
        <w:r w:rsidR="00764178" w:rsidRPr="00764178">
          <w:rPr>
            <w:rStyle w:val="Hyperlink"/>
          </w:rPr>
          <w:t>Mody et al., 2018</w:t>
        </w:r>
      </w:hyperlink>
      <w:r w:rsidR="008A3057">
        <w:rPr>
          <w:noProof/>
        </w:rPr>
        <w:t xml:space="preserve">, </w:t>
      </w:r>
      <w:hyperlink w:anchor="_ENREF_2" w:tooltip="Alvarez, 2018 #281" w:history="1">
        <w:r w:rsidR="00764178" w:rsidRPr="00764178">
          <w:rPr>
            <w:rStyle w:val="Hyperlink"/>
          </w:rPr>
          <w:t>Alvarez et al., 2018</w:t>
        </w:r>
      </w:hyperlink>
      <w:r w:rsidR="008A3057">
        <w:rPr>
          <w:noProof/>
        </w:rPr>
        <w:t xml:space="preserve">, </w:t>
      </w:r>
      <w:hyperlink w:anchor="_ENREF_141" w:tooltip="Traube, 2017 #285" w:history="1">
        <w:r w:rsidR="00764178" w:rsidRPr="00764178">
          <w:rPr>
            <w:rStyle w:val="Hyperlink"/>
          </w:rPr>
          <w:t>Traube et al., 2017a</w:t>
        </w:r>
      </w:hyperlink>
      <w:r w:rsidR="008A3057">
        <w:rPr>
          <w:noProof/>
        </w:rPr>
        <w:t xml:space="preserve">, </w:t>
      </w:r>
      <w:hyperlink w:anchor="_ENREF_142" w:tooltip="Traube, 2017 #277" w:history="1">
        <w:r w:rsidR="00764178" w:rsidRPr="00764178">
          <w:rPr>
            <w:rStyle w:val="Hyperlink"/>
          </w:rPr>
          <w:t>Traube et al., 2017b</w:t>
        </w:r>
      </w:hyperlink>
      <w:r w:rsidR="008A3057">
        <w:rPr>
          <w:noProof/>
        </w:rPr>
        <w:t xml:space="preserve">, </w:t>
      </w:r>
      <w:hyperlink w:anchor="_ENREF_36" w:tooltip="Dervan, 2020 #2" w:history="1">
        <w:r w:rsidR="00764178" w:rsidRPr="00764178">
          <w:rPr>
            <w:rStyle w:val="Hyperlink"/>
          </w:rPr>
          <w:t>Dervan et al., 2020</w:t>
        </w:r>
      </w:hyperlink>
      <w:r w:rsidR="008A3057">
        <w:rPr>
          <w:noProof/>
        </w:rPr>
        <w:t>)</w:t>
      </w:r>
      <w:r w:rsidR="008026BA" w:rsidRPr="009A2412">
        <w:fldChar w:fldCharType="end"/>
      </w:r>
      <w:r w:rsidR="008026BA" w:rsidRPr="009A2412">
        <w:t xml:space="preserve"> und längere PICU Aufe</w:t>
      </w:r>
      <w:r w:rsidR="00686AA8" w:rsidRPr="009A2412">
        <w:t>nt</w:t>
      </w:r>
      <w:r w:rsidR="008026BA" w:rsidRPr="009A2412">
        <w:t xml:space="preserve">halte </w:t>
      </w:r>
      <w:r w:rsidR="008026BA" w:rsidRPr="009A2412">
        <w:fldChar w:fldCharType="begin">
          <w:fldData xml:space="preserve">PEVuZE5vdGU+PENpdGU+PEF1dGhvcj5UcmF1YmU8L0F1dGhvcj48WWVhcj4yMDE3PC9ZZWFyPjxS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</w:fldData>
        </w:fldChar>
      </w:r>
      <w:r w:rsidR="008A3057">
        <w:instrText xml:space="preserve"> ADDIN EN.CITE </w:instrText>
      </w:r>
      <w:r w:rsidR="008A3057">
        <w:fldChar w:fldCharType="begin">
          <w:fldData xml:space="preserve">PEVuZE5vdGU+PENpdGU+PEF1dGhvcj5UcmF1YmU8L0F1dGhvcj48WWVhcj4yMDE3PC9ZZWFyPjxS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</w:fldData>
        </w:fldChar>
      </w:r>
      <w:r w:rsidR="008A3057">
        <w:instrText xml:space="preserve"> ADDIN EN.CITE.DATA </w:instrText>
      </w:r>
      <w:r w:rsidR="008A3057">
        <w:fldChar w:fldCharType="end"/>
      </w:r>
      <w:r w:rsidR="008026BA" w:rsidRPr="009A2412">
        <w:fldChar w:fldCharType="separate"/>
      </w:r>
      <w:r w:rsidR="008A3057">
        <w:rPr>
          <w:noProof/>
        </w:rPr>
        <w:t>(</w:t>
      </w:r>
      <w:hyperlink w:anchor="_ENREF_142" w:tooltip="Traube, 2017 #277" w:history="1">
        <w:r w:rsidR="00764178" w:rsidRPr="00764178">
          <w:rPr>
            <w:rStyle w:val="Hyperlink"/>
          </w:rPr>
          <w:t>Traube et al., 2017b</w:t>
        </w:r>
      </w:hyperlink>
      <w:r w:rsidR="008A3057">
        <w:rPr>
          <w:noProof/>
        </w:rPr>
        <w:t xml:space="preserve">, </w:t>
      </w:r>
      <w:hyperlink w:anchor="_ENREF_36" w:tooltip="Dervan, 2020 #2" w:history="1">
        <w:r w:rsidR="00764178" w:rsidRPr="00764178">
          <w:rPr>
            <w:rStyle w:val="Hyperlink"/>
          </w:rPr>
          <w:t>Dervan et al., 2020</w:t>
        </w:r>
      </w:hyperlink>
      <w:r w:rsidR="008A3057">
        <w:rPr>
          <w:noProof/>
        </w:rPr>
        <w:t>)</w:t>
      </w:r>
      <w:r w:rsidR="008026BA" w:rsidRPr="009A2412">
        <w:fldChar w:fldCharType="end"/>
      </w:r>
      <w:r w:rsidR="008026BA" w:rsidRPr="009A2412">
        <w:t xml:space="preserve"> w</w:t>
      </w:r>
      <w:r w:rsidR="00867D97">
        <w:t>u</w:t>
      </w:r>
      <w:r w:rsidR="008026BA" w:rsidRPr="009A2412">
        <w:t>rden als Risikofaktoren beschrieben.</w:t>
      </w:r>
      <w:r w:rsidR="007D661E" w:rsidRPr="009A2412">
        <w:t xml:space="preserve"> </w:t>
      </w:r>
    </w:p>
    <w:p w14:paraId="6ADFFD21" w14:textId="7626C49C" w:rsidR="00942181" w:rsidRDefault="00801586" w:rsidP="00B3039C">
      <w:r w:rsidRPr="009A2412">
        <w:t>Unter</w:t>
      </w:r>
      <w:r w:rsidR="008026BA" w:rsidRPr="009A2412">
        <w:t xml:space="preserve"> Miteinbezug der Risiken </w:t>
      </w:r>
      <w:r w:rsidRPr="009A2412">
        <w:t>fand</w:t>
      </w:r>
      <w:r w:rsidR="00134970" w:rsidRPr="009A2412">
        <w:t xml:space="preserve">en sich höhere </w:t>
      </w:r>
      <w:proofErr w:type="spellStart"/>
      <w:r w:rsidR="00134970" w:rsidRPr="009A2412">
        <w:t>Deliriumsraten</w:t>
      </w:r>
      <w:proofErr w:type="spellEnd"/>
      <w:r w:rsidR="00134970" w:rsidRPr="009A2412">
        <w:t>, wie z.B.</w:t>
      </w:r>
      <w:r w:rsidRPr="009A2412">
        <w:t xml:space="preserve"> </w:t>
      </w:r>
      <w:r w:rsidR="00134970" w:rsidRPr="009A2412">
        <w:t xml:space="preserve">eine Rate von 53% </w:t>
      </w:r>
      <w:r w:rsidRPr="009A2412">
        <w:t>bei mechanisch beatmeten Kindern</w:t>
      </w:r>
      <w:r w:rsidR="00134970" w:rsidRPr="009A2412">
        <w:t xml:space="preserve"> </w:t>
      </w:r>
      <w:r w:rsidRPr="009A2412">
        <w:t>in einer</w:t>
      </w:r>
      <w:r w:rsidR="008026BA" w:rsidRPr="009A2412">
        <w:t xml:space="preserve"> multizentrischen Studie </w:t>
      </w:r>
      <w:r w:rsidR="008026BA" w:rsidRPr="009A2412">
        <w:fldChar w:fldCharType="begin">
          <w:fldData xml:space="preserve">PEVuZE5vdGU+PENpdGU+PEF1dGhvcj5UcmF1YmU8L0F1dGhvcj48WWVhcj4yMDE3PC9ZZWFyPjxS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</w:fldData>
        </w:fldChar>
      </w:r>
      <w:r w:rsidR="008A3057">
        <w:instrText xml:space="preserve"> ADDIN EN.CITE </w:instrText>
      </w:r>
      <w:r w:rsidR="008A3057">
        <w:fldChar w:fldCharType="begin">
          <w:fldData xml:space="preserve">PEVuZE5vdGU+PENpdGU+PEF1dGhvcj5UcmF1YmU8L0F1dGhvcj48WWVhcj4yMDE3PC9ZZWFyPjxS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</w:fldData>
        </w:fldChar>
      </w:r>
      <w:r w:rsidR="008A3057">
        <w:instrText xml:space="preserve"> ADDIN EN.CITE.DATA </w:instrText>
      </w:r>
      <w:r w:rsidR="008A3057">
        <w:fldChar w:fldCharType="end"/>
      </w:r>
      <w:r w:rsidR="008026BA" w:rsidRPr="009A2412">
        <w:fldChar w:fldCharType="separate"/>
      </w:r>
      <w:r w:rsidR="008A3057">
        <w:rPr>
          <w:noProof/>
        </w:rPr>
        <w:t>(</w:t>
      </w:r>
      <w:hyperlink w:anchor="_ENREF_142" w:tooltip="Traube, 2017 #277" w:history="1">
        <w:r w:rsidR="00764178" w:rsidRPr="00764178">
          <w:rPr>
            <w:rStyle w:val="Hyperlink"/>
          </w:rPr>
          <w:t>Traube et al., 2017b</w:t>
        </w:r>
      </w:hyperlink>
      <w:r w:rsidR="008A3057">
        <w:rPr>
          <w:noProof/>
        </w:rPr>
        <w:t>)</w:t>
      </w:r>
      <w:r w:rsidR="008026BA" w:rsidRPr="009A2412">
        <w:fldChar w:fldCharType="end"/>
      </w:r>
      <w:r w:rsidR="008026BA" w:rsidRPr="009A2412">
        <w:t xml:space="preserve">. </w:t>
      </w:r>
      <w:proofErr w:type="spellStart"/>
      <w:r w:rsidR="008026BA" w:rsidRPr="009A2412">
        <w:t>Dervan</w:t>
      </w:r>
      <w:proofErr w:type="spellEnd"/>
      <w:r w:rsidR="008026BA" w:rsidRPr="009A2412">
        <w:t xml:space="preserve"> et al. be</w:t>
      </w:r>
      <w:r w:rsidR="00DC7C27" w:rsidRPr="009A2412">
        <w:t>richtete</w:t>
      </w:r>
      <w:r w:rsidR="006A6859">
        <w:t>n</w:t>
      </w:r>
      <w:r w:rsidR="008026BA" w:rsidRPr="009A2412">
        <w:t xml:space="preserve"> </w:t>
      </w:r>
      <w:r w:rsidR="00DC7C27" w:rsidRPr="009A2412">
        <w:t xml:space="preserve">sogar von 69% </w:t>
      </w:r>
      <w:r w:rsidR="008026BA" w:rsidRPr="009A2412">
        <w:t>bei Kindern mit längerem PICU Auf</w:t>
      </w:r>
      <w:r w:rsidR="007552C2">
        <w:softHyphen/>
      </w:r>
      <w:r w:rsidR="008026BA" w:rsidRPr="009A2412">
        <w:lastRenderedPageBreak/>
        <w:t>enthalt (≥48 Stunden) und bei denjenigen mit Risikofaktoren wie kognitiver Beeinträch</w:t>
      </w:r>
      <w:r w:rsidR="007552C2">
        <w:softHyphen/>
      </w:r>
      <w:r w:rsidR="008026BA" w:rsidRPr="009A2412">
        <w:t xml:space="preserve">tigung und mechanischer Beatmung </w:t>
      </w:r>
      <w:r w:rsidR="00DC7C27" w:rsidRPr="009A2412">
        <w:t xml:space="preserve">von </w:t>
      </w:r>
      <w:r w:rsidR="008026BA" w:rsidRPr="009A2412">
        <w:t xml:space="preserve">&gt;90% </w:t>
      </w:r>
      <w:r w:rsidR="008026BA" w:rsidRPr="009A2412">
        <w:fldChar w:fldCharType="begin"/>
      </w:r>
      <w:r w:rsidR="008A3057">
        <w:instrText xml:space="preserve"> ADDIN EN.CITE &lt;EndNote&gt;&lt;Cite&gt;&lt;Author&gt;Dervan&lt;/Author&gt;&lt;Year&gt;2020&lt;/Year&gt;&lt;RecNum&gt;2&lt;/RecNum&gt;&lt;DisplayText&gt;(Dervan et al., 2020)&lt;/DisplayText&gt;&lt;record&gt;&lt;rec-number&gt;2&lt;/rec-number&gt;&lt;foreign-keys&gt;&lt;key app="EN" db-id="0tx2edv590wdwceptwuv5adcfa909ppaseer" timestamp="1588930859"&gt;2&lt;/key&gt;&lt;/foreign-keys&gt;&lt;ref-type name="Journal Article"&gt;17&lt;/ref-type&gt;&lt;contributors&gt;&lt;authors&gt;&lt;author&gt;Dervan, L. A.&lt;/author&gt;&lt;author&gt;Di Gennaro, J. L.&lt;/author&gt;&lt;author&gt;Farris, R. W. D.&lt;/author&gt;&lt;author&gt;Watson, R. S.&lt;/author&gt;&lt;/authors&gt;&lt;/contributors&gt;&lt;auth-address&gt;Division of Pediatric Critical Care Medicine, Department of Pediatrics, University of Washington, Seattle, WA.&amp;#xD;Center for Clinical and Translational Research, Seattle Children&amp;apos;s Research Institute, Seattle, WA.&amp;#xD;Center for Child Health, Behavior, and Development, Seattle Children&amp;apos;s Research Institute, Seattle, WA.&lt;/auth-address&gt;&lt;titles&gt;&lt;title&gt;Delirium in a Tertiary PICU: Risk Factors and Outcomes&lt;/title&gt;&lt;secondary-title&gt;Pediatr Crit Care Med&lt;/secondary-title&gt;&lt;/titles&gt;&lt;pages&gt;21-32&lt;/pages&gt;&lt;volume&gt;21&lt;/volume&gt;&lt;number&gt;1&lt;/number&gt;&lt;edition&gt;2019/10/01&lt;/edition&gt;&lt;dates&gt;&lt;year&gt;2020&lt;/year&gt;&lt;pub-dates&gt;&lt;date&gt;Jan&lt;/date&gt;&lt;/pub-dates&gt;&lt;/dates&gt;&lt;isbn&gt;1529-7535 (Print)&amp;#xD;1529-7535&lt;/isbn&gt;&lt;accession-num&gt;31568239&lt;/accession-num&gt;&lt;urls&gt;&lt;/urls&gt;&lt;electronic-resource-num&gt;10.1097/pcc.0000000000002126&lt;/electronic-resource-num&gt;&lt;remote-database-provider&gt;NLM&lt;/remote-database-provider&gt;&lt;language&gt;eng&lt;/language&gt;&lt;/record&gt;&lt;/Cite&gt;&lt;/EndNote&gt;</w:instrText>
      </w:r>
      <w:r w:rsidR="008026BA" w:rsidRPr="009A2412">
        <w:fldChar w:fldCharType="separate"/>
      </w:r>
      <w:r w:rsidR="008A3057">
        <w:rPr>
          <w:noProof/>
        </w:rPr>
        <w:t>(</w:t>
      </w:r>
      <w:hyperlink w:anchor="_ENREF_36" w:tooltip="Dervan, 2020 #2" w:history="1">
        <w:r w:rsidR="00764178" w:rsidRPr="00764178">
          <w:rPr>
            <w:rStyle w:val="Hyperlink"/>
          </w:rPr>
          <w:t>Dervan et al., 2020</w:t>
        </w:r>
      </w:hyperlink>
      <w:r w:rsidR="008A3057">
        <w:rPr>
          <w:noProof/>
        </w:rPr>
        <w:t>)</w:t>
      </w:r>
      <w:r w:rsidR="008026BA" w:rsidRPr="009A2412">
        <w:fldChar w:fldCharType="end"/>
      </w:r>
      <w:r w:rsidR="008026BA" w:rsidRPr="009A2412">
        <w:t xml:space="preserve">. </w:t>
      </w:r>
    </w:p>
    <w:p w14:paraId="24161F4C" w14:textId="77777777" w:rsidR="0022726A" w:rsidRPr="009A2412" w:rsidRDefault="0022726A" w:rsidP="00B3039C"/>
    <w:p w14:paraId="773195BD" w14:textId="75EBD64C" w:rsidR="008026BA" w:rsidRPr="009A2412" w:rsidRDefault="00C71792" w:rsidP="00B3039C">
      <w:r w:rsidRPr="006C0F73">
        <w:t>M</w:t>
      </w:r>
      <w:r w:rsidR="00942181" w:rsidRPr="006C0F73">
        <w:t>it der</w:t>
      </w:r>
      <w:r w:rsidRPr="006C0F73">
        <w:t xml:space="preserve"> schweren Grunderkrankung, der toxischen Chemotherapie und ausgedehnten Operation, der </w:t>
      </w:r>
      <w:r w:rsidR="00942181" w:rsidRPr="006C0F73">
        <w:t>tiefen Sedierung,</w:t>
      </w:r>
      <w:r w:rsidRPr="006C0F73">
        <w:t xml:space="preserve"> </w:t>
      </w:r>
      <w:r w:rsidR="00942181" w:rsidRPr="006C0F73">
        <w:t>notwendigen mechanischen Beatmung, der Benzodiaze</w:t>
      </w:r>
      <w:r w:rsidR="007552C2">
        <w:softHyphen/>
      </w:r>
      <w:r w:rsidR="00942181" w:rsidRPr="006C0F73">
        <w:t>pin</w:t>
      </w:r>
      <w:r w:rsidR="006C0F73">
        <w:t>verabreichung</w:t>
      </w:r>
      <w:r w:rsidR="00942181" w:rsidRPr="006C0F73">
        <w:t xml:space="preserve"> und de</w:t>
      </w:r>
      <w:r w:rsidRPr="006C0F73">
        <w:t>m</w:t>
      </w:r>
      <w:r w:rsidR="00942181" w:rsidRPr="006C0F73">
        <w:t xml:space="preserve"> langen PICU Aufenthalt</w:t>
      </w:r>
      <w:r w:rsidRPr="006C0F73">
        <w:t xml:space="preserve"> trafen für die Kinder unserer Kohorte viele </w:t>
      </w:r>
      <w:r w:rsidR="00801586" w:rsidRPr="006C0F73">
        <w:t xml:space="preserve">wichtige </w:t>
      </w:r>
      <w:r w:rsidR="00942181" w:rsidRPr="006C0F73">
        <w:t>Risikofaktoren</w:t>
      </w:r>
      <w:r w:rsidR="00801586" w:rsidRPr="006C0F73">
        <w:t xml:space="preserve"> sowohl für Entzug als auch </w:t>
      </w:r>
      <w:r w:rsidR="006C0F73">
        <w:t xml:space="preserve">für </w:t>
      </w:r>
      <w:r w:rsidR="00801586" w:rsidRPr="006C0F73">
        <w:t>Delir</w:t>
      </w:r>
      <w:r w:rsidR="00942181" w:rsidRPr="006C0F73">
        <w:t xml:space="preserve"> zu</w:t>
      </w:r>
      <w:r w:rsidRPr="006C0F73">
        <w:t>.</w:t>
      </w:r>
      <w:r w:rsidR="006C0F73">
        <w:t xml:space="preserve"> E</w:t>
      </w:r>
      <w:r w:rsidRPr="006C0F73">
        <w:t>s</w:t>
      </w:r>
      <w:r w:rsidR="006C0F73">
        <w:t xml:space="preserve"> handelte</w:t>
      </w:r>
      <w:r w:rsidRPr="006C0F73">
        <w:t xml:space="preserve"> sich somit </w:t>
      </w:r>
      <w:r w:rsidR="006C0F73">
        <w:t xml:space="preserve">explizit </w:t>
      </w:r>
      <w:r w:rsidRPr="006C0F73">
        <w:t>um eine</w:t>
      </w:r>
      <w:r w:rsidR="006C0F73">
        <w:t xml:space="preserve"> </w:t>
      </w:r>
      <w:r w:rsidRPr="006C0F73">
        <w:t>Hochrisikokohorte</w:t>
      </w:r>
      <w:r w:rsidR="006C0F73">
        <w:t>. U</w:t>
      </w:r>
      <w:r w:rsidR="00942181" w:rsidRPr="006C0F73">
        <w:t xml:space="preserve">nsere Ergebnisse </w:t>
      </w:r>
      <w:r w:rsidR="006C0F73">
        <w:t xml:space="preserve">sind daher </w:t>
      </w:r>
      <w:r w:rsidR="00942181" w:rsidRPr="006C0F73">
        <w:t>vergleichbar mit den i</w:t>
      </w:r>
      <w:r w:rsidR="008026BA" w:rsidRPr="006C0F73">
        <w:t>n der</w:t>
      </w:r>
      <w:r w:rsidR="008026BA" w:rsidRPr="009A2412">
        <w:t xml:space="preserve"> Literatur angegebenen Resultate</w:t>
      </w:r>
      <w:r w:rsidR="003D642D" w:rsidRPr="009A2412">
        <w:t>n</w:t>
      </w:r>
      <w:r w:rsidR="008026BA" w:rsidRPr="009A2412">
        <w:t xml:space="preserve"> für ähnliche Kohorte</w:t>
      </w:r>
      <w:r w:rsidR="00942181" w:rsidRPr="009A2412">
        <w:t>n</w:t>
      </w:r>
      <w:r w:rsidR="00151377">
        <w:t xml:space="preserve"> </w:t>
      </w:r>
      <w:r w:rsidR="00151377">
        <w:fldChar w:fldCharType="begin">
          <w:fldData xml:space="preserve">PEVuZE5vdGU+PENpdGU+PEF1dGhvcj5NaWNoZWw8L0F1dGhvcj48WWVhcj4yMDIwPC9ZZWFyPjxS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==
</w:fldData>
        </w:fldChar>
      </w:r>
      <w:r w:rsidR="00151377">
        <w:instrText xml:space="preserve"> ADDIN EN.CITE </w:instrText>
      </w:r>
      <w:r w:rsidR="00151377">
        <w:fldChar w:fldCharType="begin">
          <w:fldData xml:space="preserve">PEVuZE5vdGU+PENpdGU+PEF1dGhvcj5NaWNoZWw8L0F1dGhvcj48WWVhcj4yMDIwPC9ZZWFyPjxS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==
</w:fldData>
        </w:fldChar>
      </w:r>
      <w:r w:rsidR="00151377">
        <w:instrText xml:space="preserve"> ADDIN EN.CITE.DATA </w:instrText>
      </w:r>
      <w:r w:rsidR="00151377">
        <w:fldChar w:fldCharType="end"/>
      </w:r>
      <w:r w:rsidR="00151377">
        <w:fldChar w:fldCharType="separate"/>
      </w:r>
      <w:r w:rsidR="00151377">
        <w:rPr>
          <w:noProof/>
        </w:rPr>
        <w:t>(</w:t>
      </w:r>
      <w:hyperlink w:anchor="_ENREF_93" w:tooltip="Michel, 2020 #350" w:history="1">
        <w:r w:rsidR="00764178" w:rsidRPr="00764178">
          <w:rPr>
            <w:rStyle w:val="Hyperlink"/>
          </w:rPr>
          <w:t>Michel et al., 2020b</w:t>
        </w:r>
      </w:hyperlink>
      <w:r w:rsidR="00151377">
        <w:rPr>
          <w:noProof/>
        </w:rPr>
        <w:t>)</w:t>
      </w:r>
      <w:r w:rsidR="00151377">
        <w:fldChar w:fldCharType="end"/>
      </w:r>
      <w:r w:rsidR="00942181" w:rsidRPr="009A2412">
        <w:t xml:space="preserve">. </w:t>
      </w:r>
    </w:p>
    <w:p w14:paraId="66103AFB" w14:textId="77777777" w:rsidR="00CA1A3B" w:rsidRPr="009A2412" w:rsidRDefault="00CA1A3B" w:rsidP="00B3039C"/>
    <w:p w14:paraId="05CAFE17" w14:textId="699ACD1B" w:rsidR="00071EFA" w:rsidRDefault="00071EFA" w:rsidP="00346B04">
      <w:pPr>
        <w:pStyle w:val="berschrift3"/>
      </w:pPr>
      <w:bookmarkStart w:id="87" w:name="_Toc84414070"/>
      <w:r>
        <w:t>Prävention des Entzuges</w:t>
      </w:r>
      <w:bookmarkEnd w:id="87"/>
    </w:p>
    <w:p w14:paraId="7D61511F" w14:textId="37195314" w:rsidR="00394011" w:rsidRPr="00CA1A3B" w:rsidRDefault="003D2372" w:rsidP="00B3039C">
      <w:r w:rsidRPr="009A2412">
        <w:t>Zur</w:t>
      </w:r>
      <w:r w:rsidR="00331870" w:rsidRPr="009A2412">
        <w:t xml:space="preserve"> Prävention des </w:t>
      </w:r>
      <w:r w:rsidR="00DD2D9A" w:rsidRPr="009A2412">
        <w:t>Entzuges</w:t>
      </w:r>
      <w:r w:rsidR="00331870" w:rsidRPr="009A2412">
        <w:t xml:space="preserve"> </w:t>
      </w:r>
      <w:r w:rsidR="007B188B">
        <w:t>erwiesen</w:t>
      </w:r>
      <w:r w:rsidR="00331870" w:rsidRPr="009A2412">
        <w:t xml:space="preserve"> sich</w:t>
      </w:r>
      <w:r w:rsidR="003E23AD" w:rsidRPr="009A2412">
        <w:t xml:space="preserve"> </w:t>
      </w:r>
      <w:r w:rsidR="00331870" w:rsidRPr="009A2412">
        <w:t>Medikationsausschleichprotokolle als</w:t>
      </w:r>
      <w:r w:rsidR="006823A1">
        <w:t xml:space="preserve"> wir</w:t>
      </w:r>
      <w:r w:rsidR="00900D3F">
        <w:softHyphen/>
      </w:r>
      <w:r w:rsidR="006823A1">
        <w:t>kungs</w:t>
      </w:r>
      <w:r w:rsidR="007552C2">
        <w:softHyphen/>
      </w:r>
      <w:r w:rsidR="006823A1">
        <w:t>voll</w:t>
      </w:r>
      <w:r w:rsidR="00331870" w:rsidRPr="009A2412">
        <w:t xml:space="preserve">, da abruptes oder zu schnelles Absetzen der verabreichten </w:t>
      </w:r>
      <w:r w:rsidR="00CA1A3B">
        <w:t>Analgose</w:t>
      </w:r>
      <w:r w:rsidR="007552C2">
        <w:softHyphen/>
      </w:r>
      <w:r w:rsidR="00CA1A3B">
        <w:t>dativa</w:t>
      </w:r>
      <w:r w:rsidR="00331870" w:rsidRPr="009A2412">
        <w:t xml:space="preserve"> </w:t>
      </w:r>
      <w:r w:rsidR="00F0238E" w:rsidRPr="009A2412">
        <w:t>ver</w:t>
      </w:r>
      <w:r w:rsidR="00900D3F">
        <w:softHyphen/>
      </w:r>
      <w:r w:rsidR="00F0238E" w:rsidRPr="009A2412">
        <w:t xml:space="preserve">mehrte </w:t>
      </w:r>
      <w:r w:rsidR="00331870" w:rsidRPr="009A2412">
        <w:t>Entzug</w:t>
      </w:r>
      <w:r w:rsidR="00C04443" w:rsidRPr="009A2412">
        <w:t>ssymptome her</w:t>
      </w:r>
      <w:r w:rsidR="00756C16">
        <w:t>beiführen können</w:t>
      </w:r>
      <w:r w:rsidR="007879A3" w:rsidRPr="009A2412">
        <w:t>. Bei Verwendung eines stan</w:t>
      </w:r>
      <w:r w:rsidR="007552C2">
        <w:softHyphen/>
      </w:r>
      <w:r w:rsidR="007879A3" w:rsidRPr="009A2412">
        <w:t>dardisierten Protokolls konnte</w:t>
      </w:r>
      <w:r w:rsidR="006674D2">
        <w:t>n</w:t>
      </w:r>
      <w:r w:rsidR="007879A3" w:rsidRPr="009A2412">
        <w:t xml:space="preserve"> die Entzugsrate</w:t>
      </w:r>
      <w:r w:rsidR="006674D2">
        <w:t>n</w:t>
      </w:r>
      <w:r w:rsidR="007879A3" w:rsidRPr="009A2412">
        <w:t xml:space="preserve"> gesenkt werden</w:t>
      </w:r>
      <w:r w:rsidR="00331870" w:rsidRPr="009A2412">
        <w:t xml:space="preserve"> </w:t>
      </w:r>
      <w:r w:rsidR="00331870" w:rsidRPr="009A2412">
        <w:fldChar w:fldCharType="begin">
          <w:fldData xml:space="preserve">PEVuZE5vdGU+PENpdGU+PEF1dGhvcj5CZXN0PC9BdXRob3I+PFllYXI+MjAxNTwvWWVhcj48UmVj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</w:fldData>
        </w:fldChar>
      </w:r>
      <w:r w:rsidR="008A3057">
        <w:instrText xml:space="preserve"> ADDIN EN.CITE </w:instrText>
      </w:r>
      <w:r w:rsidR="008A3057">
        <w:fldChar w:fldCharType="begin">
          <w:fldData xml:space="preserve">PEVuZE5vdGU+PENpdGU+PEF1dGhvcj5CZXN0PC9BdXRob3I+PFllYXI+MjAxNTwvWWVhcj48UmVj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</w:fldData>
        </w:fldChar>
      </w:r>
      <w:r w:rsidR="008A3057">
        <w:instrText xml:space="preserve"> ADDIN EN.CITE.DATA </w:instrText>
      </w:r>
      <w:r w:rsidR="008A3057">
        <w:fldChar w:fldCharType="end"/>
      </w:r>
      <w:r w:rsidR="00331870" w:rsidRPr="009A2412">
        <w:fldChar w:fldCharType="separate"/>
      </w:r>
      <w:r w:rsidR="008A3057">
        <w:rPr>
          <w:noProof/>
        </w:rPr>
        <w:t>(</w:t>
      </w:r>
      <w:hyperlink w:anchor="_ENREF_13" w:tooltip="Best, 2015 #160" w:history="1">
        <w:r w:rsidR="00764178" w:rsidRPr="00764178">
          <w:rPr>
            <w:rStyle w:val="Hyperlink"/>
          </w:rPr>
          <w:t>Best et al., 2015</w:t>
        </w:r>
      </w:hyperlink>
      <w:r w:rsidR="008A3057">
        <w:rPr>
          <w:noProof/>
        </w:rPr>
        <w:t xml:space="preserve">, </w:t>
      </w:r>
      <w:hyperlink w:anchor="_ENREF_41" w:tooltip="Fenn, 2017 #312" w:history="1">
        <w:r w:rsidR="00764178" w:rsidRPr="00764178">
          <w:rPr>
            <w:rStyle w:val="Hyperlink"/>
          </w:rPr>
          <w:t>Fenn and Plake, 2017</w:t>
        </w:r>
      </w:hyperlink>
      <w:r w:rsidR="008A3057">
        <w:rPr>
          <w:noProof/>
        </w:rPr>
        <w:t>)</w:t>
      </w:r>
      <w:r w:rsidR="00331870" w:rsidRPr="009A2412">
        <w:fldChar w:fldCharType="end"/>
      </w:r>
      <w:r w:rsidR="00331870" w:rsidRPr="009A2412">
        <w:t>.</w:t>
      </w:r>
      <w:r w:rsidR="00DD2D9A" w:rsidRPr="009A2412">
        <w:t xml:space="preserve"> </w:t>
      </w:r>
      <w:r w:rsidR="003E23AD" w:rsidRPr="009A2412">
        <w:t>D</w:t>
      </w:r>
      <w:r w:rsidR="00920275" w:rsidRPr="009A2412">
        <w:t xml:space="preserve">as bestmögliche Vorgehen </w:t>
      </w:r>
      <w:r w:rsidR="003E23AD" w:rsidRPr="009A2412">
        <w:t xml:space="preserve">ist allerdings </w:t>
      </w:r>
      <w:r w:rsidR="00920275" w:rsidRPr="009A2412">
        <w:t>aufgrund der verschiedenen Studiende</w:t>
      </w:r>
      <w:r w:rsidR="00900D3F">
        <w:softHyphen/>
      </w:r>
      <w:r w:rsidR="00920275" w:rsidRPr="009A2412">
        <w:t>signs</w:t>
      </w:r>
      <w:r w:rsidR="00ED2A68" w:rsidRPr="009A2412">
        <w:t xml:space="preserve"> </w:t>
      </w:r>
      <w:r w:rsidR="00920275" w:rsidRPr="009A2412">
        <w:t>und des Mangels an randomisierten Studien nicht klar ersichtlich</w:t>
      </w:r>
      <w:r w:rsidR="003E23AD" w:rsidRPr="009A2412">
        <w:t xml:space="preserve"> und d</w:t>
      </w:r>
      <w:r w:rsidR="00ED2A68" w:rsidRPr="009A2412">
        <w:t>ie in der Literatur vorhandenen Berichte zum Absetzen der Medika</w:t>
      </w:r>
      <w:r w:rsidR="003E23AD" w:rsidRPr="009A2412">
        <w:t>tionen</w:t>
      </w:r>
      <w:r w:rsidR="00ED2A68" w:rsidRPr="009A2412">
        <w:t xml:space="preserve"> unterscheiden sich deut</w:t>
      </w:r>
      <w:r w:rsidR="00900D3F">
        <w:softHyphen/>
      </w:r>
      <w:r w:rsidR="00ED2A68" w:rsidRPr="009A2412">
        <w:t>lich. Von einigen Studien wurden standardisierte Protokolle verwendet, die sich je</w:t>
      </w:r>
      <w:r w:rsidR="007552C2">
        <w:softHyphen/>
      </w:r>
      <w:r w:rsidR="00ED2A68" w:rsidRPr="009A2412">
        <w:t>doch von Studie zu Studie untersch</w:t>
      </w:r>
      <w:r w:rsidR="00CA1A3B">
        <w:t>ied</w:t>
      </w:r>
      <w:r w:rsidR="003E23AD" w:rsidRPr="009A2412">
        <w:t>en</w:t>
      </w:r>
      <w:r w:rsidR="00ED2A68" w:rsidRPr="009A2412">
        <w:t xml:space="preserve">, </w:t>
      </w:r>
      <w:r w:rsidR="00135931" w:rsidRPr="009A2412">
        <w:t>andere setzten die Medikamente abrupt ab oder nutz</w:t>
      </w:r>
      <w:r w:rsidR="00900D3F">
        <w:softHyphen/>
      </w:r>
      <w:r w:rsidR="00135931" w:rsidRPr="009A2412">
        <w:t>ten weitere Mittel</w:t>
      </w:r>
      <w:r w:rsidR="00340710" w:rsidRPr="009A2412">
        <w:t xml:space="preserve"> wie </w:t>
      </w:r>
      <w:r w:rsidR="009A6B01" w:rsidRPr="009A2412">
        <w:t xml:space="preserve">z.B. </w:t>
      </w:r>
      <w:r w:rsidR="00340710" w:rsidRPr="009A2412">
        <w:t>den</w:t>
      </w:r>
      <w:r w:rsidR="009A6B01" w:rsidRPr="009A2412">
        <w:t xml:space="preserve"> Wechsel einer i.v. Verabreichung auf eine orale Va</w:t>
      </w:r>
      <w:r w:rsidR="007552C2">
        <w:softHyphen/>
      </w:r>
      <w:r w:rsidR="009A6B01" w:rsidRPr="009A2412">
        <w:t>riante oder</w:t>
      </w:r>
      <w:r w:rsidR="00135931" w:rsidRPr="009A2412">
        <w:t xml:space="preserve"> </w:t>
      </w:r>
      <w:r w:rsidR="00876B79" w:rsidRPr="009A2412">
        <w:t>ein</w:t>
      </w:r>
      <w:r w:rsidR="00F0238E" w:rsidRPr="009A2412">
        <w:t>e Umstellung auf</w:t>
      </w:r>
      <w:r w:rsidR="00876B79" w:rsidRPr="009A2412">
        <w:t xml:space="preserve"> Medikament</w:t>
      </w:r>
      <w:r w:rsidR="00756C16">
        <w:t>e</w:t>
      </w:r>
      <w:r w:rsidR="00876B79" w:rsidRPr="009A2412">
        <w:t xml:space="preserve"> wie</w:t>
      </w:r>
      <w:r w:rsidR="00F0238E" w:rsidRPr="009A2412">
        <w:t xml:space="preserve"> u.a.</w:t>
      </w:r>
      <w:r w:rsidR="00876B79" w:rsidRPr="009A2412">
        <w:t xml:space="preserve"> </w:t>
      </w:r>
      <w:r w:rsidR="00BE5287" w:rsidRPr="009A2412">
        <w:t>Methadon</w:t>
      </w:r>
      <w:r w:rsidR="00AE2C2D" w:rsidRPr="009A2412">
        <w:t xml:space="preserve"> </w:t>
      </w:r>
      <w:r w:rsidR="00876B79" w:rsidRPr="009A2412">
        <w:fldChar w:fldCharType="begin">
          <w:fldData xml:space="preserve">PEVuZE5vdGU+PENpdGU+PEF1dGhvcj5CZXN0PC9BdXRob3I+PFllYXI+MjAxNTwvWWVhcj48UmVj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</w:fldData>
        </w:fldChar>
      </w:r>
      <w:r w:rsidR="008A3057">
        <w:instrText xml:space="preserve"> ADDIN EN.CITE </w:instrText>
      </w:r>
      <w:r w:rsidR="008A3057">
        <w:fldChar w:fldCharType="begin">
          <w:fldData xml:space="preserve">PEVuZE5vdGU+PENpdGU+PEF1dGhvcj5CZXN0PC9BdXRob3I+PFllYXI+MjAxNTwvWWVhcj48UmVj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</w:fldData>
        </w:fldChar>
      </w:r>
      <w:r w:rsidR="008A3057">
        <w:instrText xml:space="preserve"> ADDIN EN.CITE.DATA </w:instrText>
      </w:r>
      <w:r w:rsidR="008A3057">
        <w:fldChar w:fldCharType="end"/>
      </w:r>
      <w:r w:rsidR="00876B79" w:rsidRPr="009A2412">
        <w:fldChar w:fldCharType="separate"/>
      </w:r>
      <w:r w:rsidR="008A3057">
        <w:rPr>
          <w:noProof/>
        </w:rPr>
        <w:t>(</w:t>
      </w:r>
      <w:hyperlink w:anchor="_ENREF_13" w:tooltip="Best, 2015 #160" w:history="1">
        <w:r w:rsidR="00764178" w:rsidRPr="00764178">
          <w:rPr>
            <w:rStyle w:val="Hyperlink"/>
          </w:rPr>
          <w:t>Best et al., 2015</w:t>
        </w:r>
      </w:hyperlink>
      <w:r w:rsidR="008A3057">
        <w:rPr>
          <w:noProof/>
        </w:rPr>
        <w:t xml:space="preserve">, </w:t>
      </w:r>
      <w:hyperlink w:anchor="_ENREF_67" w:tooltip="Ista, 2007 #161" w:history="1">
        <w:r w:rsidR="00764178" w:rsidRPr="00764178">
          <w:rPr>
            <w:rStyle w:val="Hyperlink"/>
          </w:rPr>
          <w:t>Ista et al., 2007</w:t>
        </w:r>
      </w:hyperlink>
      <w:r w:rsidR="008A3057">
        <w:rPr>
          <w:noProof/>
        </w:rPr>
        <w:t xml:space="preserve">, </w:t>
      </w:r>
      <w:hyperlink w:anchor="_ENREF_17" w:tooltip="Bowens, 2011 #301" w:history="1">
        <w:r w:rsidR="00764178" w:rsidRPr="00764178">
          <w:rPr>
            <w:rStyle w:val="Hyperlink"/>
          </w:rPr>
          <w:t>Bowens et al., 2011</w:t>
        </w:r>
      </w:hyperlink>
      <w:r w:rsidR="008A3057">
        <w:rPr>
          <w:noProof/>
        </w:rPr>
        <w:t xml:space="preserve">, </w:t>
      </w:r>
      <w:hyperlink w:anchor="_ENREF_46" w:tooltip="Franck, 2004 #163" w:history="1">
        <w:r w:rsidR="00764178" w:rsidRPr="00764178">
          <w:rPr>
            <w:rStyle w:val="Hyperlink"/>
          </w:rPr>
          <w:t>Franck et al., 2004</w:t>
        </w:r>
      </w:hyperlink>
      <w:r w:rsidR="008A3057">
        <w:rPr>
          <w:noProof/>
        </w:rPr>
        <w:t xml:space="preserve">, </w:t>
      </w:r>
      <w:hyperlink w:anchor="_ENREF_45" w:tooltip="Fonsmark, 1999 #311" w:history="1">
        <w:r w:rsidR="00764178" w:rsidRPr="00764178">
          <w:rPr>
            <w:rStyle w:val="Hyperlink"/>
          </w:rPr>
          <w:t>Fonsmark et al., 1999</w:t>
        </w:r>
      </w:hyperlink>
      <w:r w:rsidR="008A3057">
        <w:rPr>
          <w:noProof/>
        </w:rPr>
        <w:t xml:space="preserve">, </w:t>
      </w:r>
      <w:hyperlink w:anchor="_ENREF_69" w:tooltip="Jenkins, 2007 #265" w:history="1">
        <w:r w:rsidR="00764178" w:rsidRPr="00764178">
          <w:rPr>
            <w:rStyle w:val="Hyperlink"/>
          </w:rPr>
          <w:t>Jenkins et al., 2007</w:t>
        </w:r>
      </w:hyperlink>
      <w:r w:rsidR="008A3057">
        <w:rPr>
          <w:noProof/>
        </w:rPr>
        <w:t xml:space="preserve">, </w:t>
      </w:r>
      <w:hyperlink w:anchor="_ENREF_63" w:tooltip="Ista, 2013 #216" w:history="1">
        <w:r w:rsidR="00764178" w:rsidRPr="00764178">
          <w:rPr>
            <w:rStyle w:val="Hyperlink"/>
          </w:rPr>
          <w:t>Ista et al., 2013</w:t>
        </w:r>
      </w:hyperlink>
      <w:r w:rsidR="008A3057">
        <w:rPr>
          <w:noProof/>
        </w:rPr>
        <w:t xml:space="preserve">, </w:t>
      </w:r>
      <w:hyperlink w:anchor="_ENREF_47" w:tooltip="Franck, 2012 #164" w:history="1">
        <w:r w:rsidR="00764178" w:rsidRPr="00764178">
          <w:rPr>
            <w:rStyle w:val="Hyperlink"/>
          </w:rPr>
          <w:t>Franck et al., 2012</w:t>
        </w:r>
      </w:hyperlink>
      <w:r w:rsidR="008A3057">
        <w:rPr>
          <w:noProof/>
        </w:rPr>
        <w:t xml:space="preserve">, </w:t>
      </w:r>
      <w:hyperlink w:anchor="_ENREF_41" w:tooltip="Fenn, 2017 #312" w:history="1">
        <w:r w:rsidR="00764178" w:rsidRPr="00764178">
          <w:rPr>
            <w:rStyle w:val="Hyperlink"/>
          </w:rPr>
          <w:t>Fenn and Plake, 2017</w:t>
        </w:r>
      </w:hyperlink>
      <w:r w:rsidR="008A3057">
        <w:rPr>
          <w:noProof/>
        </w:rPr>
        <w:t>)</w:t>
      </w:r>
      <w:r w:rsidR="00876B79" w:rsidRPr="009A2412">
        <w:fldChar w:fldCharType="end"/>
      </w:r>
      <w:r w:rsidR="00302F46" w:rsidRPr="009A2412">
        <w:t>.</w:t>
      </w:r>
      <w:r w:rsidR="00BE5287" w:rsidRPr="009A2412">
        <w:t xml:space="preserve"> </w:t>
      </w:r>
      <w:r w:rsidR="0054226A" w:rsidRPr="009A2412">
        <w:t>Die</w:t>
      </w:r>
      <w:r w:rsidR="00876B79" w:rsidRPr="009A2412">
        <w:t xml:space="preserve"> Studien</w:t>
      </w:r>
      <w:r w:rsidR="00AE2C2D" w:rsidRPr="009A2412">
        <w:t xml:space="preserve">, </w:t>
      </w:r>
      <w:r w:rsidR="0054226A" w:rsidRPr="009A2412">
        <w:t>die Methadon verwendet hatten</w:t>
      </w:r>
      <w:r w:rsidR="00AE2C2D" w:rsidRPr="009A2412">
        <w:t xml:space="preserve">, </w:t>
      </w:r>
      <w:r w:rsidR="00ED2A68" w:rsidRPr="009A2412">
        <w:t xml:space="preserve">sahen diesen Weg als vielversprechend an, </w:t>
      </w:r>
      <w:r w:rsidR="00AE2C2D" w:rsidRPr="009A2412">
        <w:t xml:space="preserve">standen </w:t>
      </w:r>
      <w:r w:rsidR="00ED2A68" w:rsidRPr="009A2412">
        <w:t>aber vor</w:t>
      </w:r>
      <w:r w:rsidR="00AE2C2D" w:rsidRPr="009A2412">
        <w:t xml:space="preserve"> einigen Unklarheiten bezüglich der Dosierung des </w:t>
      </w:r>
      <w:r w:rsidR="00876B79" w:rsidRPr="009A2412">
        <w:t>Methadon</w:t>
      </w:r>
      <w:r w:rsidR="00AE2C2D" w:rsidRPr="009A2412">
        <w:t>s</w:t>
      </w:r>
      <w:r w:rsidR="008665DF" w:rsidRPr="009A2412">
        <w:t xml:space="preserve"> </w:t>
      </w:r>
      <w:r w:rsidR="00BE5287" w:rsidRPr="009A2412">
        <w:fldChar w:fldCharType="begin">
          <w:fldData xml:space="preserve">PEVuZE5vdGU+PENpdGU+PEF1dGhvcj5Cb3dlbnM8L0F1dGhvcj48WWVhcj4yMDExPC9ZZWFyPjxS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=
</w:fldData>
        </w:fldChar>
      </w:r>
      <w:r w:rsidR="008A3057">
        <w:instrText xml:space="preserve"> ADDIN EN.CITE </w:instrText>
      </w:r>
      <w:r w:rsidR="008A3057">
        <w:fldChar w:fldCharType="begin">
          <w:fldData xml:space="preserve">PEVuZE5vdGU+PENpdGU+PEF1dGhvcj5Cb3dlbnM8L0F1dGhvcj48WWVhcj4yMDExPC9ZZWFyPjxS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=
</w:fldData>
        </w:fldChar>
      </w:r>
      <w:r w:rsidR="008A3057">
        <w:instrText xml:space="preserve"> ADDIN EN.CITE.DATA </w:instrText>
      </w:r>
      <w:r w:rsidR="008A3057">
        <w:fldChar w:fldCharType="end"/>
      </w:r>
      <w:r w:rsidR="00BE5287" w:rsidRPr="009A2412">
        <w:fldChar w:fldCharType="separate"/>
      </w:r>
      <w:r w:rsidR="008A3057">
        <w:rPr>
          <w:noProof/>
        </w:rPr>
        <w:t>(</w:t>
      </w:r>
      <w:hyperlink w:anchor="_ENREF_17" w:tooltip="Bowens, 2011 #301" w:history="1">
        <w:r w:rsidR="00764178" w:rsidRPr="00764178">
          <w:rPr>
            <w:rStyle w:val="Hyperlink"/>
          </w:rPr>
          <w:t>Bowens et al., 2011</w:t>
        </w:r>
      </w:hyperlink>
      <w:r w:rsidR="008A3057">
        <w:rPr>
          <w:noProof/>
        </w:rPr>
        <w:t xml:space="preserve">, </w:t>
      </w:r>
      <w:hyperlink w:anchor="_ENREF_115" w:tooltip="Robertson, 2000 #309" w:history="1">
        <w:r w:rsidR="00764178" w:rsidRPr="00764178">
          <w:rPr>
            <w:rStyle w:val="Hyperlink"/>
          </w:rPr>
          <w:t>Robertson et al., 2000</w:t>
        </w:r>
      </w:hyperlink>
      <w:r w:rsidR="008A3057">
        <w:rPr>
          <w:noProof/>
        </w:rPr>
        <w:t xml:space="preserve">, </w:t>
      </w:r>
      <w:hyperlink w:anchor="_ENREF_130" w:tooltip="Siddappa, 2003 #305" w:history="1">
        <w:r w:rsidR="00764178" w:rsidRPr="00764178">
          <w:rPr>
            <w:rStyle w:val="Hyperlink"/>
          </w:rPr>
          <w:t>Siddappa et al., 2003</w:t>
        </w:r>
      </w:hyperlink>
      <w:r w:rsidR="008A3057">
        <w:rPr>
          <w:noProof/>
        </w:rPr>
        <w:t xml:space="preserve">, </w:t>
      </w:r>
      <w:hyperlink w:anchor="_ENREF_13" w:tooltip="Best, 2015 #160" w:history="1">
        <w:r w:rsidR="00764178" w:rsidRPr="00764178">
          <w:rPr>
            <w:rStyle w:val="Hyperlink"/>
          </w:rPr>
          <w:t>Best et al., 2015</w:t>
        </w:r>
      </w:hyperlink>
      <w:r w:rsidR="008A3057">
        <w:rPr>
          <w:noProof/>
        </w:rPr>
        <w:t xml:space="preserve">, </w:t>
      </w:r>
      <w:hyperlink w:anchor="_ENREF_37" w:tooltip="Dervan, 2017 #316" w:history="1">
        <w:r w:rsidR="00764178" w:rsidRPr="00764178">
          <w:rPr>
            <w:rStyle w:val="Hyperlink"/>
          </w:rPr>
          <w:t>Dervan et al., 2017</w:t>
        </w:r>
      </w:hyperlink>
      <w:r w:rsidR="008A3057">
        <w:rPr>
          <w:noProof/>
        </w:rPr>
        <w:t>)</w:t>
      </w:r>
      <w:r w:rsidR="00BE5287" w:rsidRPr="009A2412">
        <w:fldChar w:fldCharType="end"/>
      </w:r>
      <w:r w:rsidR="003B6006" w:rsidRPr="009A2412">
        <w:t xml:space="preserve">. </w:t>
      </w:r>
      <w:r w:rsidR="008665DF" w:rsidRPr="009A2412">
        <w:t>Eine Studie resul</w:t>
      </w:r>
      <w:r w:rsidR="00900D3F">
        <w:softHyphen/>
      </w:r>
      <w:r w:rsidR="008665DF" w:rsidRPr="009A2412">
        <w:t>tierte darin, dass der größte Risikofaktor für Entzug bei Kindern, die prophy</w:t>
      </w:r>
      <w:r w:rsidR="007552C2">
        <w:softHyphen/>
      </w:r>
      <w:r w:rsidR="008665DF" w:rsidRPr="009A2412">
        <w:t>laktisch Me</w:t>
      </w:r>
      <w:r w:rsidR="00900D3F">
        <w:softHyphen/>
      </w:r>
      <w:r w:rsidR="008665DF" w:rsidRPr="009A2412">
        <w:t>thadon erhalten hatten, eine inadäquate Dosierung des Methadons sei</w:t>
      </w:r>
      <w:r w:rsidR="00DA5A15" w:rsidRPr="009A2412">
        <w:t xml:space="preserve"> </w:t>
      </w:r>
      <w:r w:rsidR="00DA5A15" w:rsidRPr="009A2412">
        <w:fldChar w:fldCharType="begin">
          <w:fldData xml:space="preserve">PEVuZE5vdGU+PENpdGU+PEF1dGhvcj5TaWRkYXBwYTwvQXV0aG9yPjxZZWFyPjIwMDM8L1llYXI+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</w:fldData>
        </w:fldChar>
      </w:r>
      <w:r w:rsidR="008A3057">
        <w:instrText xml:space="preserve"> ADDIN EN.CITE </w:instrText>
      </w:r>
      <w:r w:rsidR="008A3057">
        <w:fldChar w:fldCharType="begin">
          <w:fldData xml:space="preserve">PEVuZE5vdGU+PENpdGU+PEF1dGhvcj5TaWRkYXBwYTwvQXV0aG9yPjxZZWFyPjIwMDM8L1llYXI+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</w:fldData>
        </w:fldChar>
      </w:r>
      <w:r w:rsidR="008A3057">
        <w:instrText xml:space="preserve"> ADDIN EN.CITE.DATA </w:instrText>
      </w:r>
      <w:r w:rsidR="008A3057">
        <w:fldChar w:fldCharType="end"/>
      </w:r>
      <w:r w:rsidR="00DA5A15" w:rsidRPr="009A2412">
        <w:fldChar w:fldCharType="separate"/>
      </w:r>
      <w:r w:rsidR="008A3057">
        <w:rPr>
          <w:noProof/>
        </w:rPr>
        <w:t>(</w:t>
      </w:r>
      <w:hyperlink w:anchor="_ENREF_130" w:tooltip="Siddappa, 2003 #305" w:history="1">
        <w:r w:rsidR="00764178" w:rsidRPr="00764178">
          <w:rPr>
            <w:rStyle w:val="Hyperlink"/>
          </w:rPr>
          <w:t>Siddappa et al., 2003</w:t>
        </w:r>
      </w:hyperlink>
      <w:r w:rsidR="008A3057">
        <w:rPr>
          <w:noProof/>
        </w:rPr>
        <w:t>)</w:t>
      </w:r>
      <w:r w:rsidR="00DA5A15" w:rsidRPr="009A2412">
        <w:fldChar w:fldCharType="end"/>
      </w:r>
      <w:r w:rsidR="008665DF" w:rsidRPr="009A2412">
        <w:t>. Zudem wurde eine multimedikamentöse Sedierung als weiterer Risikofaktor für Entzug vermutet</w:t>
      </w:r>
      <w:r w:rsidR="00DA5A15" w:rsidRPr="009A2412">
        <w:t xml:space="preserve"> </w:t>
      </w:r>
      <w:r w:rsidR="00DA5A15" w:rsidRPr="009A2412">
        <w:fldChar w:fldCharType="begin">
          <w:fldData xml:space="preserve">PEVuZE5vdGU+PENpdGU+PEF1dGhvcj5CZXN0PC9BdXRob3I+PFllYXI+MjAxNTwvWWVhcj48UmVj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</w:fldData>
        </w:fldChar>
      </w:r>
      <w:r w:rsidR="008A3057">
        <w:instrText xml:space="preserve"> ADDIN EN.CITE </w:instrText>
      </w:r>
      <w:r w:rsidR="008A3057">
        <w:fldChar w:fldCharType="begin">
          <w:fldData xml:space="preserve">PEVuZE5vdGU+PENpdGU+PEF1dGhvcj5CZXN0PC9BdXRob3I+PFllYXI+MjAxNTwvWWVhcj48UmVj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</w:fldData>
        </w:fldChar>
      </w:r>
      <w:r w:rsidR="008A3057">
        <w:instrText xml:space="preserve"> ADDIN EN.CITE.DATA </w:instrText>
      </w:r>
      <w:r w:rsidR="008A3057">
        <w:fldChar w:fldCharType="end"/>
      </w:r>
      <w:r w:rsidR="00DA5A15" w:rsidRPr="009A2412">
        <w:fldChar w:fldCharType="separate"/>
      </w:r>
      <w:r w:rsidR="008A3057">
        <w:rPr>
          <w:noProof/>
        </w:rPr>
        <w:t>(</w:t>
      </w:r>
      <w:hyperlink w:anchor="_ENREF_13" w:tooltip="Best, 2015 #160" w:history="1">
        <w:r w:rsidR="00764178" w:rsidRPr="00764178">
          <w:rPr>
            <w:rStyle w:val="Hyperlink"/>
          </w:rPr>
          <w:t>Best et al., 2015</w:t>
        </w:r>
      </w:hyperlink>
      <w:r w:rsidR="008A3057">
        <w:rPr>
          <w:noProof/>
        </w:rPr>
        <w:t>)</w:t>
      </w:r>
      <w:r w:rsidR="00DA5A15" w:rsidRPr="009A2412">
        <w:fldChar w:fldCharType="end"/>
      </w:r>
      <w:r w:rsidR="00DA5A15" w:rsidRPr="009A2412">
        <w:t>.</w:t>
      </w:r>
      <w:r w:rsidR="008665DF" w:rsidRPr="009A2412">
        <w:t xml:space="preserve"> </w:t>
      </w:r>
      <w:r w:rsidR="00ED2A68" w:rsidRPr="009A2412">
        <w:t xml:space="preserve">Trotz des Mangels an Evidenz </w:t>
      </w:r>
      <w:r w:rsidR="009A6B01" w:rsidRPr="009A2412">
        <w:t>zu</w:t>
      </w:r>
      <w:r w:rsidR="00CA1A3B">
        <w:t>m</w:t>
      </w:r>
      <w:r w:rsidR="00340710" w:rsidRPr="009A2412">
        <w:t xml:space="preserve"> </w:t>
      </w:r>
      <w:r w:rsidR="009A6B01" w:rsidRPr="009A2412">
        <w:t>Thema</w:t>
      </w:r>
      <w:r w:rsidR="00340710" w:rsidRPr="009A2412">
        <w:t xml:space="preserve"> des </w:t>
      </w:r>
      <w:r w:rsidR="00CA1A3B">
        <w:lastRenderedPageBreak/>
        <w:t>effektivsten</w:t>
      </w:r>
      <w:r w:rsidR="00340710" w:rsidRPr="009A2412">
        <w:t xml:space="preserve"> Reduktionsplans</w:t>
      </w:r>
      <w:r w:rsidR="00ED2A68" w:rsidRPr="009A2412">
        <w:t xml:space="preserve"> geht die Entwicklung in Richtung von schnell</w:t>
      </w:r>
      <w:r w:rsidR="00DA5A15" w:rsidRPr="009A2412">
        <w:t>en und wei</w:t>
      </w:r>
      <w:r w:rsidR="00900D3F">
        <w:softHyphen/>
      </w:r>
      <w:r w:rsidR="00DA5A15" w:rsidRPr="009A2412">
        <w:t>terhin</w:t>
      </w:r>
      <w:r w:rsidR="0058031A" w:rsidRPr="009A2412">
        <w:t xml:space="preserve"> </w:t>
      </w:r>
      <w:r w:rsidR="00ED2A68" w:rsidRPr="009A2412">
        <w:t xml:space="preserve">sicheren Ausschleichprotokollen </w:t>
      </w:r>
      <w:r w:rsidR="00ED2A68" w:rsidRPr="009A2412">
        <w:fldChar w:fldCharType="begin"/>
      </w:r>
      <w:r w:rsidR="008A3057">
        <w:instrText xml:space="preserve"> ADDIN EN.CITE &lt;EndNote&gt;&lt;Cite&gt;&lt;Author&gt;Bichaff&lt;/Author&gt;&lt;Year&gt;2018&lt;/Year&gt;&lt;RecNum&gt;313&lt;/RecNum&gt;&lt;DisplayText&gt;(Bichaff et al., 2018)&lt;/DisplayText&gt;&lt;record&gt;&lt;rec-number&gt;313&lt;/rec-number&gt;&lt;foreign-keys&gt;&lt;key app="EN" db-id="vpzepa9akttafke9d9rp2szsdavft9xazwwt" timestamp="1589815337" guid="15b5e89a-3bfd-43ea-a2cf-da14b9d80c12"&gt;313&lt;/key&gt;&lt;/foreign-keys&gt;&lt;ref-type name="Journal Article"&gt;17&lt;/ref-type&gt;&lt;contributors&gt;&lt;authors&gt;&lt;author&gt;Bichaff, P.&lt;/author&gt;&lt;author&gt;Setani, K. T.&lt;/author&gt;&lt;author&gt;Motta, E. H. G.&lt;/author&gt;&lt;author&gt;Delgado, A. F.&lt;/author&gt;&lt;author&gt;Carvalho, W. B.&lt;/author&gt;&lt;author&gt;Luglio, M.&lt;/author&gt;&lt;/authors&gt;&lt;/contributors&gt;&lt;auth-address&gt;Instituto da Crianca do Hospital das Clinicas da Faculdade de Medicina da USP, Sao Paulo (SP), Brasil.&lt;/auth-address&gt;&lt;titles&gt;&lt;title&gt;Opioid tapering and weaning protocols in pediatric critical care units: a systematic review&lt;/title&gt;&lt;secondary-title&gt;Rev Assoc Med Bras (1992)&lt;/secondary-title&gt;&lt;/titles&gt;&lt;periodical&gt;&lt;full-title&gt;Rev Assoc Med Bras (1992)&lt;/full-title&gt;&lt;/periodical&gt;&lt;pages&gt;909-915&lt;/pages&gt;&lt;volume&gt;64&lt;/volume&gt;&lt;number&gt;10&lt;/number&gt;&lt;edition&gt;2018/12/06&lt;/edition&gt;&lt;keywords&gt;&lt;keyword&gt;Analgesics, Opioid/*administration &amp;amp; dosage/*adverse effects&lt;/keyword&gt;&lt;keyword&gt;Child&lt;/keyword&gt;&lt;keyword&gt;Critical Care/methods&lt;/keyword&gt;&lt;keyword&gt;Humans&lt;/keyword&gt;&lt;keyword&gt;Intensive Care Units, Pediatric&lt;/keyword&gt;&lt;keyword&gt;Methadone/*administration &amp;amp; dosage&lt;/keyword&gt;&lt;keyword&gt;Substance Withdrawal Syndrome/*therapy&lt;/keyword&gt;&lt;/keywords&gt;&lt;dates&gt;&lt;year&gt;2018&lt;/year&gt;&lt;pub-dates&gt;&lt;date&gt;Oct&lt;/date&gt;&lt;/pub-dates&gt;&lt;/dates&gt;&lt;isbn&gt;0104-4230&lt;/isbn&gt;&lt;accession-num&gt;30517238&lt;/accession-num&gt;&lt;urls&gt;&lt;/urls&gt;&lt;electronic-resource-num&gt;10.1590/1806-9282.64.10.909&lt;/electronic-resource-num&gt;&lt;remote-database-provider&gt;NLM&lt;/remote-database-provider&gt;&lt;language&gt;eng&lt;/language&gt;&lt;/record&gt;&lt;/Cite&gt;&lt;/EndNote&gt;</w:instrText>
      </w:r>
      <w:r w:rsidR="00ED2A68" w:rsidRPr="009A2412">
        <w:fldChar w:fldCharType="separate"/>
      </w:r>
      <w:r w:rsidR="008A3057">
        <w:rPr>
          <w:noProof/>
        </w:rPr>
        <w:t>(</w:t>
      </w:r>
      <w:hyperlink w:anchor="_ENREF_15" w:tooltip="Bichaff, 2018 #313" w:history="1">
        <w:r w:rsidR="00764178" w:rsidRPr="00764178">
          <w:rPr>
            <w:rStyle w:val="Hyperlink"/>
          </w:rPr>
          <w:t>Bichaff et al., 2018</w:t>
        </w:r>
      </w:hyperlink>
      <w:r w:rsidR="008A3057">
        <w:rPr>
          <w:noProof/>
        </w:rPr>
        <w:t>)</w:t>
      </w:r>
      <w:r w:rsidR="00ED2A68" w:rsidRPr="009A2412">
        <w:fldChar w:fldCharType="end"/>
      </w:r>
      <w:r w:rsidR="00ED2A68" w:rsidRPr="009A2412">
        <w:t>.</w:t>
      </w:r>
      <w:r w:rsidR="00ED2A68" w:rsidRPr="009A2412">
        <w:rPr>
          <w:rFonts w:cs="Times New Roman"/>
        </w:rPr>
        <w:t xml:space="preserve"> </w:t>
      </w:r>
    </w:p>
    <w:p w14:paraId="69E3C11B" w14:textId="77777777" w:rsidR="00394011" w:rsidRPr="009A2412" w:rsidRDefault="00394011" w:rsidP="00B3039C"/>
    <w:p w14:paraId="4BD91D21" w14:textId="38A2EE12" w:rsidR="00AD5F95" w:rsidRPr="009A2412" w:rsidRDefault="009A6B01" w:rsidP="00B3039C">
      <w:r w:rsidRPr="009A2412">
        <w:t xml:space="preserve">Aufgrund des erwiesenen Nutzens </w:t>
      </w:r>
      <w:r w:rsidR="00340710" w:rsidRPr="009A2412">
        <w:t>von</w:t>
      </w:r>
      <w:r w:rsidRPr="009A2412">
        <w:t xml:space="preserve"> </w:t>
      </w:r>
      <w:r w:rsidR="00C200B3" w:rsidRPr="009A2412">
        <w:t>Reduktions</w:t>
      </w:r>
      <w:r w:rsidRPr="009A2412">
        <w:t>pl</w:t>
      </w:r>
      <w:r w:rsidR="00340710" w:rsidRPr="009A2412">
        <w:t>änen</w:t>
      </w:r>
      <w:r w:rsidRPr="009A2412">
        <w:t xml:space="preserve"> wurde auch in dieser Studie ein solche</w:t>
      </w:r>
      <w:r w:rsidR="002C6447" w:rsidRPr="009A2412">
        <w:t>r</w:t>
      </w:r>
      <w:r w:rsidR="00ED2A68" w:rsidRPr="009A2412">
        <w:t xml:space="preserve"> </w:t>
      </w:r>
      <w:r w:rsidRPr="009A2412">
        <w:t>verwendet</w:t>
      </w:r>
      <w:r w:rsidR="0058031A" w:rsidRPr="009A2412">
        <w:t>.</w:t>
      </w:r>
      <w:r w:rsidR="00C200B3" w:rsidRPr="009A2412">
        <w:t xml:space="preserve"> </w:t>
      </w:r>
      <w:r w:rsidR="00340710" w:rsidRPr="009A2412">
        <w:t>Die Entscheidung bezüglich der Verwendung von Methadon fiel auf</w:t>
      </w:r>
      <w:r w:rsidR="007552C2">
        <w:softHyphen/>
      </w:r>
      <w:r w:rsidR="00340710" w:rsidRPr="009A2412">
        <w:t>grund der beschriebenen Argumente und der langen Halbwertszeit</w:t>
      </w:r>
      <w:r w:rsidR="00C200B3" w:rsidRPr="009A2412">
        <w:t xml:space="preserve"> gegen die Nutzung vo</w:t>
      </w:r>
      <w:r w:rsidR="00340710" w:rsidRPr="009A2412">
        <w:t xml:space="preserve">n Methadon aus </w:t>
      </w:r>
      <w:r w:rsidR="00340710" w:rsidRPr="009A2412">
        <w:fldChar w:fldCharType="begin">
          <w:fldData xml:space="preserve">PEVuZE5vdGU+PENpdGU+PEF1dGhvcj5OZXVuaG9lZmZlcjwvQXV0aG9yPjxZZWFyPjIwMTU8L1ll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</w:fldData>
        </w:fldChar>
      </w:r>
      <w:r w:rsidR="008A3057">
        <w:instrText xml:space="preserve"> ADDIN EN.CITE </w:instrText>
      </w:r>
      <w:r w:rsidR="008A3057">
        <w:fldChar w:fldCharType="begin">
          <w:fldData xml:space="preserve">PEVuZE5vdGU+PENpdGU+PEF1dGhvcj5OZXVuaG9lZmZlcjwvQXV0aG9yPjxZZWFyPjIwMTU8L1ll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</w:fldData>
        </w:fldChar>
      </w:r>
      <w:r w:rsidR="008A3057">
        <w:instrText xml:space="preserve"> ADDIN EN.CITE.DATA </w:instrText>
      </w:r>
      <w:r w:rsidR="008A3057">
        <w:fldChar w:fldCharType="end"/>
      </w:r>
      <w:r w:rsidR="00340710" w:rsidRPr="009A2412">
        <w:fldChar w:fldCharType="separate"/>
      </w:r>
      <w:r w:rsidR="008A3057">
        <w:rPr>
          <w:noProof/>
        </w:rPr>
        <w:t>(</w:t>
      </w:r>
      <w:hyperlink w:anchor="_ENREF_101" w:tooltip="Neunhoeffer, 2015 #175" w:history="1">
        <w:r w:rsidR="00764178" w:rsidRPr="00764178">
          <w:rPr>
            <w:rStyle w:val="Hyperlink"/>
          </w:rPr>
          <w:t>Neunhoeffer et al., 2015</w:t>
        </w:r>
      </w:hyperlink>
      <w:r w:rsidR="008A3057">
        <w:rPr>
          <w:noProof/>
        </w:rPr>
        <w:t>)</w:t>
      </w:r>
      <w:r w:rsidR="00340710" w:rsidRPr="009A2412">
        <w:fldChar w:fldCharType="end"/>
      </w:r>
      <w:r w:rsidR="00340710" w:rsidRPr="009A2412">
        <w:t xml:space="preserve">. </w:t>
      </w:r>
      <w:r w:rsidR="0058031A" w:rsidRPr="009A2412">
        <w:t>S</w:t>
      </w:r>
      <w:r w:rsidR="00340710" w:rsidRPr="009A2412">
        <w:t>tattdessen wurden die verab</w:t>
      </w:r>
      <w:r w:rsidR="007552C2">
        <w:softHyphen/>
      </w:r>
      <w:r w:rsidR="00340710" w:rsidRPr="009A2412">
        <w:t>reichten Me</w:t>
      </w:r>
      <w:r w:rsidR="00900D3F">
        <w:softHyphen/>
      </w:r>
      <w:r w:rsidR="00340710" w:rsidRPr="009A2412">
        <w:t xml:space="preserve">dikamente nach </w:t>
      </w:r>
      <w:r w:rsidR="00AD5F95" w:rsidRPr="009A2412">
        <w:t>einem</w:t>
      </w:r>
      <w:r w:rsidR="00340710" w:rsidRPr="009A2412">
        <w:t xml:space="preserve"> standardisierten</w:t>
      </w:r>
      <w:r w:rsidR="00D25832">
        <w:t>, bereits in unserer Abteilung etablier</w:t>
      </w:r>
      <w:r w:rsidR="007552C2">
        <w:softHyphen/>
      </w:r>
      <w:r w:rsidR="00D25832">
        <w:t>ten und be</w:t>
      </w:r>
      <w:r w:rsidR="00900D3F">
        <w:softHyphen/>
      </w:r>
      <w:r w:rsidR="00D25832">
        <w:t xml:space="preserve">währten </w:t>
      </w:r>
      <w:r w:rsidR="00D25832" w:rsidRPr="009A2412">
        <w:t>Plan</w:t>
      </w:r>
      <w:r w:rsidR="00340710" w:rsidRPr="009A2412">
        <w:t xml:space="preserve"> reduziert</w:t>
      </w:r>
      <w:r w:rsidR="009540D2" w:rsidRPr="009A2412">
        <w:t>, welcher bei</w:t>
      </w:r>
      <w:r w:rsidR="00ED2A68" w:rsidRPr="009A2412">
        <w:t xml:space="preserve"> Auftreten von Entzugssymptomen pausiert</w:t>
      </w:r>
      <w:r w:rsidR="00AD5F95" w:rsidRPr="009A2412">
        <w:t xml:space="preserve"> und bei</w:t>
      </w:r>
      <w:r w:rsidR="00340710" w:rsidRPr="009A2412">
        <w:t xml:space="preserve"> starkem Entzug </w:t>
      </w:r>
      <w:r w:rsidR="00AD5F95" w:rsidRPr="009A2412">
        <w:t>verlängert</w:t>
      </w:r>
      <w:r w:rsidR="009540D2" w:rsidRPr="009A2412">
        <w:t xml:space="preserve"> w</w:t>
      </w:r>
      <w:r w:rsidR="00CA1A3B">
        <w:t>erden konnte</w:t>
      </w:r>
      <w:r w:rsidR="00340710" w:rsidRPr="009A2412">
        <w:t xml:space="preserve">. </w:t>
      </w:r>
    </w:p>
    <w:p w14:paraId="5C29AB8D" w14:textId="0314AC7F" w:rsidR="00ED2A68" w:rsidRDefault="00AD5F95" w:rsidP="00B3039C">
      <w:r w:rsidRPr="009A073A">
        <w:t xml:space="preserve">Laut </w:t>
      </w:r>
      <w:r w:rsidR="00D25832" w:rsidRPr="009A073A">
        <w:t>einer</w:t>
      </w:r>
      <w:r w:rsidRPr="009A073A">
        <w:t xml:space="preserve"> </w:t>
      </w:r>
      <w:r w:rsidR="00CA1A3B" w:rsidRPr="009A073A">
        <w:t>vorangegangen</w:t>
      </w:r>
      <w:r w:rsidR="00D25832" w:rsidRPr="009A073A">
        <w:t>en</w:t>
      </w:r>
      <w:r w:rsidRPr="009A073A">
        <w:t xml:space="preserve"> Studie </w:t>
      </w:r>
      <w:r w:rsidR="009540D2" w:rsidRPr="009A073A">
        <w:t xml:space="preserve">auf </w:t>
      </w:r>
      <w:r w:rsidRPr="009A073A">
        <w:t>der</w:t>
      </w:r>
      <w:r w:rsidR="00D25832" w:rsidRPr="009A073A">
        <w:t xml:space="preserve"> </w:t>
      </w:r>
      <w:r w:rsidRPr="009A073A">
        <w:t xml:space="preserve">PICU </w:t>
      </w:r>
      <w:r w:rsidR="00D25832" w:rsidRPr="009A073A">
        <w:t>der</w:t>
      </w:r>
      <w:r w:rsidR="00D25832">
        <w:t xml:space="preserve"> Universitätsklinik Tübingen </w:t>
      </w:r>
      <w:r w:rsidRPr="009A2412">
        <w:t>mit Verwendung des Pflegenden-gesteuerten Analgosedierungsprotokolls</w:t>
      </w:r>
      <w:r w:rsidR="009540D2" w:rsidRPr="009A2412">
        <w:t xml:space="preserve"> bei postoperativen Patienten, jedoch ohne die Opiatpause,</w:t>
      </w:r>
      <w:r w:rsidRPr="009A2412">
        <w:t xml:space="preserve"> </w:t>
      </w:r>
      <w:r w:rsidR="00F62905" w:rsidRPr="009A2412">
        <w:t>führte d</w:t>
      </w:r>
      <w:r w:rsidR="00CA1A3B">
        <w:t>as Protokoll</w:t>
      </w:r>
      <w:r w:rsidR="00F62905" w:rsidRPr="009A2412">
        <w:t xml:space="preserve"> zur Reduktion der </w:t>
      </w:r>
      <w:proofErr w:type="spellStart"/>
      <w:r w:rsidR="00F62905" w:rsidRPr="009A2412">
        <w:t>Benzodia</w:t>
      </w:r>
      <w:r w:rsidR="007552C2">
        <w:softHyphen/>
      </w:r>
      <w:r w:rsidR="00F62905" w:rsidRPr="009A2412">
        <w:t>zepin</w:t>
      </w:r>
      <w:r w:rsidR="00580FFE">
        <w:t>gesamt</w:t>
      </w:r>
      <w:r w:rsidR="00F62905" w:rsidRPr="009A2412">
        <w:t>dosi</w:t>
      </w:r>
      <w:r w:rsidR="00580FFE">
        <w:t>s</w:t>
      </w:r>
      <w:proofErr w:type="spellEnd"/>
      <w:r w:rsidR="00F62905" w:rsidRPr="009A2412">
        <w:t>, aber nicht der Opiat</w:t>
      </w:r>
      <w:r w:rsidR="00580FFE">
        <w:t>gesamtdosis</w:t>
      </w:r>
      <w:r w:rsidR="00F62905" w:rsidRPr="009A2412">
        <w:t>. Die Entzugsraten konnten dank des Pro</w:t>
      </w:r>
      <w:r w:rsidR="007552C2">
        <w:softHyphen/>
      </w:r>
      <w:r w:rsidR="00F62905" w:rsidRPr="009A2412">
        <w:t>tokolls signifikant gesenkt werden, allerdings ergab sich in der</w:t>
      </w:r>
      <w:r w:rsidRPr="009A2412">
        <w:t xml:space="preserve"> Gruppe der onkologi</w:t>
      </w:r>
      <w:r w:rsidR="00900D3F">
        <w:softHyphen/>
      </w:r>
      <w:r w:rsidRPr="009A2412">
        <w:t xml:space="preserve">schen Patienten </w:t>
      </w:r>
      <w:r w:rsidR="009540D2" w:rsidRPr="009A2412">
        <w:t xml:space="preserve">und derjenigen nach Organtransplantation </w:t>
      </w:r>
      <w:r w:rsidRPr="009A2412">
        <w:t xml:space="preserve">keine </w:t>
      </w:r>
      <w:r w:rsidR="009540D2" w:rsidRPr="009A2412">
        <w:t>Reduktion</w:t>
      </w:r>
      <w:r w:rsidRPr="009A2412">
        <w:t xml:space="preserve"> des Entzuges</w:t>
      </w:r>
      <w:r w:rsidR="00F62905" w:rsidRPr="009A2412">
        <w:t xml:space="preserve"> </w:t>
      </w:r>
      <w:r w:rsidR="009D0340" w:rsidRPr="009A2412">
        <w:fldChar w:fldCharType="begin">
          <w:fldData xml:space="preserve">PEVuZE5vdGU+PENpdGU+PEF1dGhvcj5OZXVuaG9lZmZlcjwvQXV0aG9yPjxZZWFyPjIwMTc8L1ll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</w:fldData>
        </w:fldChar>
      </w:r>
      <w:r w:rsidR="008A3057">
        <w:instrText xml:space="preserve"> ADDIN EN.CITE </w:instrText>
      </w:r>
      <w:r w:rsidR="008A3057">
        <w:fldChar w:fldCharType="begin">
          <w:fldData xml:space="preserve">PEVuZE5vdGU+PENpdGU+PEF1dGhvcj5OZXVuaG9lZmZlcjwvQXV0aG9yPjxZZWFyPjIwMTc8L1ll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</w:fldData>
        </w:fldChar>
      </w:r>
      <w:r w:rsidR="008A3057">
        <w:instrText xml:space="preserve"> ADDIN EN.CITE.DATA </w:instrText>
      </w:r>
      <w:r w:rsidR="008A3057">
        <w:fldChar w:fldCharType="end"/>
      </w:r>
      <w:r w:rsidR="009D0340" w:rsidRPr="009A2412">
        <w:fldChar w:fldCharType="separate"/>
      </w:r>
      <w:r w:rsidR="008A3057">
        <w:rPr>
          <w:noProof/>
        </w:rPr>
        <w:t>(</w:t>
      </w:r>
      <w:hyperlink w:anchor="_ENREF_102" w:tooltip="Neunhoeffer, 2017 #314" w:history="1">
        <w:r w:rsidR="00764178" w:rsidRPr="00764178">
          <w:rPr>
            <w:rStyle w:val="Hyperlink"/>
          </w:rPr>
          <w:t>Neunhoeffer et al., 2017b</w:t>
        </w:r>
      </w:hyperlink>
      <w:r w:rsidR="008A3057">
        <w:rPr>
          <w:noProof/>
        </w:rPr>
        <w:t>)</w:t>
      </w:r>
      <w:r w:rsidR="009D0340" w:rsidRPr="009A2412">
        <w:fldChar w:fldCharType="end"/>
      </w:r>
      <w:r w:rsidR="00F62905" w:rsidRPr="009A2412">
        <w:t xml:space="preserve">. Daher ist es möglich, dass auch in </w:t>
      </w:r>
      <w:r w:rsidR="006617B3">
        <w:t>der vorliegenden</w:t>
      </w:r>
      <w:r w:rsidR="00F62905" w:rsidRPr="009A2412">
        <w:t xml:space="preserve"> Studie</w:t>
      </w:r>
      <w:r w:rsidR="00447853" w:rsidRPr="009A2412">
        <w:t xml:space="preserve"> bei den Kindern mit R</w:t>
      </w:r>
      <w:r w:rsidR="005C18F0">
        <w:t>MS</w:t>
      </w:r>
      <w:r w:rsidR="00F62905" w:rsidRPr="009A2412">
        <w:t xml:space="preserve"> die Häufigkeit des Entzuges durch </w:t>
      </w:r>
      <w:r w:rsidR="00580FFE">
        <w:t>das</w:t>
      </w:r>
      <w:r w:rsidR="00CA1A3B">
        <w:t xml:space="preserve"> </w:t>
      </w:r>
      <w:r w:rsidR="00F62905" w:rsidRPr="009A2412">
        <w:t>Analgosedierungspro</w:t>
      </w:r>
      <w:r w:rsidR="00900D3F">
        <w:softHyphen/>
      </w:r>
      <w:r w:rsidR="00F62905" w:rsidRPr="009A2412">
        <w:t>tokoll nicht gesenkt werden konnte</w:t>
      </w:r>
      <w:r w:rsidR="00F62905" w:rsidRPr="003E3DF5">
        <w:t>. Jedoch wurde</w:t>
      </w:r>
      <w:r w:rsidR="006617B3" w:rsidRPr="003E3DF5">
        <w:t xml:space="preserve"> noch</w:t>
      </w:r>
      <w:r w:rsidR="00F62905" w:rsidRPr="003E3DF5">
        <w:t xml:space="preserve"> zusätzlich </w:t>
      </w:r>
      <w:r w:rsidR="00447853" w:rsidRPr="003E3DF5">
        <w:t>die Opiatpause durch</w:t>
      </w:r>
      <w:r w:rsidR="00900D3F">
        <w:softHyphen/>
      </w:r>
      <w:r w:rsidR="00447853" w:rsidRPr="003E3DF5">
        <w:t>geführt</w:t>
      </w:r>
      <w:r w:rsidR="00580FFE" w:rsidRPr="003E3DF5">
        <w:t>, die eine anschließende starke Reduktion der</w:t>
      </w:r>
      <w:r w:rsidR="00447853" w:rsidRPr="003E3DF5">
        <w:t xml:space="preserve"> </w:t>
      </w:r>
      <w:r w:rsidR="00F62905" w:rsidRPr="003E3DF5">
        <w:t>Fentanyldosi</w:t>
      </w:r>
      <w:r w:rsidR="00580FFE" w:rsidRPr="003E3DF5">
        <w:t>s erbrachte</w:t>
      </w:r>
      <w:r w:rsidR="00447853" w:rsidRPr="003E3DF5">
        <w:t>.</w:t>
      </w:r>
      <w:r w:rsidR="00447853" w:rsidRPr="009A2412">
        <w:t xml:space="preserve"> Da die Me</w:t>
      </w:r>
      <w:r w:rsidR="00900D3F">
        <w:softHyphen/>
      </w:r>
      <w:r w:rsidR="00447853" w:rsidRPr="009A2412">
        <w:t>dikamentendosis einen wichtigen Risikofaktor des Entzuges darstellt, liegt die Vermu</w:t>
      </w:r>
      <w:r w:rsidR="00900D3F">
        <w:softHyphen/>
      </w:r>
      <w:r w:rsidR="00447853" w:rsidRPr="009A2412">
        <w:t>tung nahe, dass das hier verwendete Analgosedierungsprotokoll mit Opiatpause zu</w:t>
      </w:r>
      <w:r w:rsidR="00C6729D">
        <w:t xml:space="preserve"> einer</w:t>
      </w:r>
      <w:r w:rsidR="00447853" w:rsidRPr="009A2412">
        <w:t xml:space="preserve"> Entzugsreduktion beigetragen hat. </w:t>
      </w:r>
    </w:p>
    <w:p w14:paraId="1C51904B" w14:textId="7C082FC5" w:rsidR="00A51A5A" w:rsidRPr="009A2412" w:rsidRDefault="00A51A5A" w:rsidP="00B3039C"/>
    <w:p w14:paraId="56A0736D" w14:textId="72BB6264" w:rsidR="00814906" w:rsidRDefault="00814906" w:rsidP="00814906">
      <w:pPr>
        <w:pStyle w:val="berschrift3"/>
      </w:pPr>
      <w:bookmarkStart w:id="88" w:name="_Toc84414071"/>
      <w:r>
        <w:t>Prävention des Delirs</w:t>
      </w:r>
      <w:bookmarkEnd w:id="88"/>
    </w:p>
    <w:p w14:paraId="05D7FEE7" w14:textId="396F435B" w:rsidR="00E41C7D" w:rsidRPr="009A2412" w:rsidRDefault="006D02F7" w:rsidP="00B3039C">
      <w:r>
        <w:t xml:space="preserve">Laut den vorhandenen Empfehlungen zu </w:t>
      </w:r>
      <w:r w:rsidR="0048470D" w:rsidRPr="006D02F7">
        <w:t xml:space="preserve">Prävention und Management des Delirs </w:t>
      </w:r>
      <w:r w:rsidR="00A37EA7" w:rsidRPr="006D02F7">
        <w:t>sollten z</w:t>
      </w:r>
      <w:r w:rsidR="003E6433" w:rsidRPr="006D02F7">
        <w:t>ugrundeliegende Faktoren</w:t>
      </w:r>
      <w:r w:rsidR="003E6433" w:rsidRPr="009A2412">
        <w:t xml:space="preserve"> wie Hypoxie, Schmerz</w:t>
      </w:r>
      <w:r w:rsidR="004C1DB7" w:rsidRPr="009A2412">
        <w:t>en</w:t>
      </w:r>
      <w:r w:rsidR="003E6433" w:rsidRPr="009A2412">
        <w:t>,</w:t>
      </w:r>
      <w:r w:rsidR="00A37EA7" w:rsidRPr="009A2412">
        <w:t xml:space="preserve"> metabolische Störungen und</w:t>
      </w:r>
      <w:r w:rsidR="003E6433" w:rsidRPr="009A2412">
        <w:t xml:space="preserve"> Me</w:t>
      </w:r>
      <w:r w:rsidR="007552C2">
        <w:softHyphen/>
      </w:r>
      <w:r w:rsidR="003E6433" w:rsidRPr="009A2412">
        <w:t xml:space="preserve">dikamente wie Benzodiazepine </w:t>
      </w:r>
      <w:r w:rsidR="00E33787" w:rsidRPr="009A2412">
        <w:t>detektiert</w:t>
      </w:r>
      <w:r w:rsidR="003E6433" w:rsidRPr="009A2412">
        <w:t xml:space="preserve"> und wenn möglich</w:t>
      </w:r>
      <w:r w:rsidR="004C1DB7" w:rsidRPr="009A2412">
        <w:t xml:space="preserve"> verm</w:t>
      </w:r>
      <w:r w:rsidR="00E33787" w:rsidRPr="009A2412">
        <w:t>ieden werden</w:t>
      </w:r>
      <w:r w:rsidR="003E6433" w:rsidRPr="009A2412">
        <w:t xml:space="preserve">. </w:t>
      </w:r>
      <w:r w:rsidR="002270F6" w:rsidRPr="009A2412">
        <w:t>Eine Re</w:t>
      </w:r>
      <w:r w:rsidR="007552C2">
        <w:softHyphen/>
      </w:r>
      <w:r w:rsidR="002270F6" w:rsidRPr="009A2412">
        <w:t xml:space="preserve">duktion der </w:t>
      </w:r>
      <w:r w:rsidR="003E6433" w:rsidRPr="009A2412">
        <w:t>Umge</w:t>
      </w:r>
      <w:r w:rsidR="00E33787" w:rsidRPr="009A2412">
        <w:t>bungs-</w:t>
      </w:r>
      <w:r w:rsidR="003E6433" w:rsidRPr="009A2412">
        <w:t xml:space="preserve"> und Störfaktoren</w:t>
      </w:r>
      <w:r w:rsidR="00A37EA7" w:rsidRPr="009A2412">
        <w:t xml:space="preserve"> </w:t>
      </w:r>
      <w:r w:rsidR="003E6433" w:rsidRPr="009A2412">
        <w:t>wie grelle</w:t>
      </w:r>
      <w:r w:rsidR="00E33787" w:rsidRPr="009A2412">
        <w:t>s</w:t>
      </w:r>
      <w:r w:rsidR="003E6433" w:rsidRPr="009A2412">
        <w:t xml:space="preserve"> Licht, Lärm</w:t>
      </w:r>
      <w:r w:rsidR="00D25832">
        <w:t xml:space="preserve"> oder</w:t>
      </w:r>
      <w:r w:rsidR="003E6433" w:rsidRPr="009A2412">
        <w:t xml:space="preserve"> unbekannte Ge</w:t>
      </w:r>
      <w:r w:rsidR="007552C2">
        <w:softHyphen/>
      </w:r>
      <w:r w:rsidR="003E6433" w:rsidRPr="009A2412">
        <w:t xml:space="preserve">rüche </w:t>
      </w:r>
      <w:r w:rsidR="002270F6" w:rsidRPr="009A2412">
        <w:t xml:space="preserve">wird befürwortet, da diese </w:t>
      </w:r>
      <w:r w:rsidR="00A37EA7" w:rsidRPr="009A2412">
        <w:t>zur Entwicklung eines Delirs beitragen</w:t>
      </w:r>
      <w:r w:rsidR="002270F6" w:rsidRPr="009A2412">
        <w:t xml:space="preserve">. </w:t>
      </w:r>
      <w:r w:rsidR="00E33787" w:rsidRPr="009A2412">
        <w:t>D</w:t>
      </w:r>
      <w:r w:rsidR="00A37EA7" w:rsidRPr="009A2412">
        <w:t xml:space="preserve">ies </w:t>
      </w:r>
      <w:r w:rsidR="002270F6" w:rsidRPr="009A2412">
        <w:t>kann</w:t>
      </w:r>
      <w:r w:rsidR="00A37EA7" w:rsidRPr="009A2412">
        <w:t xml:space="preserve"> </w:t>
      </w:r>
      <w:r w:rsidR="007B530B">
        <w:t>bei</w:t>
      </w:r>
      <w:r w:rsidR="007552C2">
        <w:softHyphen/>
      </w:r>
      <w:r w:rsidR="007B530B">
        <w:t>spielsweise</w:t>
      </w:r>
      <w:r w:rsidR="00A37EA7" w:rsidRPr="009A2412">
        <w:t xml:space="preserve"> </w:t>
      </w:r>
      <w:r w:rsidR="002270F6" w:rsidRPr="009A2412">
        <w:t xml:space="preserve">durch </w:t>
      </w:r>
      <w:r w:rsidR="00A37EA7" w:rsidRPr="009A2412">
        <w:t xml:space="preserve">Abschirmung der Kinder </w:t>
      </w:r>
      <w:r w:rsidR="002270F6" w:rsidRPr="009A2412">
        <w:t>mittels</w:t>
      </w:r>
      <w:r w:rsidR="00A37EA7" w:rsidRPr="009A2412">
        <w:t xml:space="preserve"> </w:t>
      </w:r>
      <w:r w:rsidR="00E33787" w:rsidRPr="009A2412">
        <w:t>Ohrenschutz</w:t>
      </w:r>
      <w:r w:rsidR="00A37EA7" w:rsidRPr="009A2412">
        <w:t xml:space="preserve"> und</w:t>
      </w:r>
      <w:r w:rsidR="00E33787" w:rsidRPr="009A2412">
        <w:t xml:space="preserve"> Augenschutz</w:t>
      </w:r>
      <w:r w:rsidR="00A37EA7" w:rsidRPr="009A2412">
        <w:t xml:space="preserve"> </w:t>
      </w:r>
      <w:r w:rsidR="002270F6" w:rsidRPr="009A2412">
        <w:t>reali</w:t>
      </w:r>
      <w:r w:rsidR="007552C2">
        <w:softHyphen/>
      </w:r>
      <w:r w:rsidR="002270F6" w:rsidRPr="009A2412">
        <w:t>siert werden</w:t>
      </w:r>
      <w:r w:rsidR="00F5674B" w:rsidRPr="009A2412">
        <w:t xml:space="preserve">. </w:t>
      </w:r>
      <w:r w:rsidR="00E47F1A" w:rsidRPr="009A2412">
        <w:t xml:space="preserve">Zudem </w:t>
      </w:r>
      <w:r w:rsidR="002270F6" w:rsidRPr="009A2412">
        <w:t>hat sich die Einhaltung eines</w:t>
      </w:r>
      <w:r w:rsidR="00F5674B" w:rsidRPr="009A2412">
        <w:t xml:space="preserve"> Tag-Nacht-Rhythmus </w:t>
      </w:r>
      <w:r w:rsidR="002270F6" w:rsidRPr="009A2412">
        <w:t>als sinnvoll er</w:t>
      </w:r>
      <w:r w:rsidR="007552C2">
        <w:softHyphen/>
      </w:r>
      <w:r w:rsidR="002270F6" w:rsidRPr="009A2412">
        <w:lastRenderedPageBreak/>
        <w:t xml:space="preserve">wiesen </w:t>
      </w:r>
      <w:r w:rsidR="003E6433" w:rsidRPr="009A2412">
        <w:fldChar w:fldCharType="begin">
          <w:fldData xml:space="preserve">PEVuZE5vdGU+PENpdGU+PEF1dGhvcj5CZXR0ZW5jb3VydDwvQXV0aG9yPjxZZWFyPjIwMTc8L1ll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</w:fldData>
        </w:fldChar>
      </w:r>
      <w:r w:rsidR="008A3057">
        <w:instrText xml:space="preserve"> ADDIN EN.CITE </w:instrText>
      </w:r>
      <w:r w:rsidR="008A3057">
        <w:fldChar w:fldCharType="begin">
          <w:fldData xml:space="preserve">PEVuZE5vdGU+PENpdGU+PEF1dGhvcj5CZXR0ZW5jb3VydDwvQXV0aG9yPjxZZWFyPjIwMTc8L1ll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</w:fldData>
        </w:fldChar>
      </w:r>
      <w:r w:rsidR="008A3057">
        <w:instrText xml:space="preserve"> ADDIN EN.CITE.DATA </w:instrText>
      </w:r>
      <w:r w:rsidR="008A3057">
        <w:fldChar w:fldCharType="end"/>
      </w:r>
      <w:r w:rsidR="003E6433" w:rsidRPr="009A2412">
        <w:fldChar w:fldCharType="separate"/>
      </w:r>
      <w:r w:rsidR="008A3057">
        <w:rPr>
          <w:noProof/>
        </w:rPr>
        <w:t>(</w:t>
      </w:r>
      <w:hyperlink w:anchor="_ENREF_14" w:tooltip="Bettencourt, 2017 #156" w:history="1">
        <w:r w:rsidR="00764178" w:rsidRPr="00764178">
          <w:rPr>
            <w:rStyle w:val="Hyperlink"/>
          </w:rPr>
          <w:t>Bettencourt and Mullen, 2017</w:t>
        </w:r>
      </w:hyperlink>
      <w:r w:rsidR="008A3057">
        <w:rPr>
          <w:noProof/>
        </w:rPr>
        <w:t xml:space="preserve">, </w:t>
      </w:r>
      <w:hyperlink w:anchor="_ENREF_20" w:tooltip="Calandriello, 2018 #278" w:history="1">
        <w:r w:rsidR="00764178" w:rsidRPr="00764178">
          <w:rPr>
            <w:rStyle w:val="Hyperlink"/>
          </w:rPr>
          <w:t>Calandriello et al., 2018</w:t>
        </w:r>
      </w:hyperlink>
      <w:r w:rsidR="008A3057">
        <w:rPr>
          <w:noProof/>
        </w:rPr>
        <w:t xml:space="preserve">, </w:t>
      </w:r>
      <w:hyperlink w:anchor="_ENREF_132" w:tooltip="Simone, 2017 #284" w:history="1">
        <w:r w:rsidR="00764178" w:rsidRPr="00764178">
          <w:rPr>
            <w:rStyle w:val="Hyperlink"/>
          </w:rPr>
          <w:t>Simone et al., 2017</w:t>
        </w:r>
      </w:hyperlink>
      <w:r w:rsidR="008A3057">
        <w:rPr>
          <w:noProof/>
        </w:rPr>
        <w:t xml:space="preserve">, </w:t>
      </w:r>
      <w:hyperlink w:anchor="_ENREF_112" w:tooltip="Pun, 2019 #155" w:history="1">
        <w:r w:rsidR="00764178" w:rsidRPr="00764178">
          <w:rPr>
            <w:rStyle w:val="Hyperlink"/>
          </w:rPr>
          <w:t>Pun et al., 2019</w:t>
        </w:r>
      </w:hyperlink>
      <w:r w:rsidR="008A3057">
        <w:rPr>
          <w:noProof/>
        </w:rPr>
        <w:t>)</w:t>
      </w:r>
      <w:r w:rsidR="003E6433" w:rsidRPr="009A2412">
        <w:fldChar w:fldCharType="end"/>
      </w:r>
      <w:r w:rsidR="00C62C8E" w:rsidRPr="009A2412">
        <w:t>.</w:t>
      </w:r>
      <w:r w:rsidR="00E41C7D" w:rsidRPr="009A2412">
        <w:t xml:space="preserve"> Zur Unterstützung der zirkadianen Rhythmik wird auf vielen PICUs Mela</w:t>
      </w:r>
      <w:r w:rsidR="007552C2">
        <w:softHyphen/>
      </w:r>
      <w:r w:rsidR="00E41C7D" w:rsidRPr="009A2412">
        <w:t xml:space="preserve">tonin verabreicht, allerdings </w:t>
      </w:r>
      <w:r w:rsidR="00E93418" w:rsidRPr="009A2412">
        <w:t>ist</w:t>
      </w:r>
      <w:r w:rsidR="00E41C7D" w:rsidRPr="009A2412">
        <w:t xml:space="preserve"> der</w:t>
      </w:r>
      <w:r w:rsidR="00E93418" w:rsidRPr="009A2412">
        <w:t xml:space="preserve"> erwünschte</w:t>
      </w:r>
      <w:r w:rsidR="00E41C7D" w:rsidRPr="009A2412">
        <w:t xml:space="preserve"> positive Effekt hiervon </w:t>
      </w:r>
      <w:r w:rsidR="00E93418" w:rsidRPr="009A2412">
        <w:t>nicht evidenzba</w:t>
      </w:r>
      <w:r w:rsidR="007552C2">
        <w:softHyphen/>
      </w:r>
      <w:r w:rsidR="00E93418" w:rsidRPr="009A2412">
        <w:t>siert</w:t>
      </w:r>
      <w:r w:rsidR="00E41C7D" w:rsidRPr="009A2412">
        <w:t xml:space="preserve">. Da Melatonin über </w:t>
      </w:r>
      <w:r w:rsidR="00102ED0" w:rsidRPr="009A2412">
        <w:t xml:space="preserve">weitere positive </w:t>
      </w:r>
      <w:r w:rsidR="00E93418" w:rsidRPr="009A2412">
        <w:t>Eigenschaften</w:t>
      </w:r>
      <w:r w:rsidR="00102ED0" w:rsidRPr="009A2412">
        <w:t xml:space="preserve">, u.a. </w:t>
      </w:r>
      <w:r w:rsidR="00E41C7D" w:rsidRPr="009A2412">
        <w:t>neuroprotektive und antiin</w:t>
      </w:r>
      <w:r w:rsidR="007552C2">
        <w:softHyphen/>
      </w:r>
      <w:r w:rsidR="00E41C7D" w:rsidRPr="009A2412">
        <w:t>flammatorische</w:t>
      </w:r>
      <w:r w:rsidR="00E93418" w:rsidRPr="009A2412">
        <w:t xml:space="preserve"> Effekte</w:t>
      </w:r>
      <w:r w:rsidR="00E41C7D" w:rsidRPr="009A2412">
        <w:t xml:space="preserve"> verfügt und recht nebenwirkungsarm ist, wurde seine Verwen</w:t>
      </w:r>
      <w:r w:rsidR="007552C2">
        <w:softHyphen/>
      </w:r>
      <w:r w:rsidR="00E41C7D" w:rsidRPr="009A2412">
        <w:t>dung bei</w:t>
      </w:r>
      <w:r w:rsidR="002270F6" w:rsidRPr="009A2412">
        <w:t xml:space="preserve"> </w:t>
      </w:r>
      <w:r w:rsidR="00E41C7D" w:rsidRPr="009A2412">
        <w:t xml:space="preserve">Delir und mutmaßlichen Schlafstörungen </w:t>
      </w:r>
      <w:r w:rsidR="00E93418" w:rsidRPr="009A2412">
        <w:t>angeraten</w:t>
      </w:r>
      <w:r w:rsidR="00C62C8E" w:rsidRPr="009A2412">
        <w:t xml:space="preserve"> </w:t>
      </w:r>
      <w:r w:rsidR="00C62C8E" w:rsidRPr="009A2412">
        <w:fldChar w:fldCharType="begin">
          <w:fldData xml:space="preserve">PEVuZE5vdGU+PENpdGU+PEF1dGhvcj5DYWxhbmRyaWVsbG88L0F1dGhvcj48WWVhcj4yMDE4PC9Z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</w:fldData>
        </w:fldChar>
      </w:r>
      <w:r w:rsidR="008A3057">
        <w:instrText xml:space="preserve"> ADDIN EN.CITE </w:instrText>
      </w:r>
      <w:r w:rsidR="008A3057">
        <w:fldChar w:fldCharType="begin">
          <w:fldData xml:space="preserve">PEVuZE5vdGU+PENpdGU+PEF1dGhvcj5DYWxhbmRyaWVsbG88L0F1dGhvcj48WWVhcj4yMDE4PC9Z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</w:fldData>
        </w:fldChar>
      </w:r>
      <w:r w:rsidR="008A3057">
        <w:instrText xml:space="preserve"> ADDIN EN.CITE.DATA </w:instrText>
      </w:r>
      <w:r w:rsidR="008A3057">
        <w:fldChar w:fldCharType="end"/>
      </w:r>
      <w:r w:rsidR="00C62C8E" w:rsidRPr="009A2412">
        <w:fldChar w:fldCharType="separate"/>
      </w:r>
      <w:r w:rsidR="008A3057">
        <w:rPr>
          <w:noProof/>
        </w:rPr>
        <w:t>(</w:t>
      </w:r>
      <w:hyperlink w:anchor="_ENREF_20" w:tooltip="Calandriello, 2018 #278" w:history="1">
        <w:r w:rsidR="00764178" w:rsidRPr="00764178">
          <w:rPr>
            <w:rStyle w:val="Hyperlink"/>
          </w:rPr>
          <w:t>Calandriello et al., 2018</w:t>
        </w:r>
      </w:hyperlink>
      <w:r w:rsidR="008A3057">
        <w:rPr>
          <w:noProof/>
        </w:rPr>
        <w:t>)</w:t>
      </w:r>
      <w:r w:rsidR="00C62C8E" w:rsidRPr="009A2412">
        <w:fldChar w:fldCharType="end"/>
      </w:r>
      <w:r w:rsidR="00E41C7D" w:rsidRPr="009A2412">
        <w:t xml:space="preserve">. </w:t>
      </w:r>
      <w:r w:rsidR="00E93418" w:rsidRPr="009A2412">
        <w:t>Zum weiteren Vorgehen nach</w:t>
      </w:r>
      <w:r w:rsidR="00E41C7D" w:rsidRPr="009A2412">
        <w:t xml:space="preserve"> der Extubation </w:t>
      </w:r>
      <w:r w:rsidR="002270F6" w:rsidRPr="009A2412">
        <w:t xml:space="preserve">wird empfohlen </w:t>
      </w:r>
      <w:r w:rsidR="00E41C7D" w:rsidRPr="009A2412">
        <w:t xml:space="preserve">die Kinder individuell </w:t>
      </w:r>
      <w:r w:rsidR="002270F6" w:rsidRPr="009A2412">
        <w:t xml:space="preserve">zu </w:t>
      </w:r>
      <w:r w:rsidR="00E41C7D" w:rsidRPr="009A2412">
        <w:t>begleite</w:t>
      </w:r>
      <w:r w:rsidR="007B530B">
        <w:t>n</w:t>
      </w:r>
      <w:r w:rsidR="00E41C7D" w:rsidRPr="009A2412">
        <w:t xml:space="preserve">, </w:t>
      </w:r>
      <w:r w:rsidR="002270F6" w:rsidRPr="009A2412">
        <w:t xml:space="preserve">zu </w:t>
      </w:r>
      <w:r w:rsidR="00E41C7D" w:rsidRPr="009A2412">
        <w:t>mobilisier</w:t>
      </w:r>
      <w:r w:rsidR="002270F6" w:rsidRPr="009A2412">
        <w:t>en</w:t>
      </w:r>
      <w:r w:rsidR="00E41C7D" w:rsidRPr="009A2412">
        <w:t xml:space="preserve"> und </w:t>
      </w:r>
      <w:r w:rsidR="002270F6" w:rsidRPr="009A2412">
        <w:t xml:space="preserve">zu </w:t>
      </w:r>
      <w:r w:rsidR="00E41C7D" w:rsidRPr="009A2412">
        <w:t>aktivier</w:t>
      </w:r>
      <w:r w:rsidR="002270F6" w:rsidRPr="009A2412">
        <w:t>en und</w:t>
      </w:r>
      <w:r w:rsidR="00E41C7D" w:rsidRPr="009A2412">
        <w:t xml:space="preserve"> Familienmitglieder in diesen Prozess mitein</w:t>
      </w:r>
      <w:r w:rsidR="002270F6" w:rsidRPr="009A2412">
        <w:t>zubeziehen</w:t>
      </w:r>
      <w:r w:rsidR="00E41C7D" w:rsidRPr="009A2412">
        <w:t xml:space="preserve"> </w:t>
      </w:r>
      <w:r w:rsidR="00E41C7D" w:rsidRPr="009A2412">
        <w:fldChar w:fldCharType="begin">
          <w:fldData xml:space="preserve">PEVuZE5vdGU+PENpdGU+PEF1dGhvcj5QdW48L0F1dGhvcj48WWVhcj4yMDE5PC9ZZWFyPjxSZWNO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</w:fldData>
        </w:fldChar>
      </w:r>
      <w:r w:rsidR="00620C5C">
        <w:instrText xml:space="preserve"> ADDIN EN.CITE </w:instrText>
      </w:r>
      <w:r w:rsidR="00620C5C">
        <w:fldChar w:fldCharType="begin">
          <w:fldData xml:space="preserve">PEVuZE5vdGU+PENpdGU+PEF1dGhvcj5QdW48L0F1dGhvcj48WWVhcj4yMDE5PC9ZZWFyPjxSZWNO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</w:fldData>
        </w:fldChar>
      </w:r>
      <w:r w:rsidR="00620C5C">
        <w:instrText xml:space="preserve"> ADDIN EN.CITE.DATA </w:instrText>
      </w:r>
      <w:r w:rsidR="00620C5C">
        <w:fldChar w:fldCharType="end"/>
      </w:r>
      <w:r w:rsidR="00E41C7D" w:rsidRPr="009A2412">
        <w:fldChar w:fldCharType="separate"/>
      </w:r>
      <w:r w:rsidR="00620C5C">
        <w:rPr>
          <w:noProof/>
        </w:rPr>
        <w:t>(</w:t>
      </w:r>
      <w:hyperlink w:anchor="_ENREF_112" w:tooltip="Pun, 2019 #155" w:history="1">
        <w:r w:rsidR="00764178" w:rsidRPr="00764178">
          <w:rPr>
            <w:rStyle w:val="Hyperlink"/>
          </w:rPr>
          <w:t>Pun et al., 2019</w:t>
        </w:r>
      </w:hyperlink>
      <w:r w:rsidR="00620C5C">
        <w:rPr>
          <w:noProof/>
        </w:rPr>
        <w:t xml:space="preserve">, </w:t>
      </w:r>
      <w:hyperlink w:anchor="_ENREF_132" w:tooltip="Simone, 2017 #284" w:history="1">
        <w:r w:rsidR="00764178" w:rsidRPr="00764178">
          <w:rPr>
            <w:rStyle w:val="Hyperlink"/>
          </w:rPr>
          <w:t>Simone et al., 2017</w:t>
        </w:r>
      </w:hyperlink>
      <w:r w:rsidR="00620C5C">
        <w:rPr>
          <w:noProof/>
        </w:rPr>
        <w:t xml:space="preserve">, </w:t>
      </w:r>
      <w:hyperlink w:anchor="_ENREF_14" w:tooltip="Bettencourt, 2017 #156" w:history="1">
        <w:r w:rsidR="00764178" w:rsidRPr="00764178">
          <w:rPr>
            <w:rStyle w:val="Hyperlink"/>
          </w:rPr>
          <w:t>Bettencourt and Mullen, 2017</w:t>
        </w:r>
      </w:hyperlink>
      <w:r w:rsidR="00620C5C">
        <w:rPr>
          <w:noProof/>
        </w:rPr>
        <w:t xml:space="preserve">, </w:t>
      </w:r>
      <w:hyperlink w:anchor="_ENREF_20" w:tooltip="Calandriello, 2018 #278" w:history="1">
        <w:r w:rsidR="00764178" w:rsidRPr="00764178">
          <w:rPr>
            <w:rStyle w:val="Hyperlink"/>
          </w:rPr>
          <w:t>Calandriello et al., 2018</w:t>
        </w:r>
      </w:hyperlink>
      <w:r w:rsidR="00620C5C">
        <w:rPr>
          <w:noProof/>
        </w:rPr>
        <w:t xml:space="preserve">, </w:t>
      </w:r>
      <w:hyperlink w:anchor="_ENREF_93" w:tooltip="Michel, 2020 #350" w:history="1">
        <w:r w:rsidR="00764178" w:rsidRPr="00764178">
          <w:rPr>
            <w:rStyle w:val="Hyperlink"/>
          </w:rPr>
          <w:t>Michel et al., 2020b</w:t>
        </w:r>
      </w:hyperlink>
      <w:r w:rsidR="00620C5C">
        <w:rPr>
          <w:noProof/>
        </w:rPr>
        <w:t>)</w:t>
      </w:r>
      <w:r w:rsidR="00E41C7D" w:rsidRPr="009A2412">
        <w:fldChar w:fldCharType="end"/>
      </w:r>
      <w:r w:rsidR="002D472B" w:rsidRPr="009A2412">
        <w:t>.</w:t>
      </w:r>
    </w:p>
    <w:p w14:paraId="3F34B3AA" w14:textId="689F9511" w:rsidR="00384D9F" w:rsidRPr="009A2412" w:rsidRDefault="00DD63B7" w:rsidP="00B3039C">
      <w:r w:rsidRPr="009A2412">
        <w:t>Simone et al. berichtete</w:t>
      </w:r>
      <w:r w:rsidR="006A6859">
        <w:t>n</w:t>
      </w:r>
      <w:r w:rsidRPr="009A2412">
        <w:t xml:space="preserve"> von </w:t>
      </w:r>
      <w:r w:rsidR="00E93418" w:rsidRPr="009A2412">
        <w:t>der Einführung multidisziplinäre</w:t>
      </w:r>
      <w:r w:rsidR="006A6859">
        <w:t>r</w:t>
      </w:r>
      <w:r w:rsidR="00E93418" w:rsidRPr="009A2412">
        <w:t xml:space="preserve"> Maßnahmen auf einer PICU. Diese beinhalteten </w:t>
      </w:r>
      <w:r w:rsidR="00555D4D" w:rsidRPr="009A2412">
        <w:t xml:space="preserve">u.a. </w:t>
      </w:r>
      <w:r w:rsidR="00E93418" w:rsidRPr="009A2412">
        <w:t>Schulungen des Personals, Etablierung von täglichen Rou</w:t>
      </w:r>
      <w:r w:rsidR="007552C2">
        <w:softHyphen/>
      </w:r>
      <w:r w:rsidR="00E93418" w:rsidRPr="009A2412">
        <w:t>tinen für die Patienten, Miteinbezug der Eltern und Förderung eines familiären Umfeldes, ungestörter Schlaf zwischen 22 und 4 Uhr, Sedierungsprotokolle und eine frühe Mobili</w:t>
      </w:r>
      <w:r w:rsidR="007552C2">
        <w:softHyphen/>
      </w:r>
      <w:r w:rsidR="00E93418" w:rsidRPr="009A2412">
        <w:t>sierung. Daraufhin wurde eine</w:t>
      </w:r>
      <w:r w:rsidRPr="009A2412">
        <w:t xml:space="preserve"> Reduktion des Delirs von 19,3% auf 11,8%</w:t>
      </w:r>
      <w:r w:rsidR="00E93418" w:rsidRPr="009A2412">
        <w:t xml:space="preserve"> beobachtet,</w:t>
      </w:r>
      <w:r w:rsidRPr="009A2412">
        <w:t xml:space="preserve"> </w:t>
      </w:r>
      <w:r w:rsidR="002D472B" w:rsidRPr="009A2412">
        <w:t>was ein vielversprechendes Ergebnis bedeutet</w:t>
      </w:r>
      <w:r w:rsidR="00E93418" w:rsidRPr="009A2412">
        <w:t xml:space="preserve"> und somit die Empfehlungen bekräftigt</w:t>
      </w:r>
      <w:r w:rsidRPr="009A2412">
        <w:t xml:space="preserve"> </w:t>
      </w:r>
      <w:r w:rsidR="002D472B" w:rsidRPr="009A2412">
        <w:fldChar w:fldCharType="begin">
          <w:fldData xml:space="preserve">PEVuZE5vdGU+PENpdGU+PEF1dGhvcj5TaW1vbmU8L0F1dGhvcj48WWVhcj4yMDE3PC9ZZWFyPjxS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</w:fldData>
        </w:fldChar>
      </w:r>
      <w:r w:rsidR="008A3057">
        <w:instrText xml:space="preserve"> ADDIN EN.CITE </w:instrText>
      </w:r>
      <w:r w:rsidR="008A3057">
        <w:fldChar w:fldCharType="begin">
          <w:fldData xml:space="preserve">PEVuZE5vdGU+PENpdGU+PEF1dGhvcj5TaW1vbmU8L0F1dGhvcj48WWVhcj4yMDE3PC9ZZWFyPjxS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</w:fldData>
        </w:fldChar>
      </w:r>
      <w:r w:rsidR="008A3057">
        <w:instrText xml:space="preserve"> ADDIN EN.CITE.DATA </w:instrText>
      </w:r>
      <w:r w:rsidR="008A3057">
        <w:fldChar w:fldCharType="end"/>
      </w:r>
      <w:r w:rsidR="002D472B" w:rsidRPr="009A2412">
        <w:fldChar w:fldCharType="separate"/>
      </w:r>
      <w:r w:rsidR="008A3057">
        <w:rPr>
          <w:noProof/>
        </w:rPr>
        <w:t>(</w:t>
      </w:r>
      <w:hyperlink w:anchor="_ENREF_132" w:tooltip="Simone, 2017 #284" w:history="1">
        <w:r w:rsidR="00764178" w:rsidRPr="00764178">
          <w:rPr>
            <w:rStyle w:val="Hyperlink"/>
          </w:rPr>
          <w:t>Simone et al., 2017</w:t>
        </w:r>
      </w:hyperlink>
      <w:r w:rsidR="008A3057">
        <w:rPr>
          <w:noProof/>
        </w:rPr>
        <w:t>)</w:t>
      </w:r>
      <w:r w:rsidR="002D472B" w:rsidRPr="009A2412">
        <w:fldChar w:fldCharType="end"/>
      </w:r>
      <w:r w:rsidR="00E41C7D" w:rsidRPr="009A2412">
        <w:t xml:space="preserve">. </w:t>
      </w:r>
    </w:p>
    <w:p w14:paraId="6BBFD89E" w14:textId="66609E33" w:rsidR="00C44D05" w:rsidRPr="009A2412" w:rsidRDefault="00384D9F" w:rsidP="00B3039C">
      <w:r w:rsidRPr="009A2412">
        <w:t>Neben d</w:t>
      </w:r>
      <w:r w:rsidR="006A6859">
        <w:t>en</w:t>
      </w:r>
      <w:r w:rsidRPr="009A2412">
        <w:t xml:space="preserve"> nicht-pharmakologischen Mitteln sind auch </w:t>
      </w:r>
      <w:r w:rsidR="00C44D05" w:rsidRPr="009A2412">
        <w:t xml:space="preserve">pharmakologische Möglichkeiten zur Behandlung </w:t>
      </w:r>
      <w:r w:rsidR="00524F45" w:rsidRPr="009A2412">
        <w:t xml:space="preserve">des </w:t>
      </w:r>
      <w:r w:rsidR="00C44D05" w:rsidRPr="009A2412">
        <w:t>Delirs bei Kindern</w:t>
      </w:r>
      <w:r w:rsidR="00524F45" w:rsidRPr="009A2412">
        <w:t xml:space="preserve"> verfügbar. Diese</w:t>
      </w:r>
      <w:r w:rsidRPr="009A2412">
        <w:t xml:space="preserve"> werden jedoch nur als </w:t>
      </w:r>
      <w:r w:rsidR="00084B6B" w:rsidRPr="009A2412">
        <w:t>U</w:t>
      </w:r>
      <w:r w:rsidRPr="009A2412">
        <w:t xml:space="preserve">ltima </w:t>
      </w:r>
      <w:r w:rsidR="00084B6B" w:rsidRPr="009A2412">
        <w:t>R</w:t>
      </w:r>
      <w:r w:rsidRPr="009A2412">
        <w:t xml:space="preserve">atio eingesetzt und werden </w:t>
      </w:r>
      <w:r w:rsidR="009630AC" w:rsidRPr="009A2412">
        <w:t>zulassungsüberschreitend</w:t>
      </w:r>
      <w:r w:rsidRPr="009A2412">
        <w:t xml:space="preserve"> angewandt</w:t>
      </w:r>
      <w:r w:rsidR="009630AC" w:rsidRPr="009A2412">
        <w:t xml:space="preserve"> („Off-Label-Use“)</w:t>
      </w:r>
      <w:r w:rsidRPr="009A2412">
        <w:t xml:space="preserve">. </w:t>
      </w:r>
      <w:r w:rsidR="008948C2">
        <w:t>T</w:t>
      </w:r>
      <w:r w:rsidR="00C44D05" w:rsidRPr="009A2412">
        <w:t>ypische und atypische Antipsychotika</w:t>
      </w:r>
      <w:r w:rsidRPr="009A2412">
        <w:t xml:space="preserve"> </w:t>
      </w:r>
      <w:r w:rsidR="008948C2">
        <w:t xml:space="preserve">können </w:t>
      </w:r>
      <w:r w:rsidRPr="009A2412">
        <w:t>verwendet</w:t>
      </w:r>
      <w:r w:rsidR="008948C2">
        <w:t xml:space="preserve"> werden</w:t>
      </w:r>
      <w:r w:rsidR="00C44D05" w:rsidRPr="009A2412">
        <w:t xml:space="preserve">. </w:t>
      </w:r>
      <w:proofErr w:type="spellStart"/>
      <w:r w:rsidR="00C44D05" w:rsidRPr="009A2412">
        <w:t>Haloperidol</w:t>
      </w:r>
      <w:proofErr w:type="spellEnd"/>
      <w:r w:rsidR="00C44D05" w:rsidRPr="009A2412">
        <w:t xml:space="preserve"> wurde</w:t>
      </w:r>
      <w:r w:rsidR="00E25344" w:rsidRPr="009A2412">
        <w:t xml:space="preserve"> </w:t>
      </w:r>
      <w:r w:rsidR="00C44D05" w:rsidRPr="009A2412">
        <w:t xml:space="preserve">erfolgreich eingesetzt, jedoch aufgrund seines Nebenwirkungsprofils </w:t>
      </w:r>
      <w:r w:rsidR="00E25344" w:rsidRPr="009A2412">
        <w:t xml:space="preserve">größtenteils </w:t>
      </w:r>
      <w:r w:rsidR="00C44D05" w:rsidRPr="009A2412">
        <w:t xml:space="preserve">von </w:t>
      </w:r>
      <w:r w:rsidR="00070194" w:rsidRPr="009A2412">
        <w:t>an</w:t>
      </w:r>
      <w:r w:rsidR="007552C2">
        <w:softHyphen/>
      </w:r>
      <w:r w:rsidR="00070194" w:rsidRPr="009A2412">
        <w:t>deren</w:t>
      </w:r>
      <w:r w:rsidR="00C44D05" w:rsidRPr="009A2412">
        <w:t xml:space="preserve"> Mitteln abgelöst.</w:t>
      </w:r>
      <w:r w:rsidR="00524F45" w:rsidRPr="009A2412">
        <w:t xml:space="preserve"> </w:t>
      </w:r>
      <w:r w:rsidR="00E25344" w:rsidRPr="009A2412">
        <w:t xml:space="preserve">Olanzapin, Risperidon und </w:t>
      </w:r>
      <w:proofErr w:type="spellStart"/>
      <w:r w:rsidR="00E25344" w:rsidRPr="009A2412">
        <w:t>Quietiapin</w:t>
      </w:r>
      <w:proofErr w:type="spellEnd"/>
      <w:r w:rsidR="009C0B3C" w:rsidRPr="009A2412">
        <w:t xml:space="preserve"> sind</w:t>
      </w:r>
      <w:r w:rsidR="00735CF5" w:rsidRPr="009A2412">
        <w:t xml:space="preserve"> zur Zeit die Mittel der Wahl</w:t>
      </w:r>
      <w:r w:rsidR="009C0B3C" w:rsidRPr="009A2412">
        <w:t xml:space="preserve"> </w:t>
      </w:r>
      <w:r w:rsidR="00C44D05" w:rsidRPr="009A2412">
        <w:fldChar w:fldCharType="begin">
          <w:fldData xml:space="preserve">PEVuZE5vdGU+PENpdGU+PEF1dGhvcj5DYWxhbmRyaWVsbG88L0F1dGhvcj48WWVhcj4yMDE4PC9Z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</w:fldData>
        </w:fldChar>
      </w:r>
      <w:r w:rsidR="008A3057">
        <w:instrText xml:space="preserve"> ADDIN EN.CITE </w:instrText>
      </w:r>
      <w:r w:rsidR="008A3057">
        <w:fldChar w:fldCharType="begin">
          <w:fldData xml:space="preserve">PEVuZE5vdGU+PENpdGU+PEF1dGhvcj5DYWxhbmRyaWVsbG88L0F1dGhvcj48WWVhcj4yMDE4PC9Z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</w:fldData>
        </w:fldChar>
      </w:r>
      <w:r w:rsidR="008A3057">
        <w:instrText xml:space="preserve"> ADDIN EN.CITE.DATA </w:instrText>
      </w:r>
      <w:r w:rsidR="008A3057">
        <w:fldChar w:fldCharType="end"/>
      </w:r>
      <w:r w:rsidR="00C44D05" w:rsidRPr="009A2412">
        <w:fldChar w:fldCharType="separate"/>
      </w:r>
      <w:r w:rsidR="008A3057">
        <w:rPr>
          <w:noProof/>
        </w:rPr>
        <w:t>(</w:t>
      </w:r>
      <w:hyperlink w:anchor="_ENREF_20" w:tooltip="Calandriello, 2018 #278" w:history="1">
        <w:r w:rsidR="00764178" w:rsidRPr="00764178">
          <w:rPr>
            <w:rStyle w:val="Hyperlink"/>
          </w:rPr>
          <w:t>Calandriello et al., 2018</w:t>
        </w:r>
      </w:hyperlink>
      <w:r w:rsidR="008A3057">
        <w:rPr>
          <w:noProof/>
        </w:rPr>
        <w:t xml:space="preserve">, </w:t>
      </w:r>
      <w:hyperlink w:anchor="_ENREF_144" w:tooltip="Turkel, 2014 #320" w:history="1">
        <w:r w:rsidR="00764178" w:rsidRPr="00764178">
          <w:rPr>
            <w:rStyle w:val="Hyperlink"/>
          </w:rPr>
          <w:t>Turkel and Hanft, 2014</w:t>
        </w:r>
      </w:hyperlink>
      <w:r w:rsidR="008A3057">
        <w:rPr>
          <w:noProof/>
        </w:rPr>
        <w:t xml:space="preserve">, </w:t>
      </w:r>
      <w:hyperlink w:anchor="_ENREF_143" w:tooltip="Turkel, 2017 #322" w:history="1">
        <w:r w:rsidR="00764178" w:rsidRPr="00764178">
          <w:rPr>
            <w:rStyle w:val="Hyperlink"/>
          </w:rPr>
          <w:t>Turkel, 2017</w:t>
        </w:r>
      </w:hyperlink>
      <w:r w:rsidR="008A3057">
        <w:rPr>
          <w:noProof/>
        </w:rPr>
        <w:t>)</w:t>
      </w:r>
      <w:r w:rsidR="00C44D05" w:rsidRPr="009A2412">
        <w:fldChar w:fldCharType="end"/>
      </w:r>
      <w:r w:rsidR="009C0B3C" w:rsidRPr="009A2412">
        <w:t>.</w:t>
      </w:r>
    </w:p>
    <w:p w14:paraId="59978A97" w14:textId="77777777" w:rsidR="00394011" w:rsidRPr="009A2412" w:rsidRDefault="00394011" w:rsidP="00B3039C"/>
    <w:p w14:paraId="57B8C6F8" w14:textId="7957DB86" w:rsidR="00EA66B9" w:rsidRPr="001B6831" w:rsidRDefault="002D472B" w:rsidP="00B3039C">
      <w:r w:rsidRPr="009A2412">
        <w:t>Mit diesem Wissen wurd</w:t>
      </w:r>
      <w:r w:rsidR="00985F38" w:rsidRPr="009A2412">
        <w:t xml:space="preserve">en </w:t>
      </w:r>
      <w:r w:rsidRPr="009A2412">
        <w:t xml:space="preserve">die Empfehlungen </w:t>
      </w:r>
      <w:r w:rsidR="00985F38" w:rsidRPr="009A2412">
        <w:t xml:space="preserve">in unserem Protokoll </w:t>
      </w:r>
      <w:r w:rsidR="00AC4B9E">
        <w:t>weitestgehend</w:t>
      </w:r>
      <w:r w:rsidR="00985F38" w:rsidRPr="009A2412">
        <w:t xml:space="preserve"> </w:t>
      </w:r>
      <w:r w:rsidR="00BF630E" w:rsidRPr="009A2412">
        <w:t>be</w:t>
      </w:r>
      <w:r w:rsidR="007552C2">
        <w:softHyphen/>
      </w:r>
      <w:r w:rsidR="00BF630E" w:rsidRPr="009A2412">
        <w:t>rücksichtig</w:t>
      </w:r>
      <w:r w:rsidR="00985F38" w:rsidRPr="009A2412">
        <w:t>t</w:t>
      </w:r>
      <w:r w:rsidRPr="009A2412">
        <w:t xml:space="preserve">. </w:t>
      </w:r>
      <w:r w:rsidR="009C0B3C" w:rsidRPr="009A2412">
        <w:t>Das</w:t>
      </w:r>
      <w:r w:rsidR="007A1FA7" w:rsidRPr="009A2412">
        <w:t xml:space="preserve"> regelmäßige Screening</w:t>
      </w:r>
      <w:r w:rsidR="00175A2B" w:rsidRPr="009A2412">
        <w:t xml:space="preserve"> erfolgte</w:t>
      </w:r>
      <w:r w:rsidR="009C0B3C" w:rsidRPr="009A2412">
        <w:t>,</w:t>
      </w:r>
      <w:r w:rsidR="007A1FA7" w:rsidRPr="009A2412">
        <w:t xml:space="preserve"> </w:t>
      </w:r>
      <w:r w:rsidRPr="009A2412">
        <w:t>Maßnahmen wie Ohrenschutz</w:t>
      </w:r>
      <w:r w:rsidR="009C0B3C" w:rsidRPr="009A2412">
        <w:t xml:space="preserve">, </w:t>
      </w:r>
      <w:r w:rsidR="00175A2B" w:rsidRPr="009A2412">
        <w:t>ge</w:t>
      </w:r>
      <w:r w:rsidR="007552C2">
        <w:softHyphen/>
      </w:r>
      <w:r w:rsidR="00175A2B" w:rsidRPr="009A2412">
        <w:t>dämmtes Licht, Miteinbezug der Familie, frühe Mobilisierung und Orientierung, Schaf</w:t>
      </w:r>
      <w:r w:rsidR="007552C2">
        <w:softHyphen/>
      </w:r>
      <w:r w:rsidR="00175A2B" w:rsidRPr="009A2412">
        <w:t>fung einer gewohnten Umgebung etc. wurden durchgeführt.</w:t>
      </w:r>
      <w:r w:rsidR="007B530B">
        <w:t xml:space="preserve"> </w:t>
      </w:r>
      <w:r w:rsidR="00E33787" w:rsidRPr="009A2412">
        <w:t>Allerdings wurde den Kin</w:t>
      </w:r>
      <w:r w:rsidR="007552C2">
        <w:softHyphen/>
      </w:r>
      <w:r w:rsidR="00E33787" w:rsidRPr="009A2412">
        <w:t xml:space="preserve">dern trotz erhöhtem </w:t>
      </w:r>
      <w:r w:rsidR="002704AC">
        <w:t>Risiko eines Delirs</w:t>
      </w:r>
      <w:r w:rsidR="00233CC6" w:rsidRPr="009A2412">
        <w:t xml:space="preserve"> das </w:t>
      </w:r>
      <w:r w:rsidR="00E33787" w:rsidRPr="009A2412">
        <w:t xml:space="preserve">Benzodiazepin </w:t>
      </w:r>
      <w:r w:rsidR="00233CC6" w:rsidRPr="009A2412">
        <w:t xml:space="preserve">Midazolam </w:t>
      </w:r>
      <w:r w:rsidR="00E33787" w:rsidRPr="009A2412">
        <w:t>verabreicht</w:t>
      </w:r>
      <w:r w:rsidR="007B530B">
        <w:t xml:space="preserve">, um eine </w:t>
      </w:r>
      <w:r w:rsidR="007B530B" w:rsidRPr="006C0F73">
        <w:t xml:space="preserve">tiefe Analgosedierung zu erreichen und die Gefahr der </w:t>
      </w:r>
      <w:proofErr w:type="spellStart"/>
      <w:r w:rsidR="007B530B" w:rsidRPr="006C0F73">
        <w:t>Sondendislokation</w:t>
      </w:r>
      <w:proofErr w:type="spellEnd"/>
      <w:r w:rsidR="007B530B" w:rsidRPr="006C0F73">
        <w:t xml:space="preserve"> </w:t>
      </w:r>
      <w:r w:rsidR="007B530B" w:rsidRPr="001B6831">
        <w:t>weitest</w:t>
      </w:r>
      <w:r w:rsidR="002A543D">
        <w:softHyphen/>
      </w:r>
      <w:r w:rsidR="007B530B" w:rsidRPr="001B6831">
        <w:t>möglich zu senken.</w:t>
      </w:r>
      <w:r w:rsidR="007A1FA7" w:rsidRPr="001B6831">
        <w:t xml:space="preserve"> </w:t>
      </w:r>
      <w:r w:rsidR="00C2428C" w:rsidRPr="001B6831">
        <w:t xml:space="preserve">Um die </w:t>
      </w:r>
      <w:proofErr w:type="spellStart"/>
      <w:r w:rsidR="00C2428C" w:rsidRPr="001B6831">
        <w:t>Midazolamwirkung</w:t>
      </w:r>
      <w:proofErr w:type="spellEnd"/>
      <w:r w:rsidR="00C2428C" w:rsidRPr="001B6831">
        <w:t xml:space="preserve"> zu ergänzen und die Dosierung so gering </w:t>
      </w:r>
      <w:r w:rsidR="00C2428C" w:rsidRPr="001B6831">
        <w:lastRenderedPageBreak/>
        <w:t xml:space="preserve">wie möglich zu halten, wurden zusätzlich </w:t>
      </w:r>
      <w:proofErr w:type="spellStart"/>
      <w:r w:rsidR="00C2428C" w:rsidRPr="001B6831">
        <w:t>Clonidin</w:t>
      </w:r>
      <w:proofErr w:type="spellEnd"/>
      <w:r w:rsidR="00C2428C" w:rsidRPr="001B6831">
        <w:t xml:space="preserve"> und Chlor</w:t>
      </w:r>
      <w:r w:rsidR="0024066B">
        <w:t>al</w:t>
      </w:r>
      <w:r w:rsidR="00C2428C" w:rsidRPr="001B6831">
        <w:t>hydrat verabreicht</w:t>
      </w:r>
      <w:r w:rsidR="001B6831">
        <w:t xml:space="preserve"> </w:t>
      </w:r>
      <w:r w:rsidR="001B6831">
        <w:fldChar w:fldCharType="begin">
          <w:fldData xml:space="preserve">PEVuZE5vdGU+PENpdGU+PEF1dGhvcj5OZXVuaG9lZmZlcjwvQXV0aG9yPjxZZWFyPjIwMTU8L1ll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</w:fldData>
        </w:fldChar>
      </w:r>
      <w:r w:rsidR="001B6831">
        <w:instrText xml:space="preserve"> ADDIN EN.CITE </w:instrText>
      </w:r>
      <w:r w:rsidR="001B6831">
        <w:fldChar w:fldCharType="begin">
          <w:fldData xml:space="preserve">PEVuZE5vdGU+PENpdGU+PEF1dGhvcj5OZXVuaG9lZmZlcjwvQXV0aG9yPjxZZWFyPjIwMTU8L1ll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</w:fldData>
        </w:fldChar>
      </w:r>
      <w:r w:rsidR="001B6831">
        <w:instrText xml:space="preserve"> ADDIN EN.CITE.DATA </w:instrText>
      </w:r>
      <w:r w:rsidR="001B6831">
        <w:fldChar w:fldCharType="end"/>
      </w:r>
      <w:r w:rsidR="001B6831">
        <w:fldChar w:fldCharType="separate"/>
      </w:r>
      <w:r w:rsidR="001B6831">
        <w:rPr>
          <w:noProof/>
        </w:rPr>
        <w:t>(</w:t>
      </w:r>
      <w:hyperlink w:anchor="_ENREF_101" w:tooltip="Neunhoeffer, 2015 #175" w:history="1">
        <w:r w:rsidR="00764178" w:rsidRPr="00764178">
          <w:rPr>
            <w:rStyle w:val="Hyperlink"/>
          </w:rPr>
          <w:t>Neunhoeffer et al., 2015</w:t>
        </w:r>
      </w:hyperlink>
      <w:r w:rsidR="001B6831">
        <w:rPr>
          <w:noProof/>
        </w:rPr>
        <w:t>)</w:t>
      </w:r>
      <w:r w:rsidR="001B6831">
        <w:fldChar w:fldCharType="end"/>
      </w:r>
      <w:r w:rsidR="00C2428C" w:rsidRPr="001B6831">
        <w:t xml:space="preserve">. </w:t>
      </w:r>
    </w:p>
    <w:p w14:paraId="6D923445" w14:textId="38ACF2D9" w:rsidR="00423929" w:rsidRPr="009A2412" w:rsidRDefault="006B0A07" w:rsidP="00B3039C">
      <w:r w:rsidRPr="001B6831">
        <w:t>Midazolam ist ein auf PICU</w:t>
      </w:r>
      <w:r w:rsidR="00C2428C" w:rsidRPr="001B6831">
        <w:t>s</w:t>
      </w:r>
      <w:r w:rsidRPr="001B6831">
        <w:t xml:space="preserve"> häufig verwendetes</w:t>
      </w:r>
      <w:r>
        <w:t xml:space="preserve"> Benzodiazepin. Es ist ein effektives Mittel, um eine antegrade Amnesie zu induzieren, ohne vorher gelerntes zu beeinträchti</w:t>
      </w:r>
      <w:r w:rsidR="007552C2">
        <w:softHyphen/>
      </w:r>
      <w:r>
        <w:t>gen. Seine Verwendung w</w:t>
      </w:r>
      <w:r w:rsidR="00C2428C">
        <w:t>urde</w:t>
      </w:r>
      <w:r>
        <w:t xml:space="preserve"> für die Mehrzahl der kritisch kranken Kinder empfohlen </w:t>
      </w:r>
      <w:r w:rsidR="009630AC" w:rsidRPr="009A2412">
        <w:fldChar w:fldCharType="begin"/>
      </w:r>
      <w:r w:rsidR="005D5685">
        <w:instrText xml:space="preserve"> ADDIN EN.CITE &lt;EndNote&gt;&lt;Cite&gt;&lt;Author&gt;Playfor&lt;/Author&gt;&lt;Year&gt;2006&lt;/Year&gt;&lt;RecNum&gt;264&lt;/RecNum&gt;&lt;DisplayText&gt;(Playfor et al., 2006)&lt;/DisplayText&gt;&lt;record&gt;&lt;rec-number&gt;264&lt;/rec-number&gt;&lt;foreign-keys&gt;&lt;key app="EN" db-id="vpzepa9akttafke9d9rp2szsdavft9xazwwt" timestamp="1587392389" guid="b7aee556-871c-4b7f-b43d-9d6607d7a399"&gt;264&lt;/key&gt;&lt;/foreign-keys&gt;&lt;ref-type name="Journal Article"&gt;17&lt;/ref-type&gt;&lt;contributors&gt;&lt;authors&gt;&lt;author&gt;Playfor, S.&lt;/author&gt;&lt;author&gt;Jenkins, I.&lt;/author&gt;&lt;author&gt;Boyles, C.&lt;/author&gt;&lt;author&gt;Choonara, I.&lt;/author&gt;&lt;author&gt;Davies, G.&lt;/author&gt;&lt;author&gt;Haywood, T.&lt;/author&gt;&lt;author&gt;Hinson, G.&lt;/author&gt;&lt;author&gt;Mayer, A.&lt;/author&gt;&lt;author&gt;Morton, N.&lt;/author&gt;&lt;author&gt;Ralph, T.&lt;/author&gt;&lt;author&gt;Wolf, A.&lt;/author&gt;&lt;/authors&gt;&lt;/contributors&gt;&lt;auth-address&gt;Paediatric Intensive Care Unit, Royal Manchester Children&amp;apos;s Hospital, Hospital Road, M27 4HA, Manchester, UK. stephen.playfor@cmmc.nhs.uk&lt;/auth-address&gt;&lt;titles&gt;&lt;title&gt;Consensus guidelines on sedation and analgesia in critically ill children&lt;/title&gt;&lt;secondary-title&gt;Intensive Care Med&lt;/secondary-title&gt;&lt;/titles&gt;&lt;periodical&gt;&lt;full-title&gt;Intensive Care Med&lt;/full-title&gt;&lt;/periodical&gt;&lt;pages&gt;1125-36&lt;/pages&gt;&lt;volume&gt;32&lt;/volume&gt;&lt;number&gt;8&lt;/number&gt;&lt;edition&gt;2006/05/16&lt;/edition&gt;&lt;keywords&gt;&lt;keyword&gt;Analgesia/*methods&lt;/keyword&gt;&lt;keyword&gt;Analgesics/*therapeutic use&lt;/keyword&gt;&lt;keyword&gt;Child&lt;/keyword&gt;&lt;keyword&gt;Conscious Sedation/*methods&lt;/keyword&gt;&lt;keyword&gt;Critical Illness/*therapy&lt;/keyword&gt;&lt;keyword&gt;Humans&lt;/keyword&gt;&lt;keyword&gt;Hypnotics and Sedatives/*therapeutic use&lt;/keyword&gt;&lt;/keywords&gt;&lt;dates&gt;&lt;year&gt;2006&lt;/year&gt;&lt;pub-dates&gt;&lt;date&gt;Aug&lt;/date&gt;&lt;/pub-dates&gt;&lt;/dates&gt;&lt;isbn&gt;0342-4642 (Print)&amp;#xD;0342-4642&lt;/isbn&gt;&lt;accession-num&gt;16699772&lt;/accession-num&gt;&lt;urls&gt;&lt;/urls&gt;&lt;electronic-resource-num&gt;10.1007/s00134-006-0190-x&lt;/electronic-resource-num&gt;&lt;remote-database-provider&gt;NLM&lt;/remote-database-provider&gt;&lt;language&gt;eng&lt;/language&gt;&lt;/record&gt;&lt;/Cite&gt;&lt;/EndNote&gt;</w:instrText>
      </w:r>
      <w:r w:rsidR="009630AC" w:rsidRPr="009A2412">
        <w:fldChar w:fldCharType="separate"/>
      </w:r>
      <w:r w:rsidR="005D5685">
        <w:rPr>
          <w:noProof/>
        </w:rPr>
        <w:t>(</w:t>
      </w:r>
      <w:hyperlink w:anchor="_ENREF_109" w:tooltip="Playfor, 2006 #264" w:history="1">
        <w:r w:rsidR="00764178" w:rsidRPr="00764178">
          <w:rPr>
            <w:rStyle w:val="Hyperlink"/>
          </w:rPr>
          <w:t>Playfor et al., 2006</w:t>
        </w:r>
      </w:hyperlink>
      <w:r w:rsidR="005D5685">
        <w:rPr>
          <w:noProof/>
        </w:rPr>
        <w:t>)</w:t>
      </w:r>
      <w:r w:rsidR="009630AC" w:rsidRPr="009A2412">
        <w:fldChar w:fldCharType="end"/>
      </w:r>
      <w:r w:rsidR="000A52AD" w:rsidRPr="009A2412">
        <w:t xml:space="preserve">. </w:t>
      </w:r>
      <w:r w:rsidR="00CA4EDC" w:rsidRPr="009A2412">
        <w:t>D</w:t>
      </w:r>
      <w:r w:rsidR="007A1FA7" w:rsidRPr="009A2412">
        <w:t xml:space="preserve">ie Studienlage zu </w:t>
      </w:r>
      <w:r w:rsidR="000A52AD" w:rsidRPr="009A2412">
        <w:t>einem Ersatzmedikament anstelle des Mida</w:t>
      </w:r>
      <w:r w:rsidR="007552C2">
        <w:softHyphen/>
      </w:r>
      <w:r w:rsidR="000A52AD" w:rsidRPr="009A2412">
        <w:t xml:space="preserve">zolams </w:t>
      </w:r>
      <w:r w:rsidR="007A1FA7" w:rsidRPr="009A2412">
        <w:t xml:space="preserve">bei Kindern </w:t>
      </w:r>
      <w:r w:rsidR="00CA4EDC" w:rsidRPr="009A2412">
        <w:t>ist</w:t>
      </w:r>
      <w:r w:rsidR="000A52AD" w:rsidRPr="009A2412">
        <w:t xml:space="preserve"> </w:t>
      </w:r>
      <w:r w:rsidR="007A1FA7" w:rsidRPr="009A2412">
        <w:t xml:space="preserve">mangelhaft und auch die </w:t>
      </w:r>
      <w:r w:rsidR="00CA4EDC" w:rsidRPr="009A2412">
        <w:t xml:space="preserve">Alternativen sind </w:t>
      </w:r>
      <w:r w:rsidR="007A1FA7" w:rsidRPr="009A2412">
        <w:t xml:space="preserve">nicht risikofrei </w:t>
      </w:r>
      <w:r w:rsidR="007A1FA7" w:rsidRPr="009A2412">
        <w:fldChar w:fldCharType="begin"/>
      </w:r>
      <w:r w:rsidR="008A3057">
        <w:instrText xml:space="preserve"> ADDIN EN.CITE &lt;EndNote&gt;&lt;Cite&gt;&lt;Author&gt;Dervan&lt;/Author&gt;&lt;Year&gt;2020&lt;/Year&gt;&lt;RecNum&gt;2&lt;/RecNum&gt;&lt;DisplayText&gt;(Dervan et al., 2020)&lt;/DisplayText&gt;&lt;record&gt;&lt;rec-number&gt;2&lt;/rec-number&gt;&lt;foreign-keys&gt;&lt;key app="EN" db-id="29a29fsxmwp5d2evp5epdvt49d2v09xspztp" timestamp="1589879175"&gt;2&lt;/key&gt;&lt;/foreign-keys&gt;&lt;ref-type name="Journal Article"&gt;17&lt;/ref-type&gt;&lt;contributors&gt;&lt;authors&gt;&lt;author&gt;Dervan, L. A.&lt;/author&gt;&lt;author&gt;Di Gennaro, J. L.&lt;/author&gt;&lt;author&gt;Farris, R. W. D.&lt;/author&gt;&lt;author&gt;Watson, R. S.&lt;/author&gt;&lt;/authors&gt;&lt;/contributors&gt;&lt;auth-address&gt;Division of Pediatric Critical Care Medicine, Department of Pediatrics, University of Washington, Seattle, WA.&amp;#xD;Center for Clinical and Translational Research, Seattle Children&amp;apos;s Research Institute, Seattle, WA.&amp;#xD;Center for Child Health, Behavior, and Development, Seattle Children&amp;apos;s Research Institute, Seattle, WA.&lt;/auth-address&gt;&lt;titles&gt;&lt;title&gt;Delirium in a Tertiary PICU: Risk Factors and Outcomes&lt;/title&gt;&lt;secondary-title&gt;Pediatr Crit Care Med&lt;/secondary-title&gt;&lt;/titles&gt;&lt;pages&gt;21-32&lt;/pages&gt;&lt;volume&gt;21&lt;/volume&gt;&lt;number&gt;1&lt;/number&gt;&lt;edition&gt;2019/10/01&lt;/edition&gt;&lt;dates&gt;&lt;year&gt;2020&lt;/year&gt;&lt;pub-dates&gt;&lt;date&gt;Jan&lt;/date&gt;&lt;/pub-dates&gt;&lt;/dates&gt;&lt;isbn&gt;1529-7535 (Print)&amp;#xD;1529-7535&lt;/isbn&gt;&lt;accession-num&gt;31568239&lt;/accession-num&gt;&lt;urls&gt;&lt;/urls&gt;&lt;electronic-resource-num&gt;10.1097/pcc.0000000000002126&lt;/electronic-resource-num&gt;&lt;remote-database-provider&gt;NLM&lt;/remote-database-provider&gt;&lt;language&gt;eng&lt;/language&gt;&lt;/record&gt;&lt;/Cite&gt;&lt;/EndNote&gt;</w:instrText>
      </w:r>
      <w:r w:rsidR="007A1FA7" w:rsidRPr="009A2412">
        <w:fldChar w:fldCharType="separate"/>
      </w:r>
      <w:r w:rsidR="008A3057">
        <w:rPr>
          <w:noProof/>
        </w:rPr>
        <w:t>(</w:t>
      </w:r>
      <w:hyperlink w:anchor="_ENREF_36" w:tooltip="Dervan, 2020 #2" w:history="1">
        <w:r w:rsidR="00764178" w:rsidRPr="00764178">
          <w:rPr>
            <w:rStyle w:val="Hyperlink"/>
          </w:rPr>
          <w:t>Dervan et al., 2020</w:t>
        </w:r>
      </w:hyperlink>
      <w:r w:rsidR="008A3057">
        <w:rPr>
          <w:noProof/>
        </w:rPr>
        <w:t>)</w:t>
      </w:r>
      <w:r w:rsidR="007A1FA7" w:rsidRPr="009A2412">
        <w:fldChar w:fldCharType="end"/>
      </w:r>
      <w:r w:rsidR="007A1FA7" w:rsidRPr="009A2412">
        <w:t xml:space="preserve">. </w:t>
      </w:r>
      <w:r w:rsidR="00531D25" w:rsidRPr="009A2412">
        <w:t>Hayden et al. versuchte</w:t>
      </w:r>
      <w:r w:rsidR="006A6859">
        <w:t>n</w:t>
      </w:r>
      <w:r w:rsidR="00531D25" w:rsidRPr="009A2412">
        <w:t xml:space="preserve"> in einer Metaanalyse den Nutzen von </w:t>
      </w:r>
      <w:r w:rsidR="00531D25" w:rsidRPr="009A2412">
        <w:rPr>
          <w:rFonts w:cs="Times New Roman"/>
        </w:rPr>
        <w:t>α</w:t>
      </w:r>
      <w:r w:rsidR="00531D25" w:rsidRPr="009A2412">
        <w:rPr>
          <w:rFonts w:cs="Times New Roman"/>
          <w:vertAlign w:val="subscript"/>
        </w:rPr>
        <w:t>2</w:t>
      </w:r>
      <w:r w:rsidR="00531D25" w:rsidRPr="009A2412">
        <w:t>-Agonisten (</w:t>
      </w:r>
      <w:proofErr w:type="spellStart"/>
      <w:r w:rsidR="00531D25" w:rsidRPr="009A2412">
        <w:t>Clonidin</w:t>
      </w:r>
      <w:proofErr w:type="spellEnd"/>
      <w:r w:rsidR="00531D25" w:rsidRPr="009A2412">
        <w:t xml:space="preserve"> und </w:t>
      </w:r>
      <w:proofErr w:type="spellStart"/>
      <w:r w:rsidR="00531D25" w:rsidRPr="009A2412">
        <w:t>Dexmedetomidin</w:t>
      </w:r>
      <w:proofErr w:type="spellEnd"/>
      <w:r w:rsidR="00531D25" w:rsidRPr="009A2412">
        <w:t>) zur Sedierung bei Kindern</w:t>
      </w:r>
      <w:r w:rsidR="009630AC" w:rsidRPr="009A2412">
        <w:t xml:space="preserve"> im Vergleich mit Midazolam</w:t>
      </w:r>
      <w:r w:rsidR="00531D25" w:rsidRPr="009A2412">
        <w:t xml:space="preserve"> zu beurteilen. </w:t>
      </w:r>
      <w:r w:rsidR="00394011" w:rsidRPr="009A2412">
        <w:t>A</w:t>
      </w:r>
      <w:r w:rsidR="00531D25" w:rsidRPr="009A2412">
        <w:t xml:space="preserve">ufgrund des </w:t>
      </w:r>
      <w:r w:rsidR="00E51A51">
        <w:t>Ma</w:t>
      </w:r>
      <w:r w:rsidR="00394011" w:rsidRPr="009A2412">
        <w:t xml:space="preserve">ngels </w:t>
      </w:r>
      <w:r w:rsidR="00E51A51">
        <w:t xml:space="preserve">an größeren randomisierten Studien </w:t>
      </w:r>
      <w:r w:rsidR="00394011" w:rsidRPr="009A2412">
        <w:t xml:space="preserve">konnte jedoch zu diesem Thema keine klare Aussage getroffen werden </w:t>
      </w:r>
      <w:r w:rsidR="00531D25" w:rsidRPr="009A2412">
        <w:fldChar w:fldCharType="begin">
          <w:fldData xml:space="preserve">PEVuZE5vdGU+PENpdGU+PEF1dGhvcj5IYXlkZW48L0F1dGhvcj48WWVhcj4yMDE2PC9ZZWFyPjxS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</w:fldData>
        </w:fldChar>
      </w:r>
      <w:r w:rsidR="008A3057">
        <w:instrText xml:space="preserve"> ADDIN EN.CITE </w:instrText>
      </w:r>
      <w:r w:rsidR="008A3057">
        <w:fldChar w:fldCharType="begin">
          <w:fldData xml:space="preserve">PEVuZE5vdGU+PENpdGU+PEF1dGhvcj5IYXlkZW48L0F1dGhvcj48WWVhcj4yMDE2PC9ZZWFyPjxS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</w:fldData>
        </w:fldChar>
      </w:r>
      <w:r w:rsidR="008A3057">
        <w:instrText xml:space="preserve"> ADDIN EN.CITE.DATA </w:instrText>
      </w:r>
      <w:r w:rsidR="008A3057">
        <w:fldChar w:fldCharType="end"/>
      </w:r>
      <w:r w:rsidR="00531D25" w:rsidRPr="009A2412">
        <w:fldChar w:fldCharType="separate"/>
      </w:r>
      <w:r w:rsidR="008A3057">
        <w:rPr>
          <w:noProof/>
        </w:rPr>
        <w:t>(</w:t>
      </w:r>
      <w:hyperlink w:anchor="_ENREF_60" w:tooltip="Hayden, 2016 #289" w:history="1">
        <w:r w:rsidR="00764178" w:rsidRPr="00764178">
          <w:rPr>
            <w:rStyle w:val="Hyperlink"/>
          </w:rPr>
          <w:t>Hayden et al., 2016</w:t>
        </w:r>
      </w:hyperlink>
      <w:r w:rsidR="008A3057">
        <w:rPr>
          <w:noProof/>
        </w:rPr>
        <w:t>)</w:t>
      </w:r>
      <w:r w:rsidR="00531D25" w:rsidRPr="009A2412">
        <w:fldChar w:fldCharType="end"/>
      </w:r>
      <w:r w:rsidR="00531D25" w:rsidRPr="009A2412">
        <w:t xml:space="preserve">. </w:t>
      </w:r>
    </w:p>
    <w:p w14:paraId="1B9E4089" w14:textId="08288057" w:rsidR="000775C1" w:rsidRPr="009A2412" w:rsidRDefault="00E33787" w:rsidP="00B3039C">
      <w:r w:rsidRPr="009A2412">
        <w:t>Möglicherweise wäre</w:t>
      </w:r>
      <w:r w:rsidR="00531D25" w:rsidRPr="009A2412">
        <w:t xml:space="preserve"> </w:t>
      </w:r>
      <w:r w:rsidRPr="009A2412">
        <w:t xml:space="preserve">eine </w:t>
      </w:r>
      <w:proofErr w:type="spellStart"/>
      <w:r w:rsidR="00531D25" w:rsidRPr="009A2412">
        <w:t>Benzodiazepinp</w:t>
      </w:r>
      <w:r w:rsidRPr="009A2412">
        <w:t>ause</w:t>
      </w:r>
      <w:proofErr w:type="spellEnd"/>
      <w:r w:rsidRPr="009A2412">
        <w:t xml:space="preserve">, ähnlich der </w:t>
      </w:r>
      <w:r w:rsidR="00CA4EDC" w:rsidRPr="009A2412">
        <w:t>in u</w:t>
      </w:r>
      <w:r w:rsidR="00394011" w:rsidRPr="009A2412">
        <w:t>nserem</w:t>
      </w:r>
      <w:r w:rsidR="00CA4EDC" w:rsidRPr="009A2412">
        <w:t xml:space="preserve"> Protokoll durch</w:t>
      </w:r>
      <w:r w:rsidR="007552C2">
        <w:softHyphen/>
      </w:r>
      <w:r w:rsidR="00CA4EDC" w:rsidRPr="009A2412">
        <w:t xml:space="preserve">geführten </w:t>
      </w:r>
      <w:r w:rsidR="000775C1" w:rsidRPr="009A2412">
        <w:t>Opiatpause</w:t>
      </w:r>
      <w:r w:rsidRPr="009A2412">
        <w:t xml:space="preserve"> machbar.</w:t>
      </w:r>
      <w:r w:rsidR="000775C1" w:rsidRPr="009A2412">
        <w:t xml:space="preserve"> </w:t>
      </w:r>
      <w:r w:rsidR="006251DB" w:rsidRPr="009A2412">
        <w:t>Eine Studie</w:t>
      </w:r>
      <w:r w:rsidR="007A1FA7" w:rsidRPr="009A2412">
        <w:t>,</w:t>
      </w:r>
      <w:r w:rsidR="006251DB" w:rsidRPr="009A2412">
        <w:t xml:space="preserve"> in der</w:t>
      </w:r>
      <w:r w:rsidR="007A1FA7" w:rsidRPr="009A2412">
        <w:t xml:space="preserve"> </w:t>
      </w:r>
      <w:r w:rsidR="00CA4EDC" w:rsidRPr="009A2412">
        <w:t>bei langfristig mechanisch beatmeten Kindern</w:t>
      </w:r>
      <w:r w:rsidR="00E56A01">
        <w:t xml:space="preserve"> </w:t>
      </w:r>
      <w:r w:rsidR="007A1FA7" w:rsidRPr="009A2412">
        <w:t>von</w:t>
      </w:r>
      <w:r w:rsidR="006251DB" w:rsidRPr="009A2412">
        <w:t xml:space="preserve"> Midazolam </w:t>
      </w:r>
      <w:r w:rsidR="007A1FA7" w:rsidRPr="009A2412">
        <w:t>auf Gammahydroxybuttersäure rotiert</w:t>
      </w:r>
      <w:r w:rsidR="006251DB" w:rsidRPr="009A2412">
        <w:t xml:space="preserve"> wurde, berichtete von  Schwierigkeiten in der Umsetzung</w:t>
      </w:r>
      <w:r w:rsidR="00D267EC" w:rsidRPr="009A2412">
        <w:t xml:space="preserve"> bei den meisten Kindern</w:t>
      </w:r>
      <w:r w:rsidR="000775C1" w:rsidRPr="009A2412">
        <w:t xml:space="preserve"> </w:t>
      </w:r>
      <w:r w:rsidR="000775C1" w:rsidRPr="009A2412">
        <w:fldChar w:fldCharType="begin"/>
      </w:r>
      <w:r w:rsidR="008A3057">
        <w:instrText xml:space="preserve"> ADDIN EN.CITE &lt;EndNote&gt;&lt;Cite&gt;&lt;Author&gt;Michel&lt;/Author&gt;&lt;Year&gt;2019&lt;/Year&gt;&lt;RecNum&gt;288&lt;/RecNum&gt;&lt;DisplayText&gt;(Michel et al., 2019)&lt;/DisplayText&gt;&lt;record&gt;&lt;rec-number&gt;288&lt;/rec-number&gt;&lt;foreign-keys&gt;&lt;key app="EN" db-id="vpzepa9akttafke9d9rp2szsdavft9xazwwt" timestamp="1589204191" guid="b6093c88-6fac-4279-9ec0-af085c91f2ec"&gt;288&lt;/key&gt;&lt;/foreign-keys&gt;&lt;ref-type name="Journal Article"&gt;17&lt;/ref-type&gt;&lt;contributors&gt;&lt;authors&gt;&lt;author&gt;Michel, J.&lt;/author&gt;&lt;author&gt;Hofbeck, M.&lt;/author&gt;&lt;author&gt;Merz, T.&lt;/author&gt;&lt;author&gt;Kumpf, M.&lt;/author&gt;&lt;author&gt;Meiers, A.&lt;/author&gt;&lt;author&gt;Neunhoeffer, F.&lt;/author&gt;&lt;/authors&gt;&lt;/contributors&gt;&lt;auth-address&gt;Department of Pediatric Cardiology, Pulmology and Pediatric Intensive Care Medicine, University Children&amp;apos;s Hospital Tubingen , Tubingen , Germany.&lt;/auth-address&gt;&lt;titles&gt;&lt;title&gt;Gamma-hydroxybutyrate: is it a feasible alternative to midazolam in long-term mechanically ventilated children?&lt;/title&gt;&lt;secondary-title&gt;Curr Med Res Opin&lt;/secondary-title&gt;&lt;/titles&gt;&lt;periodical&gt;&lt;full-title&gt;Curr Med Res Opin&lt;/full-title&gt;&lt;/periodical&gt;&lt;pages&gt;1721-1726&lt;/pages&gt;&lt;volume&gt;35&lt;/volume&gt;&lt;number&gt;10&lt;/number&gt;&lt;edition&gt;2019/05/14&lt;/edition&gt;&lt;keywords&gt;&lt;keyword&gt;*Benzodiazepines&lt;/keyword&gt;&lt;keyword&gt;*picu&lt;/keyword&gt;&lt;keyword&gt;*drug rotation protocol&lt;/keyword&gt;&lt;keyword&gt;*drug tolerance&lt;/keyword&gt;&lt;keyword&gt;*gamma-hydroxybutyrate&lt;/keyword&gt;&lt;keyword&gt;*sedation&lt;/keyword&gt;&lt;/keywords&gt;&lt;dates&gt;&lt;year&gt;2019&lt;/year&gt;&lt;pub-dates&gt;&lt;date&gt;Oct&lt;/date&gt;&lt;/pub-dates&gt;&lt;/dates&gt;&lt;isbn&gt;0300-7995&lt;/isbn&gt;&lt;accession-num&gt;31079504&lt;/accession-num&gt;&lt;urls&gt;&lt;/urls&gt;&lt;electronic-resource-num&gt;10.1080/03007995.2019.1618253&lt;/electronic-resource-num&gt;&lt;remote-database-provider&gt;NLM&lt;/remote-database-provider&gt;&lt;language&gt;eng&lt;/language&gt;&lt;/record&gt;&lt;/Cite&gt;&lt;/EndNote&gt;</w:instrText>
      </w:r>
      <w:r w:rsidR="000775C1" w:rsidRPr="009A2412">
        <w:fldChar w:fldCharType="separate"/>
      </w:r>
      <w:r w:rsidR="008A3057">
        <w:rPr>
          <w:noProof/>
        </w:rPr>
        <w:t>(</w:t>
      </w:r>
      <w:hyperlink w:anchor="_ENREF_91" w:tooltip="Michel, 2019 #288" w:history="1">
        <w:r w:rsidR="00764178" w:rsidRPr="00764178">
          <w:rPr>
            <w:rStyle w:val="Hyperlink"/>
          </w:rPr>
          <w:t>Michel et al., 2019</w:t>
        </w:r>
      </w:hyperlink>
      <w:r w:rsidR="008A3057">
        <w:rPr>
          <w:noProof/>
        </w:rPr>
        <w:t>)</w:t>
      </w:r>
      <w:r w:rsidR="000775C1" w:rsidRPr="009A2412">
        <w:fldChar w:fldCharType="end"/>
      </w:r>
      <w:r w:rsidR="007A1FA7" w:rsidRPr="009A2412">
        <w:t>.</w:t>
      </w:r>
      <w:r w:rsidR="00394011" w:rsidRPr="009A2412">
        <w:t xml:space="preserve"> </w:t>
      </w:r>
      <w:r w:rsidR="00026598" w:rsidRPr="009A2412">
        <w:t xml:space="preserve">Eine </w:t>
      </w:r>
      <w:r w:rsidR="009C0B3C" w:rsidRPr="009A2412">
        <w:t xml:space="preserve">andere </w:t>
      </w:r>
      <w:r w:rsidR="00026598" w:rsidRPr="009A2412">
        <w:t>aktuelle Studie besc</w:t>
      </w:r>
      <w:r w:rsidR="00394011" w:rsidRPr="009A2412">
        <w:t>hrieb</w:t>
      </w:r>
      <w:r w:rsidR="00026598" w:rsidRPr="009A2412">
        <w:t xml:space="preserve"> ein Rotationsprotokoll, in welchem sowohl Opiat als auch Benzodiazepin rotiert w</w:t>
      </w:r>
      <w:r w:rsidR="00394011" w:rsidRPr="009A2412">
        <w:t>urde</w:t>
      </w:r>
      <w:r w:rsidR="00EA66B9">
        <w:t>n</w:t>
      </w:r>
      <w:r w:rsidR="00394011" w:rsidRPr="009A2412">
        <w:t>. Dies</w:t>
      </w:r>
      <w:r w:rsidR="00197F9A" w:rsidRPr="009A2412">
        <w:t xml:space="preserve"> zeigte vielversprechende Ergebnisse, allerdings war die Compliance sehr gering, sodass das Protokoll bei den meisten Patienten nicht korrekt durchgeführt wurde</w:t>
      </w:r>
      <w:r w:rsidR="00175A2B" w:rsidRPr="009A2412">
        <w:t>. Das Auftreten von Delir wurde nicht überprüft</w:t>
      </w:r>
      <w:r w:rsidR="00197F9A" w:rsidRPr="009A2412">
        <w:t xml:space="preserve"> </w:t>
      </w:r>
      <w:r w:rsidR="000775C1" w:rsidRPr="009A2412">
        <w:fldChar w:fldCharType="begin"/>
      </w:r>
      <w:r w:rsidR="008A3057">
        <w:instrText xml:space="preserve"> ADDIN EN.CITE &lt;EndNote&gt;&lt;Cite&gt;&lt;Author&gt;Sanavia&lt;/Author&gt;&lt;Year&gt;2019&lt;/Year&gt;&lt;RecNum&gt;291&lt;/RecNum&gt;&lt;DisplayText&gt;(Sanavia et al., 2019)&lt;/DisplayText&gt;&lt;record&gt;&lt;rec-number&gt;291&lt;/rec-number&gt;&lt;foreign-keys&gt;&lt;key app="EN" db-id="vpzepa9akttafke9d9rp2szsdavft9xazwwt" timestamp="1589212845" guid="af18c526-2081-44d7-aaae-cf90ce4f98da"&gt;291&lt;/key&gt;&lt;/foreign-keys&gt;&lt;ref-type name="Journal Article"&gt;17&lt;/ref-type&gt;&lt;contributors&gt;&lt;authors&gt;&lt;author&gt;Sanavia, E.&lt;/author&gt;&lt;author&gt;Mencia, S.&lt;/author&gt;&lt;author&gt;Lafever, S. N.&lt;/author&gt;&lt;author&gt;Solana, M. J.&lt;/author&gt;&lt;author&gt;Garcia, M.&lt;/author&gt;&lt;author&gt;Lopez-Herce, J.&lt;/author&gt;&lt;/authors&gt;&lt;/contributors&gt;&lt;auth-address&gt;Pediatric Intensive Care Service, University General Hospital Gregorio Maranon, Madrid, Spain.&lt;/auth-address&gt;&lt;titles&gt;&lt;title&gt;Sedative and Analgesic Drug Rotation Protocol in Critically Ill Children With Prolonged Sedation: Evaluation of Implementation and Efficacy to Reduce Withdrawal Syndrome&lt;/title&gt;&lt;secondary-title&gt;Pediatr Crit Care Med&lt;/secondary-title&gt;&lt;/titles&gt;&lt;periodical&gt;&lt;full-title&gt;Pediatr Crit Care Med&lt;/full-title&gt;&lt;/periodical&gt;&lt;pages&gt;1111-1117&lt;/pages&gt;&lt;volume&gt;20&lt;/volume&gt;&lt;number&gt;12&lt;/number&gt;&lt;edition&gt;2019/07/02&lt;/edition&gt;&lt;dates&gt;&lt;year&gt;2019&lt;/year&gt;&lt;pub-dates&gt;&lt;date&gt;Dec&lt;/date&gt;&lt;/pub-dates&gt;&lt;/dates&gt;&lt;isbn&gt;1529-7535 (Print)&amp;#xD;1529-7535&lt;/isbn&gt;&lt;accession-num&gt;31261229&lt;/accession-num&gt;&lt;urls&gt;&lt;/urls&gt;&lt;electronic-resource-num&gt;10.1097/pcc.0000000000002071&lt;/electronic-resource-num&gt;&lt;remote-database-provider&gt;NLM&lt;/remote-database-provider&gt;&lt;language&gt;eng&lt;/language&gt;&lt;/record&gt;&lt;/Cite&gt;&lt;/EndNote&gt;</w:instrText>
      </w:r>
      <w:r w:rsidR="000775C1" w:rsidRPr="009A2412">
        <w:fldChar w:fldCharType="separate"/>
      </w:r>
      <w:r w:rsidR="008A3057">
        <w:rPr>
          <w:noProof/>
        </w:rPr>
        <w:t>(</w:t>
      </w:r>
      <w:hyperlink w:anchor="_ENREF_119" w:tooltip="Sanavia, 2019 #291" w:history="1">
        <w:r w:rsidR="00764178" w:rsidRPr="00764178">
          <w:rPr>
            <w:rStyle w:val="Hyperlink"/>
          </w:rPr>
          <w:t>Sanavia et al., 2019</w:t>
        </w:r>
      </w:hyperlink>
      <w:r w:rsidR="008A3057">
        <w:rPr>
          <w:noProof/>
        </w:rPr>
        <w:t>)</w:t>
      </w:r>
      <w:r w:rsidR="000775C1" w:rsidRPr="009A2412">
        <w:fldChar w:fldCharType="end"/>
      </w:r>
      <w:r w:rsidR="00197F9A" w:rsidRPr="009A2412">
        <w:t>.</w:t>
      </w:r>
      <w:r w:rsidR="00E56A01" w:rsidRPr="00E56A01">
        <w:t xml:space="preserve"> </w:t>
      </w:r>
      <w:r w:rsidR="00E56A01">
        <w:t>Daher können basierend auf dieser Studie nicht ausreichend Rückschlüsse ge</w:t>
      </w:r>
      <w:r w:rsidR="007552C2">
        <w:softHyphen/>
      </w:r>
      <w:r w:rsidR="00E56A01">
        <w:t>zogen werden. Weitere Studien zur Klärung der offenen Fragen werden benötigt.</w:t>
      </w:r>
    </w:p>
    <w:p w14:paraId="69B69FB1" w14:textId="77777777" w:rsidR="00F5674B" w:rsidRPr="009A2412" w:rsidRDefault="00F5674B" w:rsidP="00B3039C"/>
    <w:p w14:paraId="2F8F953A" w14:textId="19BA9183" w:rsidR="00814906" w:rsidRDefault="00814906" w:rsidP="00814906">
      <w:pPr>
        <w:pStyle w:val="berschrift2"/>
      </w:pPr>
      <w:bookmarkStart w:id="89" w:name="_Toc84414072"/>
      <w:r>
        <w:t>Möglichkeiten zur Vermeidung der Analgosedierung</w:t>
      </w:r>
      <w:bookmarkEnd w:id="89"/>
    </w:p>
    <w:p w14:paraId="2BE9E346" w14:textId="725D3665" w:rsidR="006E0F2D" w:rsidRDefault="00431378" w:rsidP="00B3039C">
      <w:r w:rsidRPr="009A2412">
        <w:t xml:space="preserve">Grundsätzlich </w:t>
      </w:r>
      <w:r w:rsidR="000D41F9" w:rsidRPr="009A2412">
        <w:t>wäre die</w:t>
      </w:r>
      <w:r w:rsidR="00175A2B" w:rsidRPr="009A2412">
        <w:t xml:space="preserve"> Vermeidung der</w:t>
      </w:r>
      <w:r w:rsidR="000D41F9" w:rsidRPr="009A2412">
        <w:t xml:space="preserve"> langfristige</w:t>
      </w:r>
      <w:r w:rsidR="00175A2B" w:rsidRPr="009A2412">
        <w:t>n</w:t>
      </w:r>
      <w:r w:rsidR="000D41F9" w:rsidRPr="009A2412">
        <w:t xml:space="preserve"> tiefe</w:t>
      </w:r>
      <w:r w:rsidR="00175A2B" w:rsidRPr="009A2412">
        <w:t>n</w:t>
      </w:r>
      <w:r w:rsidR="000D41F9" w:rsidRPr="009A2412">
        <w:t xml:space="preserve"> Sedierung und neuromusku</w:t>
      </w:r>
      <w:r w:rsidR="007552C2">
        <w:softHyphen/>
      </w:r>
      <w:r w:rsidR="000D41F9" w:rsidRPr="009A2412">
        <w:t>läre</w:t>
      </w:r>
      <w:r w:rsidR="00175A2B" w:rsidRPr="009A2412">
        <w:t>n</w:t>
      </w:r>
      <w:r w:rsidR="000D41F9" w:rsidRPr="009A2412">
        <w:t xml:space="preserve"> Blockade </w:t>
      </w:r>
      <w:r w:rsidR="0000030E" w:rsidRPr="009A2412">
        <w:t>optimal</w:t>
      </w:r>
      <w:r w:rsidR="000D41F9" w:rsidRPr="009A2412">
        <w:t>.</w:t>
      </w:r>
      <w:r w:rsidR="00175A2B" w:rsidRPr="009A2412">
        <w:t xml:space="preserve"> </w:t>
      </w:r>
      <w:r w:rsidR="000D41F9" w:rsidRPr="009A2412">
        <w:t>Die Paris</w:t>
      </w:r>
      <w:r w:rsidR="00BF40D4" w:rsidRPr="009A2412">
        <w:t>er Gruppe</w:t>
      </w:r>
      <w:r w:rsidR="000D41F9" w:rsidRPr="009A2412">
        <w:t xml:space="preserve">, die </w:t>
      </w:r>
      <w:r w:rsidR="00131AC6" w:rsidRPr="009A2412">
        <w:t>die</w:t>
      </w:r>
      <w:r w:rsidR="001F4316" w:rsidRPr="009A2412">
        <w:t xml:space="preserve"> PDR-</w:t>
      </w:r>
      <w:r w:rsidR="000D41F9" w:rsidRPr="009A2412">
        <w:t>B</w:t>
      </w:r>
      <w:r w:rsidR="00597CAF">
        <w:t xml:space="preserve">T </w:t>
      </w:r>
      <w:r w:rsidR="00131AC6" w:rsidRPr="009A2412">
        <w:t xml:space="preserve">bei RMS Patienten </w:t>
      </w:r>
      <w:r w:rsidRPr="009A2412">
        <w:t>durch</w:t>
      </w:r>
      <w:r w:rsidR="007552C2">
        <w:softHyphen/>
      </w:r>
      <w:r w:rsidRPr="009A2412">
        <w:t xml:space="preserve">führt, kann </w:t>
      </w:r>
      <w:r w:rsidR="00BF40D4" w:rsidRPr="009A2412">
        <w:t>dies ohne</w:t>
      </w:r>
      <w:r w:rsidRPr="009A2412">
        <w:t xml:space="preserve"> </w:t>
      </w:r>
      <w:r w:rsidR="00565AA4" w:rsidRPr="009A2412">
        <w:t>tiefe Analgosedierung</w:t>
      </w:r>
      <w:r w:rsidRPr="009A2412">
        <w:t xml:space="preserve"> leisten</w:t>
      </w:r>
      <w:r w:rsidR="00FC2E52" w:rsidRPr="009A2412">
        <w:t xml:space="preserve">. </w:t>
      </w:r>
      <w:r w:rsidR="00273562" w:rsidRPr="009A2412">
        <w:t>Eine leichte Sedierung der Kinder erfolgt nur bei Bedarf</w:t>
      </w:r>
      <w:r w:rsidR="001F4316" w:rsidRPr="009A2412">
        <w:t xml:space="preserve"> </w:t>
      </w:r>
      <w:r w:rsidR="00D41726" w:rsidRPr="009A2412">
        <w:rPr>
          <w:rFonts w:ascii="Arial" w:hAnsi="Arial" w:cs="Arial"/>
          <w:sz w:val="22"/>
          <w:szCs w:val="22"/>
          <w:lang w:val="en-US"/>
        </w:rPr>
        <w:fldChar w:fldCharType="begin">
          <w:fldData xml:space="preserve">PEVuZE5vdGU+PENpdGU+PEF1dGhvcj5DaGFyZ2FyaTwvQXV0aG9yPjxZZWFyPjIwMTc8L1llYXI+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</w:fldData>
        </w:fldChar>
      </w:r>
      <w:r w:rsidR="008A3057" w:rsidRPr="00507E94">
        <w:rPr>
          <w:rFonts w:ascii="Arial" w:hAnsi="Arial" w:cs="Arial"/>
          <w:sz w:val="22"/>
          <w:szCs w:val="22"/>
        </w:rPr>
        <w:instrText xml:space="preserve"> ADDIN EN.CITE </w:instrText>
      </w:r>
      <w:r w:rsidR="008A3057">
        <w:rPr>
          <w:rFonts w:ascii="Arial" w:hAnsi="Arial" w:cs="Arial"/>
          <w:sz w:val="22"/>
          <w:szCs w:val="22"/>
          <w:lang w:val="en-US"/>
        </w:rPr>
        <w:fldChar w:fldCharType="begin">
          <w:fldData xml:space="preserve">PEVuZE5vdGU+PENpdGU+PEF1dGhvcj5DaGFyZ2FyaTwvQXV0aG9yPjxZZWFyPjIwMTc8L1llYXI+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</w:fldData>
        </w:fldChar>
      </w:r>
      <w:r w:rsidR="008A3057" w:rsidRPr="00507E94">
        <w:rPr>
          <w:rFonts w:ascii="Arial" w:hAnsi="Arial" w:cs="Arial"/>
          <w:sz w:val="22"/>
          <w:szCs w:val="22"/>
        </w:rPr>
        <w:instrText xml:space="preserve"> ADDIN EN.CITE.DATA </w:instrText>
      </w:r>
      <w:r w:rsidR="008A3057">
        <w:rPr>
          <w:rFonts w:ascii="Arial" w:hAnsi="Arial" w:cs="Arial"/>
          <w:sz w:val="22"/>
          <w:szCs w:val="22"/>
          <w:lang w:val="en-US"/>
        </w:rPr>
      </w:r>
      <w:r w:rsidR="008A3057">
        <w:rPr>
          <w:rFonts w:ascii="Arial" w:hAnsi="Arial" w:cs="Arial"/>
          <w:sz w:val="22"/>
          <w:szCs w:val="22"/>
          <w:lang w:val="en-US"/>
        </w:rPr>
        <w:fldChar w:fldCharType="end"/>
      </w:r>
      <w:r w:rsidR="00D41726" w:rsidRPr="009A2412">
        <w:rPr>
          <w:rFonts w:ascii="Arial" w:hAnsi="Arial" w:cs="Arial"/>
          <w:sz w:val="22"/>
          <w:szCs w:val="22"/>
          <w:lang w:val="en-US"/>
        </w:rPr>
      </w:r>
      <w:r w:rsidR="00D41726" w:rsidRPr="009A2412">
        <w:rPr>
          <w:rFonts w:ascii="Arial" w:hAnsi="Arial" w:cs="Arial"/>
          <w:sz w:val="22"/>
          <w:szCs w:val="22"/>
          <w:lang w:val="en-US"/>
        </w:rPr>
        <w:fldChar w:fldCharType="separate"/>
      </w:r>
      <w:r w:rsidR="008A3057" w:rsidRPr="00507E94">
        <w:rPr>
          <w:rFonts w:ascii="Arial" w:hAnsi="Arial" w:cs="Arial"/>
          <w:noProof/>
          <w:sz w:val="22"/>
          <w:szCs w:val="22"/>
        </w:rPr>
        <w:t>(</w:t>
      </w:r>
      <w:hyperlink w:anchor="_ENREF_25" w:tooltip="Chargari, 2017 #187" w:history="1">
        <w:r w:rsidR="00764178" w:rsidRPr="00764178">
          <w:rPr>
            <w:rStyle w:val="Hyperlink"/>
          </w:rPr>
          <w:t>Chargari et al., 2017a</w:t>
        </w:r>
      </w:hyperlink>
      <w:r w:rsidR="008A3057" w:rsidRPr="00507E94">
        <w:rPr>
          <w:rFonts w:ascii="Arial" w:hAnsi="Arial" w:cs="Arial"/>
          <w:noProof/>
          <w:sz w:val="22"/>
          <w:szCs w:val="22"/>
        </w:rPr>
        <w:t xml:space="preserve">, </w:t>
      </w:r>
      <w:hyperlink w:anchor="_ENREF_81" w:tooltip="Martelli, 2016 #154" w:history="1">
        <w:r w:rsidR="00764178" w:rsidRPr="00764178">
          <w:rPr>
            <w:rStyle w:val="Hyperlink"/>
          </w:rPr>
          <w:t>Martelli et al., 2016</w:t>
        </w:r>
      </w:hyperlink>
      <w:r w:rsidR="008A3057" w:rsidRPr="00507E94">
        <w:rPr>
          <w:rFonts w:ascii="Arial" w:hAnsi="Arial" w:cs="Arial"/>
          <w:noProof/>
          <w:sz w:val="22"/>
          <w:szCs w:val="22"/>
        </w:rPr>
        <w:t xml:space="preserve">, </w:t>
      </w:r>
      <w:hyperlink w:anchor="_ENREF_82" w:tooltip="Martelli, 2009 #221" w:history="1">
        <w:r w:rsidR="00764178" w:rsidRPr="00764178">
          <w:rPr>
            <w:rStyle w:val="Hyperlink"/>
          </w:rPr>
          <w:t>Martelli et al., 2009</w:t>
        </w:r>
      </w:hyperlink>
      <w:r w:rsidR="008A3057" w:rsidRPr="00507E94">
        <w:rPr>
          <w:rFonts w:ascii="Arial" w:hAnsi="Arial" w:cs="Arial"/>
          <w:noProof/>
          <w:sz w:val="22"/>
          <w:szCs w:val="22"/>
        </w:rPr>
        <w:t xml:space="preserve">, </w:t>
      </w:r>
      <w:hyperlink w:anchor="_ENREF_26" w:tooltip="Chargari, 2017 #258" w:history="1">
        <w:r w:rsidR="00764178" w:rsidRPr="00764178">
          <w:rPr>
            <w:rStyle w:val="Hyperlink"/>
          </w:rPr>
          <w:t>Chargari et al., 2017b</w:t>
        </w:r>
      </w:hyperlink>
      <w:r w:rsidR="008A3057" w:rsidRPr="00507E94">
        <w:rPr>
          <w:rFonts w:ascii="Arial" w:hAnsi="Arial" w:cs="Arial"/>
          <w:noProof/>
          <w:sz w:val="22"/>
          <w:szCs w:val="22"/>
        </w:rPr>
        <w:t>)</w:t>
      </w:r>
      <w:r w:rsidR="00D41726" w:rsidRPr="009A2412">
        <w:rPr>
          <w:rFonts w:ascii="Arial" w:hAnsi="Arial" w:cs="Arial"/>
          <w:sz w:val="22"/>
          <w:szCs w:val="22"/>
          <w:lang w:val="en-US"/>
        </w:rPr>
        <w:fldChar w:fldCharType="end"/>
      </w:r>
      <w:r w:rsidR="00D41726" w:rsidRPr="00507E94">
        <w:rPr>
          <w:rFonts w:ascii="Arial" w:hAnsi="Arial" w:cs="Arial"/>
          <w:sz w:val="22"/>
          <w:szCs w:val="22"/>
        </w:rPr>
        <w:t xml:space="preserve">. </w:t>
      </w:r>
      <w:r w:rsidRPr="009A2412">
        <w:t xml:space="preserve">Allerdings </w:t>
      </w:r>
      <w:r w:rsidR="00BF40D4" w:rsidRPr="009A2412">
        <w:t>ist die Verfügbarkeit der PDR-B</w:t>
      </w:r>
      <w:r w:rsidR="00597CAF">
        <w:t>T</w:t>
      </w:r>
      <w:r w:rsidR="00BF40D4" w:rsidRPr="009A2412">
        <w:t xml:space="preserve"> in Europa e</w:t>
      </w:r>
      <w:r w:rsidR="001F4316" w:rsidRPr="009A2412">
        <w:t>inge</w:t>
      </w:r>
      <w:r w:rsidR="007552C2">
        <w:softHyphen/>
      </w:r>
      <w:r w:rsidR="001F4316" w:rsidRPr="009A2412">
        <w:t>schränkt</w:t>
      </w:r>
      <w:r w:rsidR="000C1DCC" w:rsidRPr="009A2412">
        <w:t xml:space="preserve"> und diese Art der </w:t>
      </w:r>
      <w:r w:rsidR="00597CAF">
        <w:t xml:space="preserve">BT </w:t>
      </w:r>
      <w:r w:rsidR="000C1DCC" w:rsidRPr="009A2412">
        <w:t>erfordert spezielle Konditionen</w:t>
      </w:r>
      <w:r w:rsidR="007B530B">
        <w:t>. So</w:t>
      </w:r>
      <w:r w:rsidR="000C1DCC" w:rsidRPr="009A2412">
        <w:t xml:space="preserve"> müssen </w:t>
      </w:r>
      <w:r w:rsidR="001F4316" w:rsidRPr="009A2412">
        <w:t>die Kinder während der gesamten Prozedur</w:t>
      </w:r>
      <w:r w:rsidR="00002B91" w:rsidRPr="009A2412">
        <w:t xml:space="preserve"> </w:t>
      </w:r>
      <w:r w:rsidR="00176A0F" w:rsidRPr="009A2412">
        <w:t xml:space="preserve">an </w:t>
      </w:r>
      <w:r w:rsidR="00176A0F" w:rsidRPr="00BD2F46">
        <w:t>ein</w:t>
      </w:r>
      <w:r w:rsidR="0004677C">
        <w:t>e</w:t>
      </w:r>
      <w:r w:rsidR="00304BEA">
        <w:t>n</w:t>
      </w:r>
      <w:r w:rsidR="0097024D">
        <w:t xml:space="preserve"> </w:t>
      </w:r>
      <w:proofErr w:type="spellStart"/>
      <w:r w:rsidR="00176A0F" w:rsidRPr="00BD2F46">
        <w:t>Afterloader</w:t>
      </w:r>
      <w:proofErr w:type="spellEnd"/>
      <w:r w:rsidR="00176A0F" w:rsidRPr="009A2412">
        <w:t xml:space="preserve"> angeschlossen </w:t>
      </w:r>
      <w:r w:rsidR="0004677C">
        <w:t>bleiben</w:t>
      </w:r>
      <w:r w:rsidR="00506D17">
        <w:t xml:space="preserve"> und mit einer strikten Besuchsregelung isoliert werden</w:t>
      </w:r>
      <w:r w:rsidR="00176A0F" w:rsidRPr="009A2412">
        <w:t xml:space="preserve"> </w:t>
      </w:r>
      <w:r w:rsidR="00176A0F" w:rsidRPr="009A2412">
        <w:fldChar w:fldCharType="begin">
          <w:fldData xml:space="preserve">PEVuZE5vdGU+PENpdGU+PEF1dGhvcj5DaGFyZ2FyaTwvQXV0aG9yPjxZZWFyPjIwMTc8L1llYXI+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</w:fldData>
        </w:fldChar>
      </w:r>
      <w:r w:rsidR="008A3057">
        <w:instrText xml:space="preserve"> ADDIN EN.CITE </w:instrText>
      </w:r>
      <w:r w:rsidR="008A3057">
        <w:fldChar w:fldCharType="begin">
          <w:fldData xml:space="preserve">PEVuZE5vdGU+PENpdGU+PEF1dGhvcj5DaGFyZ2FyaTwvQXV0aG9yPjxZZWFyPjIwMTc8L1llYXI+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</w:fldData>
        </w:fldChar>
      </w:r>
      <w:r w:rsidR="008A3057">
        <w:instrText xml:space="preserve"> ADDIN EN.CITE.DATA </w:instrText>
      </w:r>
      <w:r w:rsidR="008A3057">
        <w:fldChar w:fldCharType="end"/>
      </w:r>
      <w:r w:rsidR="00176A0F" w:rsidRPr="009A2412">
        <w:fldChar w:fldCharType="separate"/>
      </w:r>
      <w:r w:rsidR="008A3057">
        <w:rPr>
          <w:noProof/>
        </w:rPr>
        <w:t>(</w:t>
      </w:r>
      <w:hyperlink w:anchor="_ENREF_26" w:tooltip="Chargari, 2017 #258" w:history="1">
        <w:r w:rsidR="00764178" w:rsidRPr="00764178">
          <w:rPr>
            <w:rStyle w:val="Hyperlink"/>
          </w:rPr>
          <w:t>Chargari et al., 2017b</w:t>
        </w:r>
      </w:hyperlink>
      <w:r w:rsidR="008A3057">
        <w:rPr>
          <w:noProof/>
        </w:rPr>
        <w:t xml:space="preserve">, </w:t>
      </w:r>
      <w:hyperlink w:anchor="_ENREF_22" w:tooltip="Castagnetti, 2019 #210" w:history="1">
        <w:r w:rsidR="00764178" w:rsidRPr="00764178">
          <w:rPr>
            <w:rStyle w:val="Hyperlink"/>
          </w:rPr>
          <w:t>Castagnetti et al., 2019</w:t>
        </w:r>
      </w:hyperlink>
      <w:r w:rsidR="008A3057">
        <w:rPr>
          <w:noProof/>
        </w:rPr>
        <w:t>)</w:t>
      </w:r>
      <w:r w:rsidR="00176A0F" w:rsidRPr="009A2412">
        <w:fldChar w:fldCharType="end"/>
      </w:r>
      <w:r w:rsidR="00176A0F" w:rsidRPr="009A2412">
        <w:t>.</w:t>
      </w:r>
    </w:p>
    <w:p w14:paraId="1A29C5BA" w14:textId="46A00BE9" w:rsidR="005918C8" w:rsidRDefault="00431378" w:rsidP="00B3039C">
      <w:r w:rsidRPr="009A2412">
        <w:lastRenderedPageBreak/>
        <w:t xml:space="preserve">Prinzipiell wäre </w:t>
      </w:r>
      <w:r w:rsidR="00C37FAA" w:rsidRPr="009A2412">
        <w:t>auch die Durchführung der</w:t>
      </w:r>
      <w:r w:rsidRPr="009A2412">
        <w:t xml:space="preserve"> HDR</w:t>
      </w:r>
      <w:r w:rsidR="00071A4F" w:rsidRPr="009A2412">
        <w:t>-</w:t>
      </w:r>
      <w:r w:rsidRPr="009A2412">
        <w:t>B</w:t>
      </w:r>
      <w:r w:rsidR="00597CAF">
        <w:t>T</w:t>
      </w:r>
      <w:r w:rsidRPr="009A2412">
        <w:t xml:space="preserve"> ohne </w:t>
      </w:r>
      <w:r w:rsidR="00071A4F" w:rsidRPr="009A2412">
        <w:t xml:space="preserve">tiefe </w:t>
      </w:r>
      <w:r w:rsidR="00C37FAA" w:rsidRPr="009A2412">
        <w:t>Analgosedierung mög</w:t>
      </w:r>
      <w:r w:rsidR="007552C2">
        <w:softHyphen/>
      </w:r>
      <w:r w:rsidR="00C37FAA" w:rsidRPr="009A2412">
        <w:t>lich</w:t>
      </w:r>
      <w:r w:rsidRPr="009A2412">
        <w:t>. Allerdings erfordert dieses Konzept eine verlässliche Kooperation von Seiten de</w:t>
      </w:r>
      <w:r w:rsidR="00295750" w:rsidRPr="009A2412">
        <w:t>r</w:t>
      </w:r>
      <w:r w:rsidRPr="009A2412">
        <w:t xml:space="preserve"> Patiente</w:t>
      </w:r>
      <w:r w:rsidR="0000030E" w:rsidRPr="009A2412">
        <w:t>n</w:t>
      </w:r>
      <w:r w:rsidRPr="009A2412">
        <w:t xml:space="preserve">, was in einer Kohorte mit einem Durchschnittsalter von </w:t>
      </w:r>
      <w:r w:rsidR="00E56A01">
        <w:t xml:space="preserve">ca. </w:t>
      </w:r>
      <w:r w:rsidRPr="009A2412">
        <w:t xml:space="preserve">40 Monaten </w:t>
      </w:r>
      <w:r w:rsidR="00002B91" w:rsidRPr="009A2412">
        <w:t>kaum</w:t>
      </w:r>
      <w:r w:rsidRPr="009A2412">
        <w:t xml:space="preserve"> möglich ist</w:t>
      </w:r>
      <w:r w:rsidR="001B6831">
        <w:t xml:space="preserve"> </w:t>
      </w:r>
      <w:r w:rsidR="001B6831">
        <w:fldChar w:fldCharType="begin">
          <w:fldData xml:space="preserve">PEVuZE5vdGU+PENpdGU+PEF1dGhvcj5NaWNoZWw8L0F1dGhvcj48WWVhcj4yMDIwPC9ZZWFyPjxS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==
</w:fldData>
        </w:fldChar>
      </w:r>
      <w:r w:rsidR="001B6831">
        <w:instrText xml:space="preserve"> ADDIN EN.CITE </w:instrText>
      </w:r>
      <w:r w:rsidR="001B6831">
        <w:fldChar w:fldCharType="begin">
          <w:fldData xml:space="preserve">PEVuZE5vdGU+PENpdGU+PEF1dGhvcj5NaWNoZWw8L0F1dGhvcj48WWVhcj4yMDIwPC9ZZWFyPjxS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==
</w:fldData>
        </w:fldChar>
      </w:r>
      <w:r w:rsidR="001B6831">
        <w:instrText xml:space="preserve"> ADDIN EN.CITE.DATA </w:instrText>
      </w:r>
      <w:r w:rsidR="001B6831">
        <w:fldChar w:fldCharType="end"/>
      </w:r>
      <w:r w:rsidR="001B6831">
        <w:fldChar w:fldCharType="separate"/>
      </w:r>
      <w:r w:rsidR="001B6831">
        <w:rPr>
          <w:noProof/>
        </w:rPr>
        <w:t>(</w:t>
      </w:r>
      <w:hyperlink w:anchor="_ENREF_93" w:tooltip="Michel, 2020 #350" w:history="1">
        <w:r w:rsidR="00764178" w:rsidRPr="00764178">
          <w:rPr>
            <w:rStyle w:val="Hyperlink"/>
          </w:rPr>
          <w:t>Michel et al., 2020b</w:t>
        </w:r>
      </w:hyperlink>
      <w:r w:rsidR="001B6831">
        <w:rPr>
          <w:noProof/>
        </w:rPr>
        <w:t>)</w:t>
      </w:r>
      <w:r w:rsidR="001B6831">
        <w:fldChar w:fldCharType="end"/>
      </w:r>
      <w:r w:rsidRPr="009A2412">
        <w:t>.</w:t>
      </w:r>
      <w:r w:rsidR="005C2EB5">
        <w:t xml:space="preserve"> </w:t>
      </w:r>
      <w:r w:rsidR="00B336A6" w:rsidRPr="009A2412">
        <w:t>Da die einzelnen Bestrahlungsdosen der HDR-B</w:t>
      </w:r>
      <w:r w:rsidR="00597CAF">
        <w:t xml:space="preserve">T </w:t>
      </w:r>
      <w:r w:rsidR="00B336A6" w:rsidRPr="009A2412">
        <w:t>deutlich höher sind als die Impulse der PDR-B</w:t>
      </w:r>
      <w:r w:rsidR="00597CAF">
        <w:t>T</w:t>
      </w:r>
      <w:r w:rsidR="00B336A6" w:rsidRPr="009A2412">
        <w:t xml:space="preserve">, </w:t>
      </w:r>
      <w:r w:rsidR="00273562" w:rsidRPr="009A2412">
        <w:t xml:space="preserve">könnte </w:t>
      </w:r>
      <w:r w:rsidR="00B336A6" w:rsidRPr="009A2412">
        <w:t>eine Dislokation der Sonden im Falle der HDR-B</w:t>
      </w:r>
      <w:r w:rsidR="00597CAF">
        <w:t>T</w:t>
      </w:r>
      <w:r w:rsidR="00B336A6" w:rsidRPr="009A2412">
        <w:t xml:space="preserve"> zu schwerwiegende</w:t>
      </w:r>
      <w:r w:rsidR="00273562" w:rsidRPr="009A2412">
        <w:t>n</w:t>
      </w:r>
      <w:r w:rsidR="00B336A6" w:rsidRPr="009A2412">
        <w:t xml:space="preserve"> Gewebsschäden führen</w:t>
      </w:r>
      <w:r w:rsidR="00EA08D8" w:rsidRPr="009A2412">
        <w:t xml:space="preserve"> </w:t>
      </w:r>
      <w:r w:rsidR="00EA08D8" w:rsidRPr="009A2412">
        <w:fldChar w:fldCharType="begin">
          <w:fldData xml:space="preserve">PEVuZE5vdGU+PENpdGU+PEF1dGhvcj5GdWNoczwvQXV0aG9yPjxZZWFyPjIwMTY8L1llYXI+PFJl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</w:fldData>
        </w:fldChar>
      </w:r>
      <w:r w:rsidR="008A3057">
        <w:instrText xml:space="preserve"> ADDIN EN.CITE </w:instrText>
      </w:r>
      <w:r w:rsidR="008A3057">
        <w:fldChar w:fldCharType="begin">
          <w:fldData xml:space="preserve">PEVuZE5vdGU+PENpdGU+PEF1dGhvcj5GdWNoczwvQXV0aG9yPjxZZWFyPjIwMTY8L1llYXI+PFJl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</w:fldData>
        </w:fldChar>
      </w:r>
      <w:r w:rsidR="008A3057">
        <w:instrText xml:space="preserve"> ADDIN EN.CITE.DATA </w:instrText>
      </w:r>
      <w:r w:rsidR="008A3057">
        <w:fldChar w:fldCharType="end"/>
      </w:r>
      <w:r w:rsidR="00EA08D8" w:rsidRPr="009A2412">
        <w:fldChar w:fldCharType="separate"/>
      </w:r>
      <w:r w:rsidR="008A3057">
        <w:rPr>
          <w:noProof/>
        </w:rPr>
        <w:t>(</w:t>
      </w:r>
      <w:hyperlink w:anchor="_ENREF_48" w:tooltip="Fuchs, 2016 #165" w:history="1">
        <w:r w:rsidR="00764178" w:rsidRPr="00764178">
          <w:rPr>
            <w:rStyle w:val="Hyperlink"/>
          </w:rPr>
          <w:t>Fuchs et al., 2016</w:t>
        </w:r>
      </w:hyperlink>
      <w:r w:rsidR="008A3057">
        <w:rPr>
          <w:noProof/>
        </w:rPr>
        <w:t>)</w:t>
      </w:r>
      <w:r w:rsidR="00EA08D8" w:rsidRPr="009A2412">
        <w:fldChar w:fldCharType="end"/>
      </w:r>
      <w:r w:rsidR="00B336A6" w:rsidRPr="009A2412">
        <w:t xml:space="preserve">. </w:t>
      </w:r>
      <w:r w:rsidR="005467C9" w:rsidRPr="009A2412">
        <w:t>Die</w:t>
      </w:r>
      <w:r w:rsidR="001E13CB">
        <w:softHyphen/>
      </w:r>
      <w:r w:rsidR="005467C9" w:rsidRPr="009A2412">
        <w:t>ses Risiko konnte da</w:t>
      </w:r>
      <w:r w:rsidR="007552C2">
        <w:softHyphen/>
      </w:r>
      <w:r w:rsidR="005467C9" w:rsidRPr="009A2412">
        <w:t xml:space="preserve">her </w:t>
      </w:r>
      <w:r w:rsidR="00D45B78">
        <w:t xml:space="preserve">im Tübinger Konzept </w:t>
      </w:r>
      <w:r w:rsidR="005467C9" w:rsidRPr="009A2412">
        <w:t>nicht eingegangen werden.</w:t>
      </w:r>
      <w:r w:rsidR="005467C9" w:rsidRPr="00507E94">
        <w:rPr>
          <w:rFonts w:ascii="Arial" w:hAnsi="Arial" w:cs="Arial"/>
          <w:sz w:val="22"/>
          <w:szCs w:val="22"/>
        </w:rPr>
        <w:t xml:space="preserve"> </w:t>
      </w:r>
      <w:r w:rsidR="005918C8">
        <w:t>Zusätzlich dazu w</w:t>
      </w:r>
      <w:r w:rsidR="00D45B78">
        <w:t>urden</w:t>
      </w:r>
      <w:r w:rsidR="005918C8">
        <w:t xml:space="preserve"> im Pariser Konzept Tumorresektionen mit makroskopischem Residuum akzep</w:t>
      </w:r>
      <w:r w:rsidR="001E13CB">
        <w:softHyphen/>
      </w:r>
      <w:r w:rsidR="005918C8">
        <w:t xml:space="preserve">tiert (R2) und keine </w:t>
      </w:r>
      <w:r w:rsidR="005467C9">
        <w:t xml:space="preserve">komplexen Blasenrekonstruktionen vorgenommen. </w:t>
      </w:r>
      <w:r w:rsidR="00D45B78">
        <w:t>E</w:t>
      </w:r>
      <w:r w:rsidR="005467C9">
        <w:t>in gewis</w:t>
      </w:r>
      <w:r w:rsidR="002A543D">
        <w:softHyphen/>
      </w:r>
      <w:r w:rsidR="005467C9">
        <w:t>ser Spielraum der BT-Son</w:t>
      </w:r>
      <w:r w:rsidR="007552C2">
        <w:softHyphen/>
      </w:r>
      <w:r w:rsidR="005467C9">
        <w:t xml:space="preserve">den </w:t>
      </w:r>
      <w:r w:rsidR="00D45B78">
        <w:t xml:space="preserve">konnte daher </w:t>
      </w:r>
      <w:r w:rsidR="005467C9">
        <w:t>toleriert werden. I</w:t>
      </w:r>
      <w:r w:rsidR="00D45B78">
        <w:t>n</w:t>
      </w:r>
      <w:r w:rsidR="005467C9">
        <w:t xml:space="preserve"> </w:t>
      </w:r>
      <w:r w:rsidR="00D45B78">
        <w:t xml:space="preserve">Tübingen hingegen wurde </w:t>
      </w:r>
      <w:r w:rsidR="005467C9">
        <w:t>eine Resektion ohne mik</w:t>
      </w:r>
      <w:r w:rsidR="007552C2">
        <w:softHyphen/>
      </w:r>
      <w:r w:rsidR="005467C9">
        <w:t>roskopisches Residuum angestrebt (R0)</w:t>
      </w:r>
      <w:r w:rsidR="00D45B78">
        <w:t>,</w:t>
      </w:r>
      <w:r w:rsidR="005467C9">
        <w:t xml:space="preserve"> was rekonstruktive Prozeduren nach sich z</w:t>
      </w:r>
      <w:r w:rsidR="00D45B78">
        <w:t>og</w:t>
      </w:r>
      <w:r w:rsidR="001472EA">
        <w:t xml:space="preserve">. Auch dies erforderte die Erhaltung der exakten Positionierung der BT-Sonden </w:t>
      </w:r>
      <w:r w:rsidR="00C15BC5">
        <w:fldChar w:fldCharType="begin">
          <w:fldData xml:space="preserve">PEVuZE5vdGU+PENpdGU+PEF1dGhvcj5TY2htaWR0PC9BdXRob3I+PFllYXI+MjAyMDwvWWVhcj48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</w:fldData>
        </w:fldChar>
      </w:r>
      <w:r w:rsidR="001472EA">
        <w:instrText xml:space="preserve"> ADDIN EN.CITE </w:instrText>
      </w:r>
      <w:r w:rsidR="001472EA">
        <w:fldChar w:fldCharType="begin">
          <w:fldData xml:space="preserve">PEVuZE5vdGU+PENpdGU+PEF1dGhvcj5TY2htaWR0PC9BdXRob3I+PFllYXI+MjAyMDwvWWVhcj48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</w:fldData>
        </w:fldChar>
      </w:r>
      <w:r w:rsidR="001472EA">
        <w:instrText xml:space="preserve"> ADDIN EN.CITE.DATA </w:instrText>
      </w:r>
      <w:r w:rsidR="001472EA">
        <w:fldChar w:fldCharType="end"/>
      </w:r>
      <w:r w:rsidR="00C15BC5">
        <w:fldChar w:fldCharType="separate"/>
      </w:r>
      <w:r w:rsidR="001472EA">
        <w:rPr>
          <w:noProof/>
        </w:rPr>
        <w:t>(</w:t>
      </w:r>
      <w:hyperlink w:anchor="_ENREF_124" w:tooltip="Schmidt, 2020 #325" w:history="1">
        <w:r w:rsidR="00764178" w:rsidRPr="00764178">
          <w:rPr>
            <w:rStyle w:val="Hyperlink"/>
          </w:rPr>
          <w:t>Schmidt et al., 2020</w:t>
        </w:r>
      </w:hyperlink>
      <w:r w:rsidR="001472EA">
        <w:rPr>
          <w:noProof/>
        </w:rPr>
        <w:t xml:space="preserve">, </w:t>
      </w:r>
      <w:hyperlink w:anchor="_ENREF_93" w:tooltip="Michel, 2020 #350" w:history="1">
        <w:r w:rsidR="00764178" w:rsidRPr="00764178">
          <w:rPr>
            <w:rStyle w:val="Hyperlink"/>
          </w:rPr>
          <w:t>Michel et al., 2020b</w:t>
        </w:r>
      </w:hyperlink>
      <w:r w:rsidR="001472EA">
        <w:rPr>
          <w:noProof/>
        </w:rPr>
        <w:t xml:space="preserve">, </w:t>
      </w:r>
      <w:hyperlink w:anchor="_ENREF_25" w:tooltip="Chargari, 2017 #187" w:history="1">
        <w:r w:rsidR="00764178" w:rsidRPr="00764178">
          <w:rPr>
            <w:rStyle w:val="Hyperlink"/>
          </w:rPr>
          <w:t>Chargari et al., 2017a</w:t>
        </w:r>
      </w:hyperlink>
      <w:r w:rsidR="001472EA">
        <w:rPr>
          <w:noProof/>
        </w:rPr>
        <w:t>)</w:t>
      </w:r>
      <w:r w:rsidR="00C15BC5">
        <w:fldChar w:fldCharType="end"/>
      </w:r>
      <w:r w:rsidR="005467C9">
        <w:t xml:space="preserve">. </w:t>
      </w:r>
      <w:r w:rsidRPr="009A2412">
        <w:t>Die französische Gruppe berichtete</w:t>
      </w:r>
      <w:r w:rsidR="001472EA">
        <w:t xml:space="preserve"> </w:t>
      </w:r>
      <w:r w:rsidRPr="009A2412">
        <w:t>von 2 Patienten</w:t>
      </w:r>
      <w:r w:rsidR="00C37FAA" w:rsidRPr="009A2412">
        <w:t>,</w:t>
      </w:r>
      <w:r w:rsidRPr="009A2412">
        <w:t xml:space="preserve"> welche die B</w:t>
      </w:r>
      <w:r w:rsidR="00597CAF">
        <w:t>T-</w:t>
      </w:r>
      <w:r w:rsidR="00D45B78">
        <w:t>S</w:t>
      </w:r>
      <w:r w:rsidRPr="009A2412">
        <w:t>onden vor Therapieende herauszogen</w:t>
      </w:r>
      <w:r w:rsidR="007C773F" w:rsidRPr="009A2412">
        <w:t xml:space="preserve"> und von einem Patienten, bei welchem seine vier Sonden über 18, 17, 10 und 5 mm verrutscht waren. </w:t>
      </w:r>
      <w:r w:rsidR="00D45B78">
        <w:t>Von</w:t>
      </w:r>
      <w:r w:rsidR="000C1DCC" w:rsidRPr="009A2412">
        <w:t xml:space="preserve"> den restlichen Patienten wurde erwähnt, dass sich die Sonden nicht oder um &lt;5mm verschoben </w:t>
      </w:r>
      <w:r w:rsidR="00D41726" w:rsidRPr="009A2412">
        <w:rPr>
          <w:rFonts w:ascii="Arial" w:hAnsi="Arial" w:cs="Arial"/>
          <w:sz w:val="22"/>
          <w:szCs w:val="22"/>
          <w:lang w:val="en-US"/>
        </w:rPr>
        <w:fldChar w:fldCharType="begin">
          <w:fldData xml:space="preserve">PEVuZE5vdGU+PENpdGU+PEF1dGhvcj5DaGFyZ2FyaTwvQXV0aG9yPjxZZWFyPjIwMTc8L1llYXI+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</w:fldData>
        </w:fldChar>
      </w:r>
      <w:r w:rsidR="008A3057" w:rsidRPr="00507E94">
        <w:rPr>
          <w:rFonts w:ascii="Arial" w:hAnsi="Arial" w:cs="Arial"/>
          <w:sz w:val="22"/>
          <w:szCs w:val="22"/>
        </w:rPr>
        <w:instrText xml:space="preserve"> ADDIN EN.CITE </w:instrText>
      </w:r>
      <w:r w:rsidR="008A3057">
        <w:rPr>
          <w:rFonts w:ascii="Arial" w:hAnsi="Arial" w:cs="Arial"/>
          <w:sz w:val="22"/>
          <w:szCs w:val="22"/>
          <w:lang w:val="en-US"/>
        </w:rPr>
        <w:fldChar w:fldCharType="begin">
          <w:fldData xml:space="preserve">PEVuZE5vdGU+PENpdGU+PEF1dGhvcj5DaGFyZ2FyaTwvQXV0aG9yPjxZZWFyPjIwMTc8L1llYXI+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</w:fldData>
        </w:fldChar>
      </w:r>
      <w:r w:rsidR="008A3057" w:rsidRPr="00507E94">
        <w:rPr>
          <w:rFonts w:ascii="Arial" w:hAnsi="Arial" w:cs="Arial"/>
          <w:sz w:val="22"/>
          <w:szCs w:val="22"/>
        </w:rPr>
        <w:instrText xml:space="preserve"> ADDIN EN.CITE.DATA </w:instrText>
      </w:r>
      <w:r w:rsidR="008A3057">
        <w:rPr>
          <w:rFonts w:ascii="Arial" w:hAnsi="Arial" w:cs="Arial"/>
          <w:sz w:val="22"/>
          <w:szCs w:val="22"/>
          <w:lang w:val="en-US"/>
        </w:rPr>
      </w:r>
      <w:r w:rsidR="008A3057">
        <w:rPr>
          <w:rFonts w:ascii="Arial" w:hAnsi="Arial" w:cs="Arial"/>
          <w:sz w:val="22"/>
          <w:szCs w:val="22"/>
          <w:lang w:val="en-US"/>
        </w:rPr>
        <w:fldChar w:fldCharType="end"/>
      </w:r>
      <w:r w:rsidR="00D41726" w:rsidRPr="009A2412">
        <w:rPr>
          <w:rFonts w:ascii="Arial" w:hAnsi="Arial" w:cs="Arial"/>
          <w:sz w:val="22"/>
          <w:szCs w:val="22"/>
          <w:lang w:val="en-US"/>
        </w:rPr>
      </w:r>
      <w:r w:rsidR="00D41726" w:rsidRPr="009A2412">
        <w:rPr>
          <w:rFonts w:ascii="Arial" w:hAnsi="Arial" w:cs="Arial"/>
          <w:sz w:val="22"/>
          <w:szCs w:val="22"/>
          <w:lang w:val="en-US"/>
        </w:rPr>
        <w:fldChar w:fldCharType="separate"/>
      </w:r>
      <w:r w:rsidR="008A3057" w:rsidRPr="00507E94">
        <w:rPr>
          <w:rFonts w:ascii="Arial" w:hAnsi="Arial" w:cs="Arial"/>
          <w:noProof/>
          <w:sz w:val="22"/>
          <w:szCs w:val="22"/>
        </w:rPr>
        <w:t>(</w:t>
      </w:r>
      <w:hyperlink w:anchor="_ENREF_25" w:tooltip="Chargari, 2017 #187" w:history="1">
        <w:r w:rsidR="00764178" w:rsidRPr="00764178">
          <w:rPr>
            <w:rStyle w:val="Hyperlink"/>
          </w:rPr>
          <w:t>Chargari et al., 2017a</w:t>
        </w:r>
      </w:hyperlink>
      <w:r w:rsidR="008A3057" w:rsidRPr="00507E94">
        <w:rPr>
          <w:rFonts w:ascii="Arial" w:hAnsi="Arial" w:cs="Arial"/>
          <w:noProof/>
          <w:sz w:val="22"/>
          <w:szCs w:val="22"/>
        </w:rPr>
        <w:t xml:space="preserve">, </w:t>
      </w:r>
      <w:hyperlink w:anchor="_ENREF_26" w:tooltip="Chargari, 2017 #258" w:history="1">
        <w:r w:rsidR="00764178" w:rsidRPr="00764178">
          <w:rPr>
            <w:rStyle w:val="Hyperlink"/>
          </w:rPr>
          <w:t>Chargari et al., 2017b</w:t>
        </w:r>
      </w:hyperlink>
      <w:r w:rsidR="008A3057" w:rsidRPr="00507E94">
        <w:rPr>
          <w:rFonts w:ascii="Arial" w:hAnsi="Arial" w:cs="Arial"/>
          <w:noProof/>
          <w:sz w:val="22"/>
          <w:szCs w:val="22"/>
        </w:rPr>
        <w:t>)</w:t>
      </w:r>
      <w:r w:rsidR="00D41726" w:rsidRPr="009A2412">
        <w:rPr>
          <w:rFonts w:ascii="Arial" w:hAnsi="Arial" w:cs="Arial"/>
          <w:sz w:val="22"/>
          <w:szCs w:val="22"/>
          <w:lang w:val="en-US"/>
        </w:rPr>
        <w:fldChar w:fldCharType="end"/>
      </w:r>
      <w:r w:rsidR="00D41726" w:rsidRPr="00507E94">
        <w:rPr>
          <w:rFonts w:ascii="Arial" w:hAnsi="Arial" w:cs="Arial"/>
          <w:sz w:val="22"/>
          <w:szCs w:val="22"/>
        </w:rPr>
        <w:t>.</w:t>
      </w:r>
      <w:r w:rsidRPr="009A2412">
        <w:t xml:space="preserve"> </w:t>
      </w:r>
      <w:r w:rsidR="000C1DCC" w:rsidRPr="009A2412">
        <w:t>Solche</w:t>
      </w:r>
      <w:r w:rsidRPr="009A2412">
        <w:t xml:space="preserve"> ungünstige</w:t>
      </w:r>
      <w:r w:rsidR="000C1DCC" w:rsidRPr="009A2412">
        <w:t>n</w:t>
      </w:r>
      <w:r w:rsidRPr="009A2412">
        <w:t xml:space="preserve"> Ereignis</w:t>
      </w:r>
      <w:r w:rsidR="000C1DCC" w:rsidRPr="009A2412">
        <w:t>se</w:t>
      </w:r>
      <w:r w:rsidRPr="009A2412">
        <w:t xml:space="preserve"> kam</w:t>
      </w:r>
      <w:r w:rsidR="000C1DCC" w:rsidRPr="009A2412">
        <w:t>en</w:t>
      </w:r>
      <w:r w:rsidRPr="009A2412">
        <w:t xml:space="preserve"> in </w:t>
      </w:r>
      <w:r w:rsidR="00D45B78">
        <w:t>der Tübinger</w:t>
      </w:r>
      <w:r w:rsidRPr="009A2412">
        <w:t xml:space="preserve"> Kohorte nicht vor.</w:t>
      </w:r>
    </w:p>
    <w:p w14:paraId="03A60C47" w14:textId="77777777" w:rsidR="00D24E47" w:rsidRDefault="00D24E47" w:rsidP="00B3039C"/>
    <w:p w14:paraId="0E08ABF0" w14:textId="256D19BF" w:rsidR="00814906" w:rsidRDefault="00814906" w:rsidP="00814906">
      <w:pPr>
        <w:pStyle w:val="berschrift2"/>
      </w:pPr>
      <w:bookmarkStart w:id="90" w:name="_Toc84414073"/>
      <w:r>
        <w:t>Unterschiede de</w:t>
      </w:r>
      <w:r w:rsidR="00382BAE">
        <w:t>r Konzepte von</w:t>
      </w:r>
      <w:r>
        <w:t xml:space="preserve"> Paris und Tübinge</w:t>
      </w:r>
      <w:r w:rsidR="00E26EAE">
        <w:t>n</w:t>
      </w:r>
      <w:bookmarkEnd w:id="90"/>
    </w:p>
    <w:p w14:paraId="12C0EE05" w14:textId="76A03022" w:rsidR="0013524F" w:rsidRDefault="00E56A01" w:rsidP="00B3039C">
      <w:r>
        <w:t>Die beiden Herangehensweisen unterschieden sich auße</w:t>
      </w:r>
      <w:r w:rsidR="00814906">
        <w:t>r der verwendeten BT-Form</w:t>
      </w:r>
      <w:r w:rsidR="008C6BD7">
        <w:t>, dem Resektionsausmaß und</w:t>
      </w:r>
      <w:r w:rsidR="00814906">
        <w:t xml:space="preserve"> der Notwendigkeit der tiefen Analgosedierung </w:t>
      </w:r>
      <w:r>
        <w:t>u</w:t>
      </w:r>
      <w:r w:rsidR="007B530B">
        <w:t>nter anderem</w:t>
      </w:r>
      <w:r w:rsidR="001C1C97">
        <w:t xml:space="preserve"> </w:t>
      </w:r>
      <w:r>
        <w:t>in den</w:t>
      </w:r>
      <w:r w:rsidR="001C1C97">
        <w:t xml:space="preserve"> verabreichten Bestrahlungsdosierungen</w:t>
      </w:r>
      <w:r w:rsidR="00F77E6C">
        <w:t xml:space="preserve"> und de</w:t>
      </w:r>
      <w:r>
        <w:t>m</w:t>
      </w:r>
      <w:r w:rsidR="00F77E6C">
        <w:t xml:space="preserve"> postoperative</w:t>
      </w:r>
      <w:r>
        <w:t>n</w:t>
      </w:r>
      <w:r w:rsidR="00F77E6C">
        <w:t xml:space="preserve"> B</w:t>
      </w:r>
      <w:r w:rsidR="00D45B78">
        <w:t>T-B</w:t>
      </w:r>
      <w:r w:rsidR="00F77E6C">
        <w:t>eginn</w:t>
      </w:r>
      <w:r w:rsidR="001C1C97">
        <w:t>. Die mittlere Bestrahlungsdosis der PDR-B</w:t>
      </w:r>
      <w:r w:rsidR="00597CAF">
        <w:t>T</w:t>
      </w:r>
      <w:r w:rsidR="001C1C97">
        <w:t xml:space="preserve"> </w:t>
      </w:r>
      <w:r w:rsidR="00F77E6C">
        <w:t xml:space="preserve">betrug </w:t>
      </w:r>
      <w:r w:rsidR="001C1C97">
        <w:t>60Gy</w:t>
      </w:r>
      <w:r w:rsidR="00F77E6C">
        <w:t>, während die der HDR-B</w:t>
      </w:r>
      <w:r w:rsidR="00597CAF">
        <w:t>T</w:t>
      </w:r>
      <w:r w:rsidR="00F77E6C">
        <w:t xml:space="preserve"> bei 36Gy </w:t>
      </w:r>
      <w:r w:rsidR="001C1C97">
        <w:t>lag.</w:t>
      </w:r>
      <w:r w:rsidR="0065092B">
        <w:t xml:space="preserve"> </w:t>
      </w:r>
      <w:r w:rsidR="00F77E6C">
        <w:t xml:space="preserve">Die französische Gruppe räumte ihren Patienten eine Erholungszeit von 5-7 Tagen nach der Operation </w:t>
      </w:r>
      <w:r w:rsidR="00F77E6C" w:rsidRPr="00F63572">
        <w:t xml:space="preserve">ein. </w:t>
      </w:r>
      <w:r w:rsidR="00506D17" w:rsidRPr="00F63572">
        <w:t>Im Tübinger Setting wurde die Behandlung bereits am 2. posto</w:t>
      </w:r>
      <w:r w:rsidR="007552C2">
        <w:softHyphen/>
      </w:r>
      <w:r w:rsidR="00506D17" w:rsidRPr="00F63572">
        <w:t xml:space="preserve">perativen Tag begonnen, um die </w:t>
      </w:r>
      <w:r w:rsidR="007B1B4E">
        <w:t>b</w:t>
      </w:r>
      <w:r w:rsidR="00506D17" w:rsidRPr="00F63572">
        <w:t>eatmungsassoziierten Komplikationen und die Kosten möglichst gering zu halten</w:t>
      </w:r>
      <w:r w:rsidR="007B530B" w:rsidRPr="00F63572">
        <w:t xml:space="preserve"> und um möglichst schnell die adjuvante Chemotherapie an</w:t>
      </w:r>
      <w:r w:rsidR="007552C2">
        <w:softHyphen/>
      </w:r>
      <w:r w:rsidR="007B530B" w:rsidRPr="00F63572">
        <w:t>schließen zu können</w:t>
      </w:r>
      <w:r w:rsidR="00506D17">
        <w:t xml:space="preserve"> </w:t>
      </w:r>
      <w:r w:rsidR="00871586" w:rsidRPr="009A2412">
        <w:fldChar w:fldCharType="begin">
          <w:fldData xml:space="preserve">PEVuZE5vdGU+PENpdGU+PEF1dGhvcj5GdWNoczwvQXV0aG9yPjxZZWFyPjIwMTY8L1llYXI+PFJl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</w:fldData>
        </w:fldChar>
      </w:r>
      <w:r w:rsidR="008A3057">
        <w:instrText xml:space="preserve"> ADDIN EN.CITE </w:instrText>
      </w:r>
      <w:r w:rsidR="008A3057">
        <w:fldChar w:fldCharType="begin">
          <w:fldData xml:space="preserve">PEVuZE5vdGU+PENpdGU+PEF1dGhvcj5GdWNoczwvQXV0aG9yPjxZZWFyPjIwMTY8L1llYXI+PFJl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</w:fldData>
        </w:fldChar>
      </w:r>
      <w:r w:rsidR="008A3057">
        <w:instrText xml:space="preserve"> ADDIN EN.CITE.DATA </w:instrText>
      </w:r>
      <w:r w:rsidR="008A3057">
        <w:fldChar w:fldCharType="end"/>
      </w:r>
      <w:r w:rsidR="00871586" w:rsidRPr="009A2412">
        <w:fldChar w:fldCharType="separate"/>
      </w:r>
      <w:r w:rsidR="008A3057">
        <w:rPr>
          <w:noProof/>
        </w:rPr>
        <w:t>(</w:t>
      </w:r>
      <w:hyperlink w:anchor="_ENREF_48" w:tooltip="Fuchs, 2016 #165" w:history="1">
        <w:r w:rsidR="00764178" w:rsidRPr="00764178">
          <w:rPr>
            <w:rStyle w:val="Hyperlink"/>
          </w:rPr>
          <w:t>Fuchs et al., 2016</w:t>
        </w:r>
      </w:hyperlink>
      <w:r w:rsidR="008A3057">
        <w:rPr>
          <w:noProof/>
        </w:rPr>
        <w:t xml:space="preserve">, </w:t>
      </w:r>
      <w:hyperlink w:anchor="_ENREF_22" w:tooltip="Castagnetti, 2019 #210" w:history="1">
        <w:r w:rsidR="00764178" w:rsidRPr="00764178">
          <w:rPr>
            <w:rStyle w:val="Hyperlink"/>
          </w:rPr>
          <w:t>Castagnetti et al., 2019</w:t>
        </w:r>
      </w:hyperlink>
      <w:r w:rsidR="008A3057">
        <w:rPr>
          <w:noProof/>
        </w:rPr>
        <w:t xml:space="preserve">, </w:t>
      </w:r>
      <w:hyperlink w:anchor="_ENREF_26" w:tooltip="Chargari, 2017 #258" w:history="1">
        <w:r w:rsidR="00764178" w:rsidRPr="00764178">
          <w:rPr>
            <w:rStyle w:val="Hyperlink"/>
          </w:rPr>
          <w:t>Chargari et al., 2017b</w:t>
        </w:r>
      </w:hyperlink>
      <w:r w:rsidR="008A3057">
        <w:rPr>
          <w:noProof/>
        </w:rPr>
        <w:t>)</w:t>
      </w:r>
      <w:r w:rsidR="00871586" w:rsidRPr="009A2412">
        <w:fldChar w:fldCharType="end"/>
      </w:r>
      <w:r w:rsidR="00F77E6C">
        <w:t>.</w:t>
      </w:r>
    </w:p>
    <w:p w14:paraId="55F80B25" w14:textId="77777777" w:rsidR="00D73762" w:rsidRDefault="00D73762" w:rsidP="00B3039C"/>
    <w:p w14:paraId="23786AD3" w14:textId="65816EFB" w:rsidR="00814906" w:rsidRDefault="00814906" w:rsidP="00814906">
      <w:pPr>
        <w:pStyle w:val="berschrift2"/>
      </w:pPr>
      <w:bookmarkStart w:id="91" w:name="_Toc84414074"/>
      <w:r>
        <w:lastRenderedPageBreak/>
        <w:t>Ergebnisse der BT-Behandlungen in Paris und Tübingen</w:t>
      </w:r>
      <w:bookmarkEnd w:id="91"/>
    </w:p>
    <w:p w14:paraId="76F6EDC5" w14:textId="40C91D46" w:rsidR="00673F6E" w:rsidRDefault="00D24E47" w:rsidP="00B3039C">
      <w:r>
        <w:t>Welche der beiden Varianten im Gesamtüberblick für die einzelnen Patienten besser ge</w:t>
      </w:r>
      <w:r w:rsidR="007552C2">
        <w:softHyphen/>
      </w:r>
      <w:r>
        <w:t xml:space="preserve">eignet ist, ist schwierig abzuschätzen, unter anderem </w:t>
      </w:r>
      <w:r w:rsidR="009F4327">
        <w:t>a</w:t>
      </w:r>
      <w:r>
        <w:t>ufgrund der kleinen Patientenko</w:t>
      </w:r>
      <w:r w:rsidR="007552C2">
        <w:softHyphen/>
      </w:r>
      <w:r>
        <w:t xml:space="preserve">horten und der verschiedenen weitläufigen Vor- und Nachteile, die sich jeweils </w:t>
      </w:r>
      <w:r w:rsidRPr="009F4327">
        <w:t>ergeben.</w:t>
      </w:r>
      <w:r w:rsidR="006A0BCC" w:rsidRPr="009F4327">
        <w:t xml:space="preserve"> </w:t>
      </w:r>
      <w:r w:rsidR="00CA7689">
        <w:t>Zudem liegen bisher noch nicht genügend Ergebnisse, vor allem in der Langzeitbeobach</w:t>
      </w:r>
      <w:r w:rsidR="007552C2">
        <w:softHyphen/>
      </w:r>
      <w:r w:rsidR="00CA7689">
        <w:t xml:space="preserve">tung, vor. </w:t>
      </w:r>
      <w:r w:rsidR="0026428E">
        <w:t>Weitere Berichterstattungen der Zentren werden benötigt. Zum jetzigen Zeit</w:t>
      </w:r>
      <w:r w:rsidR="007552C2">
        <w:softHyphen/>
      </w:r>
      <w:r w:rsidR="0026428E">
        <w:t>punkt wurden von der</w:t>
      </w:r>
      <w:r w:rsidR="00CA7689">
        <w:t xml:space="preserve"> Pariser Gruppe </w:t>
      </w:r>
      <w:r w:rsidR="009F4327">
        <w:t xml:space="preserve">die meisten </w:t>
      </w:r>
      <w:r w:rsidR="00502639">
        <w:t>Studien</w:t>
      </w:r>
      <w:r w:rsidR="009F4327">
        <w:t xml:space="preserve"> bezüglich de</w:t>
      </w:r>
      <w:r w:rsidR="00CA7689">
        <w:t>s Outcomes</w:t>
      </w:r>
      <w:r w:rsidR="009F4327">
        <w:t xml:space="preserve"> ver</w:t>
      </w:r>
      <w:r w:rsidR="007552C2">
        <w:softHyphen/>
      </w:r>
      <w:r w:rsidR="009F4327">
        <w:t xml:space="preserve">öffentlicht. </w:t>
      </w:r>
      <w:r w:rsidR="00CA7689">
        <w:t>Ein</w:t>
      </w:r>
      <w:r w:rsidR="00502639">
        <w:t>e</w:t>
      </w:r>
      <w:r w:rsidR="00CA7689">
        <w:t xml:space="preserve"> große</w:t>
      </w:r>
      <w:r w:rsidR="00502639">
        <w:t xml:space="preserve"> Studie</w:t>
      </w:r>
      <w:r w:rsidR="005F0CD8">
        <w:t xml:space="preserve"> beinhaltete </w:t>
      </w:r>
      <w:r w:rsidR="00CA7689">
        <w:t>alle</w:t>
      </w:r>
      <w:r w:rsidR="005F0CD8">
        <w:t xml:space="preserve"> Patienten mit B</w:t>
      </w:r>
      <w:r w:rsidR="009F4327">
        <w:t>T-B</w:t>
      </w:r>
      <w:r w:rsidR="005F0CD8">
        <w:t>ehandlung, unabhängig vom Typus (LDR- oder PDR-B</w:t>
      </w:r>
      <w:r w:rsidR="00597CAF">
        <w:t>T</w:t>
      </w:r>
      <w:r w:rsidR="005F0CD8">
        <w:t xml:space="preserve">). </w:t>
      </w:r>
      <w:r w:rsidR="00633568">
        <w:t>In einer Kohorte von 100 Patienten</w:t>
      </w:r>
      <w:r w:rsidR="003F7A28">
        <w:t xml:space="preserve"> betrug</w:t>
      </w:r>
      <w:r w:rsidR="00633568">
        <w:t xml:space="preserve"> darin</w:t>
      </w:r>
      <w:r w:rsidR="003F7A28">
        <w:t xml:space="preserve"> das</w:t>
      </w:r>
      <w:r w:rsidR="005F0CD8">
        <w:t xml:space="preserve"> </w:t>
      </w:r>
      <w:r w:rsidR="006B4D68">
        <w:t xml:space="preserve">abgeschätzte </w:t>
      </w:r>
      <w:r w:rsidR="005F0CD8">
        <w:t xml:space="preserve">5 Jahres-Gesamtüberleben 91% </w:t>
      </w:r>
      <w:r w:rsidR="005F0CD8" w:rsidRPr="00A14D01">
        <w:t>und das 5 Jahres-</w:t>
      </w:r>
      <w:r w:rsidR="00A14D01" w:rsidRPr="00A14D01">
        <w:t>EFS</w:t>
      </w:r>
      <w:r w:rsidR="005F0CD8">
        <w:t xml:space="preserve"> 84%</w:t>
      </w:r>
      <w:r w:rsidR="007E697A">
        <w:t xml:space="preserve">. </w:t>
      </w:r>
      <w:r w:rsidR="00633568">
        <w:t xml:space="preserve">Zum Zeitpunkt </w:t>
      </w:r>
      <w:r w:rsidR="003F7A28">
        <w:t xml:space="preserve">der letzten Nachuntersuchung </w:t>
      </w:r>
      <w:r w:rsidR="00633568">
        <w:t xml:space="preserve">(nach durchschnittlich 64 Monaten) </w:t>
      </w:r>
      <w:r w:rsidR="00990714">
        <w:t>waren 94 Patienten am Leben. Bei</w:t>
      </w:r>
      <w:r w:rsidR="00633568">
        <w:t xml:space="preserve"> 12 Patienten </w:t>
      </w:r>
      <w:r w:rsidR="00990714">
        <w:t>waren</w:t>
      </w:r>
      <w:r w:rsidR="00633568">
        <w:t xml:space="preserve"> Rezidiv</w:t>
      </w:r>
      <w:r w:rsidR="00990714">
        <w:t>e</w:t>
      </w:r>
      <w:r w:rsidR="00633568">
        <w:t xml:space="preserve"> festgestellt worden.</w:t>
      </w:r>
      <w:r w:rsidR="00DD01AF">
        <w:t xml:space="preserve"> </w:t>
      </w:r>
      <w:r w:rsidR="00F00DBB">
        <w:t>Fol</w:t>
      </w:r>
      <w:r w:rsidR="007552C2">
        <w:softHyphen/>
      </w:r>
      <w:r w:rsidR="00F00DBB">
        <w:t>geerscheinungen</w:t>
      </w:r>
      <w:r w:rsidR="00673F6E">
        <w:t xml:space="preserve"> wie Harntröpfeln, nächtliche Inkontinenz, Notwendigkeit der Kathete</w:t>
      </w:r>
      <w:r w:rsidR="007552C2">
        <w:softHyphen/>
      </w:r>
      <w:r w:rsidR="00673F6E">
        <w:t xml:space="preserve">risierung, </w:t>
      </w:r>
      <w:r w:rsidR="0088781E">
        <w:t>verringerte Blasenkapazität, leichte Niereninsuffizienz</w:t>
      </w:r>
      <w:r w:rsidR="00C85B60">
        <w:t xml:space="preserve"> und</w:t>
      </w:r>
      <w:r w:rsidR="0088781E">
        <w:t xml:space="preserve"> </w:t>
      </w:r>
      <w:r w:rsidR="00673F6E">
        <w:t>rektale</w:t>
      </w:r>
      <w:r w:rsidR="0088781E">
        <w:t xml:space="preserve">, urethrale </w:t>
      </w:r>
      <w:r w:rsidR="00673F6E">
        <w:t xml:space="preserve">oder vaginale Stenosen </w:t>
      </w:r>
      <w:r w:rsidR="00F00DBB">
        <w:t>wurden bei einigen Patienten beobachtet.</w:t>
      </w:r>
      <w:r w:rsidR="00673F6E">
        <w:t xml:space="preserve"> </w:t>
      </w:r>
      <w:r w:rsidR="0085203D">
        <w:t>E</w:t>
      </w:r>
      <w:r w:rsidR="00673F6E">
        <w:t>in Patient berich</w:t>
      </w:r>
      <w:r w:rsidR="007552C2">
        <w:softHyphen/>
      </w:r>
      <w:r w:rsidR="00673F6E">
        <w:t>tete von erektilen Schwierig</w:t>
      </w:r>
      <w:r w:rsidR="002A543D">
        <w:softHyphen/>
      </w:r>
      <w:r w:rsidR="00673F6E">
        <w:t>keiten.</w:t>
      </w:r>
      <w:r w:rsidR="00F00DBB">
        <w:t xml:space="preserve"> </w:t>
      </w:r>
      <w:r w:rsidR="00C85B60">
        <w:t>Eine große Anzahl der Patienten präsentierte sich mit nor</w:t>
      </w:r>
      <w:r w:rsidR="00900D3F">
        <w:softHyphen/>
      </w:r>
      <w:r w:rsidR="00C85B60">
        <w:t>maler täglicher Konti</w:t>
      </w:r>
      <w:r w:rsidR="001E13CB">
        <w:softHyphen/>
      </w:r>
      <w:r w:rsidR="00C85B60">
        <w:t xml:space="preserve">nenz. </w:t>
      </w:r>
      <w:r w:rsidR="00F00DBB">
        <w:t>5</w:t>
      </w:r>
      <w:r w:rsidR="007E697A">
        <w:t xml:space="preserve"> Patienten </w:t>
      </w:r>
      <w:r w:rsidR="00F00DBB">
        <w:t>benötigten</w:t>
      </w:r>
      <w:r w:rsidR="007E697A">
        <w:t xml:space="preserve"> eine sekundäre Zystektomie</w:t>
      </w:r>
      <w:r w:rsidR="005651FB">
        <w:t xml:space="preserve"> (zwei </w:t>
      </w:r>
      <w:r w:rsidR="00D0339A">
        <w:t>auf</w:t>
      </w:r>
      <w:r w:rsidR="00900D3F">
        <w:softHyphen/>
      </w:r>
      <w:r w:rsidR="00D0339A">
        <w:t xml:space="preserve">grund eines Rezidivs und drei </w:t>
      </w:r>
      <w:r w:rsidR="00665CE4">
        <w:t xml:space="preserve">aufgrund </w:t>
      </w:r>
      <w:r w:rsidR="00247238">
        <w:t>von</w:t>
      </w:r>
      <w:r w:rsidR="00D0339A">
        <w:t xml:space="preserve"> </w:t>
      </w:r>
      <w:r w:rsidR="0026428E">
        <w:t>nicht funktionsfähigen</w:t>
      </w:r>
      <w:r w:rsidR="00D0339A" w:rsidRPr="00275E44">
        <w:t xml:space="preserve"> Blase</w:t>
      </w:r>
      <w:r w:rsidR="00247238">
        <w:t>n</w:t>
      </w:r>
      <w:r w:rsidR="00D0339A" w:rsidRPr="00275E44">
        <w:t>)</w:t>
      </w:r>
      <w:r w:rsidR="007E697A" w:rsidRPr="00275E44">
        <w:t xml:space="preserve"> </w:t>
      </w:r>
      <w:r w:rsidR="007E697A" w:rsidRPr="00275E44">
        <w:fldChar w:fldCharType="begin">
          <w:fldData xml:space="preserve">PEVuZE5vdGU+PENpdGU+PEF1dGhvcj5DaGFyZ2FyaTwvQXV0aG9yPjxZZWFyPjIwMTc8L1llYXI+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</w:fldData>
        </w:fldChar>
      </w:r>
      <w:r w:rsidR="008A3057" w:rsidRPr="00275E44">
        <w:instrText xml:space="preserve"> ADDIN EN.CITE </w:instrText>
      </w:r>
      <w:r w:rsidR="008A3057" w:rsidRPr="00275E44">
        <w:fldChar w:fldCharType="begin">
          <w:fldData xml:space="preserve">PEVuZE5vdGU+PENpdGU+PEF1dGhvcj5DaGFyZ2FyaTwvQXV0aG9yPjxZZWFyPjIwMTc8L1llYXI+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</w:fldData>
        </w:fldChar>
      </w:r>
      <w:r w:rsidR="008A3057" w:rsidRPr="00275E44">
        <w:instrText xml:space="preserve"> ADDIN EN.CITE.DATA </w:instrText>
      </w:r>
      <w:r w:rsidR="008A3057" w:rsidRPr="00275E44">
        <w:fldChar w:fldCharType="end"/>
      </w:r>
      <w:r w:rsidR="007E697A" w:rsidRPr="00275E44">
        <w:fldChar w:fldCharType="separate"/>
      </w:r>
      <w:r w:rsidR="008A3057" w:rsidRPr="00275E44">
        <w:rPr>
          <w:noProof/>
        </w:rPr>
        <w:t>(</w:t>
      </w:r>
      <w:hyperlink w:anchor="_ENREF_25" w:tooltip="Chargari, 2017 #187" w:history="1">
        <w:r w:rsidR="00764178" w:rsidRPr="00764178">
          <w:rPr>
            <w:rStyle w:val="Hyperlink"/>
          </w:rPr>
          <w:t>Chargari et al., 2017a</w:t>
        </w:r>
      </w:hyperlink>
      <w:r w:rsidR="008A3057" w:rsidRPr="00275E44">
        <w:rPr>
          <w:noProof/>
        </w:rPr>
        <w:t>)</w:t>
      </w:r>
      <w:r w:rsidR="007E697A" w:rsidRPr="00275E44">
        <w:fldChar w:fldCharType="end"/>
      </w:r>
      <w:r w:rsidR="005F0CD8" w:rsidRPr="00275E44">
        <w:t>.</w:t>
      </w:r>
    </w:p>
    <w:p w14:paraId="098632EC" w14:textId="1B5B2627" w:rsidR="004663EA" w:rsidRDefault="0026428E" w:rsidP="00B3039C">
      <w:r>
        <w:t xml:space="preserve">Die </w:t>
      </w:r>
      <w:r w:rsidR="00673F6E">
        <w:t xml:space="preserve">32 Patienten, die </w:t>
      </w:r>
      <w:r w:rsidR="00CA7689">
        <w:t xml:space="preserve">eine </w:t>
      </w:r>
      <w:r w:rsidR="00673F6E">
        <w:t>PDR-B</w:t>
      </w:r>
      <w:r w:rsidR="00597CAF">
        <w:t>T</w:t>
      </w:r>
      <w:r w:rsidR="00673F6E">
        <w:t xml:space="preserve"> erhalten hatten</w:t>
      </w:r>
      <w:r w:rsidR="00D6513D">
        <w:t>,</w:t>
      </w:r>
      <w:r w:rsidR="00CA7689">
        <w:t xml:space="preserve"> </w:t>
      </w:r>
      <w:r w:rsidR="00673F6E">
        <w:t>waren zum Zeitpunkt de</w:t>
      </w:r>
      <w:r w:rsidR="002F69C2">
        <w:t>r Berichter</w:t>
      </w:r>
      <w:r w:rsidR="007552C2">
        <w:softHyphen/>
      </w:r>
      <w:r w:rsidR="002F69C2">
        <w:t xml:space="preserve">stattung alle </w:t>
      </w:r>
      <w:proofErr w:type="spellStart"/>
      <w:r w:rsidR="002F69C2">
        <w:t>rezidivfrei</w:t>
      </w:r>
      <w:proofErr w:type="spellEnd"/>
      <w:r w:rsidR="00CA7689">
        <w:t>.</w:t>
      </w:r>
      <w:r w:rsidR="002F69C2">
        <w:t xml:space="preserve"> </w:t>
      </w:r>
      <w:r w:rsidR="00CA7689">
        <w:t>D</w:t>
      </w:r>
      <w:r w:rsidR="009B3414">
        <w:t>ie durchschnittlich letzte Nachuntersuchung</w:t>
      </w:r>
      <w:r w:rsidR="002F69C2">
        <w:t xml:space="preserve"> </w:t>
      </w:r>
      <w:r w:rsidR="00CA7689">
        <w:t>lag dabei jedoch nur bei</w:t>
      </w:r>
      <w:r w:rsidR="002F69C2">
        <w:t xml:space="preserve"> 14,5 Monaten</w:t>
      </w:r>
      <w:r w:rsidR="008D7B6C">
        <w:t xml:space="preserve"> nach Beendigung der BT</w:t>
      </w:r>
      <w:r w:rsidR="002F69C2">
        <w:t xml:space="preserve">. Folgeerscheinungen wie </w:t>
      </w:r>
      <w:r w:rsidR="004663EA">
        <w:t xml:space="preserve">Proktitis, </w:t>
      </w:r>
      <w:r w:rsidR="002F69C2">
        <w:t>rektale Blutungen</w:t>
      </w:r>
      <w:r w:rsidR="004663EA">
        <w:t xml:space="preserve">, Blasenblutungen, Blasenspasmen </w:t>
      </w:r>
      <w:r w:rsidR="002F69C2">
        <w:t xml:space="preserve">und </w:t>
      </w:r>
      <w:r w:rsidR="004663EA">
        <w:t xml:space="preserve">Harnträufeln </w:t>
      </w:r>
      <w:r w:rsidR="002F69C2">
        <w:t>wurden beobachtet</w:t>
      </w:r>
      <w:r w:rsidR="004663EA">
        <w:t>.</w:t>
      </w:r>
      <w:r w:rsidR="002F69C2">
        <w:t xml:space="preserve"> 13% der Patienten litten unter einer </w:t>
      </w:r>
      <w:proofErr w:type="spellStart"/>
      <w:r w:rsidR="002F69C2">
        <w:t>drittgradigen</w:t>
      </w:r>
      <w:proofErr w:type="spellEnd"/>
      <w:r w:rsidR="002F69C2">
        <w:t xml:space="preserve"> Hydronephrose</w:t>
      </w:r>
      <w:r w:rsidR="004663EA">
        <w:t xml:space="preserve"> und ein Mädchen unter einer vaginalen Stenose. Laut de</w:t>
      </w:r>
      <w:r w:rsidR="00D6513D">
        <w:t>n jeweiligen</w:t>
      </w:r>
      <w:r w:rsidR="004663EA">
        <w:t xml:space="preserve"> Eltern hatten alle Jungen ab einem Alter von 4 Jahren normale Erektionen</w:t>
      </w:r>
      <w:r w:rsidR="002F69C2">
        <w:t xml:space="preserve"> </w:t>
      </w:r>
      <w:r w:rsidR="002F69C2">
        <w:fldChar w:fldCharType="begin">
          <w:fldData xml:space="preserve">PEVuZE5vdGU+PENpdGU+PEF1dGhvcj5DaGFyZ2FyaTwvQXV0aG9yPjxZZWFyPjIwMTc8L1llYXI+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</w:fldData>
        </w:fldChar>
      </w:r>
      <w:r w:rsidR="008A3057">
        <w:instrText xml:space="preserve"> ADDIN EN.CITE </w:instrText>
      </w:r>
      <w:r w:rsidR="008A3057">
        <w:fldChar w:fldCharType="begin">
          <w:fldData xml:space="preserve">PEVuZE5vdGU+PENpdGU+PEF1dGhvcj5DaGFyZ2FyaTwvQXV0aG9yPjxZZWFyPjIwMTc8L1llYXI+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</w:fldData>
        </w:fldChar>
      </w:r>
      <w:r w:rsidR="008A3057">
        <w:instrText xml:space="preserve"> ADDIN EN.CITE.DATA </w:instrText>
      </w:r>
      <w:r w:rsidR="008A3057">
        <w:fldChar w:fldCharType="end"/>
      </w:r>
      <w:r w:rsidR="002F69C2">
        <w:fldChar w:fldCharType="separate"/>
      </w:r>
      <w:r w:rsidR="008A3057">
        <w:rPr>
          <w:noProof/>
        </w:rPr>
        <w:t>(</w:t>
      </w:r>
      <w:hyperlink w:anchor="_ENREF_26" w:tooltip="Chargari, 2017 #258" w:history="1">
        <w:r w:rsidR="00764178" w:rsidRPr="00764178">
          <w:rPr>
            <w:rStyle w:val="Hyperlink"/>
          </w:rPr>
          <w:t>Chargari et al., 2017b</w:t>
        </w:r>
      </w:hyperlink>
      <w:r w:rsidR="008A3057">
        <w:rPr>
          <w:noProof/>
        </w:rPr>
        <w:t>)</w:t>
      </w:r>
      <w:r w:rsidR="002F69C2">
        <w:fldChar w:fldCharType="end"/>
      </w:r>
      <w:r w:rsidR="002F69C2">
        <w:t xml:space="preserve">.  </w:t>
      </w:r>
    </w:p>
    <w:p w14:paraId="6B0CD7E5" w14:textId="7B6AC408" w:rsidR="00F1645A" w:rsidRDefault="00CD0AA2" w:rsidP="00B3039C">
      <w:r>
        <w:t>In</w:t>
      </w:r>
      <w:r w:rsidR="00264AE8">
        <w:t xml:space="preserve"> einer Gruppe von </w:t>
      </w:r>
      <w:r>
        <w:t xml:space="preserve">11 </w:t>
      </w:r>
      <w:r w:rsidR="00264AE8">
        <w:t>in Tübingen behandelte</w:t>
      </w:r>
      <w:r>
        <w:t>n</w:t>
      </w:r>
      <w:r w:rsidR="00264AE8">
        <w:t xml:space="preserve"> Patienten waren </w:t>
      </w:r>
      <w:r w:rsidR="009B3414">
        <w:t>bei der</w:t>
      </w:r>
      <w:r w:rsidR="00D2600F">
        <w:t xml:space="preserve"> letzten Nach</w:t>
      </w:r>
      <w:r w:rsidR="007552C2">
        <w:softHyphen/>
      </w:r>
      <w:r w:rsidR="00D2600F">
        <w:t>untersuchung</w:t>
      </w:r>
      <w:r w:rsidR="009B3414">
        <w:t>, durchschnittlich nach</w:t>
      </w:r>
      <w:r w:rsidR="00264AE8">
        <w:t xml:space="preserve"> 18 Monaten</w:t>
      </w:r>
      <w:r w:rsidR="009B3414">
        <w:t xml:space="preserve">, </w:t>
      </w:r>
      <w:r w:rsidR="00264AE8">
        <w:t xml:space="preserve">alle Kinder am Leben. </w:t>
      </w:r>
      <w:r w:rsidR="008505A3">
        <w:t xml:space="preserve">Bei einem Kind wurde ein </w:t>
      </w:r>
      <w:r w:rsidR="00264AE8">
        <w:t>Rezidiv</w:t>
      </w:r>
      <w:r w:rsidR="008505A3">
        <w:t xml:space="preserve"> festgestellt, welches </w:t>
      </w:r>
      <w:r w:rsidR="008505A3" w:rsidRPr="00584301">
        <w:t xml:space="preserve">durch </w:t>
      </w:r>
      <w:proofErr w:type="spellStart"/>
      <w:r w:rsidR="008505A3" w:rsidRPr="00584301">
        <w:t>Reexzision</w:t>
      </w:r>
      <w:proofErr w:type="spellEnd"/>
      <w:r w:rsidR="008505A3" w:rsidRPr="00584301">
        <w:t xml:space="preserve"> erfolgreich behandelt werden konnte</w:t>
      </w:r>
      <w:r w:rsidR="00264AE8" w:rsidRPr="00584301">
        <w:t xml:space="preserve">. </w:t>
      </w:r>
      <w:r w:rsidR="008505A3" w:rsidRPr="00584301">
        <w:t>Alle</w:t>
      </w:r>
      <w:r w:rsidR="00264AE8" w:rsidRPr="00584301">
        <w:t xml:space="preserve"> anderen Kinder </w:t>
      </w:r>
      <w:r w:rsidR="008505A3" w:rsidRPr="00584301">
        <w:t>befanden sich in der ersten kompletten Remission</w:t>
      </w:r>
      <w:r w:rsidR="00264AE8" w:rsidRPr="00584301">
        <w:t>.</w:t>
      </w:r>
      <w:r w:rsidR="00F7268B" w:rsidRPr="00584301">
        <w:t xml:space="preserve"> </w:t>
      </w:r>
      <w:r w:rsidR="00584301" w:rsidRPr="00584301">
        <w:t xml:space="preserve">4 Kinder erlitten kurzfristige Komplikationen, welche laut der </w:t>
      </w:r>
      <w:proofErr w:type="spellStart"/>
      <w:r w:rsidR="00584301" w:rsidRPr="00584301">
        <w:t>Clavien</w:t>
      </w:r>
      <w:proofErr w:type="spellEnd"/>
      <w:r w:rsidR="00584301" w:rsidRPr="00584301">
        <w:t>-</w:t>
      </w:r>
      <w:proofErr w:type="spellStart"/>
      <w:r w:rsidR="00584301" w:rsidRPr="00584301">
        <w:t>Dindo</w:t>
      </w:r>
      <w:proofErr w:type="spellEnd"/>
      <w:r w:rsidR="00584301" w:rsidRPr="00584301">
        <w:t xml:space="preserve">-Klassifikation als Grad 1 gewertet </w:t>
      </w:r>
      <w:r w:rsidR="00110775">
        <w:t xml:space="preserve">und daher konservativ behandelt </w:t>
      </w:r>
      <w:r w:rsidR="00584301" w:rsidRPr="00584301">
        <w:t>wurden (</w:t>
      </w:r>
      <w:r w:rsidR="00584301">
        <w:t>eine</w:t>
      </w:r>
      <w:r w:rsidR="00110775">
        <w:t xml:space="preserve"> </w:t>
      </w:r>
      <w:proofErr w:type="spellStart"/>
      <w:r w:rsidR="00F7268B" w:rsidRPr="00584301">
        <w:t>Urethra</w:t>
      </w:r>
      <w:r w:rsidR="00110775">
        <w:t>leckage</w:t>
      </w:r>
      <w:proofErr w:type="spellEnd"/>
      <w:r w:rsidR="00F7268B" w:rsidRPr="00584301">
        <w:t xml:space="preserve"> </w:t>
      </w:r>
      <w:r w:rsidR="00584301" w:rsidRPr="00584301">
        <w:t>bei 3 Kin</w:t>
      </w:r>
      <w:r w:rsidR="007552C2">
        <w:softHyphen/>
      </w:r>
      <w:r w:rsidR="00584301" w:rsidRPr="00584301">
        <w:t xml:space="preserve">dern und eine </w:t>
      </w:r>
      <w:proofErr w:type="spellStart"/>
      <w:r w:rsidR="00584301" w:rsidRPr="00584301">
        <w:t>Rektumperforation</w:t>
      </w:r>
      <w:proofErr w:type="spellEnd"/>
      <w:r w:rsidR="00584301" w:rsidRPr="00584301">
        <w:t xml:space="preserve"> durch eine BT-Sonde bei einem Kind).</w:t>
      </w:r>
      <w:r w:rsidR="00F7268B" w:rsidRPr="00584301">
        <w:t xml:space="preserve"> </w:t>
      </w:r>
      <w:r w:rsidR="00D649E0">
        <w:t xml:space="preserve">Ein verringertes </w:t>
      </w:r>
      <w:r w:rsidR="00D649E0">
        <w:lastRenderedPageBreak/>
        <w:t>Blasenvolumen ohne signifikante Blasendruck</w:t>
      </w:r>
      <w:r w:rsidR="0085203D">
        <w:t>erhöhung</w:t>
      </w:r>
      <w:r w:rsidR="00FC15B8">
        <w:t xml:space="preserve"> und</w:t>
      </w:r>
      <w:r w:rsidR="00D649E0">
        <w:t xml:space="preserve"> </w:t>
      </w:r>
      <w:r w:rsidR="00FC15B8">
        <w:t xml:space="preserve">die Notwendigkeit einer </w:t>
      </w:r>
      <w:r w:rsidR="00D649E0">
        <w:t>Be</w:t>
      </w:r>
      <w:r w:rsidR="00900D3F">
        <w:softHyphen/>
      </w:r>
      <w:r w:rsidR="00D649E0">
        <w:t>handlun</w:t>
      </w:r>
      <w:r w:rsidR="00D649E0" w:rsidRPr="00FC15B8">
        <w:t>g mit Anticholinergika traten bei wenigen</w:t>
      </w:r>
      <w:r w:rsidR="00D649E0">
        <w:t xml:space="preserve"> Kindern auf. </w:t>
      </w:r>
      <w:r w:rsidR="00110775" w:rsidRPr="00584301">
        <w:t>Bei einem weiteren Kind wurde aufgrund einer Tumorausbreitung in den Blasenhals</w:t>
      </w:r>
      <w:r w:rsidR="00110775">
        <w:t xml:space="preserve"> eine </w:t>
      </w:r>
      <w:proofErr w:type="spellStart"/>
      <w:r w:rsidR="00110775">
        <w:t>kontinente</w:t>
      </w:r>
      <w:proofErr w:type="spellEnd"/>
      <w:r w:rsidR="00110775">
        <w:t xml:space="preserve"> Harnableitung </w:t>
      </w:r>
      <w:r w:rsidR="00FC15B8">
        <w:t>her</w:t>
      </w:r>
      <w:r w:rsidR="007552C2">
        <w:softHyphen/>
      </w:r>
      <w:r w:rsidR="00FC15B8">
        <w:t>gestellt</w:t>
      </w:r>
      <w:r w:rsidR="00110775">
        <w:t xml:space="preserve">. </w:t>
      </w:r>
      <w:r w:rsidR="008505A3" w:rsidRPr="00584301">
        <w:t xml:space="preserve">Ein Kind entwickelte eine neurogene Blase, was die Schaffung eines </w:t>
      </w:r>
      <w:proofErr w:type="spellStart"/>
      <w:r w:rsidR="008505A3" w:rsidRPr="00584301">
        <w:t>Mitro</w:t>
      </w:r>
      <w:r w:rsidR="0021205A">
        <w:t>-</w:t>
      </w:r>
      <w:r w:rsidR="008505A3" w:rsidRPr="00584301">
        <w:t>fan</w:t>
      </w:r>
      <w:r w:rsidR="007552C2">
        <w:softHyphen/>
      </w:r>
      <w:r w:rsidR="008505A3" w:rsidRPr="00584301">
        <w:t>off-Stomas</w:t>
      </w:r>
      <w:proofErr w:type="spellEnd"/>
      <w:r w:rsidR="008505A3" w:rsidRPr="00584301">
        <w:t xml:space="preserve"> erforderlich machte</w:t>
      </w:r>
      <w:r w:rsidR="00FF530B" w:rsidRPr="00584301">
        <w:t xml:space="preserve">. </w:t>
      </w:r>
      <w:r w:rsidR="00584301">
        <w:t xml:space="preserve">Das berechnete 3-Jahres-EFS betrug 75% </w:t>
      </w:r>
      <w:r w:rsidR="008505A3">
        <w:fldChar w:fldCharType="begin">
          <w:fldData xml:space="preserve">PEVuZE5vdGU+PENpdGU+PEF1dGhvcj5GdWNoczwvQXV0aG9yPjxZZWFyPjIwMTY8L1llYXI+PFJl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</w:fldData>
        </w:fldChar>
      </w:r>
      <w:r w:rsidR="008A3057">
        <w:instrText xml:space="preserve"> ADDIN EN.CITE </w:instrText>
      </w:r>
      <w:r w:rsidR="008A3057">
        <w:fldChar w:fldCharType="begin">
          <w:fldData xml:space="preserve">PEVuZE5vdGU+PENpdGU+PEF1dGhvcj5GdWNoczwvQXV0aG9yPjxZZWFyPjIwMTY8L1llYXI+PFJl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</w:fldData>
        </w:fldChar>
      </w:r>
      <w:r w:rsidR="008A3057">
        <w:instrText xml:space="preserve"> ADDIN EN.CITE.DATA </w:instrText>
      </w:r>
      <w:r w:rsidR="008A3057">
        <w:fldChar w:fldCharType="end"/>
      </w:r>
      <w:r w:rsidR="008505A3">
        <w:fldChar w:fldCharType="separate"/>
      </w:r>
      <w:r w:rsidR="008A3057">
        <w:rPr>
          <w:noProof/>
        </w:rPr>
        <w:t>(</w:t>
      </w:r>
      <w:hyperlink w:anchor="_ENREF_48" w:tooltip="Fuchs, 2016 #165" w:history="1">
        <w:r w:rsidR="00764178" w:rsidRPr="00764178">
          <w:rPr>
            <w:rStyle w:val="Hyperlink"/>
          </w:rPr>
          <w:t>Fuchs et al., 2016</w:t>
        </w:r>
      </w:hyperlink>
      <w:r w:rsidR="008A3057">
        <w:rPr>
          <w:noProof/>
        </w:rPr>
        <w:t>)</w:t>
      </w:r>
      <w:r w:rsidR="008505A3">
        <w:fldChar w:fldCharType="end"/>
      </w:r>
      <w:r w:rsidR="008505A3">
        <w:t xml:space="preserve">. </w:t>
      </w:r>
      <w:r w:rsidR="00264AE8">
        <w:t xml:space="preserve"> </w:t>
      </w:r>
    </w:p>
    <w:p w14:paraId="42B5CE25" w14:textId="77777777" w:rsidR="006D0197" w:rsidRDefault="006D0197" w:rsidP="00B3039C"/>
    <w:p w14:paraId="1F4259C7" w14:textId="318B6EAC" w:rsidR="0013524F" w:rsidRPr="0013524F" w:rsidRDefault="00814906" w:rsidP="0013524F">
      <w:pPr>
        <w:pStyle w:val="berschrift2"/>
      </w:pPr>
      <w:bookmarkStart w:id="92" w:name="_Toc84414075"/>
      <w:r>
        <w:t>BT als Therapieoption des RMS</w:t>
      </w:r>
      <w:bookmarkEnd w:id="92"/>
    </w:p>
    <w:p w14:paraId="458977F0" w14:textId="0E514F94" w:rsidR="00E56A01" w:rsidRDefault="002C728F" w:rsidP="00B3039C">
      <w:r>
        <w:t>Generell</w:t>
      </w:r>
      <w:r w:rsidR="00007870">
        <w:t xml:space="preserve"> zeichnet sich ab</w:t>
      </w:r>
      <w:r>
        <w:t xml:space="preserve">, dass die </w:t>
      </w:r>
      <w:r w:rsidR="00597CAF">
        <w:t>BT</w:t>
      </w:r>
      <w:r>
        <w:t xml:space="preserve"> bei der Behandlung von Kindern mit urogenitalem und perianalem RMS gute Ergebnisse erziel</w:t>
      </w:r>
      <w:r w:rsidR="00007870">
        <w:t>t</w:t>
      </w:r>
      <w:r w:rsidR="00C06EE9">
        <w:t xml:space="preserve"> und nebenwirkungsärmer ist als die externe Bestrahlung, welche eine hohe Anzahl an funktionslosen oder funktionsgestörten Blasen herbeiführt </w:t>
      </w:r>
      <w:r w:rsidR="00C06EE9">
        <w:fldChar w:fldCharType="begin">
          <w:fldData xml:space="preserve">PEVuZE5vdGU+PENpdGU+PEF1dGhvcj5TYWx0em1hbjwvQXV0aG9yPjxZZWFyPjIwMTg8L1llYXI+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</w:fldData>
        </w:fldChar>
      </w:r>
      <w:r w:rsidR="008A3057">
        <w:instrText xml:space="preserve"> ADDIN EN.CITE </w:instrText>
      </w:r>
      <w:r w:rsidR="008A3057">
        <w:fldChar w:fldCharType="begin">
          <w:fldData xml:space="preserve">PEVuZE5vdGU+PENpdGU+PEF1dGhvcj5TYWx0em1hbjwvQXV0aG9yPjxZZWFyPjIwMTg8L1llYXI+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</w:fldData>
        </w:fldChar>
      </w:r>
      <w:r w:rsidR="008A3057">
        <w:instrText xml:space="preserve"> ADDIN EN.CITE.DATA </w:instrText>
      </w:r>
      <w:r w:rsidR="008A3057">
        <w:fldChar w:fldCharType="end"/>
      </w:r>
      <w:r w:rsidR="00C06EE9">
        <w:fldChar w:fldCharType="separate"/>
      </w:r>
      <w:r w:rsidR="008A3057">
        <w:rPr>
          <w:noProof/>
        </w:rPr>
        <w:t>(</w:t>
      </w:r>
      <w:hyperlink w:anchor="_ENREF_118" w:tooltip="Saltzman, 2018 #203" w:history="1">
        <w:r w:rsidR="00764178" w:rsidRPr="00764178">
          <w:rPr>
            <w:rStyle w:val="Hyperlink"/>
          </w:rPr>
          <w:t>Saltzman and Cost, 2018</w:t>
        </w:r>
      </w:hyperlink>
      <w:r w:rsidR="008A3057">
        <w:rPr>
          <w:noProof/>
        </w:rPr>
        <w:t>)</w:t>
      </w:r>
      <w:r w:rsidR="00C06EE9">
        <w:fldChar w:fldCharType="end"/>
      </w:r>
      <w:r w:rsidR="00C06EE9">
        <w:t>.</w:t>
      </w:r>
      <w:r w:rsidR="00007870">
        <w:t xml:space="preserve"> </w:t>
      </w:r>
      <w:r w:rsidR="00E7389E">
        <w:t xml:space="preserve">In der IRS-IV-Studie </w:t>
      </w:r>
      <w:r w:rsidR="008043F3">
        <w:t>konnte</w:t>
      </w:r>
      <w:r w:rsidR="00E7389E">
        <w:t xml:space="preserve"> </w:t>
      </w:r>
      <w:r w:rsidR="008043F3">
        <w:t xml:space="preserve">die Blase zwar </w:t>
      </w:r>
      <w:r w:rsidR="00E7389E">
        <w:t xml:space="preserve">bei </w:t>
      </w:r>
      <w:r w:rsidR="008043F3">
        <w:t xml:space="preserve">55 </w:t>
      </w:r>
      <w:proofErr w:type="spellStart"/>
      <w:r w:rsidR="008043F3">
        <w:t>rezidivfreien</w:t>
      </w:r>
      <w:proofErr w:type="spellEnd"/>
      <w:r w:rsidR="008043F3">
        <w:t xml:space="preserve"> </w:t>
      </w:r>
      <w:r w:rsidR="00E7389E">
        <w:t>Kindern</w:t>
      </w:r>
      <w:r w:rsidR="008043F3">
        <w:t xml:space="preserve"> erhalten werden, jedoch bei nur 36 der 55 mit normaler Blasen</w:t>
      </w:r>
      <w:r w:rsidR="007552C2">
        <w:softHyphen/>
      </w:r>
      <w:r w:rsidR="008043F3">
        <w:t xml:space="preserve">funktion. </w:t>
      </w:r>
      <w:r w:rsidR="00F1645A">
        <w:t xml:space="preserve">Von allen in die Studie eingeschlossenen Patienten überlebten somit 40% </w:t>
      </w:r>
      <w:proofErr w:type="spellStart"/>
      <w:r w:rsidR="00F1645A">
        <w:t>re</w:t>
      </w:r>
      <w:r w:rsidR="007552C2">
        <w:softHyphen/>
      </w:r>
      <w:r w:rsidR="00F1645A">
        <w:t>zidivfrei</w:t>
      </w:r>
      <w:proofErr w:type="spellEnd"/>
      <w:r w:rsidR="00F1645A">
        <w:t xml:space="preserve"> und mit normal</w:t>
      </w:r>
      <w:r w:rsidR="00AC61B4">
        <w:t xml:space="preserve">er </w:t>
      </w:r>
      <w:r w:rsidR="00F1645A">
        <w:t>Blase</w:t>
      </w:r>
      <w:r w:rsidR="00AC61B4">
        <w:t>nfunktion</w:t>
      </w:r>
      <w:r w:rsidR="00F1645A">
        <w:t>. D</w:t>
      </w:r>
      <w:r w:rsidR="00E20B19">
        <w:t>ie</w:t>
      </w:r>
      <w:r w:rsidR="00F1645A">
        <w:t xml:space="preserve"> durchschnittliche</w:t>
      </w:r>
      <w:r w:rsidR="00E20B19">
        <w:t xml:space="preserve"> letzte Nachuntersu</w:t>
      </w:r>
      <w:r w:rsidR="007552C2">
        <w:softHyphen/>
      </w:r>
      <w:r w:rsidR="00E20B19">
        <w:t>chung</w:t>
      </w:r>
      <w:r w:rsidR="00F1645A">
        <w:t xml:space="preserve"> lag bei 6,1 Jahren</w:t>
      </w:r>
      <w:r w:rsidR="00E20B19">
        <w:t xml:space="preserve">. </w:t>
      </w:r>
      <w:r w:rsidR="00247238">
        <w:t>Spätere</w:t>
      </w:r>
      <w:r w:rsidR="00E20B19">
        <w:t xml:space="preserve"> </w:t>
      </w:r>
      <w:r w:rsidR="00F1645A">
        <w:t xml:space="preserve">Langzeitfolgeschäden der </w:t>
      </w:r>
      <w:r w:rsidR="00547EA9">
        <w:t xml:space="preserve">externen </w:t>
      </w:r>
      <w:r w:rsidR="00F1645A">
        <w:t xml:space="preserve">Bestrahlung </w:t>
      </w:r>
      <w:r w:rsidR="00CA7689">
        <w:t>können</w:t>
      </w:r>
      <w:r w:rsidR="006A1D77">
        <w:t xml:space="preserve"> </w:t>
      </w:r>
      <w:r w:rsidR="00CA7689">
        <w:t>nicht ausgeschlossen werden</w:t>
      </w:r>
      <w:r w:rsidR="00F1645A">
        <w:t xml:space="preserve"> </w:t>
      </w:r>
      <w:r w:rsidR="00E7389E">
        <w:fldChar w:fldCharType="begin"/>
      </w:r>
      <w:r w:rsidR="008A3057">
        <w:instrText xml:space="preserve"> ADDIN EN.CITE &lt;EndNote&gt;&lt;Cite&gt;&lt;Author&gt;Arndt&lt;/Author&gt;&lt;Year&gt;2004&lt;/Year&gt;&lt;RecNum&gt;148&lt;/RecNum&gt;&lt;DisplayText&gt;(Arndt et al., 2004)&lt;/DisplayText&gt;&lt;record&gt;&lt;rec-number&gt;148&lt;/rec-number&gt;&lt;foreign-keys&gt;&lt;key app="EN" db-id="vpzepa9akttafke9d9rp2szsdavft9xazwwt" timestamp="0" guid="ef94c70d-8418-491f-991d-7b0cbb61135f"&gt;148&lt;/key&gt;&lt;/foreign-keys&gt;&lt;ref-type name="Journal Article"&gt;17&lt;/ref-type&gt;&lt;contributors&gt;&lt;authors&gt;&lt;author&gt;Arndt, C.&lt;/author&gt;&lt;author&gt;Rodeberg, D.&lt;/author&gt;&lt;author&gt;Breitfeld, P. P.&lt;/author&gt;&lt;author&gt;Raney, R. B.&lt;/author&gt;&lt;author&gt;Ullrich, F.&lt;/author&gt;&lt;author&gt;Donaldson, S.&lt;/author&gt;&lt;/authors&gt;&lt;/contributors&gt;&lt;auth-address&gt;Mayo Clinic, Rochester, Minnesota, Duke University Medical Center, Durham, North Carolina, USA. carndt@mayo.edu&lt;/auth-address&gt;&lt;titles&gt;&lt;title&gt;Does bladder preservation (as a surgical principle) lead to retaining bladder function in bladder/prostate rhabdomyosarcoma? Results from intergroup rhabdomyosarcoma study iv&lt;/title&gt;&lt;secondary-title&gt;J Urol&lt;/secondary-title&gt;&lt;/titles&gt;&lt;periodical&gt;&lt;full-title&gt;J Urol&lt;/full-title&gt;&lt;/periodical&gt;&lt;pages&gt;2396-403&lt;/pages&gt;&lt;volume&gt;171&lt;/volume&gt;&lt;number&gt;6 Pt 1&lt;/number&gt;&lt;edition&gt;2004/05/06&lt;/edition&gt;&lt;keywords&gt;&lt;keyword&gt;Child&lt;/keyword&gt;&lt;keyword&gt;Child, Preschool&lt;/keyword&gt;&lt;keyword&gt;Cystectomy/methods&lt;/keyword&gt;&lt;keyword&gt;Female&lt;/keyword&gt;&lt;keyword&gt;Humans&lt;/keyword&gt;&lt;keyword&gt;Infant&lt;/keyword&gt;&lt;keyword&gt;Male&lt;/keyword&gt;&lt;keyword&gt;Neoplasm Recurrence, Local/epidemiology&lt;/keyword&gt;&lt;keyword&gt;Prostatic Neoplasms/mortality/pathology/*surgery&lt;/keyword&gt;&lt;keyword&gt;Rhabdomyosarcoma/secondary/*surgery&lt;/keyword&gt;&lt;keyword&gt;Survival Rate&lt;/keyword&gt;&lt;keyword&gt;Urinary Bladder/physiology&lt;/keyword&gt;&lt;keyword&gt;Urinary Bladder Neoplasms/mortality/pathology/*surgery&lt;/keyword&gt;&lt;/keywords&gt;&lt;dates&gt;&lt;year&gt;2004&lt;/year&gt;&lt;pub-dates&gt;&lt;date&gt;Jun&lt;/date&gt;&lt;/pub-dates&gt;&lt;/dates&gt;&lt;isbn&gt;0022-5347 (Print)&amp;#xD;0022-5347&lt;/isbn&gt;&lt;accession-num&gt;15126860&lt;/accession-num&gt;&lt;urls&gt;&lt;/urls&gt;&lt;electronic-resource-num&gt;10.1097/01.ju.0000127752.41749.a4&lt;/electronic-resource-num&gt;&lt;remote-database-provider&gt;NLM&lt;/remote-database-provider&gt;&lt;language&gt;eng&lt;/language&gt;&lt;/record&gt;&lt;/Cite&gt;&lt;/EndNote&gt;</w:instrText>
      </w:r>
      <w:r w:rsidR="00E7389E">
        <w:fldChar w:fldCharType="separate"/>
      </w:r>
      <w:r w:rsidR="008A3057">
        <w:rPr>
          <w:noProof/>
        </w:rPr>
        <w:t>(</w:t>
      </w:r>
      <w:hyperlink w:anchor="_ENREF_7" w:tooltip="Arndt, 2004 #148" w:history="1">
        <w:r w:rsidR="00764178" w:rsidRPr="00764178">
          <w:rPr>
            <w:rStyle w:val="Hyperlink"/>
          </w:rPr>
          <w:t>Arndt et al., 2004</w:t>
        </w:r>
      </w:hyperlink>
      <w:r w:rsidR="008A3057">
        <w:rPr>
          <w:noProof/>
        </w:rPr>
        <w:t>)</w:t>
      </w:r>
      <w:r w:rsidR="00E7389E">
        <w:fldChar w:fldCharType="end"/>
      </w:r>
      <w:r w:rsidR="00E7389E">
        <w:t xml:space="preserve">. </w:t>
      </w:r>
    </w:p>
    <w:p w14:paraId="58F191F9" w14:textId="5A11F0FD" w:rsidR="00AC091E" w:rsidRDefault="00C6633F" w:rsidP="00B3039C">
      <w:r>
        <w:t xml:space="preserve">Die Vermeidung </w:t>
      </w:r>
      <w:r w:rsidR="00E56A01">
        <w:t>einer</w:t>
      </w:r>
      <w:r>
        <w:t xml:space="preserve"> Bestrahlung gefährdet jedoch das </w:t>
      </w:r>
      <w:proofErr w:type="spellStart"/>
      <w:r>
        <w:t>rezidivfreie</w:t>
      </w:r>
      <w:proofErr w:type="spellEnd"/>
      <w:r>
        <w:t xml:space="preserve"> Überleben der Pati</w:t>
      </w:r>
      <w:r w:rsidR="007552C2">
        <w:softHyphen/>
      </w:r>
      <w:r>
        <w:t>enten</w:t>
      </w:r>
      <w:r w:rsidR="00547EA9">
        <w:t xml:space="preserve">. </w:t>
      </w:r>
      <w:r w:rsidR="002C728F">
        <w:t xml:space="preserve">Im Vergleich der </w:t>
      </w:r>
      <w:r w:rsidR="00993107">
        <w:t>blasenerhaltenden Vorgehensweisen</w:t>
      </w:r>
      <w:r w:rsidR="006A1D77">
        <w:t xml:space="preserve"> (</w:t>
      </w:r>
      <w:r w:rsidR="00E20B19">
        <w:t>mit</w:t>
      </w:r>
      <w:r w:rsidR="006A1D77">
        <w:t xml:space="preserve"> Bestrahlung)</w:t>
      </w:r>
      <w:r w:rsidR="00993107">
        <w:t xml:space="preserve"> </w:t>
      </w:r>
      <w:r w:rsidR="00E20B19">
        <w:t xml:space="preserve">und </w:t>
      </w:r>
      <w:r w:rsidR="00993107">
        <w:t xml:space="preserve">der radikalen Zystektomie </w:t>
      </w:r>
      <w:r w:rsidR="00547EA9">
        <w:t>kam</w:t>
      </w:r>
      <w:r w:rsidR="00247238">
        <w:t>en</w:t>
      </w:r>
      <w:r w:rsidR="002C728F">
        <w:t xml:space="preserve"> </w:t>
      </w:r>
      <w:proofErr w:type="spellStart"/>
      <w:r w:rsidR="002C728F">
        <w:t>Castagnetti</w:t>
      </w:r>
      <w:proofErr w:type="spellEnd"/>
      <w:r w:rsidR="002C728F">
        <w:t xml:space="preserve"> et al. zu dem Schluss, dass eine verlässliche lokale Kontrolle nur mit </w:t>
      </w:r>
      <w:r w:rsidR="00247238">
        <w:t xml:space="preserve">Hilfe von </w:t>
      </w:r>
      <w:r w:rsidR="002C728F">
        <w:t xml:space="preserve">Bestrahlung erreicht werden könne. </w:t>
      </w:r>
      <w:r w:rsidR="00E7389E">
        <w:t>Aufgrund der Ri</w:t>
      </w:r>
      <w:r w:rsidR="007552C2">
        <w:softHyphen/>
      </w:r>
      <w:r w:rsidR="00E7389E">
        <w:t>siken</w:t>
      </w:r>
      <w:r w:rsidR="002C728F">
        <w:t xml:space="preserve"> seien Strategien zur </w:t>
      </w:r>
      <w:r w:rsidR="00993107">
        <w:t>zielgerichteten Bestrahlung, wie B</w:t>
      </w:r>
      <w:r w:rsidR="006A1D77">
        <w:t>T</w:t>
      </w:r>
      <w:r w:rsidR="00993107">
        <w:t xml:space="preserve"> </w:t>
      </w:r>
      <w:r w:rsidR="00657EDE">
        <w:t>oder P</w:t>
      </w:r>
      <w:r w:rsidR="009D04E0">
        <w:t>r</w:t>
      </w:r>
      <w:r w:rsidR="00657EDE">
        <w:t xml:space="preserve">otonenbestrahlung </w:t>
      </w:r>
      <w:r w:rsidR="00993107">
        <w:t xml:space="preserve">geeignete Mittel, um die mit der Bestrahlung einhergehende langfristige Morbidität zu reduzieren </w:t>
      </w:r>
      <w:r w:rsidR="00993107">
        <w:fldChar w:fldCharType="begin"/>
      </w:r>
      <w:r w:rsidR="008A3057">
        <w:instrText xml:space="preserve"> ADDIN EN.CITE &lt;EndNote&gt;&lt;Cite&gt;&lt;Author&gt;Castagnetti&lt;/Author&gt;&lt;Year&gt;2019&lt;/Year&gt;&lt;RecNum&gt;210&lt;/RecNum&gt;&lt;DisplayText&gt;(Castagnetti et al., 2019)&lt;/DisplayText&gt;&lt;record&gt;&lt;rec-number&gt;210&lt;/rec-number&gt;&lt;foreign-keys&gt;&lt;key app="EN" db-id="vpzepa9akttafke9d9rp2szsdavft9xazwwt" timestamp="1585302168" guid="9c1a7031-281c-4f3d-ab00-5fd7e9f7feff"&gt;210&lt;/key&gt;&lt;/foreign-keys&gt;&lt;ref-type name="Journal Article"&gt;17&lt;/ref-type&gt;&lt;contributors&gt;&lt;authors&gt;&lt;author&gt;Castagnetti, M.&lt;/author&gt;&lt;author&gt;Herbst, K. W.&lt;/author&gt;&lt;author&gt;Esposito, C.&lt;/author&gt;&lt;/authors&gt;&lt;/contributors&gt;&lt;auth-address&gt;Section for Paediatric Urology, University of Padova, Padua, Italy.&amp;#xD;Department of Research, Connecticut Children&amp;apos;s Medical Center, Hartford, Connecticut, USA.&amp;#xD;Department of Paediatrics, Federico II University, Naples, Italy.&lt;/auth-address&gt;&lt;titles&gt;&lt;title&gt;Current treatment of pediatric bladder and prostate rhabdomyosarcoma (bladder preserving vs. radical cystectomy)&lt;/title&gt;&lt;secondary-title&gt;Curr Opin Urol&lt;/secondary-title&gt;&lt;/titles&gt;&lt;periodical&gt;&lt;full-title&gt;Curr Opin Urol&lt;/full-title&gt;&lt;/periodical&gt;&lt;pages&gt;487-492&lt;/pages&gt;&lt;volume&gt;29&lt;/volume&gt;&lt;number&gt;5&lt;/number&gt;&lt;edition&gt;2019/06/13&lt;/edition&gt;&lt;dates&gt;&lt;year&gt;2019&lt;/year&gt;&lt;pub-dates&gt;&lt;date&gt;Sep&lt;/date&gt;&lt;/pub-dates&gt;&lt;/dates&gt;&lt;isbn&gt;0963-0643&lt;/isbn&gt;&lt;accession-num&gt;31188163&lt;/accession-num&gt;&lt;urls&gt;&lt;/urls&gt;&lt;electronic-resource-num&gt;10.1097/mou.0000000000000651&lt;/electronic-resource-num&gt;&lt;remote-database-provider&gt;NLM&lt;/remote-database-provider&gt;&lt;language&gt;eng&lt;/language&gt;&lt;/record&gt;&lt;/Cite&gt;&lt;/EndNote&gt;</w:instrText>
      </w:r>
      <w:r w:rsidR="00993107">
        <w:fldChar w:fldCharType="separate"/>
      </w:r>
      <w:r w:rsidR="008A3057">
        <w:rPr>
          <w:noProof/>
        </w:rPr>
        <w:t>(</w:t>
      </w:r>
      <w:hyperlink w:anchor="_ENREF_22" w:tooltip="Castagnetti, 2019 #210" w:history="1">
        <w:r w:rsidR="00764178" w:rsidRPr="00764178">
          <w:rPr>
            <w:rStyle w:val="Hyperlink"/>
          </w:rPr>
          <w:t>Castagnetti et al., 2019</w:t>
        </w:r>
      </w:hyperlink>
      <w:r w:rsidR="008A3057">
        <w:rPr>
          <w:noProof/>
        </w:rPr>
        <w:t>)</w:t>
      </w:r>
      <w:r w:rsidR="00993107">
        <w:fldChar w:fldCharType="end"/>
      </w:r>
      <w:r w:rsidR="00993107">
        <w:t>.</w:t>
      </w:r>
      <w:r w:rsidR="008F6370">
        <w:t xml:space="preserve"> </w:t>
      </w:r>
    </w:p>
    <w:p w14:paraId="0D62CD8E" w14:textId="4640CFFE" w:rsidR="00547EA9" w:rsidRDefault="00921CFE" w:rsidP="00B3039C">
      <w:r>
        <w:t>Um Alternativen der konventionellen Bestrahlung zu finden, verglich</w:t>
      </w:r>
      <w:r w:rsidR="00247238">
        <w:t>en</w:t>
      </w:r>
      <w:r>
        <w:t xml:space="preserve"> </w:t>
      </w:r>
      <w:r w:rsidR="001F45A6">
        <w:t xml:space="preserve">Heinzelmann et al. </w:t>
      </w:r>
      <w:r>
        <w:t>B</w:t>
      </w:r>
      <w:r w:rsidR="00597CAF">
        <w:t>T</w:t>
      </w:r>
      <w:r>
        <w:t xml:space="preserve">, </w:t>
      </w:r>
      <w:r w:rsidR="00547EA9">
        <w:t>optimierte intensitätsmodulierte Radiotherapie (IMRT) un</w:t>
      </w:r>
      <w:r>
        <w:t xml:space="preserve">d </w:t>
      </w:r>
      <w:r w:rsidR="00547EA9">
        <w:t>Protonenbestrahlung</w:t>
      </w:r>
      <w:r>
        <w:t xml:space="preserve">. </w:t>
      </w:r>
      <w:r w:rsidR="00247238">
        <w:t>Sie</w:t>
      </w:r>
      <w:r>
        <w:t xml:space="preserve"> beobachtete</w:t>
      </w:r>
      <w:r w:rsidR="00247238">
        <w:t>n</w:t>
      </w:r>
      <w:r w:rsidR="00547EA9">
        <w:t xml:space="preserve"> eine Reduktion der </w:t>
      </w:r>
      <w:r w:rsidR="00247238">
        <w:t>B</w:t>
      </w:r>
      <w:r w:rsidR="00547EA9">
        <w:t xml:space="preserve">elastung </w:t>
      </w:r>
      <w:r w:rsidR="00247238">
        <w:t>des Rektums</w:t>
      </w:r>
      <w:r w:rsidR="00053224">
        <w:t xml:space="preserve"> </w:t>
      </w:r>
      <w:r w:rsidR="00547EA9">
        <w:t>durch Protonenbestrahlung (um 2/3) und B</w:t>
      </w:r>
      <w:r w:rsidR="00597CAF">
        <w:t>T</w:t>
      </w:r>
      <w:r w:rsidR="00547EA9">
        <w:t xml:space="preserve"> (um 1/3) bei guter Normalgewebeschonung aller drei Möglichkeiten. </w:t>
      </w:r>
      <w:r w:rsidR="00C6633F">
        <w:t>Somit</w:t>
      </w:r>
      <w:r w:rsidR="00547EA9">
        <w:t xml:space="preserve"> seien B</w:t>
      </w:r>
      <w:r w:rsidR="00597CAF">
        <w:t>T</w:t>
      </w:r>
      <w:r w:rsidR="00547EA9">
        <w:t xml:space="preserve"> und Protonenbestrahlung bezüglich der Rektum- und Wachstumsfugen</w:t>
      </w:r>
      <w:r w:rsidR="007552C2">
        <w:softHyphen/>
      </w:r>
      <w:r w:rsidR="00547EA9">
        <w:t>schonung der IMRT überlegen. Die B</w:t>
      </w:r>
      <w:r w:rsidR="00597CAF">
        <w:t>T</w:t>
      </w:r>
      <w:r w:rsidR="00547EA9">
        <w:t xml:space="preserve"> sei der Protonenbestrahlung bei adäquat ausge</w:t>
      </w:r>
      <w:r w:rsidR="007552C2">
        <w:softHyphen/>
      </w:r>
      <w:r w:rsidR="00547EA9">
        <w:t xml:space="preserve">wählten Tumoren ebenbürtig </w:t>
      </w:r>
      <w:r w:rsidR="00547EA9">
        <w:fldChar w:fldCharType="begin">
          <w:fldData xml:space="preserve">PEVuZE5vdGU+PENpdGU+PEF1dGhvcj5IZWluemVsbWFubjwvQXV0aG9yPjxZZWFyPjIwMTE8L1ll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</w:fldData>
        </w:fldChar>
      </w:r>
      <w:r w:rsidR="008A3057">
        <w:instrText xml:space="preserve"> ADDIN EN.CITE </w:instrText>
      </w:r>
      <w:r w:rsidR="008A3057">
        <w:fldChar w:fldCharType="begin">
          <w:fldData xml:space="preserve">PEVuZE5vdGU+PENpdGU+PEF1dGhvcj5IZWluemVsbWFubjwvQXV0aG9yPjxZZWFyPjIwMTE8L1ll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</w:fldData>
        </w:fldChar>
      </w:r>
      <w:r w:rsidR="008A3057">
        <w:instrText xml:space="preserve"> ADDIN EN.CITE.DATA </w:instrText>
      </w:r>
      <w:r w:rsidR="008A3057">
        <w:fldChar w:fldCharType="end"/>
      </w:r>
      <w:r w:rsidR="00547EA9">
        <w:fldChar w:fldCharType="separate"/>
      </w:r>
      <w:r w:rsidR="008A3057">
        <w:rPr>
          <w:noProof/>
        </w:rPr>
        <w:t>(</w:t>
      </w:r>
      <w:hyperlink w:anchor="_ENREF_61" w:tooltip="Heinzelmann, 2011 #327" w:history="1">
        <w:r w:rsidR="00764178" w:rsidRPr="00764178">
          <w:rPr>
            <w:rStyle w:val="Hyperlink"/>
          </w:rPr>
          <w:t>Heinzelmann et al., 2011</w:t>
        </w:r>
      </w:hyperlink>
      <w:r w:rsidR="008A3057">
        <w:rPr>
          <w:noProof/>
        </w:rPr>
        <w:t>)</w:t>
      </w:r>
      <w:r w:rsidR="00547EA9">
        <w:fldChar w:fldCharType="end"/>
      </w:r>
      <w:r w:rsidR="00547EA9">
        <w:t>.</w:t>
      </w:r>
    </w:p>
    <w:p w14:paraId="0A077116" w14:textId="6F2F0A90" w:rsidR="00942BA5" w:rsidRDefault="008F6370" w:rsidP="00B3039C">
      <w:r>
        <w:lastRenderedPageBreak/>
        <w:t xml:space="preserve">Auch </w:t>
      </w:r>
      <w:proofErr w:type="spellStart"/>
      <w:r w:rsidR="00547EA9">
        <w:t>Saltzman</w:t>
      </w:r>
      <w:proofErr w:type="spellEnd"/>
      <w:r w:rsidR="00547EA9">
        <w:t xml:space="preserve"> und </w:t>
      </w:r>
      <w:proofErr w:type="spellStart"/>
      <w:r w:rsidR="00547EA9">
        <w:t>Cost</w:t>
      </w:r>
      <w:proofErr w:type="spellEnd"/>
      <w:r w:rsidR="00547EA9">
        <w:t xml:space="preserve"> </w:t>
      </w:r>
      <w:r w:rsidR="00C6633F">
        <w:t>beschrieben die Protonentherapie und B</w:t>
      </w:r>
      <w:r w:rsidR="00597CAF">
        <w:t>T</w:t>
      </w:r>
      <w:r w:rsidR="00C6633F">
        <w:t xml:space="preserve"> als vielversprechende</w:t>
      </w:r>
      <w:r w:rsidR="005B3BE3">
        <w:t>, nebenwirkungsärmere</w:t>
      </w:r>
      <w:r w:rsidR="00C6633F">
        <w:t xml:space="preserve"> Möglichkeiten</w:t>
      </w:r>
      <w:r w:rsidR="005B3BE3">
        <w:t>. Prospektive und langfristige Studien seien not</w:t>
      </w:r>
      <w:r w:rsidR="007552C2">
        <w:softHyphen/>
      </w:r>
      <w:r w:rsidR="005B3BE3">
        <w:t>wendig</w:t>
      </w:r>
      <w:r w:rsidR="00053ABA">
        <w:t>,</w:t>
      </w:r>
      <w:r w:rsidR="005B3BE3">
        <w:t xml:space="preserve"> um dies zu bestätigen </w:t>
      </w:r>
      <w:r>
        <w:fldChar w:fldCharType="begin">
          <w:fldData xml:space="preserve">PEVuZE5vdGU+PENpdGU+PEF1dGhvcj5TYWx0em1hbjwvQXV0aG9yPjxZZWFyPjIwMTg8L1llYXI+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</w:fldData>
        </w:fldChar>
      </w:r>
      <w:r w:rsidR="008A3057">
        <w:instrText xml:space="preserve"> ADDIN EN.CITE </w:instrText>
      </w:r>
      <w:r w:rsidR="008A3057">
        <w:fldChar w:fldCharType="begin">
          <w:fldData xml:space="preserve">PEVuZE5vdGU+PENpdGU+PEF1dGhvcj5TYWx0em1hbjwvQXV0aG9yPjxZZWFyPjIwMTg8L1llYXI+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</w:fldData>
        </w:fldChar>
      </w:r>
      <w:r w:rsidR="008A3057">
        <w:instrText xml:space="preserve"> ADDIN EN.CITE.DATA </w:instrText>
      </w:r>
      <w:r w:rsidR="008A3057">
        <w:fldChar w:fldCharType="end"/>
      </w:r>
      <w:r>
        <w:fldChar w:fldCharType="separate"/>
      </w:r>
      <w:r w:rsidR="008A3057">
        <w:rPr>
          <w:noProof/>
        </w:rPr>
        <w:t>(</w:t>
      </w:r>
      <w:hyperlink w:anchor="_ENREF_118" w:tooltip="Saltzman, 2018 #203" w:history="1">
        <w:r w:rsidR="00764178" w:rsidRPr="00764178">
          <w:rPr>
            <w:rStyle w:val="Hyperlink"/>
          </w:rPr>
          <w:t>Saltzman and Cost, 2018</w:t>
        </w:r>
      </w:hyperlink>
      <w:r w:rsidR="008A3057">
        <w:rPr>
          <w:noProof/>
        </w:rPr>
        <w:t>)</w:t>
      </w:r>
      <w:r>
        <w:fldChar w:fldCharType="end"/>
      </w:r>
      <w:r>
        <w:t xml:space="preserve">. </w:t>
      </w:r>
    </w:p>
    <w:p w14:paraId="53BAB046" w14:textId="77777777" w:rsidR="00621328" w:rsidRDefault="00621328" w:rsidP="00B3039C"/>
    <w:p w14:paraId="0A2676E1" w14:textId="4D218E02" w:rsidR="0013524F" w:rsidRPr="0013524F" w:rsidRDefault="00B46CE8" w:rsidP="0013524F">
      <w:pPr>
        <w:pStyle w:val="berschrift2"/>
      </w:pPr>
      <w:bookmarkStart w:id="93" w:name="_Toc84414076"/>
      <w:r>
        <w:t>Limitationen</w:t>
      </w:r>
      <w:r w:rsidR="00814906">
        <w:t xml:space="preserve"> </w:t>
      </w:r>
      <w:r w:rsidR="00814906" w:rsidRPr="00814906">
        <w:t>d</w:t>
      </w:r>
      <w:r w:rsidR="006617B3">
        <w:t>er</w:t>
      </w:r>
      <w:r w:rsidR="00814906">
        <w:t xml:space="preserve"> Studie</w:t>
      </w:r>
      <w:bookmarkEnd w:id="93"/>
    </w:p>
    <w:p w14:paraId="7FB68CC2" w14:textId="61C3B90A" w:rsidR="009279D2" w:rsidRDefault="00431378" w:rsidP="00B3039C">
      <w:r w:rsidRPr="00824D1D">
        <w:t>Die</w:t>
      </w:r>
      <w:r w:rsidR="005B3BE3" w:rsidRPr="00824D1D">
        <w:t xml:space="preserve"> vorliegende</w:t>
      </w:r>
      <w:r w:rsidRPr="00824D1D">
        <w:t xml:space="preserve"> Studie hat einige</w:t>
      </w:r>
      <w:r w:rsidRPr="009A2412">
        <w:t xml:space="preserve"> Limitationen</w:t>
      </w:r>
      <w:r w:rsidR="0013480D">
        <w:t>,</w:t>
      </w:r>
      <w:r w:rsidR="0013480D" w:rsidRPr="0013480D">
        <w:t xml:space="preserve"> </w:t>
      </w:r>
      <w:r w:rsidR="0013480D" w:rsidRPr="009A2412">
        <w:t>welche die Aussagekraft einschränken und die Wahrscheinlichkeit für Störfaktoren erhöhen</w:t>
      </w:r>
      <w:r w:rsidR="00985F38" w:rsidRPr="009A2412">
        <w:t>. Bedeutende Limitationen sind die</w:t>
      </w:r>
      <w:r w:rsidRPr="009A2412">
        <w:t xml:space="preserve"> kleine</w:t>
      </w:r>
      <w:r w:rsidR="00985F38" w:rsidRPr="009A2412">
        <w:t xml:space="preserve"> </w:t>
      </w:r>
      <w:r w:rsidRPr="009A2412">
        <w:t>Gruppengröße und de</w:t>
      </w:r>
      <w:r w:rsidR="00985F38" w:rsidRPr="009A2412">
        <w:t>r</w:t>
      </w:r>
      <w:r w:rsidRPr="009A2412">
        <w:t xml:space="preserve"> retrospektive </w:t>
      </w:r>
      <w:r w:rsidR="00C754D1" w:rsidRPr="009A2412">
        <w:t>Aufbau</w:t>
      </w:r>
      <w:r w:rsidR="00985F38" w:rsidRPr="009A2412">
        <w:t xml:space="preserve"> der Studie</w:t>
      </w:r>
      <w:r w:rsidR="00C754D1" w:rsidRPr="009A2412">
        <w:t>.</w:t>
      </w:r>
      <w:r w:rsidR="00340710" w:rsidRPr="009A2412">
        <w:t xml:space="preserve"> Außerdem wurde die Stu</w:t>
      </w:r>
      <w:r w:rsidR="007552C2">
        <w:softHyphen/>
      </w:r>
      <w:r w:rsidR="00340710" w:rsidRPr="009A2412">
        <w:t>die nur an einem Zentrum durchgeführ</w:t>
      </w:r>
      <w:r w:rsidR="00E979EB">
        <w:t>t. Die</w:t>
      </w:r>
      <w:r w:rsidR="00CB60AD" w:rsidRPr="009A2412">
        <w:t xml:space="preserve"> Ergebnisse des Analgosedierungsprotokolls konnten mit keiner Kontrollgruppe verglichen werden</w:t>
      </w:r>
      <w:r w:rsidR="0013480D">
        <w:t>, was eine wichtige Einschränkung der Aussagekraft mit sich bringt</w:t>
      </w:r>
      <w:r w:rsidR="00140AFA">
        <w:t xml:space="preserve"> </w:t>
      </w:r>
      <w:r w:rsidR="00140AFA">
        <w:fldChar w:fldCharType="begin">
          <w:fldData xml:space="preserve">PEVuZE5vdGU+PENpdGU+PEF1dGhvcj5NaWNoZWw8L0F1dGhvcj48WWVhcj4yMDIwPC9ZZWFyPjxS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==
</w:fldData>
        </w:fldChar>
      </w:r>
      <w:r w:rsidR="00140AFA">
        <w:instrText xml:space="preserve"> ADDIN EN.CITE </w:instrText>
      </w:r>
      <w:r w:rsidR="00140AFA">
        <w:fldChar w:fldCharType="begin">
          <w:fldData xml:space="preserve">PEVuZE5vdGU+PENpdGU+PEF1dGhvcj5NaWNoZWw8L0F1dGhvcj48WWVhcj4yMDIwPC9ZZWFyPjxS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==
</w:fldData>
        </w:fldChar>
      </w:r>
      <w:r w:rsidR="00140AFA">
        <w:instrText xml:space="preserve"> ADDIN EN.CITE.DATA </w:instrText>
      </w:r>
      <w:r w:rsidR="00140AFA">
        <w:fldChar w:fldCharType="end"/>
      </w:r>
      <w:r w:rsidR="00140AFA">
        <w:fldChar w:fldCharType="separate"/>
      </w:r>
      <w:r w:rsidR="00140AFA">
        <w:rPr>
          <w:noProof/>
        </w:rPr>
        <w:t>(</w:t>
      </w:r>
      <w:hyperlink w:anchor="_ENREF_93" w:tooltip="Michel, 2020 #350" w:history="1">
        <w:r w:rsidR="00764178" w:rsidRPr="00764178">
          <w:rPr>
            <w:rStyle w:val="Hyperlink"/>
          </w:rPr>
          <w:t>Michel et al., 2020b</w:t>
        </w:r>
      </w:hyperlink>
      <w:r w:rsidR="00140AFA">
        <w:rPr>
          <w:noProof/>
        </w:rPr>
        <w:t>)</w:t>
      </w:r>
      <w:r w:rsidR="00140AFA">
        <w:fldChar w:fldCharType="end"/>
      </w:r>
      <w:r w:rsidR="0013480D">
        <w:t>.</w:t>
      </w:r>
    </w:p>
    <w:p w14:paraId="124393FA" w14:textId="7207C4DE" w:rsidR="00824D1D" w:rsidRDefault="00DD11D1" w:rsidP="00B3039C">
      <w:r w:rsidRPr="009A2412">
        <w:t xml:space="preserve">Eine weitere Limitation </w:t>
      </w:r>
      <w:r w:rsidR="0011501E" w:rsidRPr="009A2412">
        <w:t>besteht in der Verwendung des</w:t>
      </w:r>
      <w:r w:rsidRPr="009A2412">
        <w:t xml:space="preserve"> COMFORT-B Scores bei Kin</w:t>
      </w:r>
      <w:r w:rsidR="007552C2">
        <w:softHyphen/>
      </w:r>
      <w:r w:rsidRPr="009A2412">
        <w:t>dern mit neuromuskulärer Blockade</w:t>
      </w:r>
      <w:r w:rsidR="0011501E" w:rsidRPr="009A2412">
        <w:t>, da dieser Score für eine solche Kohorte nicht vali</w:t>
      </w:r>
      <w:r w:rsidR="007552C2">
        <w:softHyphen/>
      </w:r>
      <w:r w:rsidR="0011501E" w:rsidRPr="009A2412">
        <w:t>diert ist</w:t>
      </w:r>
      <w:r w:rsidRPr="009A2412">
        <w:t xml:space="preserve">. Aufgrund des Mangels an Alternativen </w:t>
      </w:r>
      <w:r w:rsidR="00907E4E">
        <w:t>wurde dieser</w:t>
      </w:r>
      <w:r w:rsidR="00DD0B9F" w:rsidRPr="009A2412">
        <w:t xml:space="preserve"> Score</w:t>
      </w:r>
      <w:r w:rsidR="004C6FCA">
        <w:t xml:space="preserve"> dennoch eingesetzt</w:t>
      </w:r>
      <w:r w:rsidR="00DD0B9F" w:rsidRPr="009A2412">
        <w:t xml:space="preserve">, allerdings </w:t>
      </w:r>
      <w:r w:rsidRPr="009A2412">
        <w:t>mit einem modifizierte</w:t>
      </w:r>
      <w:r w:rsidR="004F36B0">
        <w:t>m</w:t>
      </w:r>
      <w:r w:rsidRPr="009A2412">
        <w:t xml:space="preserve"> Zielbereich</w:t>
      </w:r>
      <w:r w:rsidR="00DD0B9F" w:rsidRPr="009A2412">
        <w:t>. Z</w:t>
      </w:r>
      <w:r w:rsidRPr="009A2412">
        <w:t>usätzlich</w:t>
      </w:r>
      <w:r w:rsidR="008023DF">
        <w:t xml:space="preserve"> dazu</w:t>
      </w:r>
      <w:r w:rsidRPr="009A2412">
        <w:t xml:space="preserve"> </w:t>
      </w:r>
      <w:r w:rsidR="00DD0B9F" w:rsidRPr="009A2412">
        <w:t xml:space="preserve">wurden der </w:t>
      </w:r>
      <w:r w:rsidRPr="009A2412">
        <w:t>NIS</w:t>
      </w:r>
      <w:r w:rsidR="00D35458" w:rsidRPr="009A2412">
        <w:t>S</w:t>
      </w:r>
      <w:r w:rsidR="00DD0B9F" w:rsidRPr="009A2412">
        <w:t xml:space="preserve"> Score</w:t>
      </w:r>
      <w:r w:rsidRPr="009A2412">
        <w:t xml:space="preserve"> und</w:t>
      </w:r>
      <w:r w:rsidR="00DD0B9F" w:rsidRPr="009A2412">
        <w:t xml:space="preserve"> ein</w:t>
      </w:r>
      <w:r w:rsidRPr="009A2412">
        <w:t xml:space="preserve"> BIS Monitoring</w:t>
      </w:r>
      <w:r w:rsidR="00DD0B9F" w:rsidRPr="009A2412">
        <w:t xml:space="preserve"> genutzt</w:t>
      </w:r>
      <w:r w:rsidRPr="009A2412">
        <w:t>. D</w:t>
      </w:r>
      <w:r w:rsidR="008023DF">
        <w:t>as Ziel der</w:t>
      </w:r>
      <w:r w:rsidRPr="009A2412">
        <w:t xml:space="preserve"> Kombination der drei Mittel </w:t>
      </w:r>
      <w:r w:rsidR="008023DF">
        <w:t>war</w:t>
      </w:r>
      <w:r w:rsidR="00DD0B9F" w:rsidRPr="009A2412">
        <w:t>, dazu</w:t>
      </w:r>
      <w:r w:rsidRPr="009A2412">
        <w:t xml:space="preserve"> in der Lage zu sein,</w:t>
      </w:r>
      <w:r w:rsidR="00DD0B9F" w:rsidRPr="009A2412">
        <w:t xml:space="preserve"> trotz der </w:t>
      </w:r>
      <w:r w:rsidRPr="009A2412">
        <w:t xml:space="preserve">neuromuskulärer Blockade </w:t>
      </w:r>
      <w:r w:rsidR="00DD0B9F" w:rsidRPr="009A2412">
        <w:t xml:space="preserve">der Kinder die Sedierungstiefe </w:t>
      </w:r>
      <w:r w:rsidRPr="009A2412">
        <w:t>ver</w:t>
      </w:r>
      <w:r w:rsidR="007552C2">
        <w:softHyphen/>
      </w:r>
      <w:r w:rsidRPr="009A2412">
        <w:t>läss</w:t>
      </w:r>
      <w:r w:rsidR="00DD0B9F" w:rsidRPr="009A2412">
        <w:t>l</w:t>
      </w:r>
      <w:r w:rsidRPr="009A2412">
        <w:t>ich zu erkennen</w:t>
      </w:r>
      <w:r w:rsidR="004F36B0">
        <w:t xml:space="preserve"> </w:t>
      </w:r>
      <w:r w:rsidR="004F36B0">
        <w:fldChar w:fldCharType="begin">
          <w:fldData xml:space="preserve">PEVuZE5vdGU+PENpdGU+PEF1dGhvcj5NaWNoZWw8L0F1dGhvcj48WWVhcj4yMDIwPC9ZZWFyPjxS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==
</w:fldData>
        </w:fldChar>
      </w:r>
      <w:r w:rsidR="004F36B0">
        <w:instrText xml:space="preserve"> ADDIN EN.CITE </w:instrText>
      </w:r>
      <w:r w:rsidR="004F36B0">
        <w:fldChar w:fldCharType="begin">
          <w:fldData xml:space="preserve">PEVuZE5vdGU+PENpdGU+PEF1dGhvcj5NaWNoZWw8L0F1dGhvcj48WWVhcj4yMDIwPC9ZZWFyPjxS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==
</w:fldData>
        </w:fldChar>
      </w:r>
      <w:r w:rsidR="004F36B0">
        <w:instrText xml:space="preserve"> ADDIN EN.CITE.DATA </w:instrText>
      </w:r>
      <w:r w:rsidR="004F36B0">
        <w:fldChar w:fldCharType="end"/>
      </w:r>
      <w:r w:rsidR="004F36B0">
        <w:fldChar w:fldCharType="separate"/>
      </w:r>
      <w:r w:rsidR="004F36B0">
        <w:rPr>
          <w:noProof/>
        </w:rPr>
        <w:t>(</w:t>
      </w:r>
      <w:hyperlink w:anchor="_ENREF_93" w:tooltip="Michel, 2020 #350" w:history="1">
        <w:r w:rsidR="00764178" w:rsidRPr="00764178">
          <w:rPr>
            <w:rStyle w:val="Hyperlink"/>
          </w:rPr>
          <w:t>Michel et al., 2020b</w:t>
        </w:r>
      </w:hyperlink>
      <w:r w:rsidR="004F36B0">
        <w:rPr>
          <w:noProof/>
        </w:rPr>
        <w:t>)</w:t>
      </w:r>
      <w:r w:rsidR="004F36B0">
        <w:fldChar w:fldCharType="end"/>
      </w:r>
      <w:r w:rsidRPr="009A2412">
        <w:t>.</w:t>
      </w:r>
      <w:r w:rsidR="0011501E" w:rsidRPr="009A2412">
        <w:t xml:space="preserve"> </w:t>
      </w:r>
      <w:r w:rsidR="008023DF">
        <w:t>Jedoch wurde d</w:t>
      </w:r>
      <w:r w:rsidR="00C36DFC">
        <w:t>as BIS-Monitoring</w:t>
      </w:r>
      <w:r w:rsidR="008023DF">
        <w:t xml:space="preserve"> </w:t>
      </w:r>
      <w:r w:rsidR="00C36DFC">
        <w:t>inkonse</w:t>
      </w:r>
      <w:r w:rsidR="002A543D">
        <w:softHyphen/>
      </w:r>
      <w:r w:rsidR="00C36DFC">
        <w:t>quent durchgeführt und die erhobenen Ergebnisse variierten zwischen den einzelnen Mes</w:t>
      </w:r>
      <w:r w:rsidR="001E13CB">
        <w:softHyphen/>
      </w:r>
      <w:r w:rsidR="00C36DFC">
        <w:t xml:space="preserve">sungen stark. </w:t>
      </w:r>
      <w:r w:rsidR="008023DF">
        <w:t xml:space="preserve">Dadurch wurden letztendlich hauptsächlich NISS und COMFORT-B </w:t>
      </w:r>
      <w:r w:rsidR="00203CD9">
        <w:t>zur Überwachung der Sedie</w:t>
      </w:r>
      <w:r w:rsidR="007552C2">
        <w:softHyphen/>
      </w:r>
      <w:r w:rsidR="00203CD9">
        <w:t xml:space="preserve">rung </w:t>
      </w:r>
      <w:r w:rsidR="008023DF">
        <w:t xml:space="preserve">verwendet. Diese Überwachungsmethoden wurden </w:t>
      </w:r>
      <w:r w:rsidR="004B7E4D">
        <w:t xml:space="preserve">bei allen Kindern </w:t>
      </w:r>
      <w:r w:rsidR="008023DF">
        <w:t xml:space="preserve">konsequent erhoben und zeigten gute Ergebnisse an. Auch wenn die Ergebnisse des COMFORT-Bs während des Zeitraums der neuromuskulären Blockade anfechtbar sind, so wurde dank des NISS sichergestellt, dass die Pflegenden mit ihrer langjährigen Erfahrung die Kinder für adäquat sediert befanden. </w:t>
      </w:r>
    </w:p>
    <w:p w14:paraId="7EC18ED3" w14:textId="7B548AEE" w:rsidR="00431378" w:rsidRPr="009A2412" w:rsidRDefault="00DD0B9F" w:rsidP="00B3039C">
      <w:r w:rsidRPr="009A2412">
        <w:t>Zu diesen</w:t>
      </w:r>
      <w:r w:rsidR="00E24A4F" w:rsidRPr="009A2412">
        <w:t xml:space="preserve"> </w:t>
      </w:r>
      <w:r w:rsidRPr="009A2412">
        <w:t>Limitationen kommen weitere</w:t>
      </w:r>
      <w:r w:rsidR="00DD11D1" w:rsidRPr="009A2412">
        <w:t xml:space="preserve"> Störfaktoren</w:t>
      </w:r>
      <w:r w:rsidRPr="009A2412">
        <w:t xml:space="preserve"> hinzu</w:t>
      </w:r>
      <w:r w:rsidR="00DD11D1" w:rsidRPr="009A2412">
        <w:t>, welche die Ergebnisse be</w:t>
      </w:r>
      <w:r w:rsidR="007552C2">
        <w:softHyphen/>
      </w:r>
      <w:r w:rsidR="00DD11D1" w:rsidRPr="009A2412">
        <w:t>einflussen kön</w:t>
      </w:r>
      <w:r w:rsidR="009279D2">
        <w:t>nten</w:t>
      </w:r>
      <w:r w:rsidR="00DD11D1" w:rsidRPr="009A2412">
        <w:t>. Da die Datensammlung über 5,5 Jahre erfolgte, ist nicht auszuschlie</w:t>
      </w:r>
      <w:r w:rsidR="007552C2">
        <w:softHyphen/>
      </w:r>
      <w:r w:rsidR="00DD11D1" w:rsidRPr="009A2412">
        <w:t xml:space="preserve">ßen, dass </w:t>
      </w:r>
      <w:r w:rsidRPr="009A2412">
        <w:t xml:space="preserve">z.B. </w:t>
      </w:r>
      <w:r w:rsidR="00DD11D1" w:rsidRPr="009A2412">
        <w:t>die generelle Verbesserung in der Patientenversorgung das Therapiekon</w:t>
      </w:r>
      <w:r w:rsidR="007552C2">
        <w:softHyphen/>
      </w:r>
      <w:r w:rsidR="00DD11D1" w:rsidRPr="009A2412">
        <w:t xml:space="preserve">zept positiv beeinflusst hat. </w:t>
      </w:r>
    </w:p>
    <w:p w14:paraId="0668BF5A" w14:textId="77777777" w:rsidR="00E24A4F" w:rsidRPr="009A2412" w:rsidRDefault="00E24A4F" w:rsidP="00B3039C"/>
    <w:p w14:paraId="1D9984B3" w14:textId="78446006" w:rsidR="0039687C" w:rsidRDefault="00E24A4F" w:rsidP="00430ECF">
      <w:r w:rsidRPr="009A2412">
        <w:t xml:space="preserve">Auch wenn die beschriebenen Einschränkungen vorliegen, konnten in dieser Studie alle Patienten </w:t>
      </w:r>
      <w:r w:rsidR="00C754D1" w:rsidRPr="009A2412">
        <w:t xml:space="preserve">dank des </w:t>
      </w:r>
      <w:r w:rsidR="00C754D1" w:rsidRPr="00F72CA0">
        <w:t>zielgerichteten</w:t>
      </w:r>
      <w:r w:rsidR="00C754D1" w:rsidRPr="009A2412">
        <w:t xml:space="preserve"> </w:t>
      </w:r>
      <w:proofErr w:type="spellStart"/>
      <w:r w:rsidR="00C754D1" w:rsidRPr="009A2412">
        <w:t>Analgosedierungsprotokolls</w:t>
      </w:r>
      <w:proofErr w:type="spellEnd"/>
      <w:r w:rsidR="00C754D1" w:rsidRPr="009A2412">
        <w:t xml:space="preserve"> </w:t>
      </w:r>
      <w:r w:rsidR="00720C41">
        <w:t>anhand</w:t>
      </w:r>
      <w:r w:rsidR="00C754D1" w:rsidRPr="009A2412">
        <w:t xml:space="preserve"> eines </w:t>
      </w:r>
      <w:proofErr w:type="spellStart"/>
      <w:r w:rsidR="00C754D1" w:rsidRPr="009A2412">
        <w:t>standardi</w:t>
      </w:r>
      <w:r w:rsidR="007B1B4E">
        <w:t>-</w:t>
      </w:r>
      <w:r w:rsidR="00C754D1" w:rsidRPr="009A2412">
        <w:lastRenderedPageBreak/>
        <w:t>sierten</w:t>
      </w:r>
      <w:proofErr w:type="spellEnd"/>
      <w:r w:rsidR="00C754D1" w:rsidRPr="009A2412">
        <w:t xml:space="preserve"> Konzeptes behandelt werden</w:t>
      </w:r>
      <w:r w:rsidR="00936C13">
        <w:t xml:space="preserve">. Dies ist als ein deutlicher </w:t>
      </w:r>
      <w:r w:rsidR="008F60A3" w:rsidRPr="009A2412">
        <w:t xml:space="preserve">Vorteil </w:t>
      </w:r>
      <w:r w:rsidR="00936C13">
        <w:t>zu werten</w:t>
      </w:r>
      <w:r w:rsidR="008F60A3" w:rsidRPr="009A2412">
        <w:t xml:space="preserve">. </w:t>
      </w:r>
      <w:r w:rsidR="00C754D1" w:rsidRPr="009A2412">
        <w:t>Da</w:t>
      </w:r>
      <w:r w:rsidR="00936C13">
        <w:t>s</w:t>
      </w:r>
      <w:r w:rsidR="00C754D1" w:rsidRPr="009A2412">
        <w:t xml:space="preserve"> Konzept </w:t>
      </w:r>
      <w:r w:rsidR="00936C13">
        <w:t xml:space="preserve">wurde </w:t>
      </w:r>
      <w:r w:rsidR="00C754D1" w:rsidRPr="009A2412">
        <w:t xml:space="preserve">an einem </w:t>
      </w:r>
      <w:r w:rsidR="00873C09">
        <w:t>limitierten</w:t>
      </w:r>
      <w:r w:rsidR="00C754D1" w:rsidRPr="009A2412">
        <w:t xml:space="preserve"> Patientenkollektiv ange</w:t>
      </w:r>
      <w:r w:rsidRPr="009A2412">
        <w:t>wandt</w:t>
      </w:r>
      <w:r w:rsidR="00C754D1" w:rsidRPr="009A2412">
        <w:t>,</w:t>
      </w:r>
      <w:r w:rsidR="00936C13">
        <w:t xml:space="preserve"> weswegen nicht</w:t>
      </w:r>
      <w:r w:rsidR="00C754D1" w:rsidRPr="009A2412">
        <w:t xml:space="preserve"> mit Sicher</w:t>
      </w:r>
      <w:r w:rsidR="007552C2">
        <w:softHyphen/>
      </w:r>
      <w:r w:rsidR="00C754D1" w:rsidRPr="009A2412">
        <w:t xml:space="preserve">heit </w:t>
      </w:r>
      <w:r w:rsidR="00936C13">
        <w:t>ge</w:t>
      </w:r>
      <w:r w:rsidR="00C754D1" w:rsidRPr="009A2412">
        <w:t>folge</w:t>
      </w:r>
      <w:r w:rsidR="00936C13">
        <w:t>rt werden kann</w:t>
      </w:r>
      <w:r w:rsidR="00C754D1" w:rsidRPr="009A2412">
        <w:t>, ob d</w:t>
      </w:r>
      <w:r w:rsidR="00936C13">
        <w:t>as</w:t>
      </w:r>
      <w:r w:rsidR="00C754D1" w:rsidRPr="009A2412">
        <w:t xml:space="preserve"> Protokoll auch auf andere Patientengruppen übertrag</w:t>
      </w:r>
      <w:r w:rsidR="007552C2">
        <w:softHyphen/>
      </w:r>
      <w:r w:rsidR="00C754D1" w:rsidRPr="009A2412">
        <w:t>bar ist.</w:t>
      </w:r>
      <w:r w:rsidR="00C36DFC">
        <w:t xml:space="preserve"> </w:t>
      </w:r>
      <w:r w:rsidR="00936C13">
        <w:t>Jedoch kann</w:t>
      </w:r>
      <w:r w:rsidR="00C36DFC">
        <w:t xml:space="preserve"> davon ausgegangen werden</w:t>
      </w:r>
      <w:r w:rsidR="00C754D1" w:rsidRPr="009A2412">
        <w:t>, dass Teile des Protokolls, wie das regel</w:t>
      </w:r>
      <w:r w:rsidR="007552C2">
        <w:softHyphen/>
      </w:r>
      <w:r w:rsidR="00C754D1" w:rsidRPr="009A2412">
        <w:t>mäßige Scoring der Sedierungstiefe, des Entzuges und Deliriums</w:t>
      </w:r>
      <w:r w:rsidRPr="009A2412">
        <w:t xml:space="preserve">, </w:t>
      </w:r>
      <w:r w:rsidR="00C754D1" w:rsidRPr="009A2412">
        <w:t>die Erstellung eines Medikationsausschleichplans</w:t>
      </w:r>
      <w:r w:rsidRPr="009A2412">
        <w:t xml:space="preserve"> und die Präventionsmaßnahmen des Delirs</w:t>
      </w:r>
      <w:r w:rsidR="005A2A9D">
        <w:t>,</w:t>
      </w:r>
      <w:r w:rsidRPr="009A2412">
        <w:t xml:space="preserve"> </w:t>
      </w:r>
      <w:r w:rsidR="00C754D1" w:rsidRPr="009A2412">
        <w:t xml:space="preserve">bei allen </w:t>
      </w:r>
      <w:r w:rsidR="00C754D1" w:rsidRPr="003A7913">
        <w:t>PICU Patienten angew</w:t>
      </w:r>
      <w:r w:rsidR="0013480D" w:rsidRPr="003A7913">
        <w:t>andt</w:t>
      </w:r>
      <w:r w:rsidR="00C754D1" w:rsidRPr="003A7913">
        <w:t xml:space="preserve"> werden können</w:t>
      </w:r>
      <w:r w:rsidR="009B05AF">
        <w:t xml:space="preserve"> </w:t>
      </w:r>
      <w:r w:rsidR="009B05AF">
        <w:fldChar w:fldCharType="begin">
          <w:fldData xml:space="preserve">PEVuZE5vdGU+PENpdGU+PEF1dGhvcj5NaWNoZWw8L0F1dGhvcj48WWVhcj4yMDIwPC9ZZWFyPjxS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==
</w:fldData>
        </w:fldChar>
      </w:r>
      <w:r w:rsidR="009B05AF">
        <w:instrText xml:space="preserve"> ADDIN EN.CITE </w:instrText>
      </w:r>
      <w:r w:rsidR="009B05AF">
        <w:fldChar w:fldCharType="begin">
          <w:fldData xml:space="preserve">PEVuZE5vdGU+PENpdGU+PEF1dGhvcj5NaWNoZWw8L0F1dGhvcj48WWVhcj4yMDIwPC9ZZWFyPjxS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==
</w:fldData>
        </w:fldChar>
      </w:r>
      <w:r w:rsidR="009B05AF">
        <w:instrText xml:space="preserve"> ADDIN EN.CITE.DATA </w:instrText>
      </w:r>
      <w:r w:rsidR="009B05AF">
        <w:fldChar w:fldCharType="end"/>
      </w:r>
      <w:r w:rsidR="009B05AF">
        <w:fldChar w:fldCharType="separate"/>
      </w:r>
      <w:r w:rsidR="009B05AF">
        <w:rPr>
          <w:noProof/>
        </w:rPr>
        <w:t>(</w:t>
      </w:r>
      <w:hyperlink w:anchor="_ENREF_93" w:tooltip="Michel, 2020 #350" w:history="1">
        <w:r w:rsidR="00764178" w:rsidRPr="00764178">
          <w:rPr>
            <w:rStyle w:val="Hyperlink"/>
          </w:rPr>
          <w:t>Michel et al., 2020b</w:t>
        </w:r>
      </w:hyperlink>
      <w:r w:rsidR="009B05AF">
        <w:rPr>
          <w:noProof/>
        </w:rPr>
        <w:t>)</w:t>
      </w:r>
      <w:r w:rsidR="009B05AF">
        <w:fldChar w:fldCharType="end"/>
      </w:r>
      <w:r w:rsidR="00544205" w:rsidRPr="003A7913">
        <w:t xml:space="preserve">. Der </w:t>
      </w:r>
      <w:r w:rsidR="00AE37EA" w:rsidRPr="003A7913">
        <w:t xml:space="preserve">Nutzen davon wurde bereits </w:t>
      </w:r>
      <w:r w:rsidR="00834164" w:rsidRPr="003A7913">
        <w:t>in</w:t>
      </w:r>
      <w:r w:rsidR="00AE37EA" w:rsidRPr="003A7913">
        <w:t xml:space="preserve"> weiteren </w:t>
      </w:r>
      <w:r w:rsidR="00834164" w:rsidRPr="003A7913">
        <w:t>Studien</w:t>
      </w:r>
      <w:r w:rsidR="00AE37EA" w:rsidRPr="003A7913">
        <w:t xml:space="preserve"> demonstriert </w:t>
      </w:r>
      <w:r w:rsidR="00AE37EA" w:rsidRPr="003A7913">
        <w:fldChar w:fldCharType="begin">
          <w:fldData xml:space="preserve">PEVuZE5vdGU+PENpdGU+PEF1dGhvcj5OZXVuaG9lZmZlcjwvQXV0aG9yPjxZZWFyPjIwMTU8L1ll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</w:fldData>
        </w:fldChar>
      </w:r>
      <w:r w:rsidR="00FA5750">
        <w:instrText xml:space="preserve"> ADDIN EN.CITE </w:instrText>
      </w:r>
      <w:r w:rsidR="00FA5750">
        <w:fldChar w:fldCharType="begin">
          <w:fldData xml:space="preserve">PEVuZE5vdGU+PENpdGU+PEF1dGhvcj5OZXVuaG9lZmZlcjwvQXV0aG9yPjxZZWFyPjIwMTU8L1ll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</w:fldData>
        </w:fldChar>
      </w:r>
      <w:r w:rsidR="00FA5750">
        <w:instrText xml:space="preserve"> ADDIN EN.CITE.DATA </w:instrText>
      </w:r>
      <w:r w:rsidR="00FA5750">
        <w:fldChar w:fldCharType="end"/>
      </w:r>
      <w:r w:rsidR="00AE37EA" w:rsidRPr="003A7913">
        <w:fldChar w:fldCharType="separate"/>
      </w:r>
      <w:r w:rsidR="00FA5750">
        <w:rPr>
          <w:noProof/>
        </w:rPr>
        <w:t>(</w:t>
      </w:r>
      <w:hyperlink w:anchor="_ENREF_101" w:tooltip="Neunhoeffer, 2015 #175" w:history="1">
        <w:r w:rsidR="00764178" w:rsidRPr="00764178">
          <w:rPr>
            <w:rStyle w:val="Hyperlink"/>
          </w:rPr>
          <w:t>Neunhoeffer et al., 2015</w:t>
        </w:r>
      </w:hyperlink>
      <w:r w:rsidR="00FA5750">
        <w:rPr>
          <w:noProof/>
        </w:rPr>
        <w:t xml:space="preserve">, </w:t>
      </w:r>
      <w:hyperlink w:anchor="_ENREF_92" w:tooltip="Michel, 2020 #332" w:history="1">
        <w:r w:rsidR="00764178" w:rsidRPr="00764178">
          <w:rPr>
            <w:rStyle w:val="Hyperlink"/>
          </w:rPr>
          <w:t>Michel et al., 2020a</w:t>
        </w:r>
      </w:hyperlink>
      <w:r w:rsidR="00FA5750">
        <w:rPr>
          <w:noProof/>
        </w:rPr>
        <w:t xml:space="preserve">, </w:t>
      </w:r>
      <w:hyperlink w:anchor="_ENREF_102" w:tooltip="Neunhoeffer, 2017 #314" w:history="1">
        <w:r w:rsidR="00764178" w:rsidRPr="00764178">
          <w:rPr>
            <w:rStyle w:val="Hyperlink"/>
          </w:rPr>
          <w:t>Neunhoeffer et al., 2017b</w:t>
        </w:r>
      </w:hyperlink>
      <w:r w:rsidR="00FA5750">
        <w:rPr>
          <w:noProof/>
        </w:rPr>
        <w:t>)</w:t>
      </w:r>
      <w:r w:rsidR="00AE37EA" w:rsidRPr="003A7913">
        <w:fldChar w:fldCharType="end"/>
      </w:r>
      <w:r w:rsidR="00C754D1" w:rsidRPr="003A7913">
        <w:t>.</w:t>
      </w:r>
      <w:r w:rsidR="00C754D1" w:rsidRPr="009A2412">
        <w:t xml:space="preserve"> Außerdem </w:t>
      </w:r>
      <w:r w:rsidR="00C36DFC">
        <w:t>könnten</w:t>
      </w:r>
      <w:r w:rsidR="00C754D1" w:rsidRPr="009A2412">
        <w:t xml:space="preserve"> Patienten mit ander</w:t>
      </w:r>
      <w:r w:rsidRPr="009A2412">
        <w:t>en</w:t>
      </w:r>
      <w:r w:rsidR="00C754D1" w:rsidRPr="009A2412">
        <w:t xml:space="preserve"> Erkrankun</w:t>
      </w:r>
      <w:r w:rsidR="00874BE5">
        <w:softHyphen/>
      </w:r>
      <w:r w:rsidR="00C754D1" w:rsidRPr="009A2412">
        <w:t>gen und ähnlich langer zeit</w:t>
      </w:r>
      <w:r w:rsidR="00900D3F">
        <w:softHyphen/>
      </w:r>
      <w:r w:rsidR="00C754D1" w:rsidRPr="009A2412">
        <w:t xml:space="preserve">definierter tiefer Sedierung </w:t>
      </w:r>
      <w:r w:rsidR="0039687C" w:rsidRPr="009A2412">
        <w:t>von einem vergleichba</w:t>
      </w:r>
      <w:r w:rsidR="007552C2">
        <w:softHyphen/>
      </w:r>
      <w:r w:rsidR="0039687C" w:rsidRPr="009A2412">
        <w:t>ren Proto</w:t>
      </w:r>
      <w:r w:rsidR="00874BE5">
        <w:softHyphen/>
      </w:r>
      <w:r w:rsidR="0039687C" w:rsidRPr="009A2412">
        <w:t>koll profitieren</w:t>
      </w:r>
      <w:r w:rsidR="009B05AF">
        <w:t xml:space="preserve"> </w:t>
      </w:r>
      <w:r w:rsidR="009B05AF">
        <w:fldChar w:fldCharType="begin">
          <w:fldData xml:space="preserve">PEVuZE5vdGU+PENpdGU+PEF1dGhvcj5NaWNoZWw8L0F1dGhvcj48WWVhcj4yMDIwPC9ZZWFyPjxS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==
</w:fldData>
        </w:fldChar>
      </w:r>
      <w:r w:rsidR="009B05AF">
        <w:instrText xml:space="preserve"> ADDIN EN.CITE </w:instrText>
      </w:r>
      <w:r w:rsidR="009B05AF">
        <w:fldChar w:fldCharType="begin">
          <w:fldData xml:space="preserve">PEVuZE5vdGU+PENpdGU+PEF1dGhvcj5NaWNoZWw8L0F1dGhvcj48WWVhcj4yMDIwPC9ZZWFyPjxS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==
</w:fldData>
        </w:fldChar>
      </w:r>
      <w:r w:rsidR="009B05AF">
        <w:instrText xml:space="preserve"> ADDIN EN.CITE.DATA </w:instrText>
      </w:r>
      <w:r w:rsidR="009B05AF">
        <w:fldChar w:fldCharType="end"/>
      </w:r>
      <w:r w:rsidR="009B05AF">
        <w:fldChar w:fldCharType="separate"/>
      </w:r>
      <w:r w:rsidR="009B05AF">
        <w:rPr>
          <w:noProof/>
        </w:rPr>
        <w:t>(</w:t>
      </w:r>
      <w:hyperlink w:anchor="_ENREF_93" w:tooltip="Michel, 2020 #350" w:history="1">
        <w:r w:rsidR="00764178" w:rsidRPr="00764178">
          <w:rPr>
            <w:rStyle w:val="Hyperlink"/>
          </w:rPr>
          <w:t>Michel et al., 2020b</w:t>
        </w:r>
      </w:hyperlink>
      <w:r w:rsidR="009B05AF">
        <w:rPr>
          <w:noProof/>
        </w:rPr>
        <w:t>)</w:t>
      </w:r>
      <w:r w:rsidR="009B05AF">
        <w:fldChar w:fldCharType="end"/>
      </w:r>
      <w:r w:rsidRPr="009A2412">
        <w:t xml:space="preserve">. </w:t>
      </w:r>
    </w:p>
    <w:p w14:paraId="32102050" w14:textId="77777777" w:rsidR="004C6FCA" w:rsidRPr="009A2412" w:rsidRDefault="004C6FCA" w:rsidP="00430ECF"/>
    <w:p w14:paraId="7F419684" w14:textId="1B51AE2F" w:rsidR="00824D1D" w:rsidRDefault="00824D1D" w:rsidP="00AC205E">
      <w:pPr>
        <w:pStyle w:val="berschrift2"/>
      </w:pPr>
      <w:bookmarkStart w:id="94" w:name="_Toc84414077"/>
      <w:r>
        <w:t>Schlussfolgerung</w:t>
      </w:r>
      <w:bookmarkEnd w:id="94"/>
    </w:p>
    <w:p w14:paraId="6F19F649" w14:textId="5DDE4576" w:rsidR="002B481E" w:rsidRDefault="0013480D" w:rsidP="00B3039C">
      <w:r>
        <w:t xml:space="preserve">Diese Arbeit </w:t>
      </w:r>
      <w:r w:rsidR="00AC205E">
        <w:t>verdeutlicht</w:t>
      </w:r>
      <w:r>
        <w:t>, dass ein</w:t>
      </w:r>
      <w:r w:rsidR="0039687C" w:rsidRPr="009A2412">
        <w:t xml:space="preserve"> standardisiertes </w:t>
      </w:r>
      <w:r w:rsidR="005B1E3E" w:rsidRPr="009A2412">
        <w:t xml:space="preserve">Pflegenden-gesteuertes </w:t>
      </w:r>
      <w:r w:rsidR="0039687C" w:rsidRPr="009A2412">
        <w:t>Analg</w:t>
      </w:r>
      <w:r w:rsidR="008C01F6" w:rsidRPr="009A2412">
        <w:t>o</w:t>
      </w:r>
      <w:r w:rsidR="0039687C" w:rsidRPr="009A2412">
        <w:t>s</w:t>
      </w:r>
      <w:r w:rsidR="008C01F6" w:rsidRPr="009A2412">
        <w:t>ed</w:t>
      </w:r>
      <w:r w:rsidR="0039687C" w:rsidRPr="009A2412">
        <w:t>ie</w:t>
      </w:r>
      <w:r w:rsidR="00900D3F">
        <w:softHyphen/>
      </w:r>
      <w:r w:rsidR="0039687C" w:rsidRPr="009A2412">
        <w:t xml:space="preserve">rungsprotokoll mit Opiatpause </w:t>
      </w:r>
      <w:r w:rsidR="0040770C">
        <w:t xml:space="preserve">während </w:t>
      </w:r>
      <w:r w:rsidR="0039687C" w:rsidRPr="009A2412">
        <w:t>einer Periode der langfristigen tiefen Sedierung und neuromuskulären Blockade</w:t>
      </w:r>
      <w:r w:rsidR="005B1E3E" w:rsidRPr="009A2412">
        <w:t xml:space="preserve"> durchführbar</w:t>
      </w:r>
      <w:r w:rsidR="006D0197">
        <w:t xml:space="preserve"> und </w:t>
      </w:r>
      <w:r w:rsidR="006D0197" w:rsidRPr="005D5685">
        <w:t>zielführend</w:t>
      </w:r>
      <w:r w:rsidRPr="005D5685">
        <w:t xml:space="preserve"> ist</w:t>
      </w:r>
      <w:r w:rsidR="005B1E3E" w:rsidRPr="005D5685">
        <w:t xml:space="preserve">. </w:t>
      </w:r>
      <w:r w:rsidR="006F60C2" w:rsidRPr="005D5685">
        <w:t>D</w:t>
      </w:r>
      <w:r w:rsidRPr="005D5685">
        <w:t xml:space="preserve">ie </w:t>
      </w:r>
      <w:r w:rsidR="002B481E" w:rsidRPr="005D5685">
        <w:t xml:space="preserve">Opiatdosierung </w:t>
      </w:r>
      <w:r w:rsidR="006F60C2" w:rsidRPr="005D5685">
        <w:t xml:space="preserve">konnte </w:t>
      </w:r>
      <w:r w:rsidR="002B481E" w:rsidRPr="005D5685">
        <w:t xml:space="preserve">nach der </w:t>
      </w:r>
      <w:r w:rsidRPr="005D5685">
        <w:t>Opiatp</w:t>
      </w:r>
      <w:r w:rsidR="002B481E" w:rsidRPr="005D5685">
        <w:t>ause</w:t>
      </w:r>
      <w:r w:rsidRPr="005D5685">
        <w:t xml:space="preserve"> </w:t>
      </w:r>
      <w:r w:rsidR="006F60C2" w:rsidRPr="005D5685">
        <w:t xml:space="preserve">signifikant </w:t>
      </w:r>
      <w:r w:rsidRPr="005D5685">
        <w:t>verringert werden.</w:t>
      </w:r>
      <w:r w:rsidR="002B481E" w:rsidRPr="005D5685">
        <w:t xml:space="preserve"> </w:t>
      </w:r>
      <w:r w:rsidR="006F60C2" w:rsidRPr="005D5685">
        <w:t>Zeitnahe</w:t>
      </w:r>
      <w:r w:rsidR="0039687C" w:rsidRPr="005D5685">
        <w:t xml:space="preserve"> Extubation</w:t>
      </w:r>
      <w:r w:rsidR="006F60C2" w:rsidRPr="005D5685">
        <w:t>en</w:t>
      </w:r>
      <w:r w:rsidR="006A2EE5">
        <w:t xml:space="preserve">, </w:t>
      </w:r>
      <w:r w:rsidR="0039687C" w:rsidRPr="005D5685">
        <w:t>Ent</w:t>
      </w:r>
      <w:r w:rsidR="002A543D">
        <w:softHyphen/>
      </w:r>
      <w:r w:rsidR="0039687C" w:rsidRPr="005D5685">
        <w:t>lassung</w:t>
      </w:r>
      <w:r w:rsidR="006F60C2" w:rsidRPr="005D5685">
        <w:t>en</w:t>
      </w:r>
      <w:r w:rsidR="0039687C" w:rsidRPr="005D5685">
        <w:t xml:space="preserve"> von der PICU</w:t>
      </w:r>
      <w:r w:rsidR="006F60C2" w:rsidRPr="005D5685">
        <w:t xml:space="preserve"> und von Normalstation </w:t>
      </w:r>
      <w:r w:rsidR="006F60C2" w:rsidRPr="008F7162">
        <w:t>nach Hause</w:t>
      </w:r>
      <w:r w:rsidR="006A2EE5" w:rsidRPr="008F7162">
        <w:t>, sowie in der Mehrzahl der Fälle die Einhaltung</w:t>
      </w:r>
      <w:r w:rsidR="00C31BF4" w:rsidRPr="008F7162">
        <w:t xml:space="preserve"> des angestrebten zeitlichen Rahmens </w:t>
      </w:r>
      <w:r w:rsidR="008F7162" w:rsidRPr="008F7162">
        <w:t xml:space="preserve">bis </w:t>
      </w:r>
      <w:r w:rsidR="00C31BF4" w:rsidRPr="008F7162">
        <w:t>zum Beginn der</w:t>
      </w:r>
      <w:r w:rsidR="006A2EE5" w:rsidRPr="008F7162">
        <w:t xml:space="preserve"> adjuvanten Chemotherapie</w:t>
      </w:r>
      <w:r w:rsidR="006F60C2" w:rsidRPr="008F7162">
        <w:t xml:space="preserve"> wurden ermöglicht.</w:t>
      </w:r>
      <w:r w:rsidR="007E153D" w:rsidRPr="008F7162">
        <w:t xml:space="preserve"> Unter diesem</w:t>
      </w:r>
      <w:r w:rsidR="007E153D" w:rsidRPr="005D5685">
        <w:t xml:space="preserve"> Regime kam es in unserem Kollektiv bei keinem Patienten zur akzidentellen Dislokation einer BT-Sonde</w:t>
      </w:r>
      <w:r w:rsidRPr="005D5685">
        <w:t>.</w:t>
      </w:r>
      <w:r w:rsidR="00824D1D" w:rsidRPr="005D5685">
        <w:t xml:space="preserve"> Um den Thera</w:t>
      </w:r>
      <w:r w:rsidR="007552C2" w:rsidRPr="005D5685">
        <w:softHyphen/>
      </w:r>
      <w:r w:rsidR="00824D1D" w:rsidRPr="005D5685">
        <w:t>pieer</w:t>
      </w:r>
      <w:r w:rsidR="002A543D">
        <w:softHyphen/>
      </w:r>
      <w:r w:rsidR="00824D1D" w:rsidRPr="005D5685">
        <w:t>folg abschließend beurteilen zu können</w:t>
      </w:r>
      <w:r w:rsidR="00D32F8F" w:rsidRPr="005D5685">
        <w:t>,</w:t>
      </w:r>
      <w:r w:rsidR="00824D1D" w:rsidRPr="005D5685">
        <w:t xml:space="preserve"> </w:t>
      </w:r>
      <w:r w:rsidR="00C244FC" w:rsidRPr="005D5685">
        <w:t>müssen die Ergebnisse dieser Un</w:t>
      </w:r>
      <w:r w:rsidR="00900D3F" w:rsidRPr="005D5685">
        <w:softHyphen/>
      </w:r>
      <w:r w:rsidR="00C244FC" w:rsidRPr="005D5685">
        <w:t>tersuchung no</w:t>
      </w:r>
      <w:r w:rsidR="00D32F8F" w:rsidRPr="005D5685">
        <w:t>ch an</w:t>
      </w:r>
      <w:r w:rsidR="00C244FC" w:rsidRPr="005D5685">
        <w:t xml:space="preserve"> größeren Patientenzahlen bestätigt werden</w:t>
      </w:r>
      <w:r w:rsidR="00824D1D" w:rsidRPr="005D5685">
        <w:t>.</w:t>
      </w:r>
      <w:r w:rsidR="00D32F8F" w:rsidRPr="005D5685">
        <w:t xml:space="preserve"> Die vorliegende Studie bestätigt die Prak</w:t>
      </w:r>
      <w:r w:rsidR="001E13CB">
        <w:softHyphen/>
      </w:r>
      <w:r w:rsidR="00D32F8F" w:rsidRPr="005D5685">
        <w:t xml:space="preserve">tikabilität und die </w:t>
      </w:r>
      <w:r w:rsidR="00BD7B51" w:rsidRPr="005D5685">
        <w:t xml:space="preserve">mögliche </w:t>
      </w:r>
      <w:r w:rsidR="00D32F8F" w:rsidRPr="005D5685">
        <w:t>Bedeutung</w:t>
      </w:r>
      <w:r w:rsidR="0099548D" w:rsidRPr="005D5685">
        <w:t xml:space="preserve"> des </w:t>
      </w:r>
      <w:r w:rsidR="00862909" w:rsidRPr="005D5685">
        <w:t>hier vorgestellten Ansatzes</w:t>
      </w:r>
      <w:r w:rsidR="0099548D" w:rsidRPr="005D5685">
        <w:t xml:space="preserve">. </w:t>
      </w:r>
    </w:p>
    <w:p w14:paraId="52F1B984" w14:textId="77777777" w:rsidR="006A2EE5" w:rsidRPr="00F904DD" w:rsidRDefault="006A2EE5" w:rsidP="00B3039C"/>
    <w:p w14:paraId="6B570681" w14:textId="57DCD6FE" w:rsidR="00FA2AA8" w:rsidRPr="009A2412" w:rsidRDefault="00862909" w:rsidP="008F7162">
      <w:r w:rsidRPr="005D5685">
        <w:t>Zudem sind</w:t>
      </w:r>
      <w:r w:rsidR="00D46A52" w:rsidRPr="005D5685">
        <w:t xml:space="preserve"> </w:t>
      </w:r>
      <w:r w:rsidR="0039687C" w:rsidRPr="005D5685">
        <w:t>Scoring Systeme</w:t>
      </w:r>
      <w:r w:rsidR="002D1266" w:rsidRPr="005D5685">
        <w:t xml:space="preserve"> zur Überwachung der Analgosedierung und von Entzug und Delir</w:t>
      </w:r>
      <w:r w:rsidR="005B1E3E" w:rsidRPr="005D5685">
        <w:t xml:space="preserve">, </w:t>
      </w:r>
      <w:r w:rsidR="0039687C" w:rsidRPr="005D5685">
        <w:t xml:space="preserve">Medikationsausschleichpläne </w:t>
      </w:r>
      <w:r w:rsidR="005B1E3E" w:rsidRPr="005D5685">
        <w:t xml:space="preserve">und </w:t>
      </w:r>
      <w:r w:rsidR="002D1266" w:rsidRPr="005D5685">
        <w:t>Präventionsma</w:t>
      </w:r>
      <w:r w:rsidR="005B1E3E" w:rsidRPr="005D5685">
        <w:t>ßnahmen</w:t>
      </w:r>
      <w:r w:rsidR="002B481E" w:rsidRPr="005D5685">
        <w:t xml:space="preserve"> </w:t>
      </w:r>
      <w:r w:rsidR="002D1266" w:rsidRPr="005D5685">
        <w:t>des</w:t>
      </w:r>
      <w:r w:rsidR="002B481E" w:rsidRPr="005D5685">
        <w:t xml:space="preserve"> </w:t>
      </w:r>
      <w:r w:rsidR="005B1E3E" w:rsidRPr="005D5685">
        <w:t>Delir</w:t>
      </w:r>
      <w:r w:rsidR="002D1266" w:rsidRPr="005D5685">
        <w:t>s</w:t>
      </w:r>
      <w:r w:rsidR="00D479F3" w:rsidRPr="005D5685">
        <w:t xml:space="preserve">, wie in dieser Studie durchgeführt, </w:t>
      </w:r>
      <w:r w:rsidR="0039687C" w:rsidRPr="005D5685">
        <w:t>essen</w:t>
      </w:r>
      <w:r w:rsidR="003714F5" w:rsidRPr="005D5685">
        <w:t>z</w:t>
      </w:r>
      <w:r w:rsidR="0039687C" w:rsidRPr="005D5685">
        <w:t>iell</w:t>
      </w:r>
      <w:r w:rsidR="003F3C29" w:rsidRPr="005D5685">
        <w:t>. Sie sollten speziell in Hochrisiko-Kohorten von Patienten, die langfristige mechanische Beatmung und Intensivmedizinische Betreuung benötigen, konsequent an</w:t>
      </w:r>
      <w:r w:rsidR="007552C2" w:rsidRPr="005D5685">
        <w:softHyphen/>
      </w:r>
      <w:r w:rsidR="003F3C29" w:rsidRPr="005D5685">
        <w:t>gewandt werden. Die Maßnahmen verhelfen zu</w:t>
      </w:r>
      <w:r w:rsidR="0039687C" w:rsidRPr="005D5685">
        <w:t xml:space="preserve"> Detektion, Prä</w:t>
      </w:r>
      <w:r w:rsidR="00900D3F" w:rsidRPr="005D5685">
        <w:softHyphen/>
      </w:r>
      <w:r w:rsidR="0039687C" w:rsidRPr="005D5685">
        <w:t>vention und Behandlung der Entzugssymptome und des Delirs</w:t>
      </w:r>
      <w:r w:rsidR="003F3C29" w:rsidRPr="005D5685">
        <w:t xml:space="preserve"> sowie zur Verringerung</w:t>
      </w:r>
      <w:r w:rsidR="00D479F3" w:rsidRPr="005D5685">
        <w:t xml:space="preserve"> der mit</w:t>
      </w:r>
      <w:r w:rsidR="003F3C29" w:rsidRPr="005D5685">
        <w:t xml:space="preserve"> einer </w:t>
      </w:r>
      <w:r w:rsidR="00D479F3" w:rsidRPr="005D5685">
        <w:t>inadäquaten</w:t>
      </w:r>
      <w:r w:rsidR="003F3C29" w:rsidRPr="005D5685">
        <w:t xml:space="preserve"> Analgosedierung </w:t>
      </w:r>
      <w:r w:rsidR="00D479F3" w:rsidRPr="005D5685">
        <w:t>einhergehenden</w:t>
      </w:r>
      <w:r w:rsidR="003F3C29" w:rsidRPr="005D5685">
        <w:t xml:space="preserve"> Komplikatione</w:t>
      </w:r>
      <w:r w:rsidR="00FC1ACA" w:rsidRPr="005D5685">
        <w:t>n.</w:t>
      </w:r>
      <w:r w:rsidR="003F3C29">
        <w:t xml:space="preserve"> </w:t>
      </w:r>
    </w:p>
    <w:p w14:paraId="14A152C4" w14:textId="71983CB6" w:rsidR="00207319" w:rsidRPr="00764178" w:rsidRDefault="00207319" w:rsidP="006D02F7">
      <w:pPr>
        <w:pStyle w:val="berschrift1"/>
      </w:pPr>
      <w:bookmarkStart w:id="95" w:name="_Toc84414078"/>
      <w:r w:rsidRPr="00764178">
        <w:lastRenderedPageBreak/>
        <w:t>Zusammenfassung</w:t>
      </w:r>
      <w:bookmarkEnd w:id="95"/>
    </w:p>
    <w:p w14:paraId="739AEBFA" w14:textId="097F9929" w:rsidR="00893B82" w:rsidRDefault="00BC3203" w:rsidP="00B3039C">
      <w:r w:rsidRPr="008C0FB2">
        <w:t>Das Rhabdomyosarkom ist der häufigste solide Weichteiltumor im Kindesalter.</w:t>
      </w:r>
      <w:r w:rsidR="00B03E22">
        <w:t xml:space="preserve"> </w:t>
      </w:r>
      <w:r w:rsidR="00E7581B">
        <w:t>Für</w:t>
      </w:r>
      <w:r w:rsidRPr="008C0FB2">
        <w:t xml:space="preserve"> pädiatrische urogenitale</w:t>
      </w:r>
      <w:r w:rsidRPr="0011501E">
        <w:t xml:space="preserve"> und </w:t>
      </w:r>
      <w:proofErr w:type="spellStart"/>
      <w:r w:rsidRPr="0011501E">
        <w:t>perianale</w:t>
      </w:r>
      <w:proofErr w:type="spellEnd"/>
      <w:r w:rsidRPr="0011501E">
        <w:t xml:space="preserve"> </w:t>
      </w:r>
      <w:proofErr w:type="spellStart"/>
      <w:r w:rsidRPr="0011501E">
        <w:t>Rhabdomyosarkome</w:t>
      </w:r>
      <w:proofErr w:type="spellEnd"/>
      <w:r w:rsidRPr="0011501E">
        <w:t xml:space="preserve"> </w:t>
      </w:r>
      <w:r w:rsidR="00B03E22">
        <w:t xml:space="preserve">stehen verschiedene </w:t>
      </w:r>
      <w:r w:rsidR="00B03E22" w:rsidRPr="008C0FB2">
        <w:t>Behandlungskonzepte</w:t>
      </w:r>
      <w:r w:rsidR="00B03E22" w:rsidRPr="0011501E">
        <w:t xml:space="preserve"> </w:t>
      </w:r>
      <w:r w:rsidR="00B03E22">
        <w:t xml:space="preserve">zur Verfügung. Eines davon </w:t>
      </w:r>
      <w:r w:rsidRPr="0011501E">
        <w:t>be</w:t>
      </w:r>
      <w:r w:rsidR="007552C2">
        <w:softHyphen/>
      </w:r>
      <w:r w:rsidRPr="0011501E">
        <w:t xml:space="preserve">inhaltet die chemotherapeutische Therapie mit anschließender </w:t>
      </w:r>
      <w:r>
        <w:t>op</w:t>
      </w:r>
      <w:r w:rsidRPr="0011501E">
        <w:t>erativer Resektion und High-dose</w:t>
      </w:r>
      <w:r>
        <w:t>-</w:t>
      </w:r>
      <w:r w:rsidRPr="0011501E">
        <w:t>rate Brachytherapie.</w:t>
      </w:r>
      <w:r>
        <w:t xml:space="preserve"> Um die Sicherheit der </w:t>
      </w:r>
      <w:r w:rsidRPr="0011501E">
        <w:t>Brachytherapiesonden zu gewähr</w:t>
      </w:r>
      <w:r w:rsidR="007552C2">
        <w:softHyphen/>
      </w:r>
      <w:r w:rsidRPr="0011501E">
        <w:t>leisten</w:t>
      </w:r>
      <w:r>
        <w:t xml:space="preserve">, erhalten die Patienten während der </w:t>
      </w:r>
      <w:proofErr w:type="spellStart"/>
      <w:r w:rsidRPr="0011501E">
        <w:t>Brachytherapieperiode</w:t>
      </w:r>
      <w:proofErr w:type="spellEnd"/>
      <w:r w:rsidRPr="0011501E">
        <w:t xml:space="preserve"> von 10 Tagen</w:t>
      </w:r>
      <w:r>
        <w:t xml:space="preserve"> eine tiefe Analgosedierung mit neuromuskulärer Blockade. </w:t>
      </w:r>
      <w:r w:rsidR="002D257B">
        <w:t>D</w:t>
      </w:r>
      <w:r>
        <w:t xml:space="preserve">ie benötigten hohen Opiat- und </w:t>
      </w:r>
      <w:proofErr w:type="spellStart"/>
      <w:r>
        <w:t>Ben</w:t>
      </w:r>
      <w:r w:rsidR="007552C2">
        <w:softHyphen/>
      </w:r>
      <w:r>
        <w:t>zodiazepindosen</w:t>
      </w:r>
      <w:proofErr w:type="spellEnd"/>
      <w:r>
        <w:t xml:space="preserve"> </w:t>
      </w:r>
      <w:r w:rsidR="008939A1">
        <w:t>wiederum stellen ein Risiko für</w:t>
      </w:r>
      <w:r w:rsidR="00A36978">
        <w:t xml:space="preserve"> </w:t>
      </w:r>
      <w:r>
        <w:t>verlängerte mechanische Ventilation, Beatmungsprobleme, Entzug, Delirium und</w:t>
      </w:r>
      <w:r w:rsidR="00B66992">
        <w:t xml:space="preserve"> </w:t>
      </w:r>
      <w:r>
        <w:t>länge</w:t>
      </w:r>
      <w:r w:rsidR="00B66992">
        <w:t xml:space="preserve">re Kinderintensiv- und </w:t>
      </w:r>
      <w:r>
        <w:t>Krankenhaus</w:t>
      </w:r>
      <w:r w:rsidR="007552C2">
        <w:softHyphen/>
      </w:r>
      <w:r>
        <w:t>aufenthalte</w:t>
      </w:r>
      <w:r w:rsidR="008939A1">
        <w:t xml:space="preserve"> </w:t>
      </w:r>
      <w:r w:rsidR="008939A1" w:rsidRPr="008939A1">
        <w:t>dar</w:t>
      </w:r>
      <w:r w:rsidRPr="008939A1">
        <w:t xml:space="preserve">. </w:t>
      </w:r>
      <w:r w:rsidR="00A36978" w:rsidRPr="00D84E7E">
        <w:t>Ziel</w:t>
      </w:r>
      <w:r w:rsidR="00D84E7E">
        <w:t>e</w:t>
      </w:r>
      <w:r w:rsidR="00A36978" w:rsidRPr="00D84E7E">
        <w:t xml:space="preserve"> dieser Studie wa</w:t>
      </w:r>
      <w:r w:rsidR="00CA3FA6" w:rsidRPr="00D84E7E">
        <w:t>r</w:t>
      </w:r>
      <w:r w:rsidR="00D84E7E">
        <w:t>en</w:t>
      </w:r>
      <w:r w:rsidR="00CA3FA6" w:rsidRPr="00D84E7E">
        <w:t xml:space="preserve"> </w:t>
      </w:r>
      <w:r w:rsidR="008A002B" w:rsidRPr="00D84E7E">
        <w:t>eine zeitnahe Entlassung der Kinder nach Hause (</w:t>
      </w:r>
      <w:r w:rsidR="00D84E7E" w:rsidRPr="00D84E7E">
        <w:t xml:space="preserve">für den termingerechten Beginn der adjuvanten Chemotherapie </w:t>
      </w:r>
      <w:r w:rsidR="008A002B" w:rsidRPr="00D84E7E">
        <w:t>3 Wochen nach der Brachytherapie)</w:t>
      </w:r>
      <w:r w:rsidR="00D84E7E" w:rsidRPr="00D84E7E">
        <w:t xml:space="preserve"> und die</w:t>
      </w:r>
      <w:r w:rsidR="00A36978" w:rsidRPr="00D84E7E">
        <w:t xml:space="preserve"> Verringerung der </w:t>
      </w:r>
      <w:r w:rsidR="00D84E7E" w:rsidRPr="00D84E7E">
        <w:t xml:space="preserve">Medikamentendosierungen, sowie </w:t>
      </w:r>
      <w:r w:rsidR="00CA3FA6" w:rsidRPr="00D84E7E">
        <w:t>der Komplika</w:t>
      </w:r>
      <w:r w:rsidR="00900D3F" w:rsidRPr="00D84E7E">
        <w:softHyphen/>
      </w:r>
      <w:r w:rsidR="00CA3FA6" w:rsidRPr="00D84E7E">
        <w:t>tione</w:t>
      </w:r>
      <w:r w:rsidR="00D84E7E" w:rsidRPr="00D84E7E">
        <w:t>n</w:t>
      </w:r>
      <w:r w:rsidR="00A36978" w:rsidRPr="00D84E7E">
        <w:t>.</w:t>
      </w:r>
      <w:r w:rsidR="00A36978" w:rsidRPr="008939A1">
        <w:t xml:space="preserve"> Das</w:t>
      </w:r>
      <w:r w:rsidR="00A36978">
        <w:t xml:space="preserve"> Analgosedierungsprotokoll beinhaltete eine Pflegenden-ge</w:t>
      </w:r>
      <w:r w:rsidR="007552C2">
        <w:softHyphen/>
      </w:r>
      <w:r w:rsidR="00A36978">
        <w:t>steuerte Analgosedierung mit Monitoring von Schmerz- und Sedierungstiefe, Präven</w:t>
      </w:r>
      <w:r w:rsidR="00900D3F">
        <w:softHyphen/>
      </w:r>
      <w:r w:rsidR="00A36978">
        <w:t xml:space="preserve">tion und Überwachung von Entzug und Delir und einen </w:t>
      </w:r>
      <w:r w:rsidR="00441F8C">
        <w:t xml:space="preserve">temporären </w:t>
      </w:r>
      <w:r w:rsidR="00A36978">
        <w:t xml:space="preserve">Wechsel </w:t>
      </w:r>
      <w:r w:rsidR="006011CB">
        <w:t>des Opiats Fentanyl auf Ke</w:t>
      </w:r>
      <w:r w:rsidR="007552C2">
        <w:softHyphen/>
      </w:r>
      <w:r w:rsidR="006011CB">
        <w:t>tamin</w:t>
      </w:r>
      <w:r w:rsidR="004F51EC" w:rsidRPr="004F51EC">
        <w:t xml:space="preserve"> </w:t>
      </w:r>
      <w:r w:rsidR="004F51EC">
        <w:t>am 6. postoperativen Tag</w:t>
      </w:r>
      <w:r w:rsidR="006011CB">
        <w:t>. Die Rückumstellung auf Fen</w:t>
      </w:r>
      <w:r w:rsidR="009D311D">
        <w:t>tany</w:t>
      </w:r>
      <w:r w:rsidR="006011CB">
        <w:t>l er</w:t>
      </w:r>
      <w:r w:rsidR="00900D3F">
        <w:softHyphen/>
      </w:r>
      <w:r w:rsidR="006011CB">
        <w:t xml:space="preserve">folgte kurz vor der Extubation. </w:t>
      </w:r>
    </w:p>
    <w:p w14:paraId="6EEA2711" w14:textId="663CDFF3" w:rsidR="00893B82" w:rsidRDefault="00893B82" w:rsidP="00B3039C"/>
    <w:p w14:paraId="597B6494" w14:textId="1C8847DF" w:rsidR="00407432" w:rsidRDefault="004F51EC" w:rsidP="00B3039C">
      <w:r>
        <w:t>Diese retrospektive Studie wurde auf der Kinderintensivstation</w:t>
      </w:r>
      <w:r w:rsidR="004C6FCA">
        <w:t xml:space="preserve"> der Universitätsklinik Tü</w:t>
      </w:r>
      <w:r w:rsidR="007552C2">
        <w:softHyphen/>
      </w:r>
      <w:r w:rsidR="004C6FCA">
        <w:t xml:space="preserve">bingen </w:t>
      </w:r>
      <w:r>
        <w:t xml:space="preserve">durchgeführt. </w:t>
      </w:r>
      <w:r w:rsidRPr="00921CE1">
        <w:t>Kinder mit urogenitalem</w:t>
      </w:r>
      <w:r w:rsidR="00026010" w:rsidRPr="00921CE1">
        <w:t xml:space="preserve"> </w:t>
      </w:r>
      <w:r w:rsidRPr="00921CE1">
        <w:t>oder</w:t>
      </w:r>
      <w:r w:rsidR="00026010" w:rsidRPr="00921CE1">
        <w:t xml:space="preserve"> perianalem </w:t>
      </w:r>
      <w:r w:rsidRPr="00921CE1">
        <w:t>Rhabdomyosarkom, die sich einer Tumorresektio</w:t>
      </w:r>
      <w:r>
        <w:t xml:space="preserve">n mit anschließender Brachytherapie unterzogen, wurden </w:t>
      </w:r>
      <w:r w:rsidR="004C6FCA">
        <w:t>an</w:t>
      </w:r>
      <w:r w:rsidR="007552C2">
        <w:softHyphen/>
      </w:r>
      <w:r w:rsidR="004C6FCA">
        <w:t xml:space="preserve">hand </w:t>
      </w:r>
      <w:r>
        <w:t xml:space="preserve">des standardisierten Protokolls behandelt. </w:t>
      </w:r>
      <w:r w:rsidR="00407432">
        <w:t>Die Dosierungen von Fentanyl, Mida</w:t>
      </w:r>
      <w:r w:rsidR="007552C2">
        <w:softHyphen/>
      </w:r>
      <w:r w:rsidR="00407432">
        <w:t>zolam und Clonidin</w:t>
      </w:r>
      <w:r w:rsidR="00026010">
        <w:t>,</w:t>
      </w:r>
      <w:r w:rsidR="00407432">
        <w:t xml:space="preserve"> sowie die Zeit bis zur Extubation, die Länge des Aufenthaltes auf der Kinderintensiv</w:t>
      </w:r>
      <w:r w:rsidR="00921CE1">
        <w:t>- und auf Normal</w:t>
      </w:r>
      <w:r w:rsidR="00407432">
        <w:t>station</w:t>
      </w:r>
      <w:r w:rsidR="00921CE1">
        <w:t>,</w:t>
      </w:r>
      <w:r w:rsidR="00441F8C">
        <w:t xml:space="preserve"> </w:t>
      </w:r>
      <w:r w:rsidR="00921CE1">
        <w:t xml:space="preserve">sowie </w:t>
      </w:r>
      <w:r w:rsidR="00441F8C">
        <w:t>das</w:t>
      </w:r>
      <w:r w:rsidR="00407432">
        <w:t xml:space="preserve"> Auftreten von Entzugssymptomen </w:t>
      </w:r>
      <w:r w:rsidR="00FA2AA8">
        <w:t>und</w:t>
      </w:r>
      <w:r w:rsidR="00407432">
        <w:t xml:space="preserve"> </w:t>
      </w:r>
      <w:r w:rsidR="00407432" w:rsidRPr="00921CE1">
        <w:t>Delir</w:t>
      </w:r>
      <w:r w:rsidR="00921CE1">
        <w:t xml:space="preserve"> </w:t>
      </w:r>
      <w:r w:rsidR="00407432" w:rsidRPr="00921CE1">
        <w:t>wurden</w:t>
      </w:r>
      <w:r w:rsidR="00407432">
        <w:t xml:space="preserve"> evaluiert. </w:t>
      </w:r>
    </w:p>
    <w:p w14:paraId="10FFFC25" w14:textId="77777777" w:rsidR="00DE58B9" w:rsidRDefault="00DE58B9" w:rsidP="00B3039C"/>
    <w:p w14:paraId="7E34BCA9" w14:textId="537A2BA0" w:rsidR="006D02F7" w:rsidRDefault="00DE58B9" w:rsidP="00B3039C">
      <w:r>
        <w:t xml:space="preserve">Es </w:t>
      </w:r>
      <w:r w:rsidR="004C6FCA">
        <w:t>wurden</w:t>
      </w:r>
      <w:r>
        <w:t xml:space="preserve"> 22 Kinder, die zwischen </w:t>
      </w:r>
      <w:r w:rsidRPr="006A4200">
        <w:t>Januar 2012 und</w:t>
      </w:r>
      <w:r>
        <w:t xml:space="preserve"> Juli 2019 behandelt wurden, in die</w:t>
      </w:r>
      <w:r w:rsidR="005D2A9E">
        <w:t>se</w:t>
      </w:r>
      <w:r>
        <w:t xml:space="preserve"> Studie eingeschlossen. </w:t>
      </w:r>
      <w:r w:rsidR="00541E44">
        <w:t xml:space="preserve">Bei allen Kindern </w:t>
      </w:r>
      <w:r>
        <w:t>wurde die Rotation des Fentanyls mit Ketamin durchgeführt.</w:t>
      </w:r>
      <w:r w:rsidR="00081A8E">
        <w:t xml:space="preserve"> </w:t>
      </w:r>
      <w:r w:rsidR="00441F8C">
        <w:t>D</w:t>
      </w:r>
      <w:r w:rsidR="00FA2AA8">
        <w:t xml:space="preserve">ie </w:t>
      </w:r>
      <w:r w:rsidR="00081A8E">
        <w:t>benötigten Fentanyldo</w:t>
      </w:r>
      <w:r w:rsidR="00FA2AA8">
        <w:t>sierungen</w:t>
      </w:r>
      <w:r w:rsidR="00081A8E">
        <w:t xml:space="preserve"> </w:t>
      </w:r>
      <w:r w:rsidR="00441F8C">
        <w:t xml:space="preserve">waren nach der Rotation </w:t>
      </w:r>
      <w:r>
        <w:t xml:space="preserve">signifikant </w:t>
      </w:r>
      <w:r w:rsidR="00081A8E">
        <w:t xml:space="preserve">geringer </w:t>
      </w:r>
      <w:r>
        <w:t xml:space="preserve">als davor </w:t>
      </w:r>
      <w:r w:rsidR="00081A8E">
        <w:t xml:space="preserve">(1,5 </w:t>
      </w:r>
      <w:r w:rsidR="00081A8E" w:rsidRPr="0011501E">
        <w:t>±</w:t>
      </w:r>
      <w:r w:rsidR="00081A8E">
        <w:t xml:space="preserve"> 0,5</w:t>
      </w:r>
      <w:r w:rsidR="00081A8E" w:rsidRPr="0011501E">
        <w:t>µg/kg/h</w:t>
      </w:r>
      <w:r w:rsidR="00081A8E">
        <w:t xml:space="preserve"> versus 3,4 </w:t>
      </w:r>
      <w:r w:rsidR="00081A8E" w:rsidRPr="0011501E">
        <w:t>± 0</w:t>
      </w:r>
      <w:r w:rsidR="00081A8E">
        <w:t>,</w:t>
      </w:r>
      <w:r w:rsidR="00081A8E" w:rsidRPr="0011501E">
        <w:t>8µg/kg/h; p &lt;0</w:t>
      </w:r>
      <w:r w:rsidR="00B811AA">
        <w:t>,</w:t>
      </w:r>
      <w:r w:rsidR="00081A8E" w:rsidRPr="0011501E">
        <w:t>001</w:t>
      </w:r>
      <w:r w:rsidR="00081A8E">
        <w:t xml:space="preserve">). </w:t>
      </w:r>
      <w:r w:rsidR="00D5059D">
        <w:t>Mittels des Mo</w:t>
      </w:r>
      <w:r w:rsidR="007552C2">
        <w:softHyphen/>
      </w:r>
      <w:r w:rsidR="00D5059D">
        <w:t xml:space="preserve">nitorings konnten adäquate </w:t>
      </w:r>
      <w:proofErr w:type="spellStart"/>
      <w:r w:rsidR="00D5059D">
        <w:t>Analgosedierungstiefen</w:t>
      </w:r>
      <w:proofErr w:type="spellEnd"/>
      <w:r w:rsidR="00D5059D">
        <w:t xml:space="preserve"> </w:t>
      </w:r>
      <w:r w:rsidR="00004828">
        <w:t xml:space="preserve">festgestellt werden. </w:t>
      </w:r>
      <w:r w:rsidR="00081A8E">
        <w:t xml:space="preserve">Die Extubation </w:t>
      </w:r>
      <w:r w:rsidR="00081A8E">
        <w:lastRenderedPageBreak/>
        <w:t xml:space="preserve">erfolgte 21,6 </w:t>
      </w:r>
      <w:r w:rsidR="00081A8E" w:rsidRPr="0011501E">
        <w:t>±</w:t>
      </w:r>
      <w:r w:rsidR="00081A8E">
        <w:t xml:space="preserve"> 13,5 Stunden nach der letzten </w:t>
      </w:r>
      <w:proofErr w:type="spellStart"/>
      <w:r w:rsidR="00081A8E">
        <w:t>Brachytherapiesitzung</w:t>
      </w:r>
      <w:proofErr w:type="spellEnd"/>
      <w:r w:rsidR="00081A8E">
        <w:t>. Die Patienten konn</w:t>
      </w:r>
      <w:r w:rsidR="007552C2">
        <w:softHyphen/>
      </w:r>
      <w:r w:rsidR="00081A8E">
        <w:t xml:space="preserve">ten 58,4 </w:t>
      </w:r>
      <w:r w:rsidR="00081A8E" w:rsidRPr="0011501E">
        <w:t>± 30</w:t>
      </w:r>
      <w:r w:rsidR="00F6670E">
        <w:t>,</w:t>
      </w:r>
      <w:r w:rsidR="00081A8E" w:rsidRPr="0011501E">
        <w:t>3</w:t>
      </w:r>
      <w:r w:rsidR="00081A8E">
        <w:t xml:space="preserve"> Stunden nach Extubation von der Kinderintensivstation </w:t>
      </w:r>
      <w:r w:rsidR="000B13C4">
        <w:t xml:space="preserve">auf Normalstation </w:t>
      </w:r>
      <w:r w:rsidR="00081A8E">
        <w:t>entlassen werden.</w:t>
      </w:r>
      <w:r w:rsidR="000B13C4">
        <w:t xml:space="preserve"> Es vergingen</w:t>
      </w:r>
      <w:r w:rsidR="00C33EB9" w:rsidRPr="000B13C4">
        <w:t xml:space="preserve"> </w:t>
      </w:r>
      <w:r w:rsidR="000B13C4" w:rsidRPr="000B13C4">
        <w:t xml:space="preserve">16,4 ± 5,9 Tage </w:t>
      </w:r>
      <w:r w:rsidR="000B13C4">
        <w:t xml:space="preserve">nach </w:t>
      </w:r>
      <w:r w:rsidR="00C33EB9" w:rsidRPr="000B13C4">
        <w:t>der letzten Brachytherapie bis zur Entlassung der Kinder nach Hause</w:t>
      </w:r>
      <w:r w:rsidR="000B13C4" w:rsidRPr="000B13C4">
        <w:t xml:space="preserve">. </w:t>
      </w:r>
      <w:r w:rsidR="00CB41E1" w:rsidRPr="00016B2B">
        <w:t>86,4% der Kinder konnten im angestrebten Zeitraum von 3 Wochen nach Hause entlassen werden.</w:t>
      </w:r>
      <w:r w:rsidR="00CB41E1">
        <w:t xml:space="preserve"> </w:t>
      </w:r>
      <w:r w:rsidR="008F60A3">
        <w:t xml:space="preserve">Bei </w:t>
      </w:r>
      <w:r w:rsidR="00081A8E">
        <w:t xml:space="preserve">9 Patienten (41%) </w:t>
      </w:r>
      <w:r w:rsidR="008F60A3">
        <w:t>traten Entzugssymp</w:t>
      </w:r>
      <w:r w:rsidR="00874BE5">
        <w:softHyphen/>
      </w:r>
      <w:r w:rsidR="008F60A3">
        <w:t xml:space="preserve">tome auf und bei </w:t>
      </w:r>
      <w:r w:rsidR="00081A8E">
        <w:t>13 Patienten (59%)</w:t>
      </w:r>
      <w:r w:rsidR="008F60A3">
        <w:t xml:space="preserve"> ein Delir</w:t>
      </w:r>
      <w:r w:rsidR="00081A8E">
        <w:t xml:space="preserve">. </w:t>
      </w:r>
    </w:p>
    <w:p w14:paraId="3B2D6F15" w14:textId="77777777" w:rsidR="00004828" w:rsidRDefault="00004828" w:rsidP="00B3039C"/>
    <w:p w14:paraId="6EFA000E" w14:textId="5B0A1B66" w:rsidR="00441F8C" w:rsidRPr="00DD0B9F" w:rsidRDefault="007738F5" w:rsidP="00B3039C">
      <w:r>
        <w:t xml:space="preserve">Diese Ergebnisse verdeutlichen, dass ein </w:t>
      </w:r>
      <w:r w:rsidR="00081A8E">
        <w:t xml:space="preserve">standardisiertes Analgosedierungsprotokoll mit Opiatpause, Scoring-Systemen zur Überwachung </w:t>
      </w:r>
      <w:r w:rsidR="00A36978">
        <w:t xml:space="preserve">der Analgosedierung sowie </w:t>
      </w:r>
      <w:r w:rsidR="00081A8E">
        <w:t>Entzug und Delir</w:t>
      </w:r>
      <w:r w:rsidR="008F60A3">
        <w:t xml:space="preserve">, </w:t>
      </w:r>
      <w:r w:rsidR="00081A8E">
        <w:t>einem Medikationsreduktionsplan</w:t>
      </w:r>
      <w:r w:rsidR="008F60A3">
        <w:t xml:space="preserve"> und Präventionsmaßnahmen des Delirs</w:t>
      </w:r>
      <w:r w:rsidR="00895EAD">
        <w:t xml:space="preserve"> </w:t>
      </w:r>
      <w:r w:rsidR="000C2122">
        <w:t>durch</w:t>
      </w:r>
      <w:r w:rsidR="00900D3F">
        <w:softHyphen/>
      </w:r>
      <w:r w:rsidR="000C2122">
        <w:t xml:space="preserve">führbar </w:t>
      </w:r>
      <w:r w:rsidR="000B13C4">
        <w:t xml:space="preserve">und zielführend </w:t>
      </w:r>
      <w:r w:rsidR="00895EAD">
        <w:t>ist.</w:t>
      </w:r>
      <w:r w:rsidR="000C2122">
        <w:t xml:space="preserve"> </w:t>
      </w:r>
      <w:r w:rsidR="00441F8C" w:rsidRPr="00016B2B">
        <w:t>In unserer Studie war eine zei</w:t>
      </w:r>
      <w:r w:rsidR="009625B5">
        <w:t>tnahe</w:t>
      </w:r>
      <w:r w:rsidR="00441F8C" w:rsidRPr="00016B2B">
        <w:t xml:space="preserve"> Extubation der Patienten nach Beendigung der Brachytherapie und anschließende Verlegung der Kin</w:t>
      </w:r>
      <w:r w:rsidR="00900D3F" w:rsidRPr="00016B2B">
        <w:softHyphen/>
      </w:r>
      <w:r w:rsidR="00441F8C" w:rsidRPr="00016B2B">
        <w:t>der auf Normalstation</w:t>
      </w:r>
      <w:r w:rsidR="009625B5">
        <w:t xml:space="preserve"> </w:t>
      </w:r>
      <w:r w:rsidR="00441F8C" w:rsidRPr="00016B2B">
        <w:t xml:space="preserve">möglich. </w:t>
      </w:r>
      <w:r w:rsidR="000B13C4" w:rsidRPr="00016B2B">
        <w:t xml:space="preserve">Die große Mehrheit der Kinder konnte innerhalb des angestrebten Zeitraumes nach Hause entlassen werden. </w:t>
      </w:r>
      <w:r w:rsidR="00441F8C" w:rsidRPr="00016B2B">
        <w:t xml:space="preserve">Wir sind überzeugt, dass dieses Therapiekonzept zu einer </w:t>
      </w:r>
      <w:r w:rsidR="0071428E" w:rsidRPr="00016B2B">
        <w:t>Verringerung</w:t>
      </w:r>
      <w:r w:rsidR="00441F8C" w:rsidRPr="00016B2B">
        <w:t xml:space="preserve"> </w:t>
      </w:r>
      <w:r w:rsidR="0071428E" w:rsidRPr="00016B2B">
        <w:t>der mit einer langfristigen tiefen Se</w:t>
      </w:r>
      <w:r w:rsidR="00900D3F" w:rsidRPr="00016B2B">
        <w:softHyphen/>
      </w:r>
      <w:r w:rsidR="0071428E" w:rsidRPr="00016B2B">
        <w:t>dierung verknüpf</w:t>
      </w:r>
      <w:r w:rsidR="0071428E" w:rsidRPr="00016B2B">
        <w:softHyphen/>
        <w:t>ten Komplikationen, zur erfolgreichen früheren Extubation und Entlas</w:t>
      </w:r>
      <w:r w:rsidR="00900D3F" w:rsidRPr="00016B2B">
        <w:softHyphen/>
      </w:r>
      <w:r w:rsidR="0071428E" w:rsidRPr="00016B2B">
        <w:t>sung von der Kin</w:t>
      </w:r>
      <w:r w:rsidR="0071428E" w:rsidRPr="00016B2B">
        <w:softHyphen/>
        <w:t>derintensivstation und damit zur zeitgerechten Fortführung der adjuvan</w:t>
      </w:r>
      <w:r w:rsidR="00900D3F" w:rsidRPr="00016B2B">
        <w:softHyphen/>
      </w:r>
      <w:r w:rsidR="0071428E" w:rsidRPr="00016B2B">
        <w:t>ten Chemothera</w:t>
      </w:r>
      <w:r w:rsidR="0071428E" w:rsidRPr="00016B2B">
        <w:softHyphen/>
        <w:t xml:space="preserve">pie </w:t>
      </w:r>
      <w:r w:rsidR="00441F8C" w:rsidRPr="00016B2B">
        <w:t>in diesem komplexen Patientenkollektiv beitragen kann</w:t>
      </w:r>
      <w:r w:rsidR="0071428E" w:rsidRPr="00016B2B">
        <w:t>.</w:t>
      </w:r>
      <w:r w:rsidR="00DD0B9F">
        <w:br w:type="page"/>
      </w:r>
    </w:p>
    <w:p w14:paraId="4B94EC89" w14:textId="4AEC113B" w:rsidR="00B36F6D" w:rsidRPr="00104E35" w:rsidRDefault="00507BC5" w:rsidP="00B3039C">
      <w:pPr>
        <w:pStyle w:val="berschrift1"/>
      </w:pPr>
      <w:bookmarkStart w:id="96" w:name="_Toc35782432"/>
      <w:bookmarkStart w:id="97" w:name="_Toc84414079"/>
      <w:r w:rsidRPr="00104E35">
        <w:lastRenderedPageBreak/>
        <w:t>Literaturverzeichnis</w:t>
      </w:r>
      <w:bookmarkEnd w:id="96"/>
      <w:bookmarkEnd w:id="97"/>
    </w:p>
    <w:bookmarkEnd w:id="0"/>
    <w:p w14:paraId="6B9C2964" w14:textId="77777777" w:rsidR="004D1641" w:rsidRDefault="004D1641" w:rsidP="00B3039C">
      <w:pPr>
        <w:pStyle w:val="EndNoteBibliography"/>
      </w:pPr>
    </w:p>
    <w:p w14:paraId="375B53FE" w14:textId="77777777" w:rsidR="00764178" w:rsidRPr="00764178" w:rsidRDefault="004D1641" w:rsidP="00764178">
      <w:pPr>
        <w:pStyle w:val="EndNoteBibliography"/>
        <w:ind w:left="720" w:hanging="720"/>
      </w:pPr>
      <w:r w:rsidRPr="00AF0E43">
        <w:rPr>
          <w:lang w:val="en-GB"/>
        </w:rPr>
        <w:fldChar w:fldCharType="begin"/>
      </w:r>
      <w:r w:rsidRPr="00AF0E43">
        <w:rPr>
          <w:lang w:val="en-GB"/>
        </w:rPr>
        <w:instrText xml:space="preserve"> ADDIN EN.REFLIST </w:instrText>
      </w:r>
      <w:r w:rsidRPr="00AF0E43">
        <w:rPr>
          <w:lang w:val="en-GB"/>
        </w:rPr>
        <w:fldChar w:fldCharType="separate"/>
      </w:r>
      <w:bookmarkStart w:id="98" w:name="_ENREF_1"/>
      <w:r w:rsidR="00764178" w:rsidRPr="00764178">
        <w:t xml:space="preserve">AGARAM, N. P., CHEN, C. L., ZHANG, L., LAQUAGLIA, M. P., WEXLER, L. &amp; ANTONESCU, C. R. 2014. Recurrent MYOD1 mutations in pediatric and adult sclerosing and spindle cell rhabdomyosarcomas: evidence for a common pathogenesis. </w:t>
      </w:r>
      <w:r w:rsidR="00764178" w:rsidRPr="00764178">
        <w:rPr>
          <w:i/>
        </w:rPr>
        <w:t>Genes Chromosomes Cancer,</w:t>
      </w:r>
      <w:r w:rsidR="00764178" w:rsidRPr="00764178">
        <w:t xml:space="preserve"> 53</w:t>
      </w:r>
      <w:r w:rsidR="00764178" w:rsidRPr="00764178">
        <w:rPr>
          <w:b/>
        </w:rPr>
        <w:t>,</w:t>
      </w:r>
      <w:r w:rsidR="00764178" w:rsidRPr="00764178">
        <w:t xml:space="preserve"> 779-87.</w:t>
      </w:r>
      <w:bookmarkEnd w:id="98"/>
    </w:p>
    <w:p w14:paraId="59DA47A1" w14:textId="77777777" w:rsidR="00764178" w:rsidRPr="00764178" w:rsidRDefault="00764178" w:rsidP="00764178">
      <w:pPr>
        <w:pStyle w:val="EndNoteBibliography"/>
        <w:ind w:left="720" w:hanging="720"/>
      </w:pPr>
      <w:bookmarkStart w:id="99" w:name="_ENREF_2"/>
      <w:r w:rsidRPr="00764178">
        <w:t xml:space="preserve">ALVAREZ, R. V., PALMER, C., CZAJA, A. S., PEYTON, C., SILVER, G., TRAUBE, C., MOURANI, P. M. &amp; KAUFMAN, J. 2018. Delirium is a Common and Early Finding in Patients in the Pediatric Cardiac Intensive Care Unit. </w:t>
      </w:r>
      <w:r w:rsidRPr="00764178">
        <w:rPr>
          <w:i/>
        </w:rPr>
        <w:t>J Pediatr,</w:t>
      </w:r>
      <w:r w:rsidRPr="00764178">
        <w:t xml:space="preserve"> 195</w:t>
      </w:r>
      <w:r w:rsidRPr="00764178">
        <w:rPr>
          <w:b/>
        </w:rPr>
        <w:t>,</w:t>
      </w:r>
      <w:r w:rsidRPr="00764178">
        <w:t xml:space="preserve"> 206-212.</w:t>
      </w:r>
      <w:bookmarkEnd w:id="99"/>
    </w:p>
    <w:p w14:paraId="4BEC1A83" w14:textId="77777777" w:rsidR="00764178" w:rsidRPr="00764178" w:rsidRDefault="00764178" w:rsidP="00764178">
      <w:pPr>
        <w:pStyle w:val="EndNoteBibliography"/>
        <w:ind w:left="720" w:hanging="720"/>
      </w:pPr>
      <w:bookmarkStart w:id="100" w:name="_ENREF_3"/>
      <w:r w:rsidRPr="00764178">
        <w:t xml:space="preserve">AMBUEL, B., HAMLETT, K. W., MARX, C. M. &amp; BLUMER, J. L. 1992. Assessing distress in pediatric intensive care environments: the COMFORT scale. </w:t>
      </w:r>
      <w:r w:rsidRPr="00764178">
        <w:rPr>
          <w:i/>
        </w:rPr>
        <w:t>J Pediatr Psychol,</w:t>
      </w:r>
      <w:r w:rsidRPr="00764178">
        <w:t xml:space="preserve"> 17</w:t>
      </w:r>
      <w:r w:rsidRPr="00764178">
        <w:rPr>
          <w:b/>
        </w:rPr>
        <w:t>,</w:t>
      </w:r>
      <w:r w:rsidRPr="00764178">
        <w:t xml:space="preserve"> 95-109.</w:t>
      </w:r>
      <w:bookmarkEnd w:id="100"/>
    </w:p>
    <w:p w14:paraId="7B8CBE8C" w14:textId="77777777" w:rsidR="00764178" w:rsidRPr="00764178" w:rsidRDefault="00764178" w:rsidP="00764178">
      <w:pPr>
        <w:pStyle w:val="EndNoteBibliography"/>
        <w:ind w:left="720" w:hanging="720"/>
      </w:pPr>
      <w:bookmarkStart w:id="101" w:name="_ENREF_4"/>
      <w:r w:rsidRPr="00764178">
        <w:t xml:space="preserve">AMIGONI, A., MONDARDINI, M. C., VITTADELLO, I., ZAGLIA, F., ROSSETTI, E., VITALE, F., FERRARIO, S., SAVRON, F., COFFARO, G., BRUGNARO, L., AMATO, R., WOLFLER, A. &amp; FRANCK, L. S. 2017. Withdrawal Assessment Tool-1 Monitoring in PICU: A Multicenter Study on Iatrogenic Withdrawal Syndrome. </w:t>
      </w:r>
      <w:r w:rsidRPr="00764178">
        <w:rPr>
          <w:i/>
        </w:rPr>
        <w:t>Pediatr Crit Care Med,</w:t>
      </w:r>
      <w:r w:rsidRPr="00764178">
        <w:t xml:space="preserve"> 18</w:t>
      </w:r>
      <w:r w:rsidRPr="00764178">
        <w:rPr>
          <w:b/>
        </w:rPr>
        <w:t>,</w:t>
      </w:r>
      <w:r w:rsidRPr="00764178">
        <w:t xml:space="preserve"> e86-e91.</w:t>
      </w:r>
      <w:bookmarkEnd w:id="101"/>
    </w:p>
    <w:p w14:paraId="0AA98C41" w14:textId="77777777" w:rsidR="00764178" w:rsidRPr="00764178" w:rsidRDefault="00764178" w:rsidP="00764178">
      <w:pPr>
        <w:pStyle w:val="EndNoteBibliography"/>
        <w:ind w:left="720" w:hanging="720"/>
      </w:pPr>
      <w:bookmarkStart w:id="102" w:name="_ENREF_5"/>
      <w:r w:rsidRPr="00764178">
        <w:t xml:space="preserve">ANAND, K. J., CLARK, A. E., WILLSON, D. F., BERGER, J., MEERT, K. L., ZIMMERMAN, J. J., HARRISON, R., CARCILLO, J. A., NEWTH, C. J., BISPING, S., HOLUBKOV, R., DEAN, J. M. &amp; NICHOLSON, C. E. 2013. Opioid analgesia in mechanically ventilated children: results from the multicenter Measuring Opioid Tolerance Induced by Fentanyl study. </w:t>
      </w:r>
      <w:r w:rsidRPr="00764178">
        <w:rPr>
          <w:i/>
        </w:rPr>
        <w:t>Pediatr Crit Care Med,</w:t>
      </w:r>
      <w:r w:rsidRPr="00764178">
        <w:t xml:space="preserve"> 14</w:t>
      </w:r>
      <w:r w:rsidRPr="00764178">
        <w:rPr>
          <w:b/>
        </w:rPr>
        <w:t>,</w:t>
      </w:r>
      <w:r w:rsidRPr="00764178">
        <w:t xml:space="preserve"> 27-36.</w:t>
      </w:r>
      <w:bookmarkEnd w:id="102"/>
    </w:p>
    <w:p w14:paraId="1FC1DF42" w14:textId="77777777" w:rsidR="00764178" w:rsidRPr="00764178" w:rsidRDefault="00764178" w:rsidP="00764178">
      <w:pPr>
        <w:pStyle w:val="EndNoteBibliography"/>
        <w:ind w:left="720" w:hanging="720"/>
        <w:rPr>
          <w:lang w:val="de-DE"/>
        </w:rPr>
      </w:pPr>
      <w:bookmarkStart w:id="103" w:name="_ENREF_6"/>
      <w:r w:rsidRPr="00764178">
        <w:t xml:space="preserve">ANAND, K. J., WILLSON, D. F., BERGER, J., HARRISON, R., MEERT, K. L., ZIMMERMAN, J., CARCILLO, J., NEWTH, C. J., PRODHAN, P., DEAN, J. M., NICHOLSON, C., EUNICE KENNEDY SHRIVER NATIONAL INSTITUTE OF CHILD, H. &amp; HUMAN DEVELOPMENT COLLABORATIVE PEDIATRIC CRITICAL CARE RESEARCH, N. 2010. Tolerance and withdrawal from prolonged opioid use in critically ill children. </w:t>
      </w:r>
      <w:r w:rsidRPr="00764178">
        <w:rPr>
          <w:i/>
          <w:lang w:val="de-DE"/>
        </w:rPr>
        <w:t>Pediatrics,</w:t>
      </w:r>
      <w:r w:rsidRPr="00764178">
        <w:rPr>
          <w:lang w:val="de-DE"/>
        </w:rPr>
        <w:t xml:space="preserve"> 125</w:t>
      </w:r>
      <w:r w:rsidRPr="00764178">
        <w:rPr>
          <w:b/>
          <w:lang w:val="de-DE"/>
        </w:rPr>
        <w:t>,</w:t>
      </w:r>
      <w:r w:rsidRPr="00764178">
        <w:rPr>
          <w:lang w:val="de-DE"/>
        </w:rPr>
        <w:t xml:space="preserve"> e1208-25.</w:t>
      </w:r>
      <w:bookmarkEnd w:id="103"/>
    </w:p>
    <w:p w14:paraId="5857EB42" w14:textId="77777777" w:rsidR="00764178" w:rsidRPr="00764178" w:rsidRDefault="00764178" w:rsidP="00764178">
      <w:pPr>
        <w:pStyle w:val="EndNoteBibliography"/>
        <w:ind w:left="720" w:hanging="720"/>
      </w:pPr>
      <w:bookmarkStart w:id="104" w:name="_ENREF_7"/>
      <w:r w:rsidRPr="00764178">
        <w:rPr>
          <w:lang w:val="de-DE"/>
        </w:rPr>
        <w:t xml:space="preserve">ARNDT, C., RODEBERG, D., BREITFELD, P. P., RANEY, R. B., ULLRICH, F. &amp; DONALDSON, S. 2004. </w:t>
      </w:r>
      <w:r w:rsidRPr="00764178">
        <w:t xml:space="preserve">Does bladder preservation (as a surgical principle) lead to retaining bladder function in bladder/prostate rhabdomyosarcoma? Results from intergroup rhabdomyosarcoma study iv. </w:t>
      </w:r>
      <w:r w:rsidRPr="00764178">
        <w:rPr>
          <w:i/>
        </w:rPr>
        <w:t>J Urol,</w:t>
      </w:r>
      <w:r w:rsidRPr="00764178">
        <w:t xml:space="preserve"> 171</w:t>
      </w:r>
      <w:r w:rsidRPr="00764178">
        <w:rPr>
          <w:b/>
        </w:rPr>
        <w:t>,</w:t>
      </w:r>
      <w:r w:rsidRPr="00764178">
        <w:t xml:space="preserve"> 2396-403.</w:t>
      </w:r>
      <w:bookmarkEnd w:id="104"/>
    </w:p>
    <w:p w14:paraId="6CF2105F" w14:textId="77777777" w:rsidR="00764178" w:rsidRPr="00764178" w:rsidRDefault="00764178" w:rsidP="00764178">
      <w:pPr>
        <w:pStyle w:val="EndNoteBibliography"/>
        <w:ind w:left="720" w:hanging="720"/>
      </w:pPr>
      <w:bookmarkStart w:id="105" w:name="_ENREF_8"/>
      <w:r w:rsidRPr="00764178">
        <w:t xml:space="preserve">ARNDT, C. A. 2013. Risk stratification of rhabdomyosarcoma: a moving target. </w:t>
      </w:r>
      <w:r w:rsidRPr="00764178">
        <w:rPr>
          <w:i/>
        </w:rPr>
        <w:t>Am Soc Clin Oncol Educ Book</w:t>
      </w:r>
      <w:r w:rsidRPr="00764178">
        <w:rPr>
          <w:b/>
        </w:rPr>
        <w:t>,</w:t>
      </w:r>
      <w:r w:rsidRPr="00764178">
        <w:t xml:space="preserve"> 415-9.</w:t>
      </w:r>
      <w:bookmarkEnd w:id="105"/>
    </w:p>
    <w:p w14:paraId="0B1ABFFD" w14:textId="77777777" w:rsidR="00764178" w:rsidRPr="00764178" w:rsidRDefault="00764178" w:rsidP="00764178">
      <w:pPr>
        <w:pStyle w:val="EndNoteBibliography"/>
        <w:ind w:left="720" w:hanging="720"/>
      </w:pPr>
      <w:bookmarkStart w:id="106" w:name="_ENREF_9"/>
      <w:r w:rsidRPr="00764178">
        <w:t xml:space="preserve">ARNOLD, J. H., TRUOG, R. D., ORAV, E. J., SCAVONE, J. M. &amp; HERSHENSON, M. B. 1990. Tolerance and dependence in neonates sedated with fentanyl during extracorporeal membrane oxygenation. </w:t>
      </w:r>
      <w:r w:rsidRPr="00764178">
        <w:rPr>
          <w:i/>
        </w:rPr>
        <w:t>Anesthesiology,</w:t>
      </w:r>
      <w:r w:rsidRPr="00764178">
        <w:t xml:space="preserve"> 73</w:t>
      </w:r>
      <w:r w:rsidRPr="00764178">
        <w:rPr>
          <w:b/>
        </w:rPr>
        <w:t>,</w:t>
      </w:r>
      <w:r w:rsidRPr="00764178">
        <w:t xml:space="preserve"> 1136-40.</w:t>
      </w:r>
      <w:bookmarkEnd w:id="106"/>
    </w:p>
    <w:p w14:paraId="766577EE" w14:textId="77777777" w:rsidR="00764178" w:rsidRPr="00764178" w:rsidRDefault="00764178" w:rsidP="00764178">
      <w:pPr>
        <w:pStyle w:val="EndNoteBibliography"/>
        <w:ind w:left="720" w:hanging="720"/>
      </w:pPr>
      <w:bookmarkStart w:id="107" w:name="_ENREF_10"/>
      <w:r w:rsidRPr="00764178">
        <w:t xml:space="preserve">AVIDOR-REISS, T., NEVO, I., SAYA, D., BAYEWITCH, M. &amp; VOGEL, Z. 1997. Opiate-induced adenylyl cyclase superactivation is isozyme-specific. </w:t>
      </w:r>
      <w:r w:rsidRPr="00764178">
        <w:rPr>
          <w:i/>
        </w:rPr>
        <w:t>J Biol Chem,</w:t>
      </w:r>
      <w:r w:rsidRPr="00764178">
        <w:t xml:space="preserve"> 272</w:t>
      </w:r>
      <w:r w:rsidRPr="00764178">
        <w:rPr>
          <w:b/>
        </w:rPr>
        <w:t>,</w:t>
      </w:r>
      <w:r w:rsidRPr="00764178">
        <w:t xml:space="preserve"> 5040-7.</w:t>
      </w:r>
      <w:bookmarkEnd w:id="107"/>
    </w:p>
    <w:p w14:paraId="52B953E6" w14:textId="77777777" w:rsidR="00764178" w:rsidRPr="00764178" w:rsidRDefault="00764178" w:rsidP="00764178">
      <w:pPr>
        <w:pStyle w:val="EndNoteBibliography"/>
        <w:ind w:left="720" w:hanging="720"/>
      </w:pPr>
      <w:bookmarkStart w:id="108" w:name="_ENREF_11"/>
      <w:r w:rsidRPr="00764178">
        <w:t xml:space="preserve">BARR, F. G. 1997. Molecular genetics and pathogenesis of rhabdomyosarcoma. </w:t>
      </w:r>
      <w:r w:rsidRPr="00764178">
        <w:rPr>
          <w:i/>
        </w:rPr>
        <w:t>J Pediatr Hematol Oncol,</w:t>
      </w:r>
      <w:r w:rsidRPr="00764178">
        <w:t xml:space="preserve"> 19</w:t>
      </w:r>
      <w:r w:rsidRPr="00764178">
        <w:rPr>
          <w:b/>
        </w:rPr>
        <w:t>,</w:t>
      </w:r>
      <w:r w:rsidRPr="00764178">
        <w:t xml:space="preserve"> 483-91.</w:t>
      </w:r>
      <w:bookmarkEnd w:id="108"/>
    </w:p>
    <w:p w14:paraId="7F3AB310" w14:textId="77777777" w:rsidR="00764178" w:rsidRPr="00764178" w:rsidRDefault="00764178" w:rsidP="00764178">
      <w:pPr>
        <w:pStyle w:val="EndNoteBibliography"/>
        <w:ind w:left="720" w:hanging="720"/>
      </w:pPr>
      <w:bookmarkStart w:id="109" w:name="_ENREF_12"/>
      <w:r w:rsidRPr="00764178">
        <w:t xml:space="preserve">BARR, J., FRASER, G. L., PUNTILLO, K., ELY, E. W., GELINAS, C., DASTA, J. F., DAVIDSON, J. E., DEVLIN, J. W., KRESS, J. P., JOFFE, A. M., COURSIN, D. B., HERR, D. L., TUNG, A., ROBINSON, B. R., FONTAINE, D. K., RAMSAY, M. A., RIKER, R. R., SESSLER, C. N., PUN, B., SKROBIK, Y. &amp; JAESCHKE, R. 2013. Clinical practice guidelines for the management of pain, agitation, and delirium in adult patients in the intensive care unit. </w:t>
      </w:r>
      <w:r w:rsidRPr="00764178">
        <w:rPr>
          <w:i/>
        </w:rPr>
        <w:t>Crit Care Med,</w:t>
      </w:r>
      <w:r w:rsidRPr="00764178">
        <w:t xml:space="preserve"> 41</w:t>
      </w:r>
      <w:r w:rsidRPr="00764178">
        <w:rPr>
          <w:b/>
        </w:rPr>
        <w:t>,</w:t>
      </w:r>
      <w:r w:rsidRPr="00764178">
        <w:t xml:space="preserve"> 263-306.</w:t>
      </w:r>
      <w:bookmarkEnd w:id="109"/>
    </w:p>
    <w:p w14:paraId="7B784A59" w14:textId="77777777" w:rsidR="00764178" w:rsidRPr="00764178" w:rsidRDefault="00764178" w:rsidP="00764178">
      <w:pPr>
        <w:pStyle w:val="EndNoteBibliography"/>
        <w:ind w:left="720" w:hanging="720"/>
      </w:pPr>
      <w:bookmarkStart w:id="110" w:name="_ENREF_13"/>
      <w:r w:rsidRPr="00764178">
        <w:t xml:space="preserve">BEST, K. M., BOULLATA, J. I. &amp; CURLEY, M. A. 2015. Risk factors associated with iatrogenic opioid and benzodiazepine withdrawal in critically ill pediatric patients: a systematic review and conceptual model. </w:t>
      </w:r>
      <w:r w:rsidRPr="00764178">
        <w:rPr>
          <w:i/>
        </w:rPr>
        <w:t>Pediatr Crit Care Med,</w:t>
      </w:r>
      <w:r w:rsidRPr="00764178">
        <w:t xml:space="preserve"> 16</w:t>
      </w:r>
      <w:r w:rsidRPr="00764178">
        <w:rPr>
          <w:b/>
        </w:rPr>
        <w:t>,</w:t>
      </w:r>
      <w:r w:rsidRPr="00764178">
        <w:t xml:space="preserve"> 175-83.</w:t>
      </w:r>
      <w:bookmarkEnd w:id="110"/>
    </w:p>
    <w:p w14:paraId="53203654" w14:textId="77777777" w:rsidR="00764178" w:rsidRPr="00764178" w:rsidRDefault="00764178" w:rsidP="00764178">
      <w:pPr>
        <w:pStyle w:val="EndNoteBibliography"/>
        <w:ind w:left="720" w:hanging="720"/>
      </w:pPr>
      <w:bookmarkStart w:id="111" w:name="_ENREF_14"/>
      <w:r w:rsidRPr="00764178">
        <w:t xml:space="preserve">BETTENCOURT, A. &amp; MULLEN, J. E. 2017. Delirium in Children: Identification, Prevention, and Management. </w:t>
      </w:r>
      <w:r w:rsidRPr="00764178">
        <w:rPr>
          <w:i/>
        </w:rPr>
        <w:t>Crit Care Nurse,</w:t>
      </w:r>
      <w:r w:rsidRPr="00764178">
        <w:t xml:space="preserve"> 37</w:t>
      </w:r>
      <w:r w:rsidRPr="00764178">
        <w:rPr>
          <w:b/>
        </w:rPr>
        <w:t>,</w:t>
      </w:r>
      <w:r w:rsidRPr="00764178">
        <w:t xml:space="preserve"> e9-e18.</w:t>
      </w:r>
      <w:bookmarkEnd w:id="111"/>
    </w:p>
    <w:p w14:paraId="0FDAE42A" w14:textId="77777777" w:rsidR="00764178" w:rsidRPr="00764178" w:rsidRDefault="00764178" w:rsidP="00764178">
      <w:pPr>
        <w:pStyle w:val="EndNoteBibliography"/>
        <w:ind w:left="720" w:hanging="720"/>
      </w:pPr>
      <w:bookmarkStart w:id="112" w:name="_ENREF_15"/>
      <w:r w:rsidRPr="00764178">
        <w:lastRenderedPageBreak/>
        <w:t xml:space="preserve">BICHAFF, P., SETANI, K. T., MOTTA, E. H. G., DELGADO, A. F., CARVALHO, W. B. &amp; LUGLIO, M. 2018. Opioid tapering and weaning protocols in pediatric critical care units: a systematic review. </w:t>
      </w:r>
      <w:r w:rsidRPr="00764178">
        <w:rPr>
          <w:i/>
        </w:rPr>
        <w:t>Rev Assoc Med Bras (1992),</w:t>
      </w:r>
      <w:r w:rsidRPr="00764178">
        <w:t xml:space="preserve"> 64</w:t>
      </w:r>
      <w:r w:rsidRPr="00764178">
        <w:rPr>
          <w:b/>
        </w:rPr>
        <w:t>,</w:t>
      </w:r>
      <w:r w:rsidRPr="00764178">
        <w:t xml:space="preserve"> 909-915.</w:t>
      </w:r>
      <w:bookmarkEnd w:id="112"/>
    </w:p>
    <w:p w14:paraId="0D238F97" w14:textId="77777777" w:rsidR="00764178" w:rsidRPr="00764178" w:rsidRDefault="00764178" w:rsidP="00764178">
      <w:pPr>
        <w:pStyle w:val="EndNoteBibliography"/>
        <w:ind w:left="720" w:hanging="720"/>
      </w:pPr>
      <w:bookmarkStart w:id="113" w:name="_ENREF_16"/>
      <w:r w:rsidRPr="00764178">
        <w:t xml:space="preserve">BIRCHLEY, G. 2009. Opioid and benzodiazepine withdrawal syndromes in the paediatric intensive care unit: a review of recent literature. </w:t>
      </w:r>
      <w:r w:rsidRPr="00764178">
        <w:rPr>
          <w:i/>
        </w:rPr>
        <w:t>Nurs Crit Care,</w:t>
      </w:r>
      <w:r w:rsidRPr="00764178">
        <w:t xml:space="preserve"> 14</w:t>
      </w:r>
      <w:r w:rsidRPr="00764178">
        <w:rPr>
          <w:b/>
        </w:rPr>
        <w:t>,</w:t>
      </w:r>
      <w:r w:rsidRPr="00764178">
        <w:t xml:space="preserve"> 26-37.</w:t>
      </w:r>
      <w:bookmarkEnd w:id="113"/>
    </w:p>
    <w:p w14:paraId="1AF6D1EE" w14:textId="77777777" w:rsidR="00764178" w:rsidRPr="00764178" w:rsidRDefault="00764178" w:rsidP="00764178">
      <w:pPr>
        <w:pStyle w:val="EndNoteBibliography"/>
        <w:ind w:left="720" w:hanging="720"/>
      </w:pPr>
      <w:bookmarkStart w:id="114" w:name="_ENREF_17"/>
      <w:r w:rsidRPr="00764178">
        <w:t xml:space="preserve">BOWENS, C. D., THOMPSON, J. A., THOMPSON, M. T., BREITZKA, R. L., THOMPSON, D. G. &amp; SHEERAN, P. W. 2011. A trial of methadone tapering schedules in pediatric intensive care unit patients exposed to prolonged sedative infusions. </w:t>
      </w:r>
      <w:r w:rsidRPr="00764178">
        <w:rPr>
          <w:i/>
        </w:rPr>
        <w:t>Pediatr Crit Care Med,</w:t>
      </w:r>
      <w:r w:rsidRPr="00764178">
        <w:t xml:space="preserve"> 12</w:t>
      </w:r>
      <w:r w:rsidRPr="00764178">
        <w:rPr>
          <w:b/>
        </w:rPr>
        <w:t>,</w:t>
      </w:r>
      <w:r w:rsidRPr="00764178">
        <w:t xml:space="preserve"> 504-11.</w:t>
      </w:r>
      <w:bookmarkEnd w:id="114"/>
    </w:p>
    <w:p w14:paraId="707A6BB8" w14:textId="77777777" w:rsidR="00764178" w:rsidRPr="00764178" w:rsidRDefault="00764178" w:rsidP="00764178">
      <w:pPr>
        <w:pStyle w:val="EndNoteBibliography"/>
        <w:ind w:left="720" w:hanging="720"/>
      </w:pPr>
      <w:bookmarkStart w:id="115" w:name="_ENREF_18"/>
      <w:r w:rsidRPr="00764178">
        <w:t xml:space="preserve">BRIDGE, J. A., LIU, J., QUALMAN, S. J., SUIJKERBUIJK, R., WENGER, G., ZHANG, J., WAN, X., BAKER, K. S., SORENSEN, P. &amp; BARR, F. G. 2002. Genomic gains and losses are similar in genetic and histologic subsets of rhabdomyosarcoma, whereas amplification predominates in embryonal with anaplasia and alveolar subtypes. </w:t>
      </w:r>
      <w:r w:rsidRPr="00764178">
        <w:rPr>
          <w:i/>
        </w:rPr>
        <w:t>Genes Chromosomes Cancer,</w:t>
      </w:r>
      <w:r w:rsidRPr="00764178">
        <w:t xml:space="preserve"> 33</w:t>
      </w:r>
      <w:r w:rsidRPr="00764178">
        <w:rPr>
          <w:b/>
        </w:rPr>
        <w:t>,</w:t>
      </w:r>
      <w:r w:rsidRPr="00764178">
        <w:t xml:space="preserve"> 310-21.</w:t>
      </w:r>
      <w:bookmarkEnd w:id="115"/>
    </w:p>
    <w:p w14:paraId="00CA930A" w14:textId="77777777" w:rsidR="00764178" w:rsidRPr="00764178" w:rsidRDefault="00764178" w:rsidP="00764178">
      <w:pPr>
        <w:pStyle w:val="EndNoteBibliography"/>
        <w:ind w:left="720" w:hanging="720"/>
      </w:pPr>
      <w:bookmarkStart w:id="116" w:name="_ENREF_19"/>
      <w:r w:rsidRPr="00764178">
        <w:t xml:space="preserve">BROOK, A. D., AHRENS, T. S., SCHAIFF, R., PRENTICE, D., SHERMAN, G., SHANNON, W. &amp; KOLLEF, M. H. 1999. Effect of a nursing-implemented sedation protocol on the duration of mechanical ventilation. </w:t>
      </w:r>
      <w:r w:rsidRPr="00764178">
        <w:rPr>
          <w:i/>
        </w:rPr>
        <w:t>Crit Care Med,</w:t>
      </w:r>
      <w:r w:rsidRPr="00764178">
        <w:t xml:space="preserve"> 27</w:t>
      </w:r>
      <w:r w:rsidRPr="00764178">
        <w:rPr>
          <w:b/>
        </w:rPr>
        <w:t>,</w:t>
      </w:r>
      <w:r w:rsidRPr="00764178">
        <w:t xml:space="preserve"> 2609-15.</w:t>
      </w:r>
      <w:bookmarkEnd w:id="116"/>
    </w:p>
    <w:p w14:paraId="69B4E508" w14:textId="77777777" w:rsidR="00764178" w:rsidRPr="00764178" w:rsidRDefault="00764178" w:rsidP="00764178">
      <w:pPr>
        <w:pStyle w:val="EndNoteBibliography"/>
        <w:ind w:left="720" w:hanging="720"/>
      </w:pPr>
      <w:bookmarkStart w:id="117" w:name="_ENREF_20"/>
      <w:r w:rsidRPr="00764178">
        <w:t xml:space="preserve">CALANDRIELLO, A., TYLKA, J. C. &amp; PATWARI, P. P. 2018. Sleep and Delirium in Pediatric Critical Illness: What Is the Relationship? </w:t>
      </w:r>
      <w:r w:rsidRPr="00764178">
        <w:rPr>
          <w:i/>
        </w:rPr>
        <w:t>Med Sci (Basel),</w:t>
      </w:r>
      <w:r w:rsidRPr="00764178">
        <w:t xml:space="preserve"> 6.</w:t>
      </w:r>
      <w:bookmarkEnd w:id="117"/>
    </w:p>
    <w:p w14:paraId="70380B1C" w14:textId="77777777" w:rsidR="00764178" w:rsidRPr="00764178" w:rsidRDefault="00764178" w:rsidP="00764178">
      <w:pPr>
        <w:pStyle w:val="EndNoteBibliography"/>
        <w:ind w:left="720" w:hanging="720"/>
      </w:pPr>
      <w:bookmarkStart w:id="118" w:name="_ENREF_21"/>
      <w:r w:rsidRPr="00764178">
        <w:t xml:space="preserve">CARNEVALE, F. A. &amp; RAZACK, S. 2002. An item analysis of the COMFORT scale in a pediatric intensive care unit. </w:t>
      </w:r>
      <w:r w:rsidRPr="00764178">
        <w:rPr>
          <w:i/>
        </w:rPr>
        <w:t>Pediatr Crit Care Med,</w:t>
      </w:r>
      <w:r w:rsidRPr="00764178">
        <w:t xml:space="preserve"> 3</w:t>
      </w:r>
      <w:r w:rsidRPr="00764178">
        <w:rPr>
          <w:b/>
        </w:rPr>
        <w:t>,</w:t>
      </w:r>
      <w:r w:rsidRPr="00764178">
        <w:t xml:space="preserve"> 177-180.</w:t>
      </w:r>
      <w:bookmarkEnd w:id="118"/>
    </w:p>
    <w:p w14:paraId="7E02F393" w14:textId="77777777" w:rsidR="00764178" w:rsidRPr="00764178" w:rsidRDefault="00764178" w:rsidP="00764178">
      <w:pPr>
        <w:pStyle w:val="EndNoteBibliography"/>
        <w:ind w:left="720" w:hanging="720"/>
      </w:pPr>
      <w:bookmarkStart w:id="119" w:name="_ENREF_22"/>
      <w:r w:rsidRPr="00764178">
        <w:t xml:space="preserve">CASTAGNETTI, M., HERBST, K. W. &amp; ESPOSITO, C. 2019. Current treatment of pediatric bladder and prostate rhabdomyosarcoma (bladder preserving vs. radical cystectomy). </w:t>
      </w:r>
      <w:r w:rsidRPr="00764178">
        <w:rPr>
          <w:i/>
        </w:rPr>
        <w:t>Curr Opin Urol,</w:t>
      </w:r>
      <w:r w:rsidRPr="00764178">
        <w:t xml:space="preserve"> 29</w:t>
      </w:r>
      <w:r w:rsidRPr="00764178">
        <w:rPr>
          <w:b/>
        </w:rPr>
        <w:t>,</w:t>
      </w:r>
      <w:r w:rsidRPr="00764178">
        <w:t xml:space="preserve"> 487-492.</w:t>
      </w:r>
      <w:bookmarkEnd w:id="119"/>
    </w:p>
    <w:p w14:paraId="06BF4209" w14:textId="77777777" w:rsidR="00764178" w:rsidRPr="00764178" w:rsidRDefault="00764178" w:rsidP="00764178">
      <w:pPr>
        <w:pStyle w:val="EndNoteBibliography"/>
        <w:ind w:left="720" w:hanging="720"/>
      </w:pPr>
      <w:bookmarkStart w:id="120" w:name="_ENREF_23"/>
      <w:r w:rsidRPr="00764178">
        <w:t xml:space="preserve">CAVAZZANA, A. O., SCHMIDT, D., NINFO, V., HARMS, D., TOLLOT, M., CARLI, M., TREUNER, J., BETTO, R. &amp; SALVIATI, G. 1992. Spindle cell rhabdomyosarcoma. A prognostically favorable variant of rhabdomyosarcoma. </w:t>
      </w:r>
      <w:r w:rsidRPr="00764178">
        <w:rPr>
          <w:i/>
        </w:rPr>
        <w:t>Am J Surg Pathol,</w:t>
      </w:r>
      <w:r w:rsidRPr="00764178">
        <w:t xml:space="preserve"> 16</w:t>
      </w:r>
      <w:r w:rsidRPr="00764178">
        <w:rPr>
          <w:b/>
        </w:rPr>
        <w:t>,</w:t>
      </w:r>
      <w:r w:rsidRPr="00764178">
        <w:t xml:space="preserve"> 229-35.</w:t>
      </w:r>
      <w:bookmarkEnd w:id="120"/>
    </w:p>
    <w:p w14:paraId="222BF7ED" w14:textId="77777777" w:rsidR="00764178" w:rsidRPr="00764178" w:rsidRDefault="00764178" w:rsidP="00764178">
      <w:pPr>
        <w:pStyle w:val="EndNoteBibliography"/>
        <w:ind w:left="720" w:hanging="720"/>
      </w:pPr>
      <w:bookmarkStart w:id="121" w:name="_ENREF_24"/>
      <w:r w:rsidRPr="00764178">
        <w:t xml:space="preserve">CHARGARI, C., DEUTSCH, E., BLANCHARD, P., GOUY, S., MARTELLI, H., GUERIN, F., DUMAS, I., BOSSI, A., MORICE, P., VISWANATHAN, A. N. &amp; HAIE-MEDER, C. 2019. Brachytherapy: An overview for clinicians. </w:t>
      </w:r>
      <w:r w:rsidRPr="00764178">
        <w:rPr>
          <w:i/>
        </w:rPr>
        <w:t>CA Cancer J Clin,</w:t>
      </w:r>
      <w:r w:rsidRPr="00764178">
        <w:t xml:space="preserve"> 69</w:t>
      </w:r>
      <w:r w:rsidRPr="00764178">
        <w:rPr>
          <w:b/>
        </w:rPr>
        <w:t>,</w:t>
      </w:r>
      <w:r w:rsidRPr="00764178">
        <w:t xml:space="preserve"> 386-401.</w:t>
      </w:r>
      <w:bookmarkEnd w:id="121"/>
    </w:p>
    <w:p w14:paraId="1410AF9B" w14:textId="77777777" w:rsidR="00764178" w:rsidRPr="00764178" w:rsidRDefault="00764178" w:rsidP="00764178">
      <w:pPr>
        <w:pStyle w:val="EndNoteBibliography"/>
        <w:ind w:left="720" w:hanging="720"/>
      </w:pPr>
      <w:bookmarkStart w:id="122" w:name="_ENREF_25"/>
      <w:r w:rsidRPr="00764178">
        <w:t xml:space="preserve">CHARGARI, C., HAIE-MEDER, C., GUERIN, F., MINARD-COLIN, V., DE LAMBERT, G., MAZERON, R., ESCANDE, A., MARSOLAT, F., DUMAS, I., DEUTSCH, E., VALTEAU-COUANET, D., AUDRY, G., OBERLIN, O. &amp; MARTELLI, H. 2017a. Brachytherapy Combined With Surgery for Conservative Treatment of Children With Bladder Neck and/or Prostate Rhabdomyosarcoma. </w:t>
      </w:r>
      <w:r w:rsidRPr="00764178">
        <w:rPr>
          <w:i/>
        </w:rPr>
        <w:t>Int J Radiat Oncol Biol Phys,</w:t>
      </w:r>
      <w:r w:rsidRPr="00764178">
        <w:t xml:space="preserve"> 98</w:t>
      </w:r>
      <w:r w:rsidRPr="00764178">
        <w:rPr>
          <w:b/>
        </w:rPr>
        <w:t>,</w:t>
      </w:r>
      <w:r w:rsidRPr="00764178">
        <w:t xml:space="preserve"> 352-359.</w:t>
      </w:r>
      <w:bookmarkEnd w:id="122"/>
    </w:p>
    <w:p w14:paraId="15B55A23" w14:textId="77777777" w:rsidR="00764178" w:rsidRPr="00764178" w:rsidRDefault="00764178" w:rsidP="00764178">
      <w:pPr>
        <w:pStyle w:val="EndNoteBibliography"/>
        <w:ind w:left="720" w:hanging="720"/>
      </w:pPr>
      <w:bookmarkStart w:id="123" w:name="_ENREF_26"/>
      <w:r w:rsidRPr="00764178">
        <w:t xml:space="preserve">CHARGARI, C., MARTELLI, H., GUERIN, F., BACORRO, W., DE LAMBERT, G., ESCANDE, A., MINARD-COLIN, V., DUMAS, I., DEUTSCH, E. &amp; HAIE-MEDER, C. 2017b. Pulsed-dose rate brachytherapy for pediatric bladder prostate rhabdomyosarcoma: Compliance and early clinical results. </w:t>
      </w:r>
      <w:r w:rsidRPr="00764178">
        <w:rPr>
          <w:i/>
        </w:rPr>
        <w:t>Radiother Oncol,</w:t>
      </w:r>
      <w:r w:rsidRPr="00764178">
        <w:t xml:space="preserve"> 124</w:t>
      </w:r>
      <w:r w:rsidRPr="00764178">
        <w:rPr>
          <w:b/>
        </w:rPr>
        <w:t>,</w:t>
      </w:r>
      <w:r w:rsidRPr="00764178">
        <w:t xml:space="preserve"> 285-290.</w:t>
      </w:r>
      <w:bookmarkEnd w:id="123"/>
    </w:p>
    <w:p w14:paraId="767C9D5F" w14:textId="77777777" w:rsidR="00764178" w:rsidRPr="00764178" w:rsidRDefault="00764178" w:rsidP="00764178">
      <w:pPr>
        <w:pStyle w:val="EndNoteBibliography"/>
        <w:ind w:left="720" w:hanging="720"/>
      </w:pPr>
      <w:bookmarkStart w:id="124" w:name="_ENREF_27"/>
      <w:r w:rsidRPr="00764178">
        <w:t xml:space="preserve">CHEUNG, C. L., VAN DIJK, M., GREEN, J. W., TIBBOEL, D. &amp; ANAND, K. J. 2007. Effects of low-dose naloxone on opioid therapy in pediatric patients: a retrospective case-control study. </w:t>
      </w:r>
      <w:r w:rsidRPr="00764178">
        <w:rPr>
          <w:i/>
        </w:rPr>
        <w:t>Intensive Care Med,</w:t>
      </w:r>
      <w:r w:rsidRPr="00764178">
        <w:t xml:space="preserve"> 33</w:t>
      </w:r>
      <w:r w:rsidRPr="00764178">
        <w:rPr>
          <w:b/>
        </w:rPr>
        <w:t>,</w:t>
      </w:r>
      <w:r w:rsidRPr="00764178">
        <w:t xml:space="preserve"> 190-4.</w:t>
      </w:r>
      <w:bookmarkEnd w:id="124"/>
    </w:p>
    <w:p w14:paraId="609EAC69" w14:textId="77777777" w:rsidR="00764178" w:rsidRPr="00764178" w:rsidRDefault="00764178" w:rsidP="00764178">
      <w:pPr>
        <w:pStyle w:val="EndNoteBibliography"/>
        <w:ind w:left="720" w:hanging="720"/>
      </w:pPr>
      <w:bookmarkStart w:id="125" w:name="_ENREF_28"/>
      <w:r w:rsidRPr="00764178">
        <w:t xml:space="preserve">CRIST, W., GEHAN, E. A., RAGAB, A. H., DICKMAN, P. S., DONALDSON, S. S., FRYER, C., HAMMOND, D., HAYS, D. M., HERRMANN, J., HEYN, R. &amp; ET AL. 1995. The Third Intergroup Rhabdomyosarcoma Study. </w:t>
      </w:r>
      <w:r w:rsidRPr="00764178">
        <w:rPr>
          <w:i/>
        </w:rPr>
        <w:t>J Clin Oncol,</w:t>
      </w:r>
      <w:r w:rsidRPr="00764178">
        <w:t xml:space="preserve"> 13</w:t>
      </w:r>
      <w:r w:rsidRPr="00764178">
        <w:rPr>
          <w:b/>
        </w:rPr>
        <w:t>,</w:t>
      </w:r>
      <w:r w:rsidRPr="00764178">
        <w:t xml:space="preserve"> 610-30.</w:t>
      </w:r>
      <w:bookmarkEnd w:id="125"/>
    </w:p>
    <w:p w14:paraId="0C43C348" w14:textId="77777777" w:rsidR="00764178" w:rsidRPr="00764178" w:rsidRDefault="00764178" w:rsidP="00764178">
      <w:pPr>
        <w:pStyle w:val="EndNoteBibliography"/>
        <w:ind w:left="720" w:hanging="720"/>
      </w:pPr>
      <w:bookmarkStart w:id="126" w:name="_ENREF_29"/>
      <w:r w:rsidRPr="00764178">
        <w:t xml:space="preserve">CRIST, W. M., ANDERSON, J. R., MEZA, J. L., FRYER, C., RANEY, R. B., RUYMANN, F. B., BRENEMAN, J., QUALMAN, S. J., WIENER, E., WHARAM, M., LOBE, T., WEBBER, B., MAURER, H. M. &amp; DONALDSON, S. S. 2001. Intergroup rhabdomyosarcoma study-IV: results for patients with nonmetastatic disease. </w:t>
      </w:r>
      <w:r w:rsidRPr="00764178">
        <w:rPr>
          <w:i/>
        </w:rPr>
        <w:t>J Clin Oncol,</w:t>
      </w:r>
      <w:r w:rsidRPr="00764178">
        <w:t xml:space="preserve"> 19</w:t>
      </w:r>
      <w:r w:rsidRPr="00764178">
        <w:rPr>
          <w:b/>
        </w:rPr>
        <w:t>,</w:t>
      </w:r>
      <w:r w:rsidRPr="00764178">
        <w:t xml:space="preserve"> 3091-102.</w:t>
      </w:r>
      <w:bookmarkEnd w:id="126"/>
    </w:p>
    <w:p w14:paraId="0F7C4302" w14:textId="77777777" w:rsidR="00764178" w:rsidRPr="00764178" w:rsidRDefault="00764178" w:rsidP="00764178">
      <w:pPr>
        <w:pStyle w:val="EndNoteBibliography"/>
        <w:ind w:left="720" w:hanging="720"/>
      </w:pPr>
      <w:bookmarkStart w:id="127" w:name="_ENREF_30"/>
      <w:r w:rsidRPr="00764178">
        <w:lastRenderedPageBreak/>
        <w:t xml:space="preserve">CRUCIS, A., RICHER, W., BRUGIERES, L., BERGERON, C., MARIE-CARDINE, A., STEPHAN, J. L., GIRARD, P., CORRADINI, N., MUNZER, M., LACOUR, B., MINARD-COLIN, V., SARNACKI, S., RANCHERE-VINCE, D., ORBACH, D. &amp; BOURDEAUT, F. 2015. Rhabdomyosarcomas in children with neurofibromatosis type I: A national historical cohort. </w:t>
      </w:r>
      <w:r w:rsidRPr="00764178">
        <w:rPr>
          <w:i/>
        </w:rPr>
        <w:t>Pediatr Blood Cancer,</w:t>
      </w:r>
      <w:r w:rsidRPr="00764178">
        <w:t xml:space="preserve"> 62</w:t>
      </w:r>
      <w:r w:rsidRPr="00764178">
        <w:rPr>
          <w:b/>
        </w:rPr>
        <w:t>,</w:t>
      </w:r>
      <w:r w:rsidRPr="00764178">
        <w:t xml:space="preserve"> 1733-8.</w:t>
      </w:r>
      <w:bookmarkEnd w:id="127"/>
    </w:p>
    <w:p w14:paraId="400BD51B" w14:textId="77777777" w:rsidR="00764178" w:rsidRPr="00764178" w:rsidRDefault="00764178" w:rsidP="00764178">
      <w:pPr>
        <w:pStyle w:val="EndNoteBibliography"/>
        <w:ind w:left="720" w:hanging="720"/>
        <w:rPr>
          <w:lang w:val="de-DE"/>
        </w:rPr>
      </w:pPr>
      <w:bookmarkStart w:id="128" w:name="_ENREF_31"/>
      <w:r w:rsidRPr="00764178">
        <w:t xml:space="preserve">DAGHER, R. &amp; HELMAN, L. 1999. Rhabdomyosarcoma: an overview. </w:t>
      </w:r>
      <w:r w:rsidRPr="00764178">
        <w:rPr>
          <w:i/>
          <w:lang w:val="de-DE"/>
        </w:rPr>
        <w:t>Oncologist,</w:t>
      </w:r>
      <w:r w:rsidRPr="00764178">
        <w:rPr>
          <w:lang w:val="de-DE"/>
        </w:rPr>
        <w:t xml:space="preserve"> 4</w:t>
      </w:r>
      <w:r w:rsidRPr="00764178">
        <w:rPr>
          <w:b/>
          <w:lang w:val="de-DE"/>
        </w:rPr>
        <w:t>,</w:t>
      </w:r>
      <w:r w:rsidRPr="00764178">
        <w:rPr>
          <w:lang w:val="de-DE"/>
        </w:rPr>
        <w:t xml:space="preserve"> 34-44.</w:t>
      </w:r>
      <w:bookmarkEnd w:id="128"/>
    </w:p>
    <w:p w14:paraId="740CD75D" w14:textId="77777777" w:rsidR="00764178" w:rsidRPr="00764178" w:rsidRDefault="00764178" w:rsidP="00764178">
      <w:pPr>
        <w:pStyle w:val="EndNoteBibliography"/>
        <w:ind w:left="720" w:hanging="720"/>
      </w:pPr>
      <w:bookmarkStart w:id="129" w:name="_ENREF_32"/>
      <w:r w:rsidRPr="00764178">
        <w:rPr>
          <w:lang w:val="de-DE"/>
        </w:rPr>
        <w:t xml:space="preserve">DANTONELLO, T. M., INT-VEEN, C., WINKLER, P., LEUSCHNER, I., SCHUCK, A., SCHMIDT, B. F., LOCHBUEHLER, H., KIRSCH, S., HALLMEN, E., VEIT-FRIEDRICH, I., BIELACK, S. S., NIGGLI, F., KAZANOWSKA, B., LADENSTEIN, R., WIEBE, T., KLINGEBIEL, T., TREUNER, J. &amp; KOSCIELNIAK, E. 2008. </w:t>
      </w:r>
      <w:r w:rsidRPr="00764178">
        <w:t xml:space="preserve">Initial patient characteristics can predict pattern and risk of relapse in localized rhabdomyosarcoma. </w:t>
      </w:r>
      <w:r w:rsidRPr="00764178">
        <w:rPr>
          <w:i/>
        </w:rPr>
        <w:t>J Clin Oncol,</w:t>
      </w:r>
      <w:r w:rsidRPr="00764178">
        <w:t xml:space="preserve"> 26</w:t>
      </w:r>
      <w:r w:rsidRPr="00764178">
        <w:rPr>
          <w:b/>
        </w:rPr>
        <w:t>,</w:t>
      </w:r>
      <w:r w:rsidRPr="00764178">
        <w:t xml:space="preserve"> 406-13.</w:t>
      </w:r>
      <w:bookmarkEnd w:id="129"/>
    </w:p>
    <w:p w14:paraId="75E93635" w14:textId="77777777" w:rsidR="00764178" w:rsidRPr="00764178" w:rsidRDefault="00764178" w:rsidP="00764178">
      <w:pPr>
        <w:pStyle w:val="EndNoteBibliography"/>
        <w:ind w:left="720" w:hanging="720"/>
      </w:pPr>
      <w:bookmarkStart w:id="130" w:name="_ENREF_33"/>
      <w:r w:rsidRPr="00764178">
        <w:t xml:space="preserve">DARNELL, C. M., THOMPSON, J., STROMBERG, D., ROY, L. &amp; SHEERAN, P. 2008. Effect of low-dose naloxone infusion on fentanyl requirements in critically ill children. </w:t>
      </w:r>
      <w:r w:rsidRPr="00764178">
        <w:rPr>
          <w:i/>
        </w:rPr>
        <w:t>Pediatrics,</w:t>
      </w:r>
      <w:r w:rsidRPr="00764178">
        <w:t xml:space="preserve"> 121</w:t>
      </w:r>
      <w:r w:rsidRPr="00764178">
        <w:rPr>
          <w:b/>
        </w:rPr>
        <w:t>,</w:t>
      </w:r>
      <w:r w:rsidRPr="00764178">
        <w:t xml:space="preserve"> e1363-71.</w:t>
      </w:r>
      <w:bookmarkEnd w:id="130"/>
    </w:p>
    <w:p w14:paraId="479DC606" w14:textId="77777777" w:rsidR="00764178" w:rsidRPr="00764178" w:rsidRDefault="00764178" w:rsidP="00764178">
      <w:pPr>
        <w:pStyle w:val="EndNoteBibliography"/>
        <w:ind w:left="720" w:hanging="720"/>
      </w:pPr>
      <w:bookmarkStart w:id="131" w:name="_ENREF_34"/>
      <w:r w:rsidRPr="00764178">
        <w:t xml:space="preserve">DASGUPTA, R., FUCHS, J. &amp; RODEBERG, D. 2016. Rhabdomyosarcoma. </w:t>
      </w:r>
      <w:r w:rsidRPr="00764178">
        <w:rPr>
          <w:i/>
        </w:rPr>
        <w:t>Semin Pediatr Surg,</w:t>
      </w:r>
      <w:r w:rsidRPr="00764178">
        <w:t xml:space="preserve"> 25</w:t>
      </w:r>
      <w:r w:rsidRPr="00764178">
        <w:rPr>
          <w:b/>
        </w:rPr>
        <w:t>,</w:t>
      </w:r>
      <w:r w:rsidRPr="00764178">
        <w:t xml:space="preserve"> 276-283.</w:t>
      </w:r>
      <w:bookmarkEnd w:id="131"/>
    </w:p>
    <w:p w14:paraId="68811429" w14:textId="77777777" w:rsidR="00764178" w:rsidRPr="00764178" w:rsidRDefault="00764178" w:rsidP="00764178">
      <w:pPr>
        <w:pStyle w:val="EndNoteBibliography"/>
        <w:ind w:left="720" w:hanging="720"/>
      </w:pPr>
      <w:bookmarkStart w:id="132" w:name="_ENREF_35"/>
      <w:r w:rsidRPr="00764178">
        <w:t xml:space="preserve">DASGUPTA, R. &amp; RODEBERG, D. A. 2012. Update on rhabdomyosarcoma. </w:t>
      </w:r>
      <w:r w:rsidRPr="00764178">
        <w:rPr>
          <w:i/>
        </w:rPr>
        <w:t>Semin Pediatr Surg,</w:t>
      </w:r>
      <w:r w:rsidRPr="00764178">
        <w:t xml:space="preserve"> 21</w:t>
      </w:r>
      <w:r w:rsidRPr="00764178">
        <w:rPr>
          <w:b/>
        </w:rPr>
        <w:t>,</w:t>
      </w:r>
      <w:r w:rsidRPr="00764178">
        <w:t xml:space="preserve"> 68-78.</w:t>
      </w:r>
      <w:bookmarkEnd w:id="132"/>
    </w:p>
    <w:p w14:paraId="6ED5F19E" w14:textId="77777777" w:rsidR="00764178" w:rsidRPr="00764178" w:rsidRDefault="00764178" w:rsidP="00764178">
      <w:pPr>
        <w:pStyle w:val="EndNoteBibliography"/>
        <w:ind w:left="720" w:hanging="720"/>
      </w:pPr>
      <w:bookmarkStart w:id="133" w:name="_ENREF_36"/>
      <w:r w:rsidRPr="00764178">
        <w:t xml:space="preserve">DERVAN, L. A., DI GENNARO, J. L., FARRIS, R. W. D. &amp; WATSON, R. S. 2020. Delirium in a Tertiary PICU: Risk Factors and Outcomes. </w:t>
      </w:r>
      <w:r w:rsidRPr="00764178">
        <w:rPr>
          <w:i/>
        </w:rPr>
        <w:t>Pediatr Crit Care Med,</w:t>
      </w:r>
      <w:r w:rsidRPr="00764178">
        <w:t xml:space="preserve"> 21</w:t>
      </w:r>
      <w:r w:rsidRPr="00764178">
        <w:rPr>
          <w:b/>
        </w:rPr>
        <w:t>,</w:t>
      </w:r>
      <w:r w:rsidRPr="00764178">
        <w:t xml:space="preserve"> 21-32.</w:t>
      </w:r>
      <w:bookmarkEnd w:id="133"/>
    </w:p>
    <w:p w14:paraId="631BCC5A" w14:textId="77777777" w:rsidR="00764178" w:rsidRPr="00764178" w:rsidRDefault="00764178" w:rsidP="00764178">
      <w:pPr>
        <w:pStyle w:val="EndNoteBibliography"/>
        <w:ind w:left="720" w:hanging="720"/>
      </w:pPr>
      <w:bookmarkStart w:id="134" w:name="_ENREF_37"/>
      <w:r w:rsidRPr="00764178">
        <w:t xml:space="preserve">DERVAN, L. A., YAGHMAI, B., WATSON, R. S. &amp; WOLF, F. M. 2017. The use of methadone to facilitate opioid weaning in pediatric critical care patients: a systematic review of the literature and meta-analysis. </w:t>
      </w:r>
      <w:r w:rsidRPr="00764178">
        <w:rPr>
          <w:i/>
        </w:rPr>
        <w:t>Paediatr Anaesth,</w:t>
      </w:r>
      <w:r w:rsidRPr="00764178">
        <w:t xml:space="preserve"> 27</w:t>
      </w:r>
      <w:r w:rsidRPr="00764178">
        <w:rPr>
          <w:b/>
        </w:rPr>
        <w:t>,</w:t>
      </w:r>
      <w:r w:rsidRPr="00764178">
        <w:t xml:space="preserve"> 228-239.</w:t>
      </w:r>
      <w:bookmarkEnd w:id="134"/>
    </w:p>
    <w:p w14:paraId="6752FE86" w14:textId="77777777" w:rsidR="00764178" w:rsidRPr="00764178" w:rsidRDefault="00764178" w:rsidP="00764178">
      <w:pPr>
        <w:pStyle w:val="EndNoteBibliography"/>
        <w:ind w:left="720" w:hanging="720"/>
      </w:pPr>
      <w:bookmarkStart w:id="135" w:name="_ENREF_38"/>
      <w:r w:rsidRPr="00764178">
        <w:t xml:space="preserve">DONALDSON, S. S. &amp; ANDERSON, J. R. 2005. Rhabdomyosarcoma: many similarities, a few philosophical differences. </w:t>
      </w:r>
      <w:r w:rsidRPr="00764178">
        <w:rPr>
          <w:i/>
        </w:rPr>
        <w:t>J Clin Oncol,</w:t>
      </w:r>
      <w:r w:rsidRPr="00764178">
        <w:t xml:space="preserve"> 23</w:t>
      </w:r>
      <w:r w:rsidRPr="00764178">
        <w:rPr>
          <w:b/>
        </w:rPr>
        <w:t>,</w:t>
      </w:r>
      <w:r w:rsidRPr="00764178">
        <w:t xml:space="preserve"> 2586-7.</w:t>
      </w:r>
      <w:bookmarkEnd w:id="135"/>
    </w:p>
    <w:p w14:paraId="15B1E7B8" w14:textId="77777777" w:rsidR="00764178" w:rsidRPr="00764178" w:rsidRDefault="00764178" w:rsidP="00764178">
      <w:pPr>
        <w:pStyle w:val="EndNoteBibliography"/>
        <w:ind w:left="720" w:hanging="720"/>
        <w:rPr>
          <w:lang w:val="de-DE"/>
        </w:rPr>
      </w:pPr>
      <w:bookmarkStart w:id="136" w:name="_ENREF_39"/>
      <w:r w:rsidRPr="00764178">
        <w:t xml:space="preserve">DORFMAN, T. L., SUMAMO SCHELLENBERG, E., REMPEL, G. R., SCOTT, S. D. &amp; HARTLING, L. 2014. An evaluation of instruments for scoring physiological and behavioral cues of pain, non-pain related distress, and adequacy of analgesia and sedation in pediatric mechanically ventilated patients: A systematic review. </w:t>
      </w:r>
      <w:r w:rsidRPr="00764178">
        <w:rPr>
          <w:i/>
          <w:lang w:val="de-DE"/>
        </w:rPr>
        <w:t>Int J Nurs Stud,</w:t>
      </w:r>
      <w:r w:rsidRPr="00764178">
        <w:rPr>
          <w:lang w:val="de-DE"/>
        </w:rPr>
        <w:t xml:space="preserve"> 51</w:t>
      </w:r>
      <w:r w:rsidRPr="00764178">
        <w:rPr>
          <w:b/>
          <w:lang w:val="de-DE"/>
        </w:rPr>
        <w:t>,</w:t>
      </w:r>
      <w:r w:rsidRPr="00764178">
        <w:rPr>
          <w:lang w:val="de-DE"/>
        </w:rPr>
        <w:t xml:space="preserve"> 654-76.</w:t>
      </w:r>
      <w:bookmarkEnd w:id="136"/>
    </w:p>
    <w:p w14:paraId="48D52521" w14:textId="77777777" w:rsidR="00764178" w:rsidRPr="00764178" w:rsidRDefault="00764178" w:rsidP="00764178">
      <w:pPr>
        <w:pStyle w:val="EndNoteBibliography"/>
        <w:ind w:left="720" w:hanging="720"/>
      </w:pPr>
      <w:bookmarkStart w:id="137" w:name="_ENREF_40"/>
      <w:r w:rsidRPr="00764178">
        <w:rPr>
          <w:lang w:val="de-DE"/>
        </w:rPr>
        <w:t xml:space="preserve">ERSTAD, B. L. &amp; PATANWALA, A. E. 2016. </w:t>
      </w:r>
      <w:r w:rsidRPr="00764178">
        <w:t xml:space="preserve">Ketamine for analgosedation in critically ill patients. </w:t>
      </w:r>
      <w:r w:rsidRPr="00764178">
        <w:rPr>
          <w:i/>
        </w:rPr>
        <w:t>J Crit Care,</w:t>
      </w:r>
      <w:r w:rsidRPr="00764178">
        <w:t xml:space="preserve"> 35</w:t>
      </w:r>
      <w:r w:rsidRPr="00764178">
        <w:rPr>
          <w:b/>
        </w:rPr>
        <w:t>,</w:t>
      </w:r>
      <w:r w:rsidRPr="00764178">
        <w:t xml:space="preserve"> 145-9.</w:t>
      </w:r>
      <w:bookmarkEnd w:id="137"/>
    </w:p>
    <w:p w14:paraId="111E0693" w14:textId="77777777" w:rsidR="00764178" w:rsidRPr="00764178" w:rsidRDefault="00764178" w:rsidP="00764178">
      <w:pPr>
        <w:pStyle w:val="EndNoteBibliography"/>
        <w:ind w:left="720" w:hanging="720"/>
      </w:pPr>
      <w:bookmarkStart w:id="138" w:name="_ENREF_41"/>
      <w:r w:rsidRPr="00764178">
        <w:t xml:space="preserve">FENN, N. E., 3RD &amp; PLAKE, K. S. 2017. Opioid and Benzodiazepine Weaning in Pediatric Patients: Review of Current Literature. </w:t>
      </w:r>
      <w:r w:rsidRPr="00764178">
        <w:rPr>
          <w:i/>
        </w:rPr>
        <w:t>Pharmacotherapy,</w:t>
      </w:r>
      <w:r w:rsidRPr="00764178">
        <w:t xml:space="preserve"> 37</w:t>
      </w:r>
      <w:r w:rsidRPr="00764178">
        <w:rPr>
          <w:b/>
        </w:rPr>
        <w:t>,</w:t>
      </w:r>
      <w:r w:rsidRPr="00764178">
        <w:t xml:space="preserve"> 1458-1468.</w:t>
      </w:r>
      <w:bookmarkEnd w:id="138"/>
    </w:p>
    <w:p w14:paraId="334932D5" w14:textId="77777777" w:rsidR="00764178" w:rsidRPr="00764178" w:rsidRDefault="00764178" w:rsidP="00764178">
      <w:pPr>
        <w:pStyle w:val="EndNoteBibliography"/>
        <w:ind w:left="720" w:hanging="720"/>
      </w:pPr>
      <w:bookmarkStart w:id="139" w:name="_ENREF_42"/>
      <w:r w:rsidRPr="00764178">
        <w:t xml:space="preserve">FERRARI, A. &amp; CASANOVA, M. 2005. Current chemotherapeutic strategies for rhabdomyosarcoma. </w:t>
      </w:r>
      <w:r w:rsidRPr="00764178">
        <w:rPr>
          <w:i/>
        </w:rPr>
        <w:t>Expert Rev Anticancer Ther,</w:t>
      </w:r>
      <w:r w:rsidRPr="00764178">
        <w:t xml:space="preserve"> 5</w:t>
      </w:r>
      <w:r w:rsidRPr="00764178">
        <w:rPr>
          <w:b/>
        </w:rPr>
        <w:t>,</w:t>
      </w:r>
      <w:r w:rsidRPr="00764178">
        <w:t xml:space="preserve"> 283-94.</w:t>
      </w:r>
      <w:bookmarkEnd w:id="139"/>
    </w:p>
    <w:p w14:paraId="3617E956" w14:textId="77777777" w:rsidR="00764178" w:rsidRPr="00764178" w:rsidRDefault="00764178" w:rsidP="00764178">
      <w:pPr>
        <w:pStyle w:val="EndNoteBibliography"/>
        <w:ind w:left="720" w:hanging="720"/>
      </w:pPr>
      <w:bookmarkStart w:id="140" w:name="_ENREF_43"/>
      <w:r w:rsidRPr="00764178">
        <w:t xml:space="preserve">FERRARI, A., MICELI, R., MEAZZA, C., CASANOVA, M., FAVINI, F., MOROSI, C., TRECATE, G., MARCHIANO, A., LUKSCH, R., CEFALO, G., TERENZIANI, M., SPREAFICO, F., POLASTRI, D., PODDA, M., CATANIA, S., SCHIAVELLO, E., GIANNATEMPO, P., GANDOLA, L., MASSIMINO, M. &amp; MARIANI, L. 2010. Comparison of the prognostic value of assessing tumor diameter versus tumor volume at diagnosis or in response to initial chemotherapy in rhabdomyosarcoma. </w:t>
      </w:r>
      <w:r w:rsidRPr="00764178">
        <w:rPr>
          <w:i/>
        </w:rPr>
        <w:t>J Clin Oncol,</w:t>
      </w:r>
      <w:r w:rsidRPr="00764178">
        <w:t xml:space="preserve"> 28</w:t>
      </w:r>
      <w:r w:rsidRPr="00764178">
        <w:rPr>
          <w:b/>
        </w:rPr>
        <w:t>,</w:t>
      </w:r>
      <w:r w:rsidRPr="00764178">
        <w:t xml:space="preserve"> 1322-8.</w:t>
      </w:r>
      <w:bookmarkEnd w:id="140"/>
    </w:p>
    <w:p w14:paraId="3A3A48B6" w14:textId="77777777" w:rsidR="00764178" w:rsidRPr="00764178" w:rsidRDefault="00764178" w:rsidP="00764178">
      <w:pPr>
        <w:pStyle w:val="EndNoteBibliography"/>
        <w:ind w:left="720" w:hanging="720"/>
        <w:rPr>
          <w:lang w:val="de-DE"/>
        </w:rPr>
      </w:pPr>
      <w:bookmarkStart w:id="141" w:name="_ENREF_44"/>
      <w:r w:rsidRPr="00764178">
        <w:t xml:space="preserve">FISHER, D. M. 1999. Neuromuscular blocking agents in paediatric anaesthesia. </w:t>
      </w:r>
      <w:r w:rsidRPr="00764178">
        <w:rPr>
          <w:i/>
          <w:lang w:val="de-DE"/>
        </w:rPr>
        <w:t>Br J Anaesth,</w:t>
      </w:r>
      <w:r w:rsidRPr="00764178">
        <w:rPr>
          <w:lang w:val="de-DE"/>
        </w:rPr>
        <w:t xml:space="preserve"> 83</w:t>
      </w:r>
      <w:r w:rsidRPr="00764178">
        <w:rPr>
          <w:b/>
          <w:lang w:val="de-DE"/>
        </w:rPr>
        <w:t>,</w:t>
      </w:r>
      <w:r w:rsidRPr="00764178">
        <w:rPr>
          <w:lang w:val="de-DE"/>
        </w:rPr>
        <w:t xml:space="preserve"> 58-64.</w:t>
      </w:r>
      <w:bookmarkEnd w:id="141"/>
    </w:p>
    <w:p w14:paraId="12118F0F" w14:textId="77777777" w:rsidR="00764178" w:rsidRPr="00764178" w:rsidRDefault="00764178" w:rsidP="00764178">
      <w:pPr>
        <w:pStyle w:val="EndNoteBibliography"/>
        <w:ind w:left="720" w:hanging="720"/>
      </w:pPr>
      <w:bookmarkStart w:id="142" w:name="_ENREF_45"/>
      <w:r w:rsidRPr="00764178">
        <w:rPr>
          <w:lang w:val="de-DE"/>
        </w:rPr>
        <w:t xml:space="preserve">FONSMARK, L., RASMUSSEN, Y. H. &amp; CARL, P. 1999. </w:t>
      </w:r>
      <w:r w:rsidRPr="00764178">
        <w:t xml:space="preserve">Occurrence of withdrawal in critically ill sedated children. </w:t>
      </w:r>
      <w:r w:rsidRPr="00764178">
        <w:rPr>
          <w:i/>
        </w:rPr>
        <w:t>Crit Care Med,</w:t>
      </w:r>
      <w:r w:rsidRPr="00764178">
        <w:t xml:space="preserve"> 27</w:t>
      </w:r>
      <w:r w:rsidRPr="00764178">
        <w:rPr>
          <w:b/>
        </w:rPr>
        <w:t>,</w:t>
      </w:r>
      <w:r w:rsidRPr="00764178">
        <w:t xml:space="preserve"> 196-9.</w:t>
      </w:r>
      <w:bookmarkEnd w:id="142"/>
    </w:p>
    <w:p w14:paraId="7E11D056" w14:textId="77777777" w:rsidR="00764178" w:rsidRPr="00764178" w:rsidRDefault="00764178" w:rsidP="00764178">
      <w:pPr>
        <w:pStyle w:val="EndNoteBibliography"/>
        <w:ind w:left="720" w:hanging="720"/>
      </w:pPr>
      <w:bookmarkStart w:id="143" w:name="_ENREF_46"/>
      <w:r w:rsidRPr="00764178">
        <w:t xml:space="preserve">FRANCK, L. S., NAUGHTON, I. &amp; WINTER, I. 2004. Opioid and benzodiazepine withdrawal symptoms in paediatric intensive care patients. </w:t>
      </w:r>
      <w:r w:rsidRPr="00764178">
        <w:rPr>
          <w:i/>
        </w:rPr>
        <w:t>Intensive Crit Care Nurs,</w:t>
      </w:r>
      <w:r w:rsidRPr="00764178">
        <w:t xml:space="preserve"> 20</w:t>
      </w:r>
      <w:r w:rsidRPr="00764178">
        <w:rPr>
          <w:b/>
        </w:rPr>
        <w:t>,</w:t>
      </w:r>
      <w:r w:rsidRPr="00764178">
        <w:t xml:space="preserve"> 344-51.</w:t>
      </w:r>
      <w:bookmarkEnd w:id="143"/>
    </w:p>
    <w:p w14:paraId="2E2FFEC1" w14:textId="77777777" w:rsidR="00764178" w:rsidRPr="00764178" w:rsidRDefault="00764178" w:rsidP="00764178">
      <w:pPr>
        <w:pStyle w:val="EndNoteBibliography"/>
        <w:ind w:left="720" w:hanging="720"/>
        <w:rPr>
          <w:lang w:val="de-DE"/>
        </w:rPr>
      </w:pPr>
      <w:bookmarkStart w:id="144" w:name="_ENREF_47"/>
      <w:r w:rsidRPr="00764178">
        <w:t xml:space="preserve">FRANCK, L. S., SCOPPETTUOLO, L. A., WYPIJ, D. &amp; CURLEY, M. A. 2012. Validity and generalizability of the Withdrawal Assessment Tool-1 (WAT-1) for monitoring iatrogenic withdrawal syndrome in pediatric patients. </w:t>
      </w:r>
      <w:r w:rsidRPr="00764178">
        <w:rPr>
          <w:i/>
          <w:lang w:val="de-DE"/>
        </w:rPr>
        <w:t>Pain,</w:t>
      </w:r>
      <w:r w:rsidRPr="00764178">
        <w:rPr>
          <w:lang w:val="de-DE"/>
        </w:rPr>
        <w:t xml:space="preserve"> 153</w:t>
      </w:r>
      <w:r w:rsidRPr="00764178">
        <w:rPr>
          <w:b/>
          <w:lang w:val="de-DE"/>
        </w:rPr>
        <w:t>,</w:t>
      </w:r>
      <w:r w:rsidRPr="00764178">
        <w:rPr>
          <w:lang w:val="de-DE"/>
        </w:rPr>
        <w:t xml:space="preserve"> 142-8.</w:t>
      </w:r>
      <w:bookmarkEnd w:id="144"/>
    </w:p>
    <w:p w14:paraId="536D07E8" w14:textId="77777777" w:rsidR="00764178" w:rsidRPr="00764178" w:rsidRDefault="00764178" w:rsidP="00764178">
      <w:pPr>
        <w:pStyle w:val="EndNoteBibliography"/>
        <w:ind w:left="720" w:hanging="720"/>
      </w:pPr>
      <w:bookmarkStart w:id="145" w:name="_ENREF_48"/>
      <w:r w:rsidRPr="00764178">
        <w:rPr>
          <w:lang w:val="de-DE"/>
        </w:rPr>
        <w:lastRenderedPageBreak/>
        <w:t xml:space="preserve">FUCHS, J., PAULSEN, F., BLEIF, M., LAMPRECHT, U., WEIDNER, N., ZIPS, D., NEUNHOEFFER, F. &amp; SEITZ, G. 2016. </w:t>
      </w:r>
      <w:r w:rsidRPr="00764178">
        <w:t xml:space="preserve">Conservative surgery with combined high dose rate brachytherapy for patients suffering from genitourinary and perianal rhabdomyosarcoma. </w:t>
      </w:r>
      <w:r w:rsidRPr="00764178">
        <w:rPr>
          <w:i/>
        </w:rPr>
        <w:t>Radiother Oncol,</w:t>
      </w:r>
      <w:r w:rsidRPr="00764178">
        <w:t xml:space="preserve"> 121</w:t>
      </w:r>
      <w:r w:rsidRPr="00764178">
        <w:rPr>
          <w:b/>
        </w:rPr>
        <w:t>,</w:t>
      </w:r>
      <w:r w:rsidRPr="00764178">
        <w:t xml:space="preserve"> 262-267.</w:t>
      </w:r>
      <w:bookmarkEnd w:id="145"/>
    </w:p>
    <w:p w14:paraId="41F37EF2" w14:textId="77777777" w:rsidR="00764178" w:rsidRPr="00764178" w:rsidRDefault="00764178" w:rsidP="00764178">
      <w:pPr>
        <w:pStyle w:val="EndNoteBibliography"/>
        <w:ind w:left="720" w:hanging="720"/>
      </w:pPr>
      <w:bookmarkStart w:id="146" w:name="_ENREF_49"/>
      <w:r w:rsidRPr="00764178">
        <w:t xml:space="preserve">GHALI, M. H., YOO, K. Y., FLANNERY, J. T. &amp; DUBROW, R. 1992. Association between childhood rhabdomyosarcoma and maternal history of stillbirths. </w:t>
      </w:r>
      <w:r w:rsidRPr="00764178">
        <w:rPr>
          <w:i/>
        </w:rPr>
        <w:t>Int J Cancer,</w:t>
      </w:r>
      <w:r w:rsidRPr="00764178">
        <w:t xml:space="preserve"> 50</w:t>
      </w:r>
      <w:r w:rsidRPr="00764178">
        <w:rPr>
          <w:b/>
        </w:rPr>
        <w:t>,</w:t>
      </w:r>
      <w:r w:rsidRPr="00764178">
        <w:t xml:space="preserve"> 365-8.</w:t>
      </w:r>
      <w:bookmarkEnd w:id="146"/>
    </w:p>
    <w:p w14:paraId="32C743F6" w14:textId="77777777" w:rsidR="00764178" w:rsidRPr="00764178" w:rsidRDefault="00764178" w:rsidP="00764178">
      <w:pPr>
        <w:pStyle w:val="EndNoteBibliography"/>
        <w:ind w:left="720" w:hanging="720"/>
      </w:pPr>
      <w:bookmarkStart w:id="147" w:name="_ENREF_50"/>
      <w:r w:rsidRPr="00764178">
        <w:t xml:space="preserve">GHONEIM, M. M. &amp; MEWALDT, S. P. 1990. Benzodiazepines and human memory: a review. </w:t>
      </w:r>
      <w:r w:rsidRPr="00764178">
        <w:rPr>
          <w:i/>
        </w:rPr>
        <w:t>Anesthesiology,</w:t>
      </w:r>
      <w:r w:rsidRPr="00764178">
        <w:t xml:space="preserve"> 72</w:t>
      </w:r>
      <w:r w:rsidRPr="00764178">
        <w:rPr>
          <w:b/>
        </w:rPr>
        <w:t>,</w:t>
      </w:r>
      <w:r w:rsidRPr="00764178">
        <w:t xml:space="preserve"> 926-38.</w:t>
      </w:r>
      <w:bookmarkEnd w:id="147"/>
    </w:p>
    <w:p w14:paraId="510B8909" w14:textId="77777777" w:rsidR="00764178" w:rsidRPr="00764178" w:rsidRDefault="00764178" w:rsidP="00764178">
      <w:pPr>
        <w:pStyle w:val="EndNoteBibliography"/>
        <w:ind w:left="720" w:hanging="720"/>
      </w:pPr>
      <w:bookmarkStart w:id="148" w:name="_ENREF_51"/>
      <w:r w:rsidRPr="00764178">
        <w:t xml:space="preserve">GLASER, A. W., NICHOLSON, J. C., POLANCO, A. &amp; PHILLIPS, B. 2018. Melatonin in children with cancer. </w:t>
      </w:r>
      <w:r w:rsidRPr="00764178">
        <w:rPr>
          <w:i/>
        </w:rPr>
        <w:t>Bmj,</w:t>
      </w:r>
      <w:r w:rsidRPr="00764178">
        <w:t xml:space="preserve"> 363</w:t>
      </w:r>
      <w:r w:rsidRPr="00764178">
        <w:rPr>
          <w:b/>
        </w:rPr>
        <w:t>,</w:t>
      </w:r>
      <w:r w:rsidRPr="00764178">
        <w:t xml:space="preserve"> k5164.</w:t>
      </w:r>
      <w:bookmarkEnd w:id="148"/>
    </w:p>
    <w:p w14:paraId="0DB545B4" w14:textId="77777777" w:rsidR="00764178" w:rsidRPr="00764178" w:rsidRDefault="00764178" w:rsidP="00764178">
      <w:pPr>
        <w:pStyle w:val="EndNoteBibliography"/>
        <w:ind w:left="720" w:hanging="720"/>
      </w:pPr>
      <w:bookmarkStart w:id="149" w:name="_ENREF_52"/>
      <w:r w:rsidRPr="00764178">
        <w:t xml:space="preserve">GRUFFERMAN, S., RUYMANN, F., OGNJANOVIC, S., ERHARDT, E. B. &amp; MAURER, H. M. 2009. Prenatal X-ray exposure and rhabdomyosarcoma in children: a report from the children's oncology group. </w:t>
      </w:r>
      <w:r w:rsidRPr="00764178">
        <w:rPr>
          <w:i/>
        </w:rPr>
        <w:t>Cancer Epidemiol Biomarkers Prev,</w:t>
      </w:r>
      <w:r w:rsidRPr="00764178">
        <w:t xml:space="preserve"> 18</w:t>
      </w:r>
      <w:r w:rsidRPr="00764178">
        <w:rPr>
          <w:b/>
        </w:rPr>
        <w:t>,</w:t>
      </w:r>
      <w:r w:rsidRPr="00764178">
        <w:t xml:space="preserve"> 1271-6.</w:t>
      </w:r>
      <w:bookmarkEnd w:id="149"/>
    </w:p>
    <w:p w14:paraId="4C1F6B6F" w14:textId="77777777" w:rsidR="00764178" w:rsidRPr="00764178" w:rsidRDefault="00764178" w:rsidP="00764178">
      <w:pPr>
        <w:pStyle w:val="EndNoteBibliography"/>
        <w:ind w:left="720" w:hanging="720"/>
      </w:pPr>
      <w:bookmarkStart w:id="150" w:name="_ENREF_53"/>
      <w:r w:rsidRPr="00764178">
        <w:t xml:space="preserve">GRUFFERMAN, S., SCHWARTZ, A. G., RUYMANN, F. B. &amp; MAURER, H. M. 1993. Parents' use of cocaine and marijuana and increased risk of rhabdomyosarcoma in their children. </w:t>
      </w:r>
      <w:r w:rsidRPr="00764178">
        <w:rPr>
          <w:i/>
        </w:rPr>
        <w:t>Cancer Causes Control,</w:t>
      </w:r>
      <w:r w:rsidRPr="00764178">
        <w:t xml:space="preserve"> 4</w:t>
      </w:r>
      <w:r w:rsidRPr="00764178">
        <w:rPr>
          <w:b/>
        </w:rPr>
        <w:t>,</w:t>
      </w:r>
      <w:r w:rsidRPr="00764178">
        <w:t xml:space="preserve"> 217-24.</w:t>
      </w:r>
      <w:bookmarkEnd w:id="150"/>
    </w:p>
    <w:p w14:paraId="216AE577" w14:textId="77777777" w:rsidR="00764178" w:rsidRPr="00764178" w:rsidRDefault="00764178" w:rsidP="00764178">
      <w:pPr>
        <w:pStyle w:val="EndNoteBibliography"/>
        <w:ind w:left="720" w:hanging="720"/>
      </w:pPr>
      <w:bookmarkStart w:id="151" w:name="_ENREF_54"/>
      <w:r w:rsidRPr="00764178">
        <w:t xml:space="preserve">GRUFFERMAN, S., WANG, H. H., DELONG, E. R., KIMM, S. Y., DELZELL, E. S. &amp; FALLETTA, J. M. 1982. Environmental factors in the etiology of rhabdomyosarcoma in childhood. </w:t>
      </w:r>
      <w:r w:rsidRPr="00764178">
        <w:rPr>
          <w:i/>
        </w:rPr>
        <w:t>J Natl Cancer Inst,</w:t>
      </w:r>
      <w:r w:rsidRPr="00764178">
        <w:t xml:space="preserve"> 68</w:t>
      </w:r>
      <w:r w:rsidRPr="00764178">
        <w:rPr>
          <w:b/>
        </w:rPr>
        <w:t>,</w:t>
      </w:r>
      <w:r w:rsidRPr="00764178">
        <w:t xml:space="preserve"> 107-13.</w:t>
      </w:r>
      <w:bookmarkEnd w:id="151"/>
    </w:p>
    <w:p w14:paraId="3BAFB270" w14:textId="77777777" w:rsidR="00764178" w:rsidRPr="00764178" w:rsidRDefault="00764178" w:rsidP="00764178">
      <w:pPr>
        <w:pStyle w:val="EndNoteBibliography"/>
        <w:ind w:left="720" w:hanging="720"/>
      </w:pPr>
      <w:bookmarkStart w:id="152" w:name="_ENREF_55"/>
      <w:r w:rsidRPr="00764178">
        <w:t xml:space="preserve">GUPTA, K., GUPTA, V. K., JAYASHREE, M. &amp; SINGHI, S. 2012. Randomized controlled trial of interrupted versus continuous sedative infusions in ventilated children. </w:t>
      </w:r>
      <w:r w:rsidRPr="00764178">
        <w:rPr>
          <w:i/>
        </w:rPr>
        <w:t>Pediatr Crit Care Med,</w:t>
      </w:r>
      <w:r w:rsidRPr="00764178">
        <w:t xml:space="preserve"> 13</w:t>
      </w:r>
      <w:r w:rsidRPr="00764178">
        <w:rPr>
          <w:b/>
        </w:rPr>
        <w:t>,</w:t>
      </w:r>
      <w:r w:rsidRPr="00764178">
        <w:t xml:space="preserve"> 131-5.</w:t>
      </w:r>
      <w:bookmarkEnd w:id="152"/>
    </w:p>
    <w:p w14:paraId="39C66402" w14:textId="77777777" w:rsidR="00764178" w:rsidRPr="00764178" w:rsidRDefault="00764178" w:rsidP="00764178">
      <w:pPr>
        <w:pStyle w:val="EndNoteBibliography"/>
        <w:ind w:left="720" w:hanging="720"/>
        <w:rPr>
          <w:lang w:val="de-DE"/>
        </w:rPr>
      </w:pPr>
      <w:bookmarkStart w:id="153" w:name="_ENREF_56"/>
      <w:r w:rsidRPr="00764178">
        <w:t xml:space="preserve">GURRIA, J. P. &amp; DASGUPTA, R. 2018. Rhabdomyosarcoma and Extraosseous Ewing Sarcoma. </w:t>
      </w:r>
      <w:r w:rsidRPr="00764178">
        <w:rPr>
          <w:i/>
          <w:lang w:val="de-DE"/>
        </w:rPr>
        <w:t>Children (Basel),</w:t>
      </w:r>
      <w:r w:rsidRPr="00764178">
        <w:rPr>
          <w:lang w:val="de-DE"/>
        </w:rPr>
        <w:t xml:space="preserve"> 5.</w:t>
      </w:r>
      <w:bookmarkEnd w:id="153"/>
    </w:p>
    <w:p w14:paraId="2459EF5F" w14:textId="77777777" w:rsidR="00764178" w:rsidRPr="00764178" w:rsidRDefault="00764178" w:rsidP="00764178">
      <w:pPr>
        <w:pStyle w:val="EndNoteBibliography"/>
        <w:ind w:left="720" w:hanging="720"/>
      </w:pPr>
      <w:bookmarkStart w:id="154" w:name="_ENREF_57"/>
      <w:r w:rsidRPr="00764178">
        <w:rPr>
          <w:lang w:val="de-DE"/>
        </w:rPr>
        <w:t xml:space="preserve">HANSER, A., NEUNHOEFFER, F., HAYER, T., HOFBECK, M., SCHLENSAK, C., MUSTAFI, M., KUMPF, M. &amp; MICHEL, J. 2020. </w:t>
      </w:r>
      <w:r w:rsidRPr="00764178">
        <w:t xml:space="preserve">A nurse-driven analgesia and sedation protocol reduces length of PICU stay and cumulative dose of benzodiazepines after corrective surgery for tetralogy of Fallot. </w:t>
      </w:r>
      <w:r w:rsidRPr="00764178">
        <w:rPr>
          <w:i/>
        </w:rPr>
        <w:t>J Spec Pediatr Nurs</w:t>
      </w:r>
      <w:r w:rsidRPr="00764178">
        <w:rPr>
          <w:b/>
        </w:rPr>
        <w:t>,</w:t>
      </w:r>
      <w:r w:rsidRPr="00764178">
        <w:t xml:space="preserve"> e12291.</w:t>
      </w:r>
      <w:bookmarkEnd w:id="154"/>
    </w:p>
    <w:p w14:paraId="62F129C4" w14:textId="77777777" w:rsidR="00764178" w:rsidRPr="00764178" w:rsidRDefault="00764178" w:rsidP="00764178">
      <w:pPr>
        <w:pStyle w:val="EndNoteBibliography"/>
        <w:ind w:left="720" w:hanging="720"/>
      </w:pPr>
      <w:bookmarkStart w:id="155" w:name="_ENREF_58"/>
      <w:r w:rsidRPr="00764178">
        <w:t xml:space="preserve">HARRIS, J., RAMELET, A. S., VAN DIJK, M., POKORNA, P., WIELENGA, J., TUME, L., TIBBOEL, D. &amp; ISTA, E. 2016. Clinical recommendations for pain, sedation, withdrawal and delirium assessment in critically ill infants and children: an ESPNIC position statement for healthcare professionals. </w:t>
      </w:r>
      <w:r w:rsidRPr="00764178">
        <w:rPr>
          <w:i/>
        </w:rPr>
        <w:t>Intensive Care Med,</w:t>
      </w:r>
      <w:r w:rsidRPr="00764178">
        <w:t xml:space="preserve"> 42</w:t>
      </w:r>
      <w:r w:rsidRPr="00764178">
        <w:rPr>
          <w:b/>
        </w:rPr>
        <w:t>,</w:t>
      </w:r>
      <w:r w:rsidRPr="00764178">
        <w:t xml:space="preserve"> 972-86.</w:t>
      </w:r>
      <w:bookmarkEnd w:id="155"/>
    </w:p>
    <w:p w14:paraId="76A875A5" w14:textId="77777777" w:rsidR="00764178" w:rsidRPr="00764178" w:rsidRDefault="00764178" w:rsidP="00764178">
      <w:pPr>
        <w:pStyle w:val="EndNoteBibliography"/>
        <w:ind w:left="720" w:hanging="720"/>
      </w:pPr>
      <w:bookmarkStart w:id="156" w:name="_ENREF_59"/>
      <w:r w:rsidRPr="00764178">
        <w:t xml:space="preserve">HAWKS, S. J., BRANDON, D. &amp; UHL, T. 2013. Nurse perception of Bispectral Index monitoring as an adjunct to sedation scale assessment in the critically ill paediatric patient. </w:t>
      </w:r>
      <w:r w:rsidRPr="00764178">
        <w:rPr>
          <w:i/>
        </w:rPr>
        <w:t>Intensive Crit Care Nurs,</w:t>
      </w:r>
      <w:r w:rsidRPr="00764178">
        <w:t xml:space="preserve"> 29</w:t>
      </w:r>
      <w:r w:rsidRPr="00764178">
        <w:rPr>
          <w:b/>
        </w:rPr>
        <w:t>,</w:t>
      </w:r>
      <w:r w:rsidRPr="00764178">
        <w:t xml:space="preserve"> 28-39.</w:t>
      </w:r>
      <w:bookmarkEnd w:id="156"/>
    </w:p>
    <w:p w14:paraId="2722D87E" w14:textId="77777777" w:rsidR="00764178" w:rsidRPr="00764178" w:rsidRDefault="00764178" w:rsidP="00764178">
      <w:pPr>
        <w:pStyle w:val="EndNoteBibliography"/>
        <w:ind w:left="720" w:hanging="720"/>
        <w:rPr>
          <w:lang w:val="de-DE"/>
        </w:rPr>
      </w:pPr>
      <w:bookmarkStart w:id="157" w:name="_ENREF_60"/>
      <w:r w:rsidRPr="00764178">
        <w:t xml:space="preserve">HAYDEN, J. C., BREATNACH, C., DOHERTY, D. R., HEALY, M., HOWLETT, M. M., GALLAGHER, P. J. &amp; COUSINS, G. 2016. Efficacy of alpha2-Agonists for Sedation in Pediatric Critical Care: A Systematic Review. </w:t>
      </w:r>
      <w:r w:rsidRPr="00764178">
        <w:rPr>
          <w:i/>
          <w:lang w:val="de-DE"/>
        </w:rPr>
        <w:t>Pediatr Crit Care Med,</w:t>
      </w:r>
      <w:r w:rsidRPr="00764178">
        <w:rPr>
          <w:lang w:val="de-DE"/>
        </w:rPr>
        <w:t xml:space="preserve"> 17</w:t>
      </w:r>
      <w:r w:rsidRPr="00764178">
        <w:rPr>
          <w:b/>
          <w:lang w:val="de-DE"/>
        </w:rPr>
        <w:t>,</w:t>
      </w:r>
      <w:r w:rsidRPr="00764178">
        <w:rPr>
          <w:lang w:val="de-DE"/>
        </w:rPr>
        <w:t xml:space="preserve"> e66-75.</w:t>
      </w:r>
      <w:bookmarkEnd w:id="157"/>
    </w:p>
    <w:p w14:paraId="7072EBF7" w14:textId="77777777" w:rsidR="00764178" w:rsidRPr="00764178" w:rsidRDefault="00764178" w:rsidP="00764178">
      <w:pPr>
        <w:pStyle w:val="EndNoteBibliography"/>
        <w:ind w:left="720" w:hanging="720"/>
      </w:pPr>
      <w:bookmarkStart w:id="158" w:name="_ENREF_61"/>
      <w:r w:rsidRPr="00764178">
        <w:rPr>
          <w:lang w:val="de-DE"/>
        </w:rPr>
        <w:t xml:space="preserve">HEINZELMANN, F., THORWARTH, D., LAMPRECHT, U., KAULICH, T. W., FUCHS, J., SEITZ, G., EBINGER, M., HANDGRETINGER, R., BAMBERG, M. &amp; WEINMANN, M. 2011. </w:t>
      </w:r>
      <w:r w:rsidRPr="00764178">
        <w:t xml:space="preserve">Comparison of different adjuvant radiotherapy approaches in childhood bladder/prostate rhabdomyosarcoma treated with conservative surgery. </w:t>
      </w:r>
      <w:r w:rsidRPr="00764178">
        <w:rPr>
          <w:i/>
        </w:rPr>
        <w:t>Strahlenther Onkol,</w:t>
      </w:r>
      <w:r w:rsidRPr="00764178">
        <w:t xml:space="preserve"> 187</w:t>
      </w:r>
      <w:r w:rsidRPr="00764178">
        <w:rPr>
          <w:b/>
        </w:rPr>
        <w:t>,</w:t>
      </w:r>
      <w:r w:rsidRPr="00764178">
        <w:t xml:space="preserve"> 715-21.</w:t>
      </w:r>
      <w:bookmarkEnd w:id="158"/>
    </w:p>
    <w:p w14:paraId="75CEE770" w14:textId="77777777" w:rsidR="00764178" w:rsidRPr="00764178" w:rsidRDefault="00764178" w:rsidP="00764178">
      <w:pPr>
        <w:pStyle w:val="EndNoteBibliography"/>
        <w:ind w:left="720" w:hanging="720"/>
      </w:pPr>
      <w:bookmarkStart w:id="159" w:name="_ENREF_62"/>
      <w:r w:rsidRPr="00764178">
        <w:t xml:space="preserve">HUH, W. W. &amp; SKAPEK, S. X. 2010. Childhood rhabdomyosarcoma: new insight on biology and treatment. </w:t>
      </w:r>
      <w:r w:rsidRPr="00764178">
        <w:rPr>
          <w:i/>
        </w:rPr>
        <w:t>Curr Oncol Rep,</w:t>
      </w:r>
      <w:r w:rsidRPr="00764178">
        <w:t xml:space="preserve"> 12</w:t>
      </w:r>
      <w:r w:rsidRPr="00764178">
        <w:rPr>
          <w:b/>
        </w:rPr>
        <w:t>,</w:t>
      </w:r>
      <w:r w:rsidRPr="00764178">
        <w:t xml:space="preserve"> 402-10.</w:t>
      </w:r>
      <w:bookmarkEnd w:id="159"/>
    </w:p>
    <w:p w14:paraId="78AC4F36" w14:textId="77777777" w:rsidR="00764178" w:rsidRPr="00764178" w:rsidRDefault="00764178" w:rsidP="00764178">
      <w:pPr>
        <w:pStyle w:val="EndNoteBibliography"/>
        <w:ind w:left="720" w:hanging="720"/>
      </w:pPr>
      <w:bookmarkStart w:id="160" w:name="_ENREF_63"/>
      <w:r w:rsidRPr="00764178">
        <w:t xml:space="preserve">ISTA, E., DE HOOG, M., TIBBOEL, D., DUIVENVOORDEN, H. J. &amp; VAN DIJK, M. 2013. Psychometric evaluation of the Sophia Observation withdrawal symptoms scale in critically ill children. </w:t>
      </w:r>
      <w:r w:rsidRPr="00764178">
        <w:rPr>
          <w:i/>
        </w:rPr>
        <w:t>Pediatr Crit Care Med,</w:t>
      </w:r>
      <w:r w:rsidRPr="00764178">
        <w:t xml:space="preserve"> 14</w:t>
      </w:r>
      <w:r w:rsidRPr="00764178">
        <w:rPr>
          <w:b/>
        </w:rPr>
        <w:t>,</w:t>
      </w:r>
      <w:r w:rsidRPr="00764178">
        <w:t xml:space="preserve"> 761-9.</w:t>
      </w:r>
      <w:bookmarkEnd w:id="160"/>
    </w:p>
    <w:p w14:paraId="60E980D4" w14:textId="77777777" w:rsidR="00764178" w:rsidRPr="00764178" w:rsidRDefault="00764178" w:rsidP="00764178">
      <w:pPr>
        <w:pStyle w:val="EndNoteBibliography"/>
        <w:ind w:left="720" w:hanging="720"/>
      </w:pPr>
      <w:bookmarkStart w:id="161" w:name="_ENREF_64"/>
      <w:r w:rsidRPr="00764178">
        <w:t xml:space="preserve">ISTA, E., TE BEEST, H., VAN ROSMALEN, J., DE HOOG, M., TIBBOEL, D., VAN BEUSEKOM, B. &amp; VAN DIJK, M. 2018a. Sophia Observation withdrawal Symptoms-Paediatric Delirium scale: A tool for early screening of delirium in the PICU. </w:t>
      </w:r>
      <w:r w:rsidRPr="00764178">
        <w:rPr>
          <w:i/>
        </w:rPr>
        <w:t>Aust Crit Care,</w:t>
      </w:r>
      <w:r w:rsidRPr="00764178">
        <w:t xml:space="preserve"> 31</w:t>
      </w:r>
      <w:r w:rsidRPr="00764178">
        <w:rPr>
          <w:b/>
        </w:rPr>
        <w:t>,</w:t>
      </w:r>
      <w:r w:rsidRPr="00764178">
        <w:t xml:space="preserve"> 266-273.</w:t>
      </w:r>
      <w:bookmarkEnd w:id="161"/>
    </w:p>
    <w:p w14:paraId="5DBE8A14" w14:textId="77777777" w:rsidR="00764178" w:rsidRPr="00764178" w:rsidRDefault="00764178" w:rsidP="00764178">
      <w:pPr>
        <w:pStyle w:val="EndNoteBibliography"/>
        <w:ind w:left="720" w:hanging="720"/>
      </w:pPr>
      <w:bookmarkStart w:id="162" w:name="_ENREF_65"/>
      <w:r w:rsidRPr="00764178">
        <w:lastRenderedPageBreak/>
        <w:t xml:space="preserve">ISTA, E., VAN BEUSEKOM, B., VAN ROSMALEN, J., KNEYBER, M. C. J., LEMSON, J., BROUWERS, A., DIELEMAN, G. C., DIERCKX, B., DE HOOG, M., TIBBOEL, D. &amp; VAN DIJK, M. 2018b. Validation of the SOS-PD scale for assessment of pediatric delirium: a multicenter study. </w:t>
      </w:r>
      <w:r w:rsidRPr="00764178">
        <w:rPr>
          <w:i/>
        </w:rPr>
        <w:t>Crit Care,</w:t>
      </w:r>
      <w:r w:rsidRPr="00764178">
        <w:t xml:space="preserve"> 22</w:t>
      </w:r>
      <w:r w:rsidRPr="00764178">
        <w:rPr>
          <w:b/>
        </w:rPr>
        <w:t>,</w:t>
      </w:r>
      <w:r w:rsidRPr="00764178">
        <w:t xml:space="preserve"> 309.</w:t>
      </w:r>
      <w:bookmarkEnd w:id="162"/>
    </w:p>
    <w:p w14:paraId="09BB277F" w14:textId="77777777" w:rsidR="00764178" w:rsidRPr="00764178" w:rsidRDefault="00764178" w:rsidP="00764178">
      <w:pPr>
        <w:pStyle w:val="EndNoteBibliography"/>
        <w:ind w:left="720" w:hanging="720"/>
      </w:pPr>
      <w:bookmarkStart w:id="163" w:name="_ENREF_66"/>
      <w:r w:rsidRPr="00764178">
        <w:t xml:space="preserve">ISTA, E., VAN DIJK, M., DE HOOG, M., TIBBOEL, D. &amp; DUIVENVOORDEN, H. J. 2009. Construction of the Sophia Observation withdrawal Symptoms-scale (SOS) for critically ill children. </w:t>
      </w:r>
      <w:r w:rsidRPr="00764178">
        <w:rPr>
          <w:i/>
        </w:rPr>
        <w:t>Intensive Care Med,</w:t>
      </w:r>
      <w:r w:rsidRPr="00764178">
        <w:t xml:space="preserve"> 35</w:t>
      </w:r>
      <w:r w:rsidRPr="00764178">
        <w:rPr>
          <w:b/>
        </w:rPr>
        <w:t>,</w:t>
      </w:r>
      <w:r w:rsidRPr="00764178">
        <w:t xml:space="preserve"> 1075-81.</w:t>
      </w:r>
      <w:bookmarkEnd w:id="163"/>
    </w:p>
    <w:p w14:paraId="3BECC86D" w14:textId="77777777" w:rsidR="00764178" w:rsidRPr="00764178" w:rsidRDefault="00764178" w:rsidP="00764178">
      <w:pPr>
        <w:pStyle w:val="EndNoteBibliography"/>
        <w:ind w:left="720" w:hanging="720"/>
      </w:pPr>
      <w:bookmarkStart w:id="164" w:name="_ENREF_67"/>
      <w:r w:rsidRPr="00764178">
        <w:t xml:space="preserve">ISTA, E., VAN DIJK, M., GAMEL, C., TIBBOEL, D. &amp; DE HOOG, M. 2007. Withdrawal symptoms in children after long-term administration of sedatives and/or analgesics: a literature review. "Assessment remains troublesome". </w:t>
      </w:r>
      <w:r w:rsidRPr="00764178">
        <w:rPr>
          <w:i/>
        </w:rPr>
        <w:t>Intensive Care Med,</w:t>
      </w:r>
      <w:r w:rsidRPr="00764178">
        <w:t xml:space="preserve"> 33</w:t>
      </w:r>
      <w:r w:rsidRPr="00764178">
        <w:rPr>
          <w:b/>
        </w:rPr>
        <w:t>,</w:t>
      </w:r>
      <w:r w:rsidRPr="00764178">
        <w:t xml:space="preserve"> 1396-406.</w:t>
      </w:r>
      <w:bookmarkEnd w:id="164"/>
    </w:p>
    <w:p w14:paraId="6C1CEC08" w14:textId="77777777" w:rsidR="00764178" w:rsidRPr="00764178" w:rsidRDefault="00764178" w:rsidP="00764178">
      <w:pPr>
        <w:pStyle w:val="EndNoteBibliography"/>
        <w:ind w:left="720" w:hanging="720"/>
      </w:pPr>
      <w:bookmarkStart w:id="165" w:name="_ENREF_68"/>
      <w:r w:rsidRPr="00764178">
        <w:t xml:space="preserve">ISTA, E., VAN DIJK, M., TIBBOEL, D. &amp; DE HOOG, M. 2005. Assessment of sedation levels in pediatric intensive care patients can be improved by using the COMFORT "behavior" scale. </w:t>
      </w:r>
      <w:r w:rsidRPr="00764178">
        <w:rPr>
          <w:i/>
        </w:rPr>
        <w:t>Pediatr Crit Care Med,</w:t>
      </w:r>
      <w:r w:rsidRPr="00764178">
        <w:t xml:space="preserve"> 6</w:t>
      </w:r>
      <w:r w:rsidRPr="00764178">
        <w:rPr>
          <w:b/>
        </w:rPr>
        <w:t>,</w:t>
      </w:r>
      <w:r w:rsidRPr="00764178">
        <w:t xml:space="preserve"> 58-63.</w:t>
      </w:r>
      <w:bookmarkEnd w:id="165"/>
    </w:p>
    <w:p w14:paraId="33F1B9D9" w14:textId="77777777" w:rsidR="00764178" w:rsidRPr="00764178" w:rsidRDefault="00764178" w:rsidP="00764178">
      <w:pPr>
        <w:pStyle w:val="EndNoteBibliography"/>
        <w:ind w:left="720" w:hanging="720"/>
      </w:pPr>
      <w:bookmarkStart w:id="166" w:name="_ENREF_69"/>
      <w:r w:rsidRPr="00764178">
        <w:t xml:space="preserve">JENKINS, I. A., PLAYFOR, S. D., BEVAN, C., DAVIES, G. &amp; WOLF, A. R. 2007. Current United Kingdom sedation practice in pediatric intensive care. </w:t>
      </w:r>
      <w:r w:rsidRPr="00764178">
        <w:rPr>
          <w:i/>
        </w:rPr>
        <w:t>Paediatr Anaesth,</w:t>
      </w:r>
      <w:r w:rsidRPr="00764178">
        <w:t xml:space="preserve"> 17</w:t>
      </w:r>
      <w:r w:rsidRPr="00764178">
        <w:rPr>
          <w:b/>
        </w:rPr>
        <w:t>,</w:t>
      </w:r>
      <w:r w:rsidRPr="00764178">
        <w:t xml:space="preserve"> 675-83.</w:t>
      </w:r>
      <w:bookmarkEnd w:id="166"/>
    </w:p>
    <w:p w14:paraId="7AC44CDD" w14:textId="77777777" w:rsidR="00764178" w:rsidRPr="00764178" w:rsidRDefault="00764178" w:rsidP="00764178">
      <w:pPr>
        <w:pStyle w:val="EndNoteBibliography"/>
        <w:ind w:left="720" w:hanging="720"/>
      </w:pPr>
      <w:bookmarkStart w:id="167" w:name="_ENREF_70"/>
      <w:r w:rsidRPr="00764178">
        <w:rPr>
          <w:lang w:val="de-DE"/>
        </w:rPr>
        <w:t xml:space="preserve">KATZ, R. &amp; KELLY, H. W. 1993. </w:t>
      </w:r>
      <w:r w:rsidRPr="00764178">
        <w:t xml:space="preserve">Pharmacokinetics of continuous infusions of fentanyl in critically ill children. </w:t>
      </w:r>
      <w:r w:rsidRPr="00764178">
        <w:rPr>
          <w:i/>
        </w:rPr>
        <w:t>Crit Care Med,</w:t>
      </w:r>
      <w:r w:rsidRPr="00764178">
        <w:t xml:space="preserve"> 21</w:t>
      </w:r>
      <w:r w:rsidRPr="00764178">
        <w:rPr>
          <w:b/>
        </w:rPr>
        <w:t>,</w:t>
      </w:r>
      <w:r w:rsidRPr="00764178">
        <w:t xml:space="preserve"> 995-1000.</w:t>
      </w:r>
      <w:bookmarkEnd w:id="167"/>
    </w:p>
    <w:p w14:paraId="7703C4E0" w14:textId="77777777" w:rsidR="00764178" w:rsidRPr="00764178" w:rsidRDefault="00764178" w:rsidP="00764178">
      <w:pPr>
        <w:pStyle w:val="EndNoteBibliography"/>
        <w:ind w:left="720" w:hanging="720"/>
      </w:pPr>
      <w:bookmarkStart w:id="168" w:name="_ENREF_71"/>
      <w:r w:rsidRPr="00764178">
        <w:t xml:space="preserve">KATZ, R., KELLY, H. W. &amp; HSI, A. 1994. Prospective study on the occurrence of withdrawal in critically ill children who receive fentanyl by continuous infusion. </w:t>
      </w:r>
      <w:r w:rsidRPr="00764178">
        <w:rPr>
          <w:i/>
        </w:rPr>
        <w:t>Crit Care Med,</w:t>
      </w:r>
      <w:r w:rsidRPr="00764178">
        <w:t xml:space="preserve"> 22</w:t>
      </w:r>
      <w:r w:rsidRPr="00764178">
        <w:rPr>
          <w:b/>
        </w:rPr>
        <w:t>,</w:t>
      </w:r>
      <w:r w:rsidRPr="00764178">
        <w:t xml:space="preserve"> 763-7.</w:t>
      </w:r>
      <w:bookmarkEnd w:id="168"/>
    </w:p>
    <w:p w14:paraId="415549D3" w14:textId="77777777" w:rsidR="00764178" w:rsidRPr="00764178" w:rsidRDefault="00764178" w:rsidP="00764178">
      <w:pPr>
        <w:pStyle w:val="EndNoteBibliography"/>
        <w:ind w:left="720" w:hanging="720"/>
      </w:pPr>
      <w:bookmarkStart w:id="169" w:name="_ENREF_72"/>
      <w:r w:rsidRPr="00764178">
        <w:t xml:space="preserve">KNEYBER, M. C. J., DE LUCA, D., CALDERINI, E., JARREAU, P. H., JAVOUHEY, E., LOPEZ-HERCE, J., HAMMER, J., MACRAE, D., MARKHORST, D. G., MEDINA, A., PONS-ODENA, M., RACCA, F., WOLF, G., BIBAN, P., BRIERLEY, J. &amp; RIMENSBERGER, P. C. 2017. Recommendations for mechanical ventilation of critically ill children from the Paediatric Mechanical Ventilation Consensus Conference (PEMVECC). </w:t>
      </w:r>
      <w:r w:rsidRPr="00764178">
        <w:rPr>
          <w:i/>
        </w:rPr>
        <w:t>Intensive Care Med,</w:t>
      </w:r>
      <w:r w:rsidRPr="00764178">
        <w:t xml:space="preserve"> 43</w:t>
      </w:r>
      <w:r w:rsidRPr="00764178">
        <w:rPr>
          <w:b/>
        </w:rPr>
        <w:t>,</w:t>
      </w:r>
      <w:r w:rsidRPr="00764178">
        <w:t xml:space="preserve"> 1764-1780.</w:t>
      </w:r>
      <w:bookmarkEnd w:id="169"/>
    </w:p>
    <w:p w14:paraId="4CC4CA06" w14:textId="77777777" w:rsidR="00764178" w:rsidRPr="00764178" w:rsidRDefault="00764178" w:rsidP="00764178">
      <w:pPr>
        <w:pStyle w:val="EndNoteBibliography"/>
        <w:ind w:left="720" w:hanging="720"/>
      </w:pPr>
      <w:bookmarkStart w:id="170" w:name="_ENREF_73"/>
      <w:r w:rsidRPr="00764178">
        <w:t xml:space="preserve">KOSCIELNIAK, E., MORGAN, M. &amp; TREUNER, J. 2002. Soft tissue sarcoma in children: prognosis and management. </w:t>
      </w:r>
      <w:r w:rsidRPr="00764178">
        <w:rPr>
          <w:i/>
        </w:rPr>
        <w:t>Paediatr Drugs,</w:t>
      </w:r>
      <w:r w:rsidRPr="00764178">
        <w:t xml:space="preserve"> 4</w:t>
      </w:r>
      <w:r w:rsidRPr="00764178">
        <w:rPr>
          <w:b/>
        </w:rPr>
        <w:t>,</w:t>
      </w:r>
      <w:r w:rsidRPr="00764178">
        <w:t xml:space="preserve"> 21-8.</w:t>
      </w:r>
      <w:bookmarkEnd w:id="170"/>
    </w:p>
    <w:p w14:paraId="44BC08B6" w14:textId="77777777" w:rsidR="00764178" w:rsidRPr="00764178" w:rsidRDefault="00764178" w:rsidP="00764178">
      <w:pPr>
        <w:pStyle w:val="EndNoteBibliography"/>
        <w:ind w:left="720" w:hanging="720"/>
      </w:pPr>
      <w:bookmarkStart w:id="171" w:name="_ENREF_74"/>
      <w:r w:rsidRPr="00764178">
        <w:t xml:space="preserve">LAMAS, A., LÓPEZ-HERCE, J., SANCHO, L., MENCÍA, S., CARRILLO, A., SANTIAGO, M. J. &amp; MARTÍNEZ, V. 2008. Assessing sedation in critically ill children by bispectral index, auditory-evoked potentials and clinical scales. </w:t>
      </w:r>
      <w:r w:rsidRPr="00764178">
        <w:rPr>
          <w:i/>
        </w:rPr>
        <w:t>Intensive Care Med,</w:t>
      </w:r>
      <w:r w:rsidRPr="00764178">
        <w:t xml:space="preserve"> 34</w:t>
      </w:r>
      <w:r w:rsidRPr="00764178">
        <w:rPr>
          <w:b/>
        </w:rPr>
        <w:t>,</w:t>
      </w:r>
      <w:r w:rsidRPr="00764178">
        <w:t xml:space="preserve"> 2092-9.</w:t>
      </w:r>
      <w:bookmarkEnd w:id="171"/>
    </w:p>
    <w:p w14:paraId="26F830CD" w14:textId="77777777" w:rsidR="00764178" w:rsidRPr="00764178" w:rsidRDefault="00764178" w:rsidP="00764178">
      <w:pPr>
        <w:pStyle w:val="EndNoteBibliography"/>
        <w:ind w:left="720" w:hanging="720"/>
      </w:pPr>
      <w:bookmarkStart w:id="172" w:name="_ENREF_75"/>
      <w:r w:rsidRPr="00764178">
        <w:t xml:space="preserve">LAWRENCE, W., JR., ANDERSON, J. R., GEHAN, E. A. &amp; MAURER, H. 1997. Pretreatment TNM staging of childhood rhabdomyosarcoma: a report of the Intergroup Rhabdomyosarcoma Study Group. Children's Cancer Study Group. Pediatric Oncology Group. </w:t>
      </w:r>
      <w:r w:rsidRPr="00764178">
        <w:rPr>
          <w:i/>
        </w:rPr>
        <w:t>Cancer,</w:t>
      </w:r>
      <w:r w:rsidRPr="00764178">
        <w:t xml:space="preserve"> 80</w:t>
      </w:r>
      <w:r w:rsidRPr="00764178">
        <w:rPr>
          <w:b/>
        </w:rPr>
        <w:t>,</w:t>
      </w:r>
      <w:r w:rsidRPr="00764178">
        <w:t xml:space="preserve"> 1165-70.</w:t>
      </w:r>
      <w:bookmarkEnd w:id="172"/>
    </w:p>
    <w:p w14:paraId="0FD891E0" w14:textId="77777777" w:rsidR="00764178" w:rsidRPr="00764178" w:rsidRDefault="00764178" w:rsidP="00764178">
      <w:pPr>
        <w:pStyle w:val="EndNoteBibliography"/>
        <w:ind w:left="720" w:hanging="720"/>
      </w:pPr>
      <w:bookmarkStart w:id="173" w:name="_ENREF_76"/>
      <w:r w:rsidRPr="00764178">
        <w:t xml:space="preserve">LEINER, J. &amp; LE LOARER, F. 2020. The current landscape of rhabdomyosarcomas: an update. </w:t>
      </w:r>
      <w:r w:rsidRPr="00764178">
        <w:rPr>
          <w:i/>
        </w:rPr>
        <w:t>Virchows Arch,</w:t>
      </w:r>
      <w:r w:rsidRPr="00764178">
        <w:t xml:space="preserve"> 476</w:t>
      </w:r>
      <w:r w:rsidRPr="00764178">
        <w:rPr>
          <w:b/>
        </w:rPr>
        <w:t>,</w:t>
      </w:r>
      <w:r w:rsidRPr="00764178">
        <w:t xml:space="preserve"> 97-108.</w:t>
      </w:r>
      <w:bookmarkEnd w:id="173"/>
    </w:p>
    <w:p w14:paraId="5C67E303" w14:textId="77777777" w:rsidR="00764178" w:rsidRPr="00764178" w:rsidRDefault="00764178" w:rsidP="00764178">
      <w:pPr>
        <w:pStyle w:val="EndNoteBibliography"/>
        <w:ind w:left="720" w:hanging="720"/>
      </w:pPr>
      <w:bookmarkStart w:id="174" w:name="_ENREF_77"/>
      <w:r w:rsidRPr="00764178">
        <w:t xml:space="preserve">MAI, P. L., BEST, A. F., PETERS, J. A., DECASTRO, R. M., KHINCHA, P. P., LOUD, J. T., BREMER, R. C., ROSENBERG, P. S. &amp; SAVAGE, S. A. 2016. Risks of first and subsequent cancers among TP53 mutation carriers in the National Cancer Institute Li-Fraumeni syndrome cohort. </w:t>
      </w:r>
      <w:r w:rsidRPr="00764178">
        <w:rPr>
          <w:i/>
        </w:rPr>
        <w:t>Cancer,</w:t>
      </w:r>
      <w:r w:rsidRPr="00764178">
        <w:t xml:space="preserve"> 122</w:t>
      </w:r>
      <w:r w:rsidRPr="00764178">
        <w:rPr>
          <w:b/>
        </w:rPr>
        <w:t>,</w:t>
      </w:r>
      <w:r w:rsidRPr="00764178">
        <w:t xml:space="preserve"> 3673-3681.</w:t>
      </w:r>
      <w:bookmarkEnd w:id="174"/>
    </w:p>
    <w:p w14:paraId="5945AFF7" w14:textId="77777777" w:rsidR="00764178" w:rsidRPr="00764178" w:rsidRDefault="00764178" w:rsidP="00764178">
      <w:pPr>
        <w:pStyle w:val="EndNoteBibliography"/>
        <w:ind w:left="720" w:hanging="720"/>
      </w:pPr>
      <w:bookmarkStart w:id="175" w:name="_ENREF_78"/>
      <w:r w:rsidRPr="00764178">
        <w:t xml:space="preserve">MALEMPATI, S., RODEBERG, D. A., DONALDSON, S. S., LYDEN, E. R., ANDERSON, J. R., HAWKINS, D. S. &amp; ARNDT, C. A. 2011. Rhabdomyosarcoma in infants younger than 1 year: a report from the Children's Oncology Group. </w:t>
      </w:r>
      <w:r w:rsidRPr="00764178">
        <w:rPr>
          <w:i/>
        </w:rPr>
        <w:t>Cancer,</w:t>
      </w:r>
      <w:r w:rsidRPr="00764178">
        <w:t xml:space="preserve"> 117</w:t>
      </w:r>
      <w:r w:rsidRPr="00764178">
        <w:rPr>
          <w:b/>
        </w:rPr>
        <w:t>,</w:t>
      </w:r>
      <w:r w:rsidRPr="00764178">
        <w:t xml:space="preserve"> 3493-501.</w:t>
      </w:r>
      <w:bookmarkEnd w:id="175"/>
    </w:p>
    <w:p w14:paraId="0124DE1E" w14:textId="77777777" w:rsidR="00764178" w:rsidRPr="00764178" w:rsidRDefault="00764178" w:rsidP="00764178">
      <w:pPr>
        <w:pStyle w:val="EndNoteBibliography"/>
        <w:ind w:left="720" w:hanging="720"/>
      </w:pPr>
      <w:bookmarkStart w:id="176" w:name="_ENREF_79"/>
      <w:r w:rsidRPr="00764178">
        <w:t xml:space="preserve">MARBANIANG, C. &amp; KMA, L. 2018. Dysregulation of Glucose Metabolism by Oncogenes and Tumor Suppressors in Cancer Cells. </w:t>
      </w:r>
      <w:r w:rsidRPr="00764178">
        <w:rPr>
          <w:i/>
        </w:rPr>
        <w:t>Asian Pac J Cancer Prev,</w:t>
      </w:r>
      <w:r w:rsidRPr="00764178">
        <w:t xml:space="preserve"> 19</w:t>
      </w:r>
      <w:r w:rsidRPr="00764178">
        <w:rPr>
          <w:b/>
        </w:rPr>
        <w:t>,</w:t>
      </w:r>
      <w:r w:rsidRPr="00764178">
        <w:t xml:space="preserve"> 2377-2390.</w:t>
      </w:r>
      <w:bookmarkEnd w:id="176"/>
    </w:p>
    <w:p w14:paraId="274514EF" w14:textId="77777777" w:rsidR="00764178" w:rsidRPr="00764178" w:rsidRDefault="00764178" w:rsidP="00764178">
      <w:pPr>
        <w:pStyle w:val="EndNoteBibliography"/>
        <w:ind w:left="720" w:hanging="720"/>
      </w:pPr>
      <w:bookmarkStart w:id="177" w:name="_ENREF_80"/>
      <w:r w:rsidRPr="00764178">
        <w:t xml:space="preserve">MARRA, A., ELY, E. W., PANDHARIPANDE, P. P. &amp; PATEL, M. B. 2017. The ABCDEF Bundle in Critical Care. </w:t>
      </w:r>
      <w:r w:rsidRPr="00764178">
        <w:rPr>
          <w:i/>
        </w:rPr>
        <w:t>Crit Care Clin,</w:t>
      </w:r>
      <w:r w:rsidRPr="00764178">
        <w:t xml:space="preserve"> 33</w:t>
      </w:r>
      <w:r w:rsidRPr="00764178">
        <w:rPr>
          <w:b/>
        </w:rPr>
        <w:t>,</w:t>
      </w:r>
      <w:r w:rsidRPr="00764178">
        <w:t xml:space="preserve"> 225-243.</w:t>
      </w:r>
      <w:bookmarkEnd w:id="177"/>
    </w:p>
    <w:p w14:paraId="646B300C" w14:textId="77777777" w:rsidR="00764178" w:rsidRPr="00764178" w:rsidRDefault="00764178" w:rsidP="00764178">
      <w:pPr>
        <w:pStyle w:val="EndNoteBibliography"/>
        <w:ind w:left="720" w:hanging="720"/>
        <w:rPr>
          <w:lang w:val="de-DE"/>
        </w:rPr>
      </w:pPr>
      <w:bookmarkStart w:id="178" w:name="_ENREF_81"/>
      <w:r w:rsidRPr="00764178">
        <w:t xml:space="preserve">MARTELLI, H., BORREGO, P., GUERIN, F., BOUBNOVA, J., MINARD-COLIN, V., DUMAS, I., CHARGARI, C. &amp; HAIE-MEDER, C. 2016. Quality of life and functional outcome of male patients with bladder-prostate rhabdomyosarcoma treated with conservative surgery and brachytherapy during childhood. </w:t>
      </w:r>
      <w:r w:rsidRPr="00764178">
        <w:rPr>
          <w:i/>
          <w:lang w:val="de-DE"/>
        </w:rPr>
        <w:t>Brachytherapy,</w:t>
      </w:r>
      <w:r w:rsidRPr="00764178">
        <w:rPr>
          <w:lang w:val="de-DE"/>
        </w:rPr>
        <w:t xml:space="preserve"> 15</w:t>
      </w:r>
      <w:r w:rsidRPr="00764178">
        <w:rPr>
          <w:b/>
          <w:lang w:val="de-DE"/>
        </w:rPr>
        <w:t>,</w:t>
      </w:r>
      <w:r w:rsidRPr="00764178">
        <w:rPr>
          <w:lang w:val="de-DE"/>
        </w:rPr>
        <w:t xml:space="preserve"> 306-311.</w:t>
      </w:r>
      <w:bookmarkEnd w:id="178"/>
    </w:p>
    <w:p w14:paraId="64189D54" w14:textId="77777777" w:rsidR="00764178" w:rsidRPr="00764178" w:rsidRDefault="00764178" w:rsidP="00764178">
      <w:pPr>
        <w:pStyle w:val="EndNoteBibliography"/>
        <w:ind w:left="720" w:hanging="720"/>
      </w:pPr>
      <w:bookmarkStart w:id="179" w:name="_ENREF_82"/>
      <w:r w:rsidRPr="00764178">
        <w:rPr>
          <w:lang w:val="de-DE"/>
        </w:rPr>
        <w:lastRenderedPageBreak/>
        <w:t xml:space="preserve">MARTELLI, H., HAIE-MEDER, C., BRANCHEREAU, S., FRANCHI-ABELLA, S., GHIGNA, M. R., DUMAS, I., BOUVET, N. &amp; OBERLIN, O. 2009. </w:t>
      </w:r>
      <w:r w:rsidRPr="00764178">
        <w:t xml:space="preserve">Conservative surgery plus brachytherapy treatment for boys with prostate and/or bladder neck rhabdomyosarcoma: a single team experience. </w:t>
      </w:r>
      <w:r w:rsidRPr="00764178">
        <w:rPr>
          <w:i/>
        </w:rPr>
        <w:t>J Pediatr Surg,</w:t>
      </w:r>
      <w:r w:rsidRPr="00764178">
        <w:t xml:space="preserve"> 44</w:t>
      </w:r>
      <w:r w:rsidRPr="00764178">
        <w:rPr>
          <w:b/>
        </w:rPr>
        <w:t>,</w:t>
      </w:r>
      <w:r w:rsidRPr="00764178">
        <w:t xml:space="preserve"> 190-6.</w:t>
      </w:r>
      <w:bookmarkEnd w:id="179"/>
    </w:p>
    <w:p w14:paraId="77EB6730" w14:textId="77777777" w:rsidR="00764178" w:rsidRPr="00764178" w:rsidRDefault="00764178" w:rsidP="00764178">
      <w:pPr>
        <w:pStyle w:val="EndNoteBibliography"/>
        <w:ind w:left="720" w:hanging="720"/>
      </w:pPr>
      <w:bookmarkStart w:id="180" w:name="_ENREF_83"/>
      <w:r w:rsidRPr="00764178">
        <w:t xml:space="preserve">MARTINS, A. S., OLMOS, D., MISSIAGLIA, E. &amp; SHIPLEY, J. 2011. Targeting the insulin-like growth factor pathway in rhabdomyosarcomas: rationale and future perspectives. </w:t>
      </w:r>
      <w:r w:rsidRPr="00764178">
        <w:rPr>
          <w:i/>
        </w:rPr>
        <w:t>Sarcoma,</w:t>
      </w:r>
      <w:r w:rsidRPr="00764178">
        <w:t xml:space="preserve"> 2011</w:t>
      </w:r>
      <w:r w:rsidRPr="00764178">
        <w:rPr>
          <w:b/>
        </w:rPr>
        <w:t>,</w:t>
      </w:r>
      <w:r w:rsidRPr="00764178">
        <w:t xml:space="preserve"> 209736.</w:t>
      </w:r>
      <w:bookmarkEnd w:id="180"/>
    </w:p>
    <w:p w14:paraId="393638A4" w14:textId="77777777" w:rsidR="00764178" w:rsidRPr="00764178" w:rsidRDefault="00764178" w:rsidP="00764178">
      <w:pPr>
        <w:pStyle w:val="EndNoteBibliography"/>
        <w:ind w:left="720" w:hanging="720"/>
      </w:pPr>
      <w:bookmarkStart w:id="181" w:name="_ENREF_84"/>
      <w:r w:rsidRPr="00764178">
        <w:t xml:space="preserve">MAURER, H. M. 1978. Rhabdomyosarcoma in childhood and adolescence. </w:t>
      </w:r>
      <w:r w:rsidRPr="00764178">
        <w:rPr>
          <w:i/>
        </w:rPr>
        <w:t>Curr Probl Cancer,</w:t>
      </w:r>
      <w:r w:rsidRPr="00764178">
        <w:t xml:space="preserve"> 2</w:t>
      </w:r>
      <w:r w:rsidRPr="00764178">
        <w:rPr>
          <w:b/>
        </w:rPr>
        <w:t>,</w:t>
      </w:r>
      <w:r w:rsidRPr="00764178">
        <w:t xml:space="preserve"> 1-36.</w:t>
      </w:r>
      <w:bookmarkEnd w:id="181"/>
    </w:p>
    <w:p w14:paraId="4D28BCB1" w14:textId="77777777" w:rsidR="00764178" w:rsidRPr="00764178" w:rsidRDefault="00764178" w:rsidP="00764178">
      <w:pPr>
        <w:pStyle w:val="EndNoteBibliography"/>
        <w:ind w:left="720" w:hanging="720"/>
      </w:pPr>
      <w:bookmarkStart w:id="182" w:name="_ENREF_85"/>
      <w:r w:rsidRPr="00764178">
        <w:t xml:space="preserve">MAURER, H. M., BELTANGADY, M., GEHAN, E. A., CRIST, W., HAMMOND, D., HAYS, D. M., HEYN, R., LAWRENCE, W., NEWTON, W., ORTEGA, J. &amp; ET AL. 1988. The Intergroup Rhabdomyosarcoma Study-I. A final report. </w:t>
      </w:r>
      <w:r w:rsidRPr="00764178">
        <w:rPr>
          <w:i/>
        </w:rPr>
        <w:t>Cancer,</w:t>
      </w:r>
      <w:r w:rsidRPr="00764178">
        <w:t xml:space="preserve"> 61</w:t>
      </w:r>
      <w:r w:rsidRPr="00764178">
        <w:rPr>
          <w:b/>
        </w:rPr>
        <w:t>,</w:t>
      </w:r>
      <w:r w:rsidRPr="00764178">
        <w:t xml:space="preserve"> 209-20.</w:t>
      </w:r>
      <w:bookmarkEnd w:id="182"/>
    </w:p>
    <w:p w14:paraId="18A15A98" w14:textId="77777777" w:rsidR="00764178" w:rsidRPr="00764178" w:rsidRDefault="00764178" w:rsidP="00764178">
      <w:pPr>
        <w:pStyle w:val="EndNoteBibliography"/>
        <w:ind w:left="720" w:hanging="720"/>
      </w:pPr>
      <w:bookmarkStart w:id="183" w:name="_ENREF_86"/>
      <w:r w:rsidRPr="00764178">
        <w:t xml:space="preserve">MAURER, H. M., GEHAN, E. A., BELTANGADY, M., CRIST, W., DICKMAN, P. S., DONALDSON, S. S., FRYER, C., HAMMOND, D., HAYS, D. M., HERRMANN, J. &amp; ET AL. 1993. The Intergroup Rhabdomyosarcoma Study-II. </w:t>
      </w:r>
      <w:r w:rsidRPr="00764178">
        <w:rPr>
          <w:i/>
        </w:rPr>
        <w:t>Cancer,</w:t>
      </w:r>
      <w:r w:rsidRPr="00764178">
        <w:t xml:space="preserve"> 71</w:t>
      </w:r>
      <w:r w:rsidRPr="00764178">
        <w:rPr>
          <w:b/>
        </w:rPr>
        <w:t>,</w:t>
      </w:r>
      <w:r w:rsidRPr="00764178">
        <w:t xml:space="preserve"> 1904-22.</w:t>
      </w:r>
      <w:bookmarkEnd w:id="183"/>
    </w:p>
    <w:p w14:paraId="1F9C10DE" w14:textId="77777777" w:rsidR="00764178" w:rsidRPr="00764178" w:rsidRDefault="00764178" w:rsidP="00764178">
      <w:pPr>
        <w:pStyle w:val="EndNoteBibliography"/>
        <w:ind w:left="720" w:hanging="720"/>
      </w:pPr>
      <w:bookmarkStart w:id="184" w:name="_ENREF_87"/>
      <w:r w:rsidRPr="00764178">
        <w:t xml:space="preserve">MAZE, M. &amp; TRANQUILLI, W. 1991. Alpha-2 adrenoceptor agonists: defining the role in clinical anesthesia. </w:t>
      </w:r>
      <w:r w:rsidRPr="00764178">
        <w:rPr>
          <w:i/>
        </w:rPr>
        <w:t>Anesthesiology,</w:t>
      </w:r>
      <w:r w:rsidRPr="00764178">
        <w:t xml:space="preserve"> 74</w:t>
      </w:r>
      <w:r w:rsidRPr="00764178">
        <w:rPr>
          <w:b/>
        </w:rPr>
        <w:t>,</w:t>
      </w:r>
      <w:r w:rsidRPr="00764178">
        <w:t xml:space="preserve"> 581-605.</w:t>
      </w:r>
      <w:bookmarkEnd w:id="184"/>
    </w:p>
    <w:p w14:paraId="4B1A9530" w14:textId="77777777" w:rsidR="00764178" w:rsidRPr="00764178" w:rsidRDefault="00764178" w:rsidP="00764178">
      <w:pPr>
        <w:pStyle w:val="EndNoteBibliography"/>
        <w:ind w:left="720" w:hanging="720"/>
      </w:pPr>
      <w:bookmarkStart w:id="185" w:name="_ENREF_88"/>
      <w:r w:rsidRPr="00764178">
        <w:t xml:space="preserve">MCDOWELL, H. P. 2003. Update on childhood rhabdomyosarcoma. </w:t>
      </w:r>
      <w:r w:rsidRPr="00764178">
        <w:rPr>
          <w:i/>
        </w:rPr>
        <w:t>Arch Dis Child,</w:t>
      </w:r>
      <w:r w:rsidRPr="00764178">
        <w:t xml:space="preserve"> 88</w:t>
      </w:r>
      <w:r w:rsidRPr="00764178">
        <w:rPr>
          <w:b/>
        </w:rPr>
        <w:t>,</w:t>
      </w:r>
      <w:r w:rsidRPr="00764178">
        <w:t xml:space="preserve"> 354-7.</w:t>
      </w:r>
      <w:bookmarkEnd w:id="185"/>
    </w:p>
    <w:p w14:paraId="44A48617" w14:textId="77777777" w:rsidR="00764178" w:rsidRPr="00764178" w:rsidRDefault="00764178" w:rsidP="00764178">
      <w:pPr>
        <w:pStyle w:val="EndNoteBibliography"/>
        <w:ind w:left="720" w:hanging="720"/>
      </w:pPr>
      <w:bookmarkStart w:id="186" w:name="_ENREF_89"/>
      <w:r w:rsidRPr="00764178">
        <w:rPr>
          <w:lang w:val="de-DE"/>
        </w:rPr>
        <w:t xml:space="preserve">MEYBURG, J., DILL, M. L., TRAUBE, C., SILVER, G. &amp; VON HAKEN, R. 2017. </w:t>
      </w:r>
      <w:r w:rsidRPr="00764178">
        <w:t xml:space="preserve">Patterns of Postoperative Delirium in Children. </w:t>
      </w:r>
      <w:r w:rsidRPr="00764178">
        <w:rPr>
          <w:i/>
        </w:rPr>
        <w:t>Pediatr Crit Care Med,</w:t>
      </w:r>
      <w:r w:rsidRPr="00764178">
        <w:t xml:space="preserve"> 18</w:t>
      </w:r>
      <w:r w:rsidRPr="00764178">
        <w:rPr>
          <w:b/>
        </w:rPr>
        <w:t>,</w:t>
      </w:r>
      <w:r w:rsidRPr="00764178">
        <w:t xml:space="preserve"> 128-133.</w:t>
      </w:r>
      <w:bookmarkEnd w:id="186"/>
    </w:p>
    <w:p w14:paraId="25B4BF81" w14:textId="77777777" w:rsidR="00764178" w:rsidRPr="00764178" w:rsidRDefault="00764178" w:rsidP="00764178">
      <w:pPr>
        <w:pStyle w:val="EndNoteBibliography"/>
        <w:ind w:left="720" w:hanging="720"/>
        <w:rPr>
          <w:lang w:val="de-DE"/>
        </w:rPr>
      </w:pPr>
      <w:bookmarkStart w:id="187" w:name="_ENREF_90"/>
      <w:r w:rsidRPr="00764178">
        <w:rPr>
          <w:lang w:val="de-DE"/>
        </w:rPr>
        <w:t xml:space="preserve">MICHEL, J., HOFBECK, M., GERBIG, I., ICHEVA, V., HEIMBERG, E., JOST, W., SCHLENSAK, C., KUMPF, M., BLUMENSTOCK, G. &amp; NEUNHOEFFER, F. 2017. </w:t>
      </w:r>
      <w:r w:rsidRPr="00764178">
        <w:t xml:space="preserve">Nurse-driven analgesia and sedation in pediatric patients with univentricular hearts requiring extracorporeal life support after first-stage palliation surgery: A pilot study. </w:t>
      </w:r>
      <w:r w:rsidRPr="00764178">
        <w:rPr>
          <w:i/>
          <w:lang w:val="de-DE"/>
        </w:rPr>
        <w:t>Paediatr Anaesth,</w:t>
      </w:r>
      <w:r w:rsidRPr="00764178">
        <w:rPr>
          <w:lang w:val="de-DE"/>
        </w:rPr>
        <w:t xml:space="preserve"> 27</w:t>
      </w:r>
      <w:r w:rsidRPr="00764178">
        <w:rPr>
          <w:b/>
          <w:lang w:val="de-DE"/>
        </w:rPr>
        <w:t>,</w:t>
      </w:r>
      <w:r w:rsidRPr="00764178">
        <w:rPr>
          <w:lang w:val="de-DE"/>
        </w:rPr>
        <w:t xml:space="preserve"> 1261-1270.</w:t>
      </w:r>
      <w:bookmarkEnd w:id="187"/>
    </w:p>
    <w:p w14:paraId="57AC6673" w14:textId="77777777" w:rsidR="00764178" w:rsidRPr="00764178" w:rsidRDefault="00764178" w:rsidP="00764178">
      <w:pPr>
        <w:pStyle w:val="EndNoteBibliography"/>
        <w:ind w:left="720" w:hanging="720"/>
      </w:pPr>
      <w:bookmarkStart w:id="188" w:name="_ENREF_91"/>
      <w:r w:rsidRPr="00764178">
        <w:rPr>
          <w:lang w:val="de-DE"/>
        </w:rPr>
        <w:t xml:space="preserve">MICHEL, J., HOFBECK, M., MERZ, T., KUMPF, M., MEIERS, A. &amp; NEUNHOEFFER, F. 2019. </w:t>
      </w:r>
      <w:r w:rsidRPr="00764178">
        <w:t xml:space="preserve">Gamma-hydroxybutyrate: is it a feasible alternative to midazolam in long-term mechanically ventilated children? </w:t>
      </w:r>
      <w:r w:rsidRPr="00764178">
        <w:rPr>
          <w:i/>
        </w:rPr>
        <w:t>Curr Med Res Opin,</w:t>
      </w:r>
      <w:r w:rsidRPr="00764178">
        <w:t xml:space="preserve"> 35</w:t>
      </w:r>
      <w:r w:rsidRPr="00764178">
        <w:rPr>
          <w:b/>
        </w:rPr>
        <w:t>,</w:t>
      </w:r>
      <w:r w:rsidRPr="00764178">
        <w:t xml:space="preserve"> 1721-1726.</w:t>
      </w:r>
      <w:bookmarkEnd w:id="188"/>
    </w:p>
    <w:p w14:paraId="1918C136" w14:textId="77777777" w:rsidR="00764178" w:rsidRPr="001D63A1" w:rsidRDefault="00764178" w:rsidP="00764178">
      <w:pPr>
        <w:pStyle w:val="EndNoteBibliography"/>
        <w:ind w:left="720" w:hanging="720"/>
        <w:rPr>
          <w:lang w:val="de-DE"/>
        </w:rPr>
      </w:pPr>
      <w:bookmarkStart w:id="189" w:name="_ENREF_92"/>
      <w:r w:rsidRPr="00764178">
        <w:t xml:space="preserve">MICHEL, J., HOFBECK, M., PEPER, A. K., KUMPF, M. &amp; NEUNHOEFFER, F. 2020a. Evaluation of an updated sedation protocol to reduce benzodiazepines in a pediatric intensive care unit. </w:t>
      </w:r>
      <w:r w:rsidRPr="001D63A1">
        <w:rPr>
          <w:i/>
          <w:lang w:val="de-DE"/>
        </w:rPr>
        <w:t>Curr Med Res Opin,</w:t>
      </w:r>
      <w:r w:rsidRPr="001D63A1">
        <w:rPr>
          <w:lang w:val="de-DE"/>
        </w:rPr>
        <w:t xml:space="preserve"> 36</w:t>
      </w:r>
      <w:r w:rsidRPr="001D63A1">
        <w:rPr>
          <w:b/>
          <w:lang w:val="de-DE"/>
        </w:rPr>
        <w:t>,</w:t>
      </w:r>
      <w:r w:rsidRPr="001D63A1">
        <w:rPr>
          <w:lang w:val="de-DE"/>
        </w:rPr>
        <w:t xml:space="preserve"> 1-6.</w:t>
      </w:r>
      <w:bookmarkEnd w:id="189"/>
    </w:p>
    <w:p w14:paraId="04341F17" w14:textId="77777777" w:rsidR="00764178" w:rsidRPr="00764178" w:rsidRDefault="00764178" w:rsidP="00764178">
      <w:pPr>
        <w:pStyle w:val="EndNoteBibliography"/>
        <w:ind w:left="720" w:hanging="720"/>
        <w:rPr>
          <w:lang w:val="de-DE"/>
        </w:rPr>
      </w:pPr>
      <w:bookmarkStart w:id="190" w:name="_ENREF_93"/>
      <w:r w:rsidRPr="00764178">
        <w:rPr>
          <w:lang w:val="de-DE"/>
        </w:rPr>
        <w:t xml:space="preserve">MICHEL, J., SAUTER, L., NEUNHOEFFER, F., HOFBECK, M., KUMPF, M., PAULSEN, F., SCHMIDT, A. &amp; FUCHS, J. 2020b. </w:t>
      </w:r>
      <w:r w:rsidRPr="00764178">
        <w:t xml:space="preserve">Sedation practices during high dose rate brachytherapy for children with urogenital and perianal Rhabdomyosarcoma. </w:t>
      </w:r>
      <w:r w:rsidRPr="00764178">
        <w:rPr>
          <w:i/>
          <w:lang w:val="de-DE"/>
        </w:rPr>
        <w:t>J Pediatr Surg</w:t>
      </w:r>
      <w:r w:rsidRPr="00764178">
        <w:rPr>
          <w:lang w:val="de-DE"/>
        </w:rPr>
        <w:t>.</w:t>
      </w:r>
      <w:bookmarkEnd w:id="190"/>
    </w:p>
    <w:p w14:paraId="36FC8CDC" w14:textId="77777777" w:rsidR="00764178" w:rsidRPr="00764178" w:rsidRDefault="00764178" w:rsidP="00764178">
      <w:pPr>
        <w:pStyle w:val="EndNoteBibliography"/>
        <w:ind w:left="720" w:hanging="720"/>
      </w:pPr>
      <w:bookmarkStart w:id="191" w:name="_ENREF_94"/>
      <w:r w:rsidRPr="00764178">
        <w:rPr>
          <w:lang w:val="de-DE"/>
        </w:rPr>
        <w:t xml:space="preserve">MODY, K., KAUR, S., MAUER, E. A., GERBER, L. M., GREENWALD, B. M., SILVER, G. &amp; TRAUBE, C. 2018. </w:t>
      </w:r>
      <w:r w:rsidRPr="00764178">
        <w:t xml:space="preserve">Benzodiazepines and Development of Delirium in Critically Ill Children: Estimating the Causal Effect. </w:t>
      </w:r>
      <w:r w:rsidRPr="00764178">
        <w:rPr>
          <w:i/>
        </w:rPr>
        <w:t>Crit Care Med,</w:t>
      </w:r>
      <w:r w:rsidRPr="00764178">
        <w:t xml:space="preserve"> 46</w:t>
      </w:r>
      <w:r w:rsidRPr="00764178">
        <w:rPr>
          <w:b/>
        </w:rPr>
        <w:t>,</w:t>
      </w:r>
      <w:r w:rsidRPr="00764178">
        <w:t xml:space="preserve"> 1486-1491.</w:t>
      </w:r>
      <w:bookmarkEnd w:id="191"/>
    </w:p>
    <w:p w14:paraId="369ECBAB" w14:textId="77777777" w:rsidR="00764178" w:rsidRPr="00764178" w:rsidRDefault="00764178" w:rsidP="00764178">
      <w:pPr>
        <w:pStyle w:val="EndNoteBibliography"/>
        <w:ind w:left="720" w:hanging="720"/>
      </w:pPr>
      <w:bookmarkStart w:id="192" w:name="_ENREF_95"/>
      <w:r w:rsidRPr="00764178">
        <w:t xml:space="preserve">MONDARDINI, M. C., VASILE, B., AMIGONI, A., BARONCINI, S., CONIO, A., MANTOVANI, A., COROLLI, E., FERRERO, F., STOPPA, F., VIGNA, G., LAMPUGNANI, E. &amp; L'ERARIO, M. 2014. Update of recommendations for Analgosedation in pediatric intensive care unit. </w:t>
      </w:r>
      <w:r w:rsidRPr="00764178">
        <w:rPr>
          <w:i/>
        </w:rPr>
        <w:t>Minerva Anestesiol,</w:t>
      </w:r>
      <w:r w:rsidRPr="00764178">
        <w:t xml:space="preserve"> 80</w:t>
      </w:r>
      <w:r w:rsidRPr="00764178">
        <w:rPr>
          <w:b/>
        </w:rPr>
        <w:t>,</w:t>
      </w:r>
      <w:r w:rsidRPr="00764178">
        <w:t xml:space="preserve"> 1018-29.</w:t>
      </w:r>
      <w:bookmarkEnd w:id="192"/>
    </w:p>
    <w:p w14:paraId="428E3CF4" w14:textId="77777777" w:rsidR="00764178" w:rsidRPr="00764178" w:rsidRDefault="00764178" w:rsidP="00764178">
      <w:pPr>
        <w:pStyle w:val="EndNoteBibliography"/>
        <w:ind w:left="720" w:hanging="720"/>
      </w:pPr>
      <w:bookmarkStart w:id="193" w:name="_ENREF_96"/>
      <w:r w:rsidRPr="00764178">
        <w:t xml:space="preserve">MOTTA, E., LUGLIO, M., DELGADO, A. F. &amp; CARVALHO, W. B. 2016. Importance of the use of protocols for the management of analgesia and sedation in pediatric intensive care unit. </w:t>
      </w:r>
      <w:r w:rsidRPr="00764178">
        <w:rPr>
          <w:i/>
        </w:rPr>
        <w:t>Rev Assoc Med Bras (1992),</w:t>
      </w:r>
      <w:r w:rsidRPr="00764178">
        <w:t xml:space="preserve"> 62</w:t>
      </w:r>
      <w:r w:rsidRPr="00764178">
        <w:rPr>
          <w:b/>
        </w:rPr>
        <w:t>,</w:t>
      </w:r>
      <w:r w:rsidRPr="00764178">
        <w:t xml:space="preserve"> 602-609.</w:t>
      </w:r>
      <w:bookmarkEnd w:id="193"/>
    </w:p>
    <w:p w14:paraId="3CA76851" w14:textId="77777777" w:rsidR="00764178" w:rsidRPr="00764178" w:rsidRDefault="00764178" w:rsidP="00764178">
      <w:pPr>
        <w:pStyle w:val="EndNoteBibliography"/>
        <w:ind w:left="720" w:hanging="720"/>
        <w:rPr>
          <w:lang w:val="de-DE"/>
        </w:rPr>
      </w:pPr>
      <w:bookmarkStart w:id="194" w:name="_ENREF_97"/>
      <w:r w:rsidRPr="00764178">
        <w:t xml:space="preserve">MOUTOU, C., LE BIHAN, C., CHOMPRET, A., POISSON, N., BRUGIERES, L., BRESSAC, B., FEUNTEUN, J., LEMERLE, J. &amp; BONAITI-PELLIE, C. 1996. Genetic transmission of susceptibility to cancer in families of children with soft tissue sarcomas. </w:t>
      </w:r>
      <w:r w:rsidRPr="00764178">
        <w:rPr>
          <w:i/>
          <w:lang w:val="de-DE"/>
        </w:rPr>
        <w:t>Cancer,</w:t>
      </w:r>
      <w:r w:rsidRPr="00764178">
        <w:rPr>
          <w:lang w:val="de-DE"/>
        </w:rPr>
        <w:t xml:space="preserve"> 78</w:t>
      </w:r>
      <w:r w:rsidRPr="00764178">
        <w:rPr>
          <w:b/>
          <w:lang w:val="de-DE"/>
        </w:rPr>
        <w:t>,</w:t>
      </w:r>
      <w:r w:rsidRPr="00764178">
        <w:rPr>
          <w:lang w:val="de-DE"/>
        </w:rPr>
        <w:t xml:space="preserve"> 1483-91.</w:t>
      </w:r>
      <w:bookmarkEnd w:id="194"/>
    </w:p>
    <w:p w14:paraId="020D0B51" w14:textId="77777777" w:rsidR="00764178" w:rsidRPr="00764178" w:rsidRDefault="00764178" w:rsidP="00764178">
      <w:pPr>
        <w:pStyle w:val="EndNoteBibliography"/>
        <w:ind w:left="720" w:hanging="720"/>
        <w:rPr>
          <w:lang w:val="de-DE"/>
        </w:rPr>
      </w:pPr>
      <w:bookmarkStart w:id="195" w:name="_ENREF_98"/>
      <w:r w:rsidRPr="00764178">
        <w:rPr>
          <w:lang w:val="de-DE"/>
        </w:rPr>
        <w:t xml:space="preserve">NEUHAUSER, H., SCHIENKIEWITZ, A., SCHAFFRATH ROSARIO, A., DORTSCHY, R., KURTH, B. 2013. Beiträge zur Gesundheitsberichterstattung des Bundes, Referenzperzentile für anthropometrische Maßzahlen und Blutdruck aus der Studie zur Gesundheit von Kindern und Jugendlichen in Deutschland (KiGGS), 2. erweiterte </w:t>
      </w:r>
      <w:r w:rsidRPr="00764178">
        <w:rPr>
          <w:lang w:val="de-DE"/>
        </w:rPr>
        <w:lastRenderedPageBreak/>
        <w:t>Auflage. Robert Koch-Institut, Abteilung für Epidemiologie und Gesundheitsmonitoring ed.: Robert Koch-Institut.</w:t>
      </w:r>
      <w:bookmarkEnd w:id="195"/>
    </w:p>
    <w:p w14:paraId="1481763B" w14:textId="77777777" w:rsidR="00764178" w:rsidRPr="00764178" w:rsidRDefault="00764178" w:rsidP="00764178">
      <w:pPr>
        <w:pStyle w:val="EndNoteBibliography"/>
        <w:ind w:left="720" w:hanging="720"/>
        <w:rPr>
          <w:lang w:val="de-DE"/>
        </w:rPr>
      </w:pPr>
      <w:bookmarkStart w:id="196" w:name="_ENREF_99"/>
      <w:r w:rsidRPr="00764178">
        <w:rPr>
          <w:lang w:val="de-DE"/>
        </w:rPr>
        <w:t>NEUNHOEFFER, F., GAISLER, C. 2018. Leitlinie Analgosedierung, Entzug und Delir Management auf der pädiatrischen Intensivstation Station 34, Version 2018. Unveröffentlichte Quelle.</w:t>
      </w:r>
      <w:bookmarkEnd w:id="196"/>
    </w:p>
    <w:p w14:paraId="222EFFEE" w14:textId="77777777" w:rsidR="00764178" w:rsidRPr="00764178" w:rsidRDefault="00764178" w:rsidP="00764178">
      <w:pPr>
        <w:pStyle w:val="EndNoteBibliography"/>
        <w:ind w:left="720" w:hanging="720"/>
        <w:rPr>
          <w:lang w:val="de-DE"/>
        </w:rPr>
      </w:pPr>
      <w:bookmarkStart w:id="197" w:name="_ENREF_100"/>
      <w:r w:rsidRPr="00764178">
        <w:rPr>
          <w:lang w:val="de-DE"/>
        </w:rPr>
        <w:t xml:space="preserve">NEUNHOEFFER, F., HANSER, A., ESSLINGER, M., ICHEVA, V., KUMPF, M., GERBIG, I., HOFBECK, M. &amp; MICHEL, J. 2017a. </w:t>
      </w:r>
      <w:r w:rsidRPr="00764178">
        <w:t xml:space="preserve">Ketamine Infusion as a Counter Measure for Opioid Tolerance in Mechanically Ventilated Children: A Pilot Study. </w:t>
      </w:r>
      <w:r w:rsidRPr="00764178">
        <w:rPr>
          <w:i/>
          <w:lang w:val="de-DE"/>
        </w:rPr>
        <w:t>Paediatr Drugs,</w:t>
      </w:r>
      <w:r w:rsidRPr="00764178">
        <w:rPr>
          <w:lang w:val="de-DE"/>
        </w:rPr>
        <w:t xml:space="preserve"> 19</w:t>
      </w:r>
      <w:r w:rsidRPr="00764178">
        <w:rPr>
          <w:b/>
          <w:lang w:val="de-DE"/>
        </w:rPr>
        <w:t>,</w:t>
      </w:r>
      <w:r w:rsidRPr="00764178">
        <w:rPr>
          <w:lang w:val="de-DE"/>
        </w:rPr>
        <w:t xml:space="preserve"> 259-265.</w:t>
      </w:r>
      <w:bookmarkEnd w:id="197"/>
    </w:p>
    <w:p w14:paraId="255DA7D2" w14:textId="77777777" w:rsidR="00764178" w:rsidRPr="00764178" w:rsidRDefault="00764178" w:rsidP="00764178">
      <w:pPr>
        <w:pStyle w:val="EndNoteBibliography"/>
        <w:ind w:left="720" w:hanging="720"/>
        <w:rPr>
          <w:lang w:val="de-DE"/>
        </w:rPr>
      </w:pPr>
      <w:bookmarkStart w:id="198" w:name="_ENREF_101"/>
      <w:r w:rsidRPr="00764178">
        <w:rPr>
          <w:lang w:val="de-DE"/>
        </w:rPr>
        <w:t xml:space="preserve">NEUNHOEFFER, F., KUMPF, M., RENK, H., HANELT, M., BERNECK, N., BOSK, A., GERBIG, I., HEIMBERG, E. &amp; HOFBECK, M. 2015. </w:t>
      </w:r>
      <w:r w:rsidRPr="00764178">
        <w:t xml:space="preserve">Nurse-driven pediatric analgesia and sedation protocol reduces withdrawal symptoms in critically ill medical pediatric patients. </w:t>
      </w:r>
      <w:r w:rsidRPr="00764178">
        <w:rPr>
          <w:i/>
          <w:lang w:val="de-DE"/>
        </w:rPr>
        <w:t>Paediatr Anaesth,</w:t>
      </w:r>
      <w:r w:rsidRPr="00764178">
        <w:rPr>
          <w:lang w:val="de-DE"/>
        </w:rPr>
        <w:t xml:space="preserve"> 25</w:t>
      </w:r>
      <w:r w:rsidRPr="00764178">
        <w:rPr>
          <w:b/>
          <w:lang w:val="de-DE"/>
        </w:rPr>
        <w:t>,</w:t>
      </w:r>
      <w:r w:rsidRPr="00764178">
        <w:rPr>
          <w:lang w:val="de-DE"/>
        </w:rPr>
        <w:t xml:space="preserve"> 786-794.</w:t>
      </w:r>
      <w:bookmarkEnd w:id="198"/>
    </w:p>
    <w:p w14:paraId="3B05B91F" w14:textId="77777777" w:rsidR="00764178" w:rsidRPr="00764178" w:rsidRDefault="00764178" w:rsidP="00764178">
      <w:pPr>
        <w:pStyle w:val="EndNoteBibliography"/>
        <w:ind w:left="720" w:hanging="720"/>
      </w:pPr>
      <w:bookmarkStart w:id="199" w:name="_ENREF_102"/>
      <w:r w:rsidRPr="00764178">
        <w:rPr>
          <w:lang w:val="de-DE"/>
        </w:rPr>
        <w:t xml:space="preserve">NEUNHOEFFER, F., SEITZ, G., SCHMIDT, A., RENK, H., KUMPF, M., FIDELER, F., ESSLINGER, M., GERBIG, I., FUCHS, J. &amp; HOFBECK, M. 2017b. </w:t>
      </w:r>
      <w:r w:rsidRPr="00764178">
        <w:t xml:space="preserve">Analgesia and Sedation Protocol for Mechanically Ventilated Postsurgical Children Reduces Benzodiazepines and Withdrawal Symptoms-But Not in All Patients. </w:t>
      </w:r>
      <w:r w:rsidRPr="00764178">
        <w:rPr>
          <w:i/>
        </w:rPr>
        <w:t>Eur J Pediatr Surg,</w:t>
      </w:r>
      <w:r w:rsidRPr="00764178">
        <w:t xml:space="preserve"> 27</w:t>
      </w:r>
      <w:r w:rsidRPr="00764178">
        <w:rPr>
          <w:b/>
        </w:rPr>
        <w:t>,</w:t>
      </w:r>
      <w:r w:rsidRPr="00764178">
        <w:t xml:space="preserve"> 255-262.</w:t>
      </w:r>
      <w:bookmarkEnd w:id="199"/>
    </w:p>
    <w:p w14:paraId="2BAAEBF6" w14:textId="77777777" w:rsidR="00764178" w:rsidRPr="00764178" w:rsidRDefault="00764178" w:rsidP="00764178">
      <w:pPr>
        <w:pStyle w:val="EndNoteBibliography"/>
        <w:ind w:left="720" w:hanging="720"/>
      </w:pPr>
      <w:bookmarkStart w:id="200" w:name="_ENREF_103"/>
      <w:r w:rsidRPr="00764178">
        <w:t xml:space="preserve">NEWTON, W. A., JR., SOULE, E. H., HAMOUDI, A. B., REIMAN, H. M., SHIMADA, H., BELTANGADY, M. &amp; MAURER, H. 1988. Histopathology of childhood sarcomas, Intergroup Rhabdomyosarcoma Studies I and II: clinicopathologic correlation. </w:t>
      </w:r>
      <w:r w:rsidRPr="00764178">
        <w:rPr>
          <w:i/>
        </w:rPr>
        <w:t>J Clin Oncol,</w:t>
      </w:r>
      <w:r w:rsidRPr="00764178">
        <w:t xml:space="preserve"> 6</w:t>
      </w:r>
      <w:r w:rsidRPr="00764178">
        <w:rPr>
          <w:b/>
        </w:rPr>
        <w:t>,</w:t>
      </w:r>
      <w:r w:rsidRPr="00764178">
        <w:t xml:space="preserve"> 67-75.</w:t>
      </w:r>
      <w:bookmarkEnd w:id="200"/>
    </w:p>
    <w:p w14:paraId="0A12D7C9" w14:textId="77777777" w:rsidR="00764178" w:rsidRPr="00764178" w:rsidRDefault="00764178" w:rsidP="00764178">
      <w:pPr>
        <w:pStyle w:val="EndNoteBibliography"/>
        <w:ind w:left="720" w:hanging="720"/>
      </w:pPr>
      <w:bookmarkStart w:id="201" w:name="_ENREF_104"/>
      <w:r w:rsidRPr="00764178">
        <w:t xml:space="preserve">NISHIMURA, R., TAKITA, J., SATO-OTSUBO, A., KATO, M., KOH, K., HANADA, R., TANAKA, Y., KATO, K., MAEDA, D., FUKAYAMA, M., SANADA, M., HAYASHI, Y. &amp; OGAWA, S. 2013. Characterization of genetic lesions in rhabdomyosarcoma using a high-density single nucleotide polymorphism array. </w:t>
      </w:r>
      <w:r w:rsidRPr="00764178">
        <w:rPr>
          <w:i/>
        </w:rPr>
        <w:t>Cancer Sci,</w:t>
      </w:r>
      <w:r w:rsidRPr="00764178">
        <w:t xml:space="preserve"> 104</w:t>
      </w:r>
      <w:r w:rsidRPr="00764178">
        <w:rPr>
          <w:b/>
        </w:rPr>
        <w:t>,</w:t>
      </w:r>
      <w:r w:rsidRPr="00764178">
        <w:t xml:space="preserve"> 856-64.</w:t>
      </w:r>
      <w:bookmarkEnd w:id="201"/>
    </w:p>
    <w:p w14:paraId="29D4371C" w14:textId="77777777" w:rsidR="00764178" w:rsidRPr="00764178" w:rsidRDefault="00764178" w:rsidP="00764178">
      <w:pPr>
        <w:pStyle w:val="EndNoteBibliography"/>
        <w:ind w:left="720" w:hanging="720"/>
      </w:pPr>
      <w:bookmarkStart w:id="202" w:name="_ENREF_105"/>
      <w:r w:rsidRPr="00764178">
        <w:t xml:space="preserve">OGNJANOVIC, S., LINABERY, A. M., CHARBONNEAU, B. &amp; ROSS, J. A. 2009. Trends in childhood rhabdomyosarcoma incidence and survival in the United States, 1975-2005. </w:t>
      </w:r>
      <w:r w:rsidRPr="00764178">
        <w:rPr>
          <w:i/>
        </w:rPr>
        <w:t>Cancer,</w:t>
      </w:r>
      <w:r w:rsidRPr="00764178">
        <w:t xml:space="preserve"> 115</w:t>
      </w:r>
      <w:r w:rsidRPr="00764178">
        <w:rPr>
          <w:b/>
        </w:rPr>
        <w:t>,</w:t>
      </w:r>
      <w:r w:rsidRPr="00764178">
        <w:t xml:space="preserve"> 4218-26.</w:t>
      </w:r>
      <w:bookmarkEnd w:id="202"/>
    </w:p>
    <w:p w14:paraId="776088C1" w14:textId="77777777" w:rsidR="00764178" w:rsidRPr="00764178" w:rsidRDefault="00764178" w:rsidP="00764178">
      <w:pPr>
        <w:pStyle w:val="EndNoteBibliography"/>
        <w:ind w:left="720" w:hanging="720"/>
      </w:pPr>
      <w:bookmarkStart w:id="203" w:name="_ENREF_106"/>
      <w:r w:rsidRPr="00764178">
        <w:t xml:space="preserve">PANDITA, A., ZIELENSKA, M., THORNER, P., BAYANI, J., GODBOUT, R., GREENBERG, M. &amp; SQUIRE, J. A. 1999. Application of comparative genomic hybridization, spectral karyotyping, and microarray analysis in the identification of subtype-specific patterns of genomic changes in rhabdomyosarcoma. </w:t>
      </w:r>
      <w:r w:rsidRPr="00764178">
        <w:rPr>
          <w:i/>
        </w:rPr>
        <w:t>Neoplasia,</w:t>
      </w:r>
      <w:r w:rsidRPr="00764178">
        <w:t xml:space="preserve"> 1</w:t>
      </w:r>
      <w:r w:rsidRPr="00764178">
        <w:rPr>
          <w:b/>
        </w:rPr>
        <w:t>,</w:t>
      </w:r>
      <w:r w:rsidRPr="00764178">
        <w:t xml:space="preserve"> 262-75.</w:t>
      </w:r>
      <w:bookmarkEnd w:id="203"/>
    </w:p>
    <w:p w14:paraId="4AB649CF" w14:textId="77777777" w:rsidR="00764178" w:rsidRPr="00764178" w:rsidRDefault="00764178" w:rsidP="00764178">
      <w:pPr>
        <w:pStyle w:val="EndNoteBibliography"/>
        <w:ind w:left="720" w:hanging="720"/>
      </w:pPr>
      <w:bookmarkStart w:id="204" w:name="_ENREF_107"/>
      <w:r w:rsidRPr="00764178">
        <w:t xml:space="preserve">PARHAM, D. M. &amp; BARR, F. G. 2013. Classification of rhabdomyosarcoma and its molecular basis. </w:t>
      </w:r>
      <w:r w:rsidRPr="00764178">
        <w:rPr>
          <w:i/>
        </w:rPr>
        <w:t>Adv Anat Pathol,</w:t>
      </w:r>
      <w:r w:rsidRPr="00764178">
        <w:t xml:space="preserve"> 20</w:t>
      </w:r>
      <w:r w:rsidRPr="00764178">
        <w:rPr>
          <w:b/>
        </w:rPr>
        <w:t>,</w:t>
      </w:r>
      <w:r w:rsidRPr="00764178">
        <w:t xml:space="preserve"> 387-97.</w:t>
      </w:r>
      <w:bookmarkEnd w:id="204"/>
    </w:p>
    <w:p w14:paraId="315062FA" w14:textId="77777777" w:rsidR="00764178" w:rsidRPr="00764178" w:rsidRDefault="00764178" w:rsidP="00764178">
      <w:pPr>
        <w:pStyle w:val="EndNoteBibliography"/>
        <w:ind w:left="720" w:hanging="720"/>
      </w:pPr>
      <w:bookmarkStart w:id="205" w:name="_ENREF_108"/>
      <w:r w:rsidRPr="00764178">
        <w:t xml:space="preserve">PARHAM, D. M. &amp; ELLISON, D. A. 2006. Rhabdomyosarcomas in adults and children: an update. </w:t>
      </w:r>
      <w:r w:rsidRPr="00764178">
        <w:rPr>
          <w:i/>
        </w:rPr>
        <w:t>Arch Pathol Lab Med,</w:t>
      </w:r>
      <w:r w:rsidRPr="00764178">
        <w:t xml:space="preserve"> 130</w:t>
      </w:r>
      <w:r w:rsidRPr="00764178">
        <w:rPr>
          <w:b/>
        </w:rPr>
        <w:t>,</w:t>
      </w:r>
      <w:r w:rsidRPr="00764178">
        <w:t xml:space="preserve"> 1454-65.</w:t>
      </w:r>
      <w:bookmarkEnd w:id="205"/>
    </w:p>
    <w:p w14:paraId="69CF25A7" w14:textId="77777777" w:rsidR="00764178" w:rsidRPr="00764178" w:rsidRDefault="00764178" w:rsidP="00764178">
      <w:pPr>
        <w:pStyle w:val="EndNoteBibliography"/>
        <w:ind w:left="720" w:hanging="720"/>
      </w:pPr>
      <w:bookmarkStart w:id="206" w:name="_ENREF_109"/>
      <w:r w:rsidRPr="00764178">
        <w:t xml:space="preserve">PLAYFOR, S., JENKINS, I., BOYLES, C., CHOONARA, I., DAVIES, G., HAYWOOD, T., HINSON, G., MAYER, A., MORTON, N., RALPH, T. &amp; WOLF, A. 2006. Consensus guidelines on sedation and analgesia in critically ill children. </w:t>
      </w:r>
      <w:r w:rsidRPr="00764178">
        <w:rPr>
          <w:i/>
        </w:rPr>
        <w:t>Intensive Care Med,</w:t>
      </w:r>
      <w:r w:rsidRPr="00764178">
        <w:t xml:space="preserve"> 32</w:t>
      </w:r>
      <w:r w:rsidRPr="00764178">
        <w:rPr>
          <w:b/>
        </w:rPr>
        <w:t>,</w:t>
      </w:r>
      <w:r w:rsidRPr="00764178">
        <w:t xml:space="preserve"> 1125-36.</w:t>
      </w:r>
      <w:bookmarkEnd w:id="206"/>
    </w:p>
    <w:p w14:paraId="364C4140" w14:textId="77777777" w:rsidR="00764178" w:rsidRPr="00764178" w:rsidRDefault="00764178" w:rsidP="00764178">
      <w:pPr>
        <w:pStyle w:val="EndNoteBibliography"/>
        <w:ind w:left="720" w:hanging="720"/>
      </w:pPr>
      <w:bookmarkStart w:id="207" w:name="_ENREF_110"/>
      <w:r w:rsidRPr="00764178">
        <w:t xml:space="preserve">PLAYFOR, S., JENKINS, I., BOYLES, C., CHOONARA, I., DAVIES, G., HAYWOOD, T., HINSON, G., MAYER, A., MORTON, N., RALPH, T. &amp; WOLF, A. 2007. Consensus guidelines for sustained neuromuscular blockade in critically ill children. </w:t>
      </w:r>
      <w:r w:rsidRPr="00764178">
        <w:rPr>
          <w:i/>
        </w:rPr>
        <w:t>Paediatr Anaesth,</w:t>
      </w:r>
      <w:r w:rsidRPr="00764178">
        <w:t xml:space="preserve"> 17</w:t>
      </w:r>
      <w:r w:rsidRPr="00764178">
        <w:rPr>
          <w:b/>
        </w:rPr>
        <w:t>,</w:t>
      </w:r>
      <w:r w:rsidRPr="00764178">
        <w:t xml:space="preserve"> 881-7.</w:t>
      </w:r>
      <w:bookmarkEnd w:id="207"/>
    </w:p>
    <w:p w14:paraId="2341935C" w14:textId="77777777" w:rsidR="00764178" w:rsidRPr="00764178" w:rsidRDefault="00764178" w:rsidP="00764178">
      <w:pPr>
        <w:pStyle w:val="EndNoteBibliography"/>
        <w:ind w:left="720" w:hanging="720"/>
      </w:pPr>
      <w:bookmarkStart w:id="208" w:name="_ENREF_111"/>
      <w:r w:rsidRPr="00764178">
        <w:t xml:space="preserve">POH, Y. N., POH, P. F., BUANG, S. N. &amp; LEE, J. H. 2014. Sedation guidelines, protocols, and algorithms in PICUs: a systematic review. </w:t>
      </w:r>
      <w:r w:rsidRPr="00764178">
        <w:rPr>
          <w:i/>
        </w:rPr>
        <w:t>Pediatr Crit Care Med,</w:t>
      </w:r>
      <w:r w:rsidRPr="00764178">
        <w:t xml:space="preserve"> 15</w:t>
      </w:r>
      <w:r w:rsidRPr="00764178">
        <w:rPr>
          <w:b/>
        </w:rPr>
        <w:t>,</w:t>
      </w:r>
      <w:r w:rsidRPr="00764178">
        <w:t xml:space="preserve"> 885-92.</w:t>
      </w:r>
      <w:bookmarkEnd w:id="208"/>
    </w:p>
    <w:p w14:paraId="57E6E672" w14:textId="77777777" w:rsidR="00764178" w:rsidRPr="00764178" w:rsidRDefault="00764178" w:rsidP="00764178">
      <w:pPr>
        <w:pStyle w:val="EndNoteBibliography"/>
        <w:ind w:left="720" w:hanging="720"/>
      </w:pPr>
      <w:bookmarkStart w:id="209" w:name="_ENREF_112"/>
      <w:r w:rsidRPr="00764178">
        <w:t xml:space="preserve">PUN, B. T., BALAS, M. C., BARNES-DALY, M. A., THOMPSON, J. L., ALDRICH, J. M., BARR, J., BYRUM, D., CARSON, S. S., DEVLIN, J. W., ENGEL, H. J., ESBROOK, C. L., HARGETT, K. D., HARMON, L., HIELSBERG, C., JACKSON, J. C., KELLY, T. L., KUMAR, V., MILLNER, L., MORSE, A., PERME, C. S., POSA, P. J., PUNTILLO, K. A., SCHWEICKERT, W. D., STOLLINGS, J. L., TAN, A., D'AGOSTINO MCGOWAN, L. &amp; ELY, E. W. 2019. Caring for Critically Ill Patients </w:t>
      </w:r>
      <w:r w:rsidRPr="00764178">
        <w:lastRenderedPageBreak/>
        <w:t xml:space="preserve">with the ABCDEF Bundle: Results of the ICU Liberation Collaborative in Over 15,000 Adults. </w:t>
      </w:r>
      <w:r w:rsidRPr="00764178">
        <w:rPr>
          <w:i/>
        </w:rPr>
        <w:t>Crit Care Med,</w:t>
      </w:r>
      <w:r w:rsidRPr="00764178">
        <w:t xml:space="preserve"> 47</w:t>
      </w:r>
      <w:r w:rsidRPr="00764178">
        <w:rPr>
          <w:b/>
        </w:rPr>
        <w:t>,</w:t>
      </w:r>
      <w:r w:rsidRPr="00764178">
        <w:t xml:space="preserve"> 3-14.</w:t>
      </w:r>
      <w:bookmarkEnd w:id="209"/>
    </w:p>
    <w:p w14:paraId="644113DF" w14:textId="77777777" w:rsidR="00764178" w:rsidRPr="00764178" w:rsidRDefault="00764178" w:rsidP="00764178">
      <w:pPr>
        <w:pStyle w:val="EndNoteBibliography"/>
        <w:ind w:left="720" w:hanging="720"/>
      </w:pPr>
      <w:bookmarkStart w:id="210" w:name="_ENREF_113"/>
      <w:r w:rsidRPr="00764178">
        <w:t xml:space="preserve">RAMADAN, F., FAHS, A., GHAYAD, S. E. &amp; SAAB, R. 2020. Signaling pathways in Rhabdomyosarcoma invasion and metastasis. </w:t>
      </w:r>
      <w:r w:rsidRPr="00764178">
        <w:rPr>
          <w:i/>
        </w:rPr>
        <w:t>Cancer Metastasis Rev,</w:t>
      </w:r>
      <w:r w:rsidRPr="00764178">
        <w:t xml:space="preserve"> 39</w:t>
      </w:r>
      <w:r w:rsidRPr="00764178">
        <w:rPr>
          <w:b/>
        </w:rPr>
        <w:t>,</w:t>
      </w:r>
      <w:r w:rsidRPr="00764178">
        <w:t xml:space="preserve"> 287-301.</w:t>
      </w:r>
      <w:bookmarkEnd w:id="210"/>
    </w:p>
    <w:p w14:paraId="7AF80D8C" w14:textId="77777777" w:rsidR="00764178" w:rsidRPr="00764178" w:rsidRDefault="00764178" w:rsidP="00764178">
      <w:pPr>
        <w:pStyle w:val="EndNoteBibliography"/>
        <w:ind w:left="720" w:hanging="720"/>
      </w:pPr>
      <w:bookmarkStart w:id="211" w:name="_ENREF_114"/>
      <w:r w:rsidRPr="00764178">
        <w:t xml:space="preserve">RANEY, R. B., ANDERSON, J. R., BARR, F. G., DONALDSON, S. S., PAPPO, A. S., QUALMAN, S. J., WIENER, E. S., MAURER, H. M. &amp; CRIST, W. M. 2001. Rhabdomyosarcoma and undifferentiated sarcoma in the first two decades of life: a selective review of intergroup rhabdomyosarcoma study group experience and rationale for Intergroup Rhabdomyosarcoma Study V. </w:t>
      </w:r>
      <w:r w:rsidRPr="00764178">
        <w:rPr>
          <w:i/>
        </w:rPr>
        <w:t>J Pediatr Hematol Oncol,</w:t>
      </w:r>
      <w:r w:rsidRPr="00764178">
        <w:t xml:space="preserve"> 23</w:t>
      </w:r>
      <w:r w:rsidRPr="00764178">
        <w:rPr>
          <w:b/>
        </w:rPr>
        <w:t>,</w:t>
      </w:r>
      <w:r w:rsidRPr="00764178">
        <w:t xml:space="preserve"> 215-20.</w:t>
      </w:r>
      <w:bookmarkEnd w:id="211"/>
    </w:p>
    <w:p w14:paraId="23C3EAE2" w14:textId="77777777" w:rsidR="00764178" w:rsidRPr="00764178" w:rsidRDefault="00764178" w:rsidP="00764178">
      <w:pPr>
        <w:pStyle w:val="EndNoteBibliography"/>
        <w:ind w:left="720" w:hanging="720"/>
      </w:pPr>
      <w:bookmarkStart w:id="212" w:name="_ENREF_115"/>
      <w:r w:rsidRPr="00764178">
        <w:t xml:space="preserve">ROBERTSON, R. C., DARSEY, E., FORTENBERRY, J. D., PETTIGNANO, R. &amp; HARTLEY, G. 2000. Evaluation of an opiate-weaning protocol using methadone in pediatric intensive care unit patients. </w:t>
      </w:r>
      <w:r w:rsidRPr="00764178">
        <w:rPr>
          <w:i/>
        </w:rPr>
        <w:t>Pediatr Crit Care Med,</w:t>
      </w:r>
      <w:r w:rsidRPr="00764178">
        <w:t xml:space="preserve"> 1</w:t>
      </w:r>
      <w:r w:rsidRPr="00764178">
        <w:rPr>
          <w:b/>
        </w:rPr>
        <w:t>,</w:t>
      </w:r>
      <w:r w:rsidRPr="00764178">
        <w:t xml:space="preserve"> 119-23.</w:t>
      </w:r>
      <w:bookmarkEnd w:id="212"/>
    </w:p>
    <w:p w14:paraId="7696CE4C" w14:textId="77777777" w:rsidR="00764178" w:rsidRPr="00764178" w:rsidRDefault="00764178" w:rsidP="00764178">
      <w:pPr>
        <w:pStyle w:val="EndNoteBibliography"/>
        <w:ind w:left="720" w:hanging="720"/>
      </w:pPr>
      <w:bookmarkStart w:id="213" w:name="_ENREF_116"/>
      <w:r w:rsidRPr="00764178">
        <w:t xml:space="preserve">RUDZINSKI, E. R., ANDERSON, J. R., HAWKINS, D. S., SKAPEK, S. X., PARHAM, D. M. &amp; TEOT, L. A. 2015. The World Health Organization Classification of Skeletal Muscle Tumors in Pediatric Rhabdomyosarcoma: A Report From the Children's Oncology Group. </w:t>
      </w:r>
      <w:r w:rsidRPr="00764178">
        <w:rPr>
          <w:i/>
        </w:rPr>
        <w:t>Arch Pathol Lab Med,</w:t>
      </w:r>
      <w:r w:rsidRPr="00764178">
        <w:t xml:space="preserve"> 139</w:t>
      </w:r>
      <w:r w:rsidRPr="00764178">
        <w:rPr>
          <w:b/>
        </w:rPr>
        <w:t>,</w:t>
      </w:r>
      <w:r w:rsidRPr="00764178">
        <w:t xml:space="preserve"> 1281-7.</w:t>
      </w:r>
      <w:bookmarkEnd w:id="213"/>
    </w:p>
    <w:p w14:paraId="109718F2" w14:textId="77777777" w:rsidR="00764178" w:rsidRPr="00764178" w:rsidRDefault="00764178" w:rsidP="00764178">
      <w:pPr>
        <w:pStyle w:val="EndNoteBibliography"/>
        <w:ind w:left="720" w:hanging="720"/>
      </w:pPr>
      <w:bookmarkStart w:id="214" w:name="_ENREF_117"/>
      <w:r w:rsidRPr="00764178">
        <w:t xml:space="preserve">RUYMANN, F. B., MADDUX, H. R., RAGAB, A., SOULE, E. H., PALMER, N., BELTANGADY, M., GEHAN, E. A. &amp; NEWTON, W. A., JR. 1988. Congenital anomalies associated with rhabdomyosarcoma: an autopsy study of 115 cases. A report from the Intergroup Rhabdomyosarcoma Study Committee (representing the Children's Cancer Study Group, the Pediatric Oncology Group, the United Kingdom Children's Cancer Study Group, and the Pediatric Intergroup Statistical Center). </w:t>
      </w:r>
      <w:r w:rsidRPr="00764178">
        <w:rPr>
          <w:i/>
        </w:rPr>
        <w:t>Med Pediatr Oncol,</w:t>
      </w:r>
      <w:r w:rsidRPr="00764178">
        <w:t xml:space="preserve"> 16</w:t>
      </w:r>
      <w:r w:rsidRPr="00764178">
        <w:rPr>
          <w:b/>
        </w:rPr>
        <w:t>,</w:t>
      </w:r>
      <w:r w:rsidRPr="00764178">
        <w:t xml:space="preserve"> 33-9.</w:t>
      </w:r>
      <w:bookmarkEnd w:id="214"/>
    </w:p>
    <w:p w14:paraId="481B6DA8" w14:textId="77777777" w:rsidR="00764178" w:rsidRPr="00764178" w:rsidRDefault="00764178" w:rsidP="00764178">
      <w:pPr>
        <w:pStyle w:val="EndNoteBibliography"/>
        <w:ind w:left="720" w:hanging="720"/>
      </w:pPr>
      <w:bookmarkStart w:id="215" w:name="_ENREF_118"/>
      <w:r w:rsidRPr="00764178">
        <w:t xml:space="preserve">SALTZMAN, A. F. &amp; COST, N. G. 2018. Current Treatment of Pediatric Bladder and Prostate Rhabdomyosarcoma. </w:t>
      </w:r>
      <w:r w:rsidRPr="00764178">
        <w:rPr>
          <w:i/>
        </w:rPr>
        <w:t>Curr Urol Rep,</w:t>
      </w:r>
      <w:r w:rsidRPr="00764178">
        <w:t xml:space="preserve"> 19</w:t>
      </w:r>
      <w:r w:rsidRPr="00764178">
        <w:rPr>
          <w:b/>
        </w:rPr>
        <w:t>,</w:t>
      </w:r>
      <w:r w:rsidRPr="00764178">
        <w:t xml:space="preserve"> 11.</w:t>
      </w:r>
      <w:bookmarkEnd w:id="215"/>
    </w:p>
    <w:p w14:paraId="75944D3E" w14:textId="77777777" w:rsidR="00764178" w:rsidRPr="00764178" w:rsidRDefault="00764178" w:rsidP="00764178">
      <w:pPr>
        <w:pStyle w:val="EndNoteBibliography"/>
        <w:ind w:left="720" w:hanging="720"/>
      </w:pPr>
      <w:bookmarkStart w:id="216" w:name="_ENREF_119"/>
      <w:r w:rsidRPr="00764178">
        <w:t xml:space="preserve">SANAVIA, E., MENCIA, S., LAFEVER, S. N., SOLANA, M. J., GARCIA, M. &amp; LOPEZ-HERCE, J. 2019. Sedative and Analgesic Drug Rotation Protocol in Critically Ill Children With Prolonged Sedation: Evaluation of Implementation and Efficacy to Reduce Withdrawal Syndrome. </w:t>
      </w:r>
      <w:r w:rsidRPr="00764178">
        <w:rPr>
          <w:i/>
        </w:rPr>
        <w:t>Pediatr Crit Care Med,</w:t>
      </w:r>
      <w:r w:rsidRPr="00764178">
        <w:t xml:space="preserve"> 20</w:t>
      </w:r>
      <w:r w:rsidRPr="00764178">
        <w:rPr>
          <w:b/>
        </w:rPr>
        <w:t>,</w:t>
      </w:r>
      <w:r w:rsidRPr="00764178">
        <w:t xml:space="preserve"> 1111-1117.</w:t>
      </w:r>
      <w:bookmarkEnd w:id="216"/>
    </w:p>
    <w:p w14:paraId="7F1A4FD5" w14:textId="77777777" w:rsidR="00764178" w:rsidRPr="00764178" w:rsidRDefault="00764178" w:rsidP="00764178">
      <w:pPr>
        <w:pStyle w:val="EndNoteBibliography"/>
        <w:ind w:left="720" w:hanging="720"/>
      </w:pPr>
      <w:bookmarkStart w:id="217" w:name="_ENREF_120"/>
      <w:r w:rsidRPr="00764178">
        <w:t xml:space="preserve">SAUER, H., LOBENHOFER, M. &amp; ABDUL-KHALIQ, H. 2020. Analgosedation for diagnostic and interventional procedures: a countrywide survey of pediatric centers in Germany. </w:t>
      </w:r>
      <w:r w:rsidRPr="00764178">
        <w:rPr>
          <w:i/>
        </w:rPr>
        <w:t>Ital J Pediatr,</w:t>
      </w:r>
      <w:r w:rsidRPr="00764178">
        <w:t xml:space="preserve"> 46</w:t>
      </w:r>
      <w:r w:rsidRPr="00764178">
        <w:rPr>
          <w:b/>
        </w:rPr>
        <w:t>,</w:t>
      </w:r>
      <w:r w:rsidRPr="00764178">
        <w:t xml:space="preserve"> 14.</w:t>
      </w:r>
      <w:bookmarkEnd w:id="217"/>
    </w:p>
    <w:p w14:paraId="13AD3828" w14:textId="77777777" w:rsidR="00764178" w:rsidRPr="00764178" w:rsidRDefault="00764178" w:rsidP="00764178">
      <w:pPr>
        <w:pStyle w:val="EndNoteBibliography"/>
        <w:ind w:left="720" w:hanging="720"/>
      </w:pPr>
      <w:bookmarkStart w:id="218" w:name="_ENREF_121"/>
      <w:r w:rsidRPr="00764178">
        <w:t xml:space="preserve">SCHIEVELD, J. N. &amp; JANSSEN, N. J. 2014. Delirium in the pediatric patient: On the growing awareness of its clinical interdisciplinary importance. </w:t>
      </w:r>
      <w:r w:rsidRPr="00764178">
        <w:rPr>
          <w:i/>
        </w:rPr>
        <w:t>JAMA Pediatr,</w:t>
      </w:r>
      <w:r w:rsidRPr="00764178">
        <w:t xml:space="preserve"> 168</w:t>
      </w:r>
      <w:r w:rsidRPr="00764178">
        <w:rPr>
          <w:b/>
        </w:rPr>
        <w:t>,</w:t>
      </w:r>
      <w:r w:rsidRPr="00764178">
        <w:t xml:space="preserve"> 595-6.</w:t>
      </w:r>
      <w:bookmarkEnd w:id="218"/>
    </w:p>
    <w:p w14:paraId="08CE4B2B" w14:textId="77777777" w:rsidR="00764178" w:rsidRPr="00764178" w:rsidRDefault="00764178" w:rsidP="00764178">
      <w:pPr>
        <w:pStyle w:val="EndNoteBibliography"/>
        <w:ind w:left="720" w:hanging="720"/>
      </w:pPr>
      <w:bookmarkStart w:id="219" w:name="_ENREF_122"/>
      <w:r w:rsidRPr="00764178">
        <w:t xml:space="preserve">SCHIEVELD, J. N., LEROY, P. L., VAN OS, J., NICOLAI, J., VOS, G. D. &amp; LEENTJENS, A. F. 2007. Pediatric delirium in critical illness: phenomenology, clinical correlates and treatment response in 40 cases in the pediatric intensive care unit. </w:t>
      </w:r>
      <w:r w:rsidRPr="00764178">
        <w:rPr>
          <w:i/>
        </w:rPr>
        <w:t>Intensive Care Med,</w:t>
      </w:r>
      <w:r w:rsidRPr="00764178">
        <w:t xml:space="preserve"> 33</w:t>
      </w:r>
      <w:r w:rsidRPr="00764178">
        <w:rPr>
          <w:b/>
        </w:rPr>
        <w:t>,</w:t>
      </w:r>
      <w:r w:rsidRPr="00764178">
        <w:t xml:space="preserve"> 1033-40.</w:t>
      </w:r>
      <w:bookmarkEnd w:id="219"/>
    </w:p>
    <w:p w14:paraId="6526881F" w14:textId="77777777" w:rsidR="00764178" w:rsidRPr="00764178" w:rsidRDefault="00764178" w:rsidP="00764178">
      <w:pPr>
        <w:pStyle w:val="EndNoteBibliography"/>
        <w:ind w:left="720" w:hanging="720"/>
      </w:pPr>
      <w:bookmarkStart w:id="220" w:name="_ENREF_123"/>
      <w:r w:rsidRPr="00764178">
        <w:t xml:space="preserve">SCHIEVELD JNM, I. E., KNOESTER H, MOLAG ML. 2015. Pediatric delirium: A practical approach. </w:t>
      </w:r>
      <w:r w:rsidRPr="00764178">
        <w:rPr>
          <w:i/>
        </w:rPr>
        <w:t>Rey JM (ed), IACAPAP e-Textbook of Child and Adolescent Mental Health. Geneva: International Association for Child and Adolescent Psychiatry and Allied Professions</w:t>
      </w:r>
      <w:r w:rsidRPr="00764178">
        <w:t>.</w:t>
      </w:r>
      <w:bookmarkEnd w:id="220"/>
    </w:p>
    <w:p w14:paraId="04FA67B7" w14:textId="77777777" w:rsidR="00764178" w:rsidRPr="00764178" w:rsidRDefault="00764178" w:rsidP="00764178">
      <w:pPr>
        <w:pStyle w:val="EndNoteBibliography"/>
        <w:ind w:left="720" w:hanging="720"/>
      </w:pPr>
      <w:bookmarkStart w:id="221" w:name="_ENREF_124"/>
      <w:r w:rsidRPr="00764178">
        <w:rPr>
          <w:lang w:val="de-DE"/>
        </w:rPr>
        <w:t xml:space="preserve">SCHMIDT, A., WARMANN, S. W., ECKERT, F., ELLERKAMP, V., SCHAEFER, J., BLUMENSTOCK, G., PAULSEN, F. &amp; FUCHS, J. 2020. </w:t>
      </w:r>
      <w:r w:rsidRPr="00764178">
        <w:t xml:space="preserve">The Role of Reconstructive Surgery and Brachytherapy in Pediatric Bladder/Prostate Rhabdomyosarcoma. </w:t>
      </w:r>
      <w:r w:rsidRPr="00764178">
        <w:rPr>
          <w:i/>
        </w:rPr>
        <w:t>J Urol</w:t>
      </w:r>
      <w:r w:rsidRPr="00764178">
        <w:rPr>
          <w:b/>
        </w:rPr>
        <w:t>,</w:t>
      </w:r>
      <w:r w:rsidRPr="00764178">
        <w:t xml:space="preserve"> 101097ju0000000000001127.</w:t>
      </w:r>
      <w:bookmarkEnd w:id="221"/>
    </w:p>
    <w:p w14:paraId="15005639" w14:textId="77777777" w:rsidR="00764178" w:rsidRPr="00764178" w:rsidRDefault="00764178" w:rsidP="00764178">
      <w:pPr>
        <w:pStyle w:val="EndNoteBibliography"/>
        <w:ind w:left="720" w:hanging="720"/>
      </w:pPr>
      <w:bookmarkStart w:id="222" w:name="_ENREF_125"/>
      <w:r w:rsidRPr="00764178">
        <w:t xml:space="preserve">SCHULZ, S. &amp; HOLLT, V. 1998. Opioid withdrawal activates MAP kinase in locus coeruleus neurons in morphine-dependent rats in vivo. </w:t>
      </w:r>
      <w:r w:rsidRPr="00764178">
        <w:rPr>
          <w:i/>
        </w:rPr>
        <w:t>Eur J Neurosci,</w:t>
      </w:r>
      <w:r w:rsidRPr="00764178">
        <w:t xml:space="preserve"> 10</w:t>
      </w:r>
      <w:r w:rsidRPr="00764178">
        <w:rPr>
          <w:b/>
        </w:rPr>
        <w:t>,</w:t>
      </w:r>
      <w:r w:rsidRPr="00764178">
        <w:t xml:space="preserve"> 1196-201.</w:t>
      </w:r>
      <w:bookmarkEnd w:id="222"/>
    </w:p>
    <w:p w14:paraId="347A71A7" w14:textId="77777777" w:rsidR="00764178" w:rsidRPr="00764178" w:rsidRDefault="00764178" w:rsidP="00764178">
      <w:pPr>
        <w:pStyle w:val="EndNoteBibliography"/>
        <w:ind w:left="720" w:hanging="720"/>
      </w:pPr>
      <w:bookmarkStart w:id="223" w:name="_ENREF_126"/>
      <w:r w:rsidRPr="00764178">
        <w:t xml:space="preserve">SCIUSCO, A., STANDING, J. F., SHENG, Y., RAIMONDO, P., CINNELLA, G. &amp; DAMBROSIO, M. 2017. Effect of age on the performance of bispectral and entropy indices during sevoflurane pediatric anesthesia: a pharmacometric study. </w:t>
      </w:r>
      <w:r w:rsidRPr="00764178">
        <w:rPr>
          <w:i/>
        </w:rPr>
        <w:t>Paediatr Anaesth,</w:t>
      </w:r>
      <w:r w:rsidRPr="00764178">
        <w:t xml:space="preserve"> 27</w:t>
      </w:r>
      <w:r w:rsidRPr="00764178">
        <w:rPr>
          <w:b/>
        </w:rPr>
        <w:t>,</w:t>
      </w:r>
      <w:r w:rsidRPr="00764178">
        <w:t xml:space="preserve"> 399-408.</w:t>
      </w:r>
      <w:bookmarkEnd w:id="223"/>
    </w:p>
    <w:p w14:paraId="540EA7E0" w14:textId="77777777" w:rsidR="00764178" w:rsidRPr="00764178" w:rsidRDefault="00764178" w:rsidP="00764178">
      <w:pPr>
        <w:pStyle w:val="EndNoteBibliography"/>
        <w:ind w:left="720" w:hanging="720"/>
      </w:pPr>
      <w:bookmarkStart w:id="224" w:name="_ENREF_127"/>
      <w:r w:rsidRPr="00764178">
        <w:lastRenderedPageBreak/>
        <w:t xml:space="preserve">SEKI, M., NISHIMURA, R., YOSHIDA, K., SHIMAMURA, T., SHIRAISHI, Y., SATO, Y., KATO, M., CHIBA, K., TANAKA, H., HOSHINO, N., NAGAE, G., SHIOZAWA, Y., OKUNO, Y., HOSOI, H., TANAKA, Y., OKITA, H., MIYACHI, M., SOUZAKI, R., TAGUCHI, T., KOH, K., HANADA, R., KATO, K., NOMURA, Y., AKIYAMA, M., OKA, A., IGARASHI, T., MIYANO, S., ABURATANI, H., HAYASHI, Y., OGAWA, S. &amp; TAKITA, J. 2015. Integrated genetic and epigenetic analysis defines novel molecular subgroups in rhabdomyosarcoma. </w:t>
      </w:r>
      <w:r w:rsidRPr="00764178">
        <w:rPr>
          <w:i/>
        </w:rPr>
        <w:t>Nat Commun,</w:t>
      </w:r>
      <w:r w:rsidRPr="00764178">
        <w:t xml:space="preserve"> 6</w:t>
      </w:r>
      <w:r w:rsidRPr="00764178">
        <w:rPr>
          <w:b/>
        </w:rPr>
        <w:t>,</w:t>
      </w:r>
      <w:r w:rsidRPr="00764178">
        <w:t xml:space="preserve"> 7557.</w:t>
      </w:r>
      <w:bookmarkEnd w:id="224"/>
    </w:p>
    <w:p w14:paraId="156C935C" w14:textId="77777777" w:rsidR="00764178" w:rsidRPr="00764178" w:rsidRDefault="00764178" w:rsidP="00764178">
      <w:pPr>
        <w:pStyle w:val="EndNoteBibliography"/>
        <w:ind w:left="720" w:hanging="720"/>
      </w:pPr>
      <w:bookmarkStart w:id="225" w:name="_ENREF_128"/>
      <w:r w:rsidRPr="00764178">
        <w:t xml:space="preserve">SHERN, J. F., CHEN, L., CHMIELECKI, J., WEI, J. S., PATIDAR, R., ROSENBERG, M., AMBROGIO, L., AUCLAIR, D., WANG, J., SONG, Y. K., TOLMAN, C., HURD, L., LIAO, H., ZHANG, S., BOGEN, D., BROHL, A. S., SINDIRI, S., CATCHPOOLE, D., BADGETT, T., GETZ, G., MORA, J., ANDERSON, J. R., SKAPEK, S. X., BARR, F. G., MEYERSON, M., HAWKINS, D. S. &amp; KHAN, J. 2014. Comprehensive genomic analysis of rhabdomyosarcoma reveals a landscape of alterations affecting a common genetic axis in fusion-positive and fusion-negative tumors. </w:t>
      </w:r>
      <w:r w:rsidRPr="00764178">
        <w:rPr>
          <w:i/>
        </w:rPr>
        <w:t>Cancer Discov,</w:t>
      </w:r>
      <w:r w:rsidRPr="00764178">
        <w:t xml:space="preserve"> 4</w:t>
      </w:r>
      <w:r w:rsidRPr="00764178">
        <w:rPr>
          <w:b/>
        </w:rPr>
        <w:t>,</w:t>
      </w:r>
      <w:r w:rsidRPr="00764178">
        <w:t xml:space="preserve"> 216-31.</w:t>
      </w:r>
      <w:bookmarkEnd w:id="225"/>
    </w:p>
    <w:p w14:paraId="5BA354E3" w14:textId="77777777" w:rsidR="00764178" w:rsidRPr="00764178" w:rsidRDefault="00764178" w:rsidP="00764178">
      <w:pPr>
        <w:pStyle w:val="EndNoteBibliography"/>
        <w:ind w:left="720" w:hanging="720"/>
      </w:pPr>
      <w:bookmarkStart w:id="226" w:name="_ENREF_129"/>
      <w:r w:rsidRPr="00764178">
        <w:t xml:space="preserve">SHRESTHA, A., RITZ, B., OGNJANOVIC, S., LOMBARDI, C. A., WILHELM, M. &amp; HECK, J. E. 2013. Early life factors and risk of childhood rhabdomyosarcoma. </w:t>
      </w:r>
      <w:r w:rsidRPr="00764178">
        <w:rPr>
          <w:i/>
        </w:rPr>
        <w:t>Front Public Health,</w:t>
      </w:r>
      <w:r w:rsidRPr="00764178">
        <w:t xml:space="preserve"> 1</w:t>
      </w:r>
      <w:r w:rsidRPr="00764178">
        <w:rPr>
          <w:b/>
        </w:rPr>
        <w:t>,</w:t>
      </w:r>
      <w:r w:rsidRPr="00764178">
        <w:t xml:space="preserve"> 17.</w:t>
      </w:r>
      <w:bookmarkEnd w:id="226"/>
    </w:p>
    <w:p w14:paraId="289CBAB6" w14:textId="77777777" w:rsidR="00764178" w:rsidRPr="00764178" w:rsidRDefault="00764178" w:rsidP="00764178">
      <w:pPr>
        <w:pStyle w:val="EndNoteBibliography"/>
        <w:ind w:left="720" w:hanging="720"/>
      </w:pPr>
      <w:bookmarkStart w:id="227" w:name="_ENREF_130"/>
      <w:r w:rsidRPr="00764178">
        <w:t xml:space="preserve">SIDDAPPA, R., FLETCHER, J. E., HEARD, A. M., KIELMA, D., CIMINO, M. &amp; HEARD, C. M. 2003. Methadone dosage for prevention of opioid withdrawal in children. </w:t>
      </w:r>
      <w:r w:rsidRPr="00764178">
        <w:rPr>
          <w:i/>
        </w:rPr>
        <w:t>Paediatr Anaesth,</w:t>
      </w:r>
      <w:r w:rsidRPr="00764178">
        <w:t xml:space="preserve"> 13</w:t>
      </w:r>
      <w:r w:rsidRPr="00764178">
        <w:rPr>
          <w:b/>
        </w:rPr>
        <w:t>,</w:t>
      </w:r>
      <w:r w:rsidRPr="00764178">
        <w:t xml:space="preserve"> 805-10.</w:t>
      </w:r>
      <w:bookmarkEnd w:id="227"/>
    </w:p>
    <w:p w14:paraId="70050DC0" w14:textId="77777777" w:rsidR="00764178" w:rsidRPr="00764178" w:rsidRDefault="00764178" w:rsidP="00764178">
      <w:pPr>
        <w:pStyle w:val="EndNoteBibliography"/>
        <w:ind w:left="720" w:hanging="720"/>
      </w:pPr>
      <w:bookmarkStart w:id="228" w:name="_ENREF_131"/>
      <w:r w:rsidRPr="00764178">
        <w:t xml:space="preserve">SILVER, G., TRAUBE, C., GERBER, L. M., SUN, X., KEARNEY, J., PATEL, A. &amp; GREENWALD, B. 2015. Pediatric delirium and associated risk factors: a single-center prospective observational study. </w:t>
      </w:r>
      <w:r w:rsidRPr="00764178">
        <w:rPr>
          <w:i/>
        </w:rPr>
        <w:t>Pediatr Crit Care Med,</w:t>
      </w:r>
      <w:r w:rsidRPr="00764178">
        <w:t xml:space="preserve"> 16</w:t>
      </w:r>
      <w:r w:rsidRPr="00764178">
        <w:rPr>
          <w:b/>
        </w:rPr>
        <w:t>,</w:t>
      </w:r>
      <w:r w:rsidRPr="00764178">
        <w:t xml:space="preserve"> 303-309.</w:t>
      </w:r>
      <w:bookmarkEnd w:id="228"/>
    </w:p>
    <w:p w14:paraId="2E66A1CA" w14:textId="77777777" w:rsidR="00764178" w:rsidRPr="00764178" w:rsidRDefault="00764178" w:rsidP="00764178">
      <w:pPr>
        <w:pStyle w:val="EndNoteBibliography"/>
        <w:ind w:left="720" w:hanging="720"/>
      </w:pPr>
      <w:bookmarkStart w:id="229" w:name="_ENREF_132"/>
      <w:r w:rsidRPr="00764178">
        <w:t xml:space="preserve">SIMONE, S., EDWARDS, S., LARDIERI, A., WALKER, L. K., GRACIANO, A. L., KISHK, O. A. &amp; CUSTER, J. W. 2017. Implementation of an ICU Bundle: An Interprofessional Quality Improvement Project to Enhance Delirium Management and Monitor Delirium Prevalence in a Single PICU. </w:t>
      </w:r>
      <w:r w:rsidRPr="00764178">
        <w:rPr>
          <w:i/>
        </w:rPr>
        <w:t>Pediatr Crit Care Med,</w:t>
      </w:r>
      <w:r w:rsidRPr="00764178">
        <w:t xml:space="preserve"> 18</w:t>
      </w:r>
      <w:r w:rsidRPr="00764178">
        <w:rPr>
          <w:b/>
        </w:rPr>
        <w:t>,</w:t>
      </w:r>
      <w:r w:rsidRPr="00764178">
        <w:t xml:space="preserve"> 531-540.</w:t>
      </w:r>
      <w:bookmarkEnd w:id="229"/>
    </w:p>
    <w:p w14:paraId="1AFC5FA6" w14:textId="77777777" w:rsidR="00764178" w:rsidRPr="00764178" w:rsidRDefault="00764178" w:rsidP="00764178">
      <w:pPr>
        <w:pStyle w:val="EndNoteBibliography"/>
        <w:ind w:left="720" w:hanging="720"/>
      </w:pPr>
      <w:bookmarkStart w:id="230" w:name="_ENREF_133"/>
      <w:r w:rsidRPr="00764178">
        <w:t xml:space="preserve">SMEETS, I. A., TAN, E. Y., VOSSEN, H. G., LEROY, P. L., LOUSBERG, R. H., VAN OS, J. &amp; SCHIEVELD, J. N. 2010. Prolonged stay at the paediatric intensive care unit associated with paediatric delirium. </w:t>
      </w:r>
      <w:r w:rsidRPr="00764178">
        <w:rPr>
          <w:i/>
        </w:rPr>
        <w:t>Eur Child Adolesc Psychiatry,</w:t>
      </w:r>
      <w:r w:rsidRPr="00764178">
        <w:t xml:space="preserve"> 19</w:t>
      </w:r>
      <w:r w:rsidRPr="00764178">
        <w:rPr>
          <w:b/>
        </w:rPr>
        <w:t>,</w:t>
      </w:r>
      <w:r w:rsidRPr="00764178">
        <w:t xml:space="preserve"> 389-93.</w:t>
      </w:r>
      <w:bookmarkEnd w:id="230"/>
    </w:p>
    <w:p w14:paraId="48A3EB2A" w14:textId="77777777" w:rsidR="00764178" w:rsidRPr="00764178" w:rsidRDefault="00764178" w:rsidP="00764178">
      <w:pPr>
        <w:pStyle w:val="EndNoteBibliography"/>
        <w:ind w:left="720" w:hanging="720"/>
      </w:pPr>
      <w:bookmarkStart w:id="231" w:name="_ENREF_134"/>
      <w:r w:rsidRPr="00764178">
        <w:t xml:space="preserve">SMITH, H. A. B., GANGOPADHYAY, M., GOBEN, C. M., JACOBOWSKI, N. L., CHESTNUT, M. H., THOMPSON, J. L., CHANDRASEKHAR, R., WILLIAMS, S. R., GRIFFITH, K., ELY, E. W., FUCHS, D. C. &amp; PANDHARIPANDE, P. P. 2017. Delirium and Benzodiazepines Associated With Prolonged ICU Stay in Critically Ill Infants and Young Children. </w:t>
      </w:r>
      <w:r w:rsidRPr="00764178">
        <w:rPr>
          <w:i/>
        </w:rPr>
        <w:t>Crit Care Med,</w:t>
      </w:r>
      <w:r w:rsidRPr="00764178">
        <w:t xml:space="preserve"> 45</w:t>
      </w:r>
      <w:r w:rsidRPr="00764178">
        <w:rPr>
          <w:b/>
        </w:rPr>
        <w:t>,</w:t>
      </w:r>
      <w:r w:rsidRPr="00764178">
        <w:t xml:space="preserve"> 1427-1435.</w:t>
      </w:r>
      <w:bookmarkEnd w:id="231"/>
    </w:p>
    <w:p w14:paraId="3D893CEF" w14:textId="77777777" w:rsidR="00764178" w:rsidRPr="00764178" w:rsidRDefault="00764178" w:rsidP="00764178">
      <w:pPr>
        <w:pStyle w:val="EndNoteBibliography"/>
        <w:ind w:left="720" w:hanging="720"/>
      </w:pPr>
      <w:bookmarkStart w:id="232" w:name="_ENREF_135"/>
      <w:r w:rsidRPr="00764178">
        <w:t xml:space="preserve">SMITH, L. M., ANDERSON, J. R., QUALMAN, S. J., CRIST, W. M., PAIDAS, C. N., TEOT, L. A., PAPPO, A. S., LINK, M. P., GRIER, H. E., WIENER, E. S., BRENEMAN, J. C., RANEY, R. B., MAURER, H. M. &amp; DONALDSON, S. S. 2001. Which patients with microscopic disease and rhabdomyosarcoma experience relapse after therapy? A report from the soft tissue sarcoma committee of the children's oncology group. </w:t>
      </w:r>
      <w:r w:rsidRPr="00764178">
        <w:rPr>
          <w:i/>
        </w:rPr>
        <w:t>J Clin Oncol,</w:t>
      </w:r>
      <w:r w:rsidRPr="00764178">
        <w:t xml:space="preserve"> 19</w:t>
      </w:r>
      <w:r w:rsidRPr="00764178">
        <w:rPr>
          <w:b/>
        </w:rPr>
        <w:t>,</w:t>
      </w:r>
      <w:r w:rsidRPr="00764178">
        <w:t xml:space="preserve"> 4058-64.</w:t>
      </w:r>
      <w:bookmarkEnd w:id="232"/>
    </w:p>
    <w:p w14:paraId="707CA438" w14:textId="77777777" w:rsidR="00764178" w:rsidRPr="00764178" w:rsidRDefault="00764178" w:rsidP="00764178">
      <w:pPr>
        <w:pStyle w:val="EndNoteBibliography"/>
        <w:ind w:left="720" w:hanging="720"/>
      </w:pPr>
      <w:bookmarkStart w:id="233" w:name="_ENREF_136"/>
      <w:r w:rsidRPr="00764178">
        <w:t xml:space="preserve">STEVENS, M. C., REY, A., BOUVET, N., ELLERSHAW, C., FLAMANT, F., HABRAND, J. L., MARSDEN, H. B., MARTELLI, H., SANCHEZ DE TOLEDO, J., SPICER, R. D., SPOONER, D., TERRIER-LACOMBE, M. J., VAN UNNIK, A. &amp; OBERLIN, O. 2005. Treatment of nonmetastatic rhabdomyosarcoma in childhood and adolescence: third study of the International Society of Paediatric Oncology--SIOP Malignant Mesenchymal Tumor 89. </w:t>
      </w:r>
      <w:r w:rsidRPr="00764178">
        <w:rPr>
          <w:i/>
        </w:rPr>
        <w:t>J Clin Oncol,</w:t>
      </w:r>
      <w:r w:rsidRPr="00764178">
        <w:t xml:space="preserve"> 23</w:t>
      </w:r>
      <w:r w:rsidRPr="00764178">
        <w:rPr>
          <w:b/>
        </w:rPr>
        <w:t>,</w:t>
      </w:r>
      <w:r w:rsidRPr="00764178">
        <w:t xml:space="preserve"> 2618-28.</w:t>
      </w:r>
      <w:bookmarkEnd w:id="233"/>
    </w:p>
    <w:p w14:paraId="3543A45B" w14:textId="77777777" w:rsidR="00764178" w:rsidRPr="00764178" w:rsidRDefault="00764178" w:rsidP="00764178">
      <w:pPr>
        <w:pStyle w:val="EndNoteBibliography"/>
        <w:ind w:left="720" w:hanging="720"/>
      </w:pPr>
      <w:bookmarkStart w:id="234" w:name="_ENREF_137"/>
      <w:r w:rsidRPr="00764178">
        <w:t xml:space="preserve">STRATTON, M. R., FISHER, C., GUSTERSON, B. A. &amp; COOPER, C. S. 1989. Detection of point mutations in N-ras and K-ras genes of human embryonal rhabdomyosarcomas using oligonucleotide probes and the polymerase chain reaction. </w:t>
      </w:r>
      <w:r w:rsidRPr="00764178">
        <w:rPr>
          <w:i/>
        </w:rPr>
        <w:t>Cancer Res,</w:t>
      </w:r>
      <w:r w:rsidRPr="00764178">
        <w:t xml:space="preserve"> 49</w:t>
      </w:r>
      <w:r w:rsidRPr="00764178">
        <w:rPr>
          <w:b/>
        </w:rPr>
        <w:t>,</w:t>
      </w:r>
      <w:r w:rsidRPr="00764178">
        <w:t xml:space="preserve"> 6324-7.</w:t>
      </w:r>
      <w:bookmarkEnd w:id="234"/>
    </w:p>
    <w:p w14:paraId="3F181E72" w14:textId="77777777" w:rsidR="00764178" w:rsidRPr="00764178" w:rsidRDefault="00764178" w:rsidP="00764178">
      <w:pPr>
        <w:pStyle w:val="EndNoteBibliography"/>
        <w:ind w:left="720" w:hanging="720"/>
      </w:pPr>
      <w:bookmarkStart w:id="235" w:name="_ENREF_138"/>
      <w:r w:rsidRPr="00764178">
        <w:t xml:space="preserve">SUNG, L., ANDERSON, J. R., DONALDSON, S. S., SPUNT, S. L., CRIST, W. M. &amp; PAPPO, A. S. 2004. Late events occurring five years or more after successful therapy for </w:t>
      </w:r>
      <w:r w:rsidRPr="00764178">
        <w:lastRenderedPageBreak/>
        <w:t xml:space="preserve">childhood rhabdomyosarcoma: a report from the Soft Tissue Sarcoma Committee of the Children's Oncology Group. </w:t>
      </w:r>
      <w:r w:rsidRPr="00764178">
        <w:rPr>
          <w:i/>
        </w:rPr>
        <w:t>Eur J Cancer,</w:t>
      </w:r>
      <w:r w:rsidRPr="00764178">
        <w:t xml:space="preserve"> 40</w:t>
      </w:r>
      <w:r w:rsidRPr="00764178">
        <w:rPr>
          <w:b/>
        </w:rPr>
        <w:t>,</w:t>
      </w:r>
      <w:r w:rsidRPr="00764178">
        <w:t xml:space="preserve"> 1878-85.</w:t>
      </w:r>
      <w:bookmarkEnd w:id="235"/>
    </w:p>
    <w:p w14:paraId="611F9130" w14:textId="77777777" w:rsidR="00764178" w:rsidRPr="00764178" w:rsidRDefault="00764178" w:rsidP="00764178">
      <w:pPr>
        <w:pStyle w:val="EndNoteBibliography"/>
        <w:ind w:left="720" w:hanging="720"/>
      </w:pPr>
      <w:bookmarkStart w:id="236" w:name="_ENREF_139"/>
      <w:r w:rsidRPr="00764178">
        <w:t xml:space="preserve">SWIEBODA, P., FILIP, R., PRYSTUPA, A. &amp; DROZD, M. 2013. Assessment of pain: types, mechanism and treatment. </w:t>
      </w:r>
      <w:r w:rsidRPr="00764178">
        <w:rPr>
          <w:i/>
        </w:rPr>
        <w:t>Ann Agric Environ Med,</w:t>
      </w:r>
      <w:r w:rsidRPr="00764178">
        <w:t xml:space="preserve"> Spec no. 1</w:t>
      </w:r>
      <w:r w:rsidRPr="00764178">
        <w:rPr>
          <w:b/>
        </w:rPr>
        <w:t>,</w:t>
      </w:r>
      <w:r w:rsidRPr="00764178">
        <w:t xml:space="preserve"> 2-7.</w:t>
      </w:r>
      <w:bookmarkEnd w:id="236"/>
    </w:p>
    <w:p w14:paraId="2C2A52B2" w14:textId="77777777" w:rsidR="00764178" w:rsidRPr="00764178" w:rsidRDefault="00764178" w:rsidP="00764178">
      <w:pPr>
        <w:pStyle w:val="EndNoteBibliography"/>
        <w:ind w:left="720" w:hanging="720"/>
      </w:pPr>
      <w:bookmarkStart w:id="237" w:name="_ENREF_140"/>
      <w:r w:rsidRPr="00764178">
        <w:t xml:space="preserve">TORDJMAN, S., CHOKRON, S., DELORME, R., CHARRIER, A., BELLISSANT, E., JAAFARI, N. &amp; FOUGEROU, C. 2017. Melatonin: Pharmacology, Functions and Therapeutic Benefits. </w:t>
      </w:r>
      <w:r w:rsidRPr="00764178">
        <w:rPr>
          <w:i/>
        </w:rPr>
        <w:t>Curr Neuropharmacol,</w:t>
      </w:r>
      <w:r w:rsidRPr="00764178">
        <w:t xml:space="preserve"> 15</w:t>
      </w:r>
      <w:r w:rsidRPr="00764178">
        <w:rPr>
          <w:b/>
        </w:rPr>
        <w:t>,</w:t>
      </w:r>
      <w:r w:rsidRPr="00764178">
        <w:t xml:space="preserve"> 434-443.</w:t>
      </w:r>
      <w:bookmarkEnd w:id="237"/>
    </w:p>
    <w:p w14:paraId="035E7720" w14:textId="77777777" w:rsidR="00764178" w:rsidRPr="00764178" w:rsidRDefault="00764178" w:rsidP="00764178">
      <w:pPr>
        <w:pStyle w:val="EndNoteBibliography"/>
        <w:ind w:left="720" w:hanging="720"/>
      </w:pPr>
      <w:bookmarkStart w:id="238" w:name="_ENREF_141"/>
      <w:r w:rsidRPr="00764178">
        <w:t xml:space="preserve">TRAUBE, C., SILVER, G., GERBER, L. M., KAUR, S., MAUER, E. A., KERSON, A., JOYCE, C. &amp; GREENWALD, B. M. 2017a. Delirium and Mortality in Critically Ill Children: Epidemiology and Outcomes of Pediatric Delirium. </w:t>
      </w:r>
      <w:r w:rsidRPr="00764178">
        <w:rPr>
          <w:i/>
        </w:rPr>
        <w:t>Crit Care Med,</w:t>
      </w:r>
      <w:r w:rsidRPr="00764178">
        <w:t xml:space="preserve"> 45</w:t>
      </w:r>
      <w:r w:rsidRPr="00764178">
        <w:rPr>
          <w:b/>
        </w:rPr>
        <w:t>,</w:t>
      </w:r>
      <w:r w:rsidRPr="00764178">
        <w:t xml:space="preserve"> 891-898.</w:t>
      </w:r>
      <w:bookmarkEnd w:id="238"/>
    </w:p>
    <w:p w14:paraId="403DE808" w14:textId="77777777" w:rsidR="00764178" w:rsidRPr="00764178" w:rsidRDefault="00764178" w:rsidP="00764178">
      <w:pPr>
        <w:pStyle w:val="EndNoteBibliography"/>
        <w:ind w:left="720" w:hanging="720"/>
      </w:pPr>
      <w:bookmarkStart w:id="239" w:name="_ENREF_142"/>
      <w:r w:rsidRPr="00764178">
        <w:t xml:space="preserve">TRAUBE, C., SILVER, G., REEDER, R. W., DOYLE, H., HEGEL, E., WOLFE, H. A., SCHNELLER, C., CHUNG, M. G., DERVAN, L. A., DIGENNARO, J. L., BUTTRAM, S. D., KUDCHADKAR, S. R., MADDEN, K., HARTMAN, M. E., DEALMEIDA, M. L., WALSON, K., ISTA, E., BAARSLAG, M. A., SALONIA, R., BECA, J., LONG, D., KAWAI, Y., CHEIFETZ, I. M., GELVEZ, J., TRUEMPER, E. J., SMITH, R. L., PETERS, M. E., O'MEARA, A. M., MURPHY, S., BOKHARY, A., GREENWALD, B. M. &amp; BELL, M. J. 2017b. Delirium in Critically Ill Children: An International Point Prevalence Study. </w:t>
      </w:r>
      <w:r w:rsidRPr="00764178">
        <w:rPr>
          <w:i/>
        </w:rPr>
        <w:t>Crit Care Med,</w:t>
      </w:r>
      <w:r w:rsidRPr="00764178">
        <w:t xml:space="preserve"> 45</w:t>
      </w:r>
      <w:r w:rsidRPr="00764178">
        <w:rPr>
          <w:b/>
        </w:rPr>
        <w:t>,</w:t>
      </w:r>
      <w:r w:rsidRPr="00764178">
        <w:t xml:space="preserve"> 584-590.</w:t>
      </w:r>
      <w:bookmarkEnd w:id="239"/>
    </w:p>
    <w:p w14:paraId="3EDE385D" w14:textId="77777777" w:rsidR="00764178" w:rsidRPr="00764178" w:rsidRDefault="00764178" w:rsidP="00764178">
      <w:pPr>
        <w:pStyle w:val="EndNoteBibliography"/>
        <w:ind w:left="720" w:hanging="720"/>
      </w:pPr>
      <w:bookmarkStart w:id="240" w:name="_ENREF_143"/>
      <w:r w:rsidRPr="00764178">
        <w:t xml:space="preserve">TURKEL, S. B. 2017. Pediatric Delirium: Recognition, Management, and Outcome. </w:t>
      </w:r>
      <w:r w:rsidRPr="00764178">
        <w:rPr>
          <w:i/>
        </w:rPr>
        <w:t>Curr Psychiatry Rep,</w:t>
      </w:r>
      <w:r w:rsidRPr="00764178">
        <w:t xml:space="preserve"> 19</w:t>
      </w:r>
      <w:r w:rsidRPr="00764178">
        <w:rPr>
          <w:b/>
        </w:rPr>
        <w:t>,</w:t>
      </w:r>
      <w:r w:rsidRPr="00764178">
        <w:t xml:space="preserve"> 101.</w:t>
      </w:r>
      <w:bookmarkEnd w:id="240"/>
    </w:p>
    <w:p w14:paraId="4B77ABF8" w14:textId="77777777" w:rsidR="00764178" w:rsidRPr="00764178" w:rsidRDefault="00764178" w:rsidP="00764178">
      <w:pPr>
        <w:pStyle w:val="EndNoteBibliography"/>
        <w:ind w:left="720" w:hanging="720"/>
      </w:pPr>
      <w:bookmarkStart w:id="241" w:name="_ENREF_144"/>
      <w:r w:rsidRPr="00764178">
        <w:t xml:space="preserve">TURKEL, S. B. &amp; HANFT, A. 2014. The pharmacologic management of delirium in children and adolescents. </w:t>
      </w:r>
      <w:r w:rsidRPr="00764178">
        <w:rPr>
          <w:i/>
        </w:rPr>
        <w:t>Paediatr Drugs,</w:t>
      </w:r>
      <w:r w:rsidRPr="00764178">
        <w:t xml:space="preserve"> 16</w:t>
      </w:r>
      <w:r w:rsidRPr="00764178">
        <w:rPr>
          <w:b/>
        </w:rPr>
        <w:t>,</w:t>
      </w:r>
      <w:r w:rsidRPr="00764178">
        <w:t xml:space="preserve"> 267-74.</w:t>
      </w:r>
      <w:bookmarkEnd w:id="241"/>
    </w:p>
    <w:p w14:paraId="1A99FEA0" w14:textId="77777777" w:rsidR="00764178" w:rsidRPr="00764178" w:rsidRDefault="00764178" w:rsidP="00764178">
      <w:pPr>
        <w:pStyle w:val="EndNoteBibliography"/>
        <w:ind w:left="720" w:hanging="720"/>
      </w:pPr>
      <w:bookmarkStart w:id="242" w:name="_ENREF_145"/>
      <w:r w:rsidRPr="00764178">
        <w:t xml:space="preserve">TWITE, M. D., RASHID, A., ZUK, J. &amp; FRIESEN, R. H. 2004. Sedation, analgesia, and neuromuscular blockade in the pediatric intensive care unit: survey of fellowship training programs. </w:t>
      </w:r>
      <w:r w:rsidRPr="00764178">
        <w:rPr>
          <w:i/>
        </w:rPr>
        <w:t>Pediatr Crit Care Med,</w:t>
      </w:r>
      <w:r w:rsidRPr="00764178">
        <w:t xml:space="preserve"> 5</w:t>
      </w:r>
      <w:r w:rsidRPr="00764178">
        <w:rPr>
          <w:b/>
        </w:rPr>
        <w:t>,</w:t>
      </w:r>
      <w:r w:rsidRPr="00764178">
        <w:t xml:space="preserve"> 521-32.</w:t>
      </w:r>
      <w:bookmarkEnd w:id="242"/>
    </w:p>
    <w:p w14:paraId="459E530F" w14:textId="77777777" w:rsidR="00764178" w:rsidRPr="00764178" w:rsidRDefault="00764178" w:rsidP="00764178">
      <w:pPr>
        <w:pStyle w:val="EndNoteBibliography"/>
        <w:ind w:left="720" w:hanging="720"/>
      </w:pPr>
      <w:bookmarkStart w:id="243" w:name="_ENREF_146"/>
      <w:r w:rsidRPr="00764178">
        <w:t xml:space="preserve">TWITE, M. D., ZUK, J., GRALLA, J. &amp; FRIESEN, R. H. 2005. Correlation of the Bispectral Index Monitor with the COMFORT scale in the pediatric intensive care unit. </w:t>
      </w:r>
      <w:r w:rsidRPr="00764178">
        <w:rPr>
          <w:i/>
        </w:rPr>
        <w:t>Pediatr Crit Care Med,</w:t>
      </w:r>
      <w:r w:rsidRPr="00764178">
        <w:t xml:space="preserve"> 6</w:t>
      </w:r>
      <w:r w:rsidRPr="00764178">
        <w:rPr>
          <w:b/>
        </w:rPr>
        <w:t>,</w:t>
      </w:r>
      <w:r w:rsidRPr="00764178">
        <w:t xml:space="preserve"> 648-53; quiz 654.</w:t>
      </w:r>
      <w:bookmarkEnd w:id="243"/>
    </w:p>
    <w:p w14:paraId="3BFDA908" w14:textId="77777777" w:rsidR="00764178" w:rsidRPr="00764178" w:rsidRDefault="00764178" w:rsidP="00764178">
      <w:pPr>
        <w:pStyle w:val="EndNoteBibliography"/>
        <w:ind w:left="720" w:hanging="720"/>
      </w:pPr>
      <w:bookmarkStart w:id="244" w:name="_ENREF_147"/>
      <w:r w:rsidRPr="00764178">
        <w:t xml:space="preserve">VADALOUCA, A., MOKA, E., ARGYRA, E., SIKIOTI, P. &amp; SIAFAKA, I. 2008. Opioid rotation in patients with cancer: a review of the current literature. </w:t>
      </w:r>
      <w:r w:rsidRPr="00764178">
        <w:rPr>
          <w:i/>
        </w:rPr>
        <w:t>J Opioid Manag,</w:t>
      </w:r>
      <w:r w:rsidRPr="00764178">
        <w:t xml:space="preserve"> 4</w:t>
      </w:r>
      <w:r w:rsidRPr="00764178">
        <w:rPr>
          <w:b/>
        </w:rPr>
        <w:t>,</w:t>
      </w:r>
      <w:r w:rsidRPr="00764178">
        <w:t xml:space="preserve"> 213-50.</w:t>
      </w:r>
      <w:bookmarkEnd w:id="244"/>
    </w:p>
    <w:p w14:paraId="52395218" w14:textId="77777777" w:rsidR="00764178" w:rsidRPr="00764178" w:rsidRDefault="00764178" w:rsidP="00764178">
      <w:pPr>
        <w:pStyle w:val="EndNoteBibliography"/>
        <w:ind w:left="720" w:hanging="720"/>
      </w:pPr>
      <w:bookmarkStart w:id="245" w:name="_ENREF_148"/>
      <w:r w:rsidRPr="00764178">
        <w:t xml:space="preserve">VAN DIJK, M., DE BOER, J. B., KOOT, H. M., TIBBOEL, D., PASSCHIER, J. &amp; DUIVENVOORDEN, H. J. 2000. The reliability and validity of the COMFORT scale as a postoperative pain instrument in 0 to 3-year-old infants. </w:t>
      </w:r>
      <w:r w:rsidRPr="00764178">
        <w:rPr>
          <w:i/>
        </w:rPr>
        <w:t>Pain,</w:t>
      </w:r>
      <w:r w:rsidRPr="00764178">
        <w:t xml:space="preserve"> 84</w:t>
      </w:r>
      <w:r w:rsidRPr="00764178">
        <w:rPr>
          <w:b/>
        </w:rPr>
        <w:t>,</w:t>
      </w:r>
      <w:r w:rsidRPr="00764178">
        <w:t xml:space="preserve"> 367-77.</w:t>
      </w:r>
      <w:bookmarkEnd w:id="245"/>
    </w:p>
    <w:p w14:paraId="2DE7FB60" w14:textId="77777777" w:rsidR="00764178" w:rsidRPr="00764178" w:rsidRDefault="00764178" w:rsidP="00764178">
      <w:pPr>
        <w:pStyle w:val="EndNoteBibliography"/>
        <w:ind w:left="720" w:hanging="720"/>
      </w:pPr>
      <w:bookmarkStart w:id="246" w:name="_ENREF_149"/>
      <w:r w:rsidRPr="00764178">
        <w:t xml:space="preserve">VAN DIJK, M., KNOESTER, H., VAN BEUSEKOM, B. S. &amp; ISTA, E. 2012. Screening pediatric delirium with an adapted version of the Sophia Observation withdrawal Symptoms scale (SOS). </w:t>
      </w:r>
      <w:r w:rsidRPr="00764178">
        <w:rPr>
          <w:i/>
        </w:rPr>
        <w:t>Intensive Care Med,</w:t>
      </w:r>
      <w:r w:rsidRPr="00764178">
        <w:t xml:space="preserve"> 38</w:t>
      </w:r>
      <w:r w:rsidRPr="00764178">
        <w:rPr>
          <w:b/>
        </w:rPr>
        <w:t>,</w:t>
      </w:r>
      <w:r w:rsidRPr="00764178">
        <w:t xml:space="preserve"> 531-2.</w:t>
      </w:r>
      <w:bookmarkEnd w:id="246"/>
    </w:p>
    <w:p w14:paraId="0F51CC3B" w14:textId="77777777" w:rsidR="00764178" w:rsidRPr="00764178" w:rsidRDefault="00764178" w:rsidP="00764178">
      <w:pPr>
        <w:pStyle w:val="EndNoteBibliography"/>
        <w:ind w:left="720" w:hanging="720"/>
      </w:pPr>
      <w:bookmarkStart w:id="247" w:name="_ENREF_150"/>
      <w:r w:rsidRPr="00764178">
        <w:t xml:space="preserve">VAN DIJK, M., PETERS, J. W., VAN DEVENTER, P. &amp; TIBBOEL, D. 2005. The COMFORT Behavior Scale: a tool for assessing pain and sedation in infants. </w:t>
      </w:r>
      <w:r w:rsidRPr="00764178">
        <w:rPr>
          <w:i/>
        </w:rPr>
        <w:t>Am J Nurs,</w:t>
      </w:r>
      <w:r w:rsidRPr="00764178">
        <w:t xml:space="preserve"> 105</w:t>
      </w:r>
      <w:r w:rsidRPr="00764178">
        <w:rPr>
          <w:b/>
        </w:rPr>
        <w:t>,</w:t>
      </w:r>
      <w:r w:rsidRPr="00764178">
        <w:t xml:space="preserve"> 33-6.</w:t>
      </w:r>
      <w:bookmarkEnd w:id="247"/>
    </w:p>
    <w:p w14:paraId="5AC3A5C9" w14:textId="77777777" w:rsidR="00764178" w:rsidRPr="00764178" w:rsidRDefault="00764178" w:rsidP="00764178">
      <w:pPr>
        <w:pStyle w:val="EndNoteBibliography"/>
        <w:ind w:left="720" w:hanging="720"/>
      </w:pPr>
      <w:bookmarkStart w:id="248" w:name="_ENREF_151"/>
      <w:r w:rsidRPr="00764178">
        <w:t xml:space="preserve">VET, N. J., DE WILDT, S. N., VERLAAT, C. W., KNIBBE, C. A., MOOIJ, M. G., VAN WOENSEL, J. B., VAN ROSMALEN, J., TIBBOEL, D. &amp; DE HOOG, M. 2016. A randomized controlled trial of daily sedation interruption in critically ill children. </w:t>
      </w:r>
      <w:r w:rsidRPr="00764178">
        <w:rPr>
          <w:i/>
        </w:rPr>
        <w:t>Intensive Care Med,</w:t>
      </w:r>
      <w:r w:rsidRPr="00764178">
        <w:t xml:space="preserve"> 42</w:t>
      </w:r>
      <w:r w:rsidRPr="00764178">
        <w:rPr>
          <w:b/>
        </w:rPr>
        <w:t>,</w:t>
      </w:r>
      <w:r w:rsidRPr="00764178">
        <w:t xml:space="preserve"> 233-44.</w:t>
      </w:r>
      <w:bookmarkEnd w:id="248"/>
    </w:p>
    <w:p w14:paraId="48CB9C68" w14:textId="77777777" w:rsidR="00764178" w:rsidRPr="00764178" w:rsidRDefault="00764178" w:rsidP="00764178">
      <w:pPr>
        <w:pStyle w:val="EndNoteBibliography"/>
        <w:ind w:left="720" w:hanging="720"/>
      </w:pPr>
      <w:bookmarkStart w:id="249" w:name="_ENREF_152"/>
      <w:r w:rsidRPr="00764178">
        <w:t xml:space="preserve">WANG, F., ZHANG, J., YU, J., TIAN, M., CUI, X. &amp; WU, A. 2019. Variation of bispectral index in children aged 1-12 years under propofol anesthesia: an observational study. </w:t>
      </w:r>
      <w:r w:rsidRPr="00764178">
        <w:rPr>
          <w:i/>
        </w:rPr>
        <w:t>BMC Anesthesiol,</w:t>
      </w:r>
      <w:r w:rsidRPr="00764178">
        <w:t xml:space="preserve"> 19</w:t>
      </w:r>
      <w:r w:rsidRPr="00764178">
        <w:rPr>
          <w:b/>
        </w:rPr>
        <w:t>,</w:t>
      </w:r>
      <w:r w:rsidRPr="00764178">
        <w:t xml:space="preserve"> 145.</w:t>
      </w:r>
      <w:bookmarkEnd w:id="249"/>
    </w:p>
    <w:p w14:paraId="568E9FA9" w14:textId="77777777" w:rsidR="00764178" w:rsidRPr="00764178" w:rsidRDefault="00764178" w:rsidP="00764178">
      <w:pPr>
        <w:pStyle w:val="EndNoteBibliography"/>
        <w:ind w:left="720" w:hanging="720"/>
      </w:pPr>
      <w:bookmarkStart w:id="250" w:name="_ENREF_153"/>
      <w:r w:rsidRPr="00764178">
        <w:t xml:space="preserve">WESTCOTT, C. 1995. The sedation of patients in intensive care units: a nursing review. </w:t>
      </w:r>
      <w:r w:rsidRPr="00764178">
        <w:rPr>
          <w:i/>
        </w:rPr>
        <w:t>Intensive Crit Care Nurs,</w:t>
      </w:r>
      <w:r w:rsidRPr="00764178">
        <w:t xml:space="preserve"> 11</w:t>
      </w:r>
      <w:r w:rsidRPr="00764178">
        <w:rPr>
          <w:b/>
        </w:rPr>
        <w:t>,</w:t>
      </w:r>
      <w:r w:rsidRPr="00764178">
        <w:t xml:space="preserve"> 26-31.</w:t>
      </w:r>
      <w:bookmarkEnd w:id="250"/>
    </w:p>
    <w:p w14:paraId="643DCA9E" w14:textId="77777777" w:rsidR="00764178" w:rsidRPr="00764178" w:rsidRDefault="00764178" w:rsidP="00764178">
      <w:pPr>
        <w:pStyle w:val="EndNoteBibliography"/>
        <w:ind w:left="720" w:hanging="720"/>
      </w:pPr>
      <w:bookmarkStart w:id="251" w:name="_ENREF_154"/>
      <w:r w:rsidRPr="00764178">
        <w:t xml:space="preserve">WILLIAMSON, D., MISSIAGLIA, E., DE REYNIES, A., PIERRON, G., THUILLE, B., PALENZUELA, G., THWAY, K., ORBACH, D., LAE, M., FRENEAUX, P., PRITCHARD-JONES, K., OBERLIN, O., SHIPLEY, J. &amp; DELATTRE, O. 2010. Fusion gene-negative alveolar rhabdomyosarcoma is clinically and molecularly indistinguishable from embryonal rhabdomyosarcoma. </w:t>
      </w:r>
      <w:r w:rsidRPr="00764178">
        <w:rPr>
          <w:i/>
        </w:rPr>
        <w:t>J Clin Oncol,</w:t>
      </w:r>
      <w:r w:rsidRPr="00764178">
        <w:t xml:space="preserve"> 28</w:t>
      </w:r>
      <w:r w:rsidRPr="00764178">
        <w:rPr>
          <w:b/>
        </w:rPr>
        <w:t>,</w:t>
      </w:r>
      <w:r w:rsidRPr="00764178">
        <w:t xml:space="preserve"> 2151-8.</w:t>
      </w:r>
      <w:bookmarkEnd w:id="251"/>
    </w:p>
    <w:p w14:paraId="1C42C6F2" w14:textId="77777777" w:rsidR="00764178" w:rsidRPr="00764178" w:rsidRDefault="00764178" w:rsidP="00764178">
      <w:pPr>
        <w:pStyle w:val="EndNoteBibliography"/>
        <w:ind w:left="720" w:hanging="720"/>
        <w:rPr>
          <w:lang w:val="de-DE"/>
        </w:rPr>
      </w:pPr>
      <w:bookmarkStart w:id="252" w:name="_ENREF_155"/>
      <w:r w:rsidRPr="00764178">
        <w:lastRenderedPageBreak/>
        <w:t xml:space="preserve">WODEY, E., TIREL, O., BANSARD, J. Y., TERRIER, A., CHANAVAZ, C., HARRIS, R., ECOFFEY, C. &amp; SENHADJI, L. 2005. Impact of age on both BIS values and EEG bispectrum during anaesthesia with sevoflurane in children. </w:t>
      </w:r>
      <w:r w:rsidRPr="00764178">
        <w:rPr>
          <w:i/>
          <w:lang w:val="de-DE"/>
        </w:rPr>
        <w:t>Br J Anaesth,</w:t>
      </w:r>
      <w:r w:rsidRPr="00764178">
        <w:rPr>
          <w:lang w:val="de-DE"/>
        </w:rPr>
        <w:t xml:space="preserve"> 94</w:t>
      </w:r>
      <w:r w:rsidRPr="00764178">
        <w:rPr>
          <w:b/>
          <w:lang w:val="de-DE"/>
        </w:rPr>
        <w:t>,</w:t>
      </w:r>
      <w:r w:rsidRPr="00764178">
        <w:rPr>
          <w:lang w:val="de-DE"/>
        </w:rPr>
        <w:t xml:space="preserve"> 810-20.</w:t>
      </w:r>
      <w:bookmarkEnd w:id="252"/>
    </w:p>
    <w:p w14:paraId="25BAFA06" w14:textId="77777777" w:rsidR="00764178" w:rsidRPr="00764178" w:rsidRDefault="00764178" w:rsidP="00764178">
      <w:pPr>
        <w:pStyle w:val="EndNoteBibliography"/>
        <w:ind w:left="720" w:hanging="720"/>
      </w:pPr>
      <w:bookmarkStart w:id="253" w:name="_ENREF_156"/>
      <w:r w:rsidRPr="00764178">
        <w:rPr>
          <w:lang w:val="de-DE"/>
        </w:rPr>
        <w:t xml:space="preserve">ZIESENITZ, V. C., VAUGHNS, J. D., KOCH, G., MIKUS, G. &amp; VAN DEN ANKER, J. N. 2018. </w:t>
      </w:r>
      <w:r w:rsidRPr="00764178">
        <w:t xml:space="preserve">Pharmacokinetics of Fentanyl and Its Derivatives in Children: A Comprehensive Review. </w:t>
      </w:r>
      <w:r w:rsidRPr="00764178">
        <w:rPr>
          <w:i/>
        </w:rPr>
        <w:t>Clin Pharmacokinet,</w:t>
      </w:r>
      <w:r w:rsidRPr="00764178">
        <w:t xml:space="preserve"> 57</w:t>
      </w:r>
      <w:r w:rsidRPr="00764178">
        <w:rPr>
          <w:b/>
        </w:rPr>
        <w:t>,</w:t>
      </w:r>
      <w:r w:rsidRPr="00764178">
        <w:t xml:space="preserve"> 125-149.</w:t>
      </w:r>
      <w:bookmarkEnd w:id="253"/>
    </w:p>
    <w:p w14:paraId="27A8EBDE" w14:textId="790DE945" w:rsidR="003029C1" w:rsidRDefault="004D1641" w:rsidP="008F05E0">
      <w:pPr>
        <w:pStyle w:val="EndNoteBibliography"/>
      </w:pPr>
      <w:r w:rsidRPr="00AF0E43">
        <w:rPr>
          <w:lang w:val="en-GB"/>
        </w:rPr>
        <w:fldChar w:fldCharType="end"/>
      </w:r>
      <w:r w:rsidR="003029C1">
        <w:br w:type="page"/>
      </w:r>
    </w:p>
    <w:p w14:paraId="62B09A9E" w14:textId="5D5DD548" w:rsidR="00EB27AA" w:rsidRPr="0027061A" w:rsidRDefault="003029C1" w:rsidP="003029C1">
      <w:pPr>
        <w:pStyle w:val="berschrift1"/>
      </w:pPr>
      <w:bookmarkStart w:id="254" w:name="_Toc84414080"/>
      <w:r w:rsidRPr="0027061A">
        <w:lastRenderedPageBreak/>
        <w:t>E</w:t>
      </w:r>
      <w:r w:rsidR="00071CB5" w:rsidRPr="0027061A">
        <w:t>rklärungen zum Eigenanteil</w:t>
      </w:r>
      <w:bookmarkEnd w:id="254"/>
    </w:p>
    <w:p w14:paraId="64D542BB" w14:textId="77777777" w:rsidR="00B627E2" w:rsidRPr="005202D4" w:rsidRDefault="00B627E2" w:rsidP="005202D4">
      <w:pPr>
        <w:rPr>
          <w:rFonts w:cs="Times New Roman"/>
        </w:rPr>
      </w:pPr>
    </w:p>
    <w:p w14:paraId="2324BEA4" w14:textId="7290C0BE" w:rsidR="005202D4" w:rsidRDefault="005202D4" w:rsidP="0027061A">
      <w:r w:rsidRPr="005202D4">
        <w:t>Die</w:t>
      </w:r>
      <w:r w:rsidR="0027061A">
        <w:t>se</w:t>
      </w:r>
      <w:r w:rsidRPr="005202D4">
        <w:t xml:space="preserve"> Arbeit wurde</w:t>
      </w:r>
      <w:r w:rsidR="0027061A">
        <w:t xml:space="preserve"> in der Kinderintensivstation</w:t>
      </w:r>
      <w:r w:rsidRPr="005202D4">
        <w:t xml:space="preserve"> de</w:t>
      </w:r>
      <w:r w:rsidR="0027061A">
        <w:t xml:space="preserve">s </w:t>
      </w:r>
      <w:r w:rsidR="0027061A" w:rsidRPr="007A3A46">
        <w:t>Universitätsklinik</w:t>
      </w:r>
      <w:r w:rsidR="0027061A">
        <w:t xml:space="preserve">ums </w:t>
      </w:r>
      <w:r w:rsidR="0027061A" w:rsidRPr="007A3A46">
        <w:t>Tübingen</w:t>
      </w:r>
      <w:r w:rsidR="0027061A">
        <w:t xml:space="preserve"> </w:t>
      </w:r>
      <w:r w:rsidRPr="005202D4">
        <w:t>un</w:t>
      </w:r>
      <w:r w:rsidR="007552C2">
        <w:softHyphen/>
      </w:r>
      <w:r w:rsidRPr="005202D4">
        <w:t xml:space="preserve">ter Betreuung von </w:t>
      </w:r>
      <w:r w:rsidR="0027061A">
        <w:t xml:space="preserve">Prof. Dr. med. Michael Hofbeck, Ärztlicher Direktor der Abteilung Kinderkardiologie, Pulmologie und Intensivmedizin, </w:t>
      </w:r>
      <w:r w:rsidRPr="005202D4">
        <w:t>durchgeführt.</w:t>
      </w:r>
      <w:r w:rsidR="003A25AB">
        <w:t xml:space="preserve"> </w:t>
      </w:r>
    </w:p>
    <w:p w14:paraId="7FB50508" w14:textId="77777777" w:rsidR="005202D4" w:rsidRDefault="005202D4" w:rsidP="00ED78C7"/>
    <w:p w14:paraId="3E78AE6C" w14:textId="6377F597" w:rsidR="00632CEC" w:rsidRDefault="0027061A" w:rsidP="00ED78C7">
      <w:r>
        <w:t xml:space="preserve">Die Studie wurde durch Dr. </w:t>
      </w:r>
      <w:r w:rsidR="00B47868">
        <w:t xml:space="preserve">med. </w:t>
      </w:r>
      <w:r>
        <w:t xml:space="preserve">Jörg Michel und </w:t>
      </w:r>
      <w:r w:rsidR="009F0369">
        <w:t xml:space="preserve">PD </w:t>
      </w:r>
      <w:r>
        <w:t xml:space="preserve">Dr. </w:t>
      </w:r>
      <w:r w:rsidR="00B47868">
        <w:t xml:space="preserve">med. </w:t>
      </w:r>
      <w:r>
        <w:t>Felix Neunhoeffer</w:t>
      </w:r>
      <w:r w:rsidR="00B47868">
        <w:t xml:space="preserve"> kon</w:t>
      </w:r>
      <w:r w:rsidR="007552C2">
        <w:softHyphen/>
      </w:r>
      <w:r w:rsidR="00B47868">
        <w:t>zipiert</w:t>
      </w:r>
      <w:r w:rsidR="009F0369">
        <w:t xml:space="preserve">. </w:t>
      </w:r>
      <w:r w:rsidR="00B47868">
        <w:t xml:space="preserve">Für Rückfragen </w:t>
      </w:r>
      <w:r w:rsidR="003A25AB">
        <w:t>waren</w:t>
      </w:r>
      <w:r w:rsidR="00B47868">
        <w:t xml:space="preserve"> sowohl Dr. med. Jörg Michel als auch</w:t>
      </w:r>
      <w:r w:rsidR="009F0369">
        <w:t xml:space="preserve"> PD</w:t>
      </w:r>
      <w:r w:rsidR="00B47868">
        <w:t xml:space="preserve"> Dr. med. Felix Neunhoeffer jederzeit </w:t>
      </w:r>
      <w:r w:rsidR="003A25AB">
        <w:t>erreichbar</w:t>
      </w:r>
      <w:r w:rsidR="00B47868">
        <w:t xml:space="preserve">. </w:t>
      </w:r>
      <w:r w:rsidR="00BE4F72">
        <w:t>PD Dr. med. Felix Neunhoeffer stellte mir die unveröf</w:t>
      </w:r>
      <w:r w:rsidR="001E13CB">
        <w:softHyphen/>
      </w:r>
      <w:r w:rsidR="00BE4F72">
        <w:t>fentlichte „</w:t>
      </w:r>
      <w:r w:rsidR="00312E84" w:rsidRPr="00E70CA0">
        <w:t>Leitlinie Analgosedierung, Entzug und Delir Management auf der pädiatri</w:t>
      </w:r>
      <w:r w:rsidR="001E13CB">
        <w:softHyphen/>
      </w:r>
      <w:r w:rsidR="00312E84" w:rsidRPr="00E70CA0">
        <w:t>schen Intensivstation Station 34, Version 2018</w:t>
      </w:r>
      <w:r w:rsidR="00BE4F72">
        <w:t xml:space="preserve">“ zur Verfügung. </w:t>
      </w:r>
      <w:r w:rsidR="00632CEC">
        <w:t xml:space="preserve">Abbildung 4 </w:t>
      </w:r>
      <w:r w:rsidR="00BE4F72">
        <w:t>wurde mit seiner Genehmigung dieser Leitlinie entnommen</w:t>
      </w:r>
      <w:r w:rsidR="003A25AB">
        <w:t>.</w:t>
      </w:r>
    </w:p>
    <w:p w14:paraId="39346414" w14:textId="77777777" w:rsidR="00632CEC" w:rsidRDefault="00632CEC" w:rsidP="00ED78C7"/>
    <w:p w14:paraId="444C1BFF" w14:textId="01C44000" w:rsidR="005202D4" w:rsidRDefault="00B47868" w:rsidP="005202D4">
      <w:r>
        <w:t xml:space="preserve">Die Datenerhebung aus den </w:t>
      </w:r>
      <w:r w:rsidRPr="009A2412">
        <w:t>Patientendaten</w:t>
      </w:r>
      <w:r w:rsidR="007552C2">
        <w:softHyphen/>
      </w:r>
      <w:r w:rsidRPr="009A2412">
        <w:t>managementsystemen</w:t>
      </w:r>
      <w:r>
        <w:t xml:space="preserve"> </w:t>
      </w:r>
      <w:r w:rsidR="00950661">
        <w:t xml:space="preserve">führte ich </w:t>
      </w:r>
      <w:r w:rsidR="008A71C1">
        <w:t>nach</w:t>
      </w:r>
      <w:r>
        <w:t xml:space="preserve"> Einwei</w:t>
      </w:r>
      <w:r w:rsidR="001E13CB">
        <w:softHyphen/>
      </w:r>
      <w:r>
        <w:t>sung</w:t>
      </w:r>
      <w:r w:rsidR="00AC205E">
        <w:t xml:space="preserve"> von</w:t>
      </w:r>
      <w:r w:rsidR="006B4673">
        <w:t xml:space="preserve"> </w:t>
      </w:r>
      <w:r>
        <w:t>Dr. med. Jörg Michel</w:t>
      </w:r>
      <w:r w:rsidR="008A71C1">
        <w:t xml:space="preserve"> </w:t>
      </w:r>
      <w:r w:rsidR="00950661">
        <w:t>durch</w:t>
      </w:r>
      <w:r>
        <w:t>.</w:t>
      </w:r>
      <w:r w:rsidR="009F0369">
        <w:t xml:space="preserve"> </w:t>
      </w:r>
      <w:r w:rsidR="005202D4" w:rsidRPr="005202D4">
        <w:t>Die statistische Auswertung</w:t>
      </w:r>
      <w:r w:rsidR="009F0369">
        <w:t xml:space="preserve"> und die Erstellung der abgebildeten Diagramme </w:t>
      </w:r>
      <w:r w:rsidR="005202D4" w:rsidRPr="005202D4">
        <w:t>erfolgte</w:t>
      </w:r>
      <w:r w:rsidR="00ED78C7">
        <w:t xml:space="preserve"> durch </w:t>
      </w:r>
      <w:r w:rsidR="009F0369">
        <w:t xml:space="preserve">mich mit Unterstützung durch </w:t>
      </w:r>
      <w:r w:rsidR="00ED78C7">
        <w:t xml:space="preserve">Dr. med. Jörg Michel. </w:t>
      </w:r>
    </w:p>
    <w:p w14:paraId="079C2766" w14:textId="77777777" w:rsidR="005202D4" w:rsidRDefault="005202D4" w:rsidP="005202D4"/>
    <w:p w14:paraId="7BBC1679" w14:textId="0B9B7292" w:rsidR="005202D4" w:rsidRDefault="005202D4" w:rsidP="00950661">
      <w:pPr>
        <w:rPr>
          <w:rFonts w:ascii="TimesNewRomanPSMT" w:hAnsi="TimesNewRomanPSMT" w:cs="TimesNewRomanPSMT"/>
          <w:lang w:eastAsia="en-US"/>
        </w:rPr>
      </w:pPr>
      <w:r w:rsidRPr="005202D4">
        <w:t>Ich versichere, das Manuskript selbständig</w:t>
      </w:r>
      <w:r w:rsidR="00950661">
        <w:t xml:space="preserve"> </w:t>
      </w:r>
      <w:r w:rsidRPr="005202D4">
        <w:t>verfasst zu haben</w:t>
      </w:r>
      <w:r w:rsidR="00950661">
        <w:t xml:space="preserve">, wörtlich sowie inhaltlich übernommene Textstellen als solche gekennzeichnet zu haben und </w:t>
      </w:r>
      <w:r w:rsidRPr="005202D4">
        <w:t xml:space="preserve">keine weiteren als die von mir angegebenen Quellen verwendet zu haben. </w:t>
      </w:r>
    </w:p>
    <w:p w14:paraId="139968DB" w14:textId="7F5846E3" w:rsidR="00950661" w:rsidRDefault="00950661" w:rsidP="00950661">
      <w:pPr>
        <w:rPr>
          <w:rFonts w:ascii="TimesNewRomanPSMT" w:hAnsi="TimesNewRomanPSMT" w:cs="TimesNewRomanPSMT"/>
          <w:lang w:eastAsia="en-US"/>
        </w:rPr>
      </w:pPr>
    </w:p>
    <w:p w14:paraId="78A46E8B" w14:textId="2911A353" w:rsidR="00950661" w:rsidRDefault="00950661" w:rsidP="00950661">
      <w:pPr>
        <w:rPr>
          <w:rFonts w:ascii="TimesNewRomanPSMT" w:hAnsi="TimesNewRomanPSMT" w:cs="TimesNewRomanPSMT"/>
          <w:lang w:eastAsia="en-US"/>
        </w:rPr>
      </w:pPr>
    </w:p>
    <w:p w14:paraId="4859B946" w14:textId="77777777" w:rsidR="0021463A" w:rsidRDefault="0021463A" w:rsidP="00950661">
      <w:pPr>
        <w:rPr>
          <w:rFonts w:ascii="TimesNewRomanPSMT" w:hAnsi="TimesNewRomanPSMT" w:cs="TimesNewRomanPSMT"/>
          <w:lang w:eastAsia="en-US"/>
        </w:rPr>
      </w:pPr>
    </w:p>
    <w:p w14:paraId="10F11C27" w14:textId="5362965F" w:rsidR="00B627E2" w:rsidRDefault="00B627E2" w:rsidP="00950661">
      <w:pPr>
        <w:rPr>
          <w:rFonts w:ascii="TimesNewRomanPSMT" w:hAnsi="TimesNewRomanPSMT" w:cs="TimesNewRomanPSMT"/>
          <w:lang w:eastAsia="en-US"/>
        </w:rPr>
      </w:pPr>
    </w:p>
    <w:p w14:paraId="3311F72C" w14:textId="77777777" w:rsidR="00A259D3" w:rsidRDefault="00A259D3" w:rsidP="00950661">
      <w:pPr>
        <w:rPr>
          <w:rFonts w:ascii="TimesNewRomanPSMT" w:hAnsi="TimesNewRomanPSMT" w:cs="TimesNewRomanPSMT"/>
          <w:lang w:eastAsia="en-US"/>
        </w:rPr>
      </w:pPr>
    </w:p>
    <w:p w14:paraId="2D39FE27" w14:textId="77777777" w:rsidR="00950661" w:rsidRPr="00950661" w:rsidRDefault="00950661" w:rsidP="00950661">
      <w:pPr>
        <w:rPr>
          <w:rFonts w:ascii="TimesNewRomanPSMT" w:hAnsi="TimesNewRomanPSMT" w:cs="TimesNewRomanPSMT"/>
          <w:lang w:eastAsia="en-US"/>
        </w:rPr>
      </w:pPr>
    </w:p>
    <w:p w14:paraId="6223FFE4" w14:textId="72005C09" w:rsidR="003029C1" w:rsidRPr="005202D4" w:rsidRDefault="005202D4" w:rsidP="00636345">
      <w:r w:rsidRPr="005202D4">
        <w:t>Tübingen, den</w:t>
      </w:r>
      <w:r w:rsidR="00636345">
        <w:t xml:space="preserve"> 02.11.2021</w:t>
      </w:r>
      <w:r w:rsidR="009B2672">
        <w:tab/>
      </w:r>
      <w:r w:rsidR="009B2672">
        <w:tab/>
      </w:r>
      <w:r w:rsidR="009B2672">
        <w:tab/>
      </w:r>
      <w:r w:rsidR="009B2672">
        <w:tab/>
      </w:r>
      <w:r w:rsidR="009B2672">
        <w:tab/>
      </w:r>
      <w:r w:rsidR="009B2672">
        <w:tab/>
      </w:r>
      <w:r w:rsidR="00B96010">
        <w:t xml:space="preserve">     </w:t>
      </w:r>
      <w:r w:rsidR="00950661">
        <w:t xml:space="preserve">Luisa </w:t>
      </w:r>
      <w:r w:rsidR="00A259D3">
        <w:t xml:space="preserve">Elise </w:t>
      </w:r>
      <w:r w:rsidR="00950661">
        <w:t>Sauter</w:t>
      </w:r>
    </w:p>
    <w:p w14:paraId="1920E1BF" w14:textId="77777777" w:rsidR="003F755B" w:rsidRDefault="003F755B">
      <w:pPr>
        <w:jc w:val="left"/>
        <w:rPr>
          <w:rFonts w:eastAsiaTheme="majorEastAsia" w:cstheme="majorBidi"/>
          <w:b/>
          <w:sz w:val="28"/>
          <w:szCs w:val="32"/>
        </w:rPr>
      </w:pPr>
      <w:r>
        <w:br w:type="page"/>
      </w:r>
    </w:p>
    <w:p w14:paraId="1FCA5972" w14:textId="681F7037" w:rsidR="00071CB5" w:rsidRPr="005378A8" w:rsidRDefault="00071CB5" w:rsidP="00071CB5">
      <w:pPr>
        <w:pStyle w:val="berschrift1"/>
      </w:pPr>
      <w:bookmarkStart w:id="255" w:name="_Toc84414081"/>
      <w:r w:rsidRPr="005378A8">
        <w:lastRenderedPageBreak/>
        <w:t>Veröffentlichung</w:t>
      </w:r>
      <w:bookmarkEnd w:id="255"/>
    </w:p>
    <w:p w14:paraId="6D44BF7D" w14:textId="0BD2DF9A" w:rsidR="00071CB5" w:rsidRDefault="00071CB5" w:rsidP="00AB4036">
      <w:pPr>
        <w:rPr>
          <w:lang w:eastAsia="en-US"/>
        </w:rPr>
      </w:pPr>
    </w:p>
    <w:p w14:paraId="744DFC87" w14:textId="7F0A4BB5" w:rsidR="00071CB5" w:rsidRDefault="00071CB5" w:rsidP="00AB4036">
      <w:pPr>
        <w:rPr>
          <w:lang w:eastAsia="en-US"/>
        </w:rPr>
      </w:pPr>
      <w:r>
        <w:rPr>
          <w:lang w:eastAsia="en-US"/>
        </w:rPr>
        <w:t>Teile der vorliegenden Dissertationsschrift wurden bereits in d</w:t>
      </w:r>
      <w:r w:rsidR="00104E35">
        <w:rPr>
          <w:lang w:eastAsia="en-US"/>
        </w:rPr>
        <w:t>er</w:t>
      </w:r>
      <w:r>
        <w:rPr>
          <w:lang w:eastAsia="en-US"/>
        </w:rPr>
        <w:t xml:space="preserve"> folgenden Publikation</w:t>
      </w:r>
      <w:r w:rsidR="00104E35">
        <w:rPr>
          <w:lang w:eastAsia="en-US"/>
        </w:rPr>
        <w:t xml:space="preserve"> </w:t>
      </w:r>
      <w:r>
        <w:rPr>
          <w:lang w:eastAsia="en-US"/>
        </w:rPr>
        <w:t>veröffentlicht:</w:t>
      </w:r>
    </w:p>
    <w:p w14:paraId="490758D0" w14:textId="77777777" w:rsidR="005378A8" w:rsidRDefault="005378A8" w:rsidP="00AB4036">
      <w:pPr>
        <w:rPr>
          <w:lang w:eastAsia="en-US"/>
        </w:rPr>
      </w:pPr>
    </w:p>
    <w:p w14:paraId="202A1CAB" w14:textId="6CF8F112" w:rsidR="005378A8" w:rsidRPr="005378A8" w:rsidRDefault="00D81832" w:rsidP="005378A8">
      <w:pPr>
        <w:rPr>
          <w:rFonts w:eastAsia="Times New Roman"/>
          <w:color w:val="000000"/>
        </w:rPr>
      </w:pPr>
      <w:r w:rsidRPr="00A259D3">
        <w:rPr>
          <w:lang w:val="en-GB"/>
        </w:rPr>
        <w:t>Michel, J., Sauter, L., Neunhoeffer, F., Hofbeck, M., Kumpf, M., Paulsen, F., Schmidt, A. &amp; Fuchs, J</w:t>
      </w:r>
      <w:r w:rsidR="009D3615" w:rsidRPr="00A259D3">
        <w:rPr>
          <w:lang w:val="en-GB"/>
        </w:rPr>
        <w:t>.</w:t>
      </w:r>
      <w:r w:rsidR="005378A8" w:rsidRPr="00A259D3">
        <w:rPr>
          <w:lang w:val="en-GB"/>
        </w:rPr>
        <w:t xml:space="preserve"> </w:t>
      </w:r>
      <w:r w:rsidR="00ED78C7" w:rsidRPr="00A259D3">
        <w:rPr>
          <w:lang w:val="en-GB"/>
        </w:rPr>
        <w:t xml:space="preserve">Sedation practices during high dose rate brachytherapy for children with urogenital and perianal </w:t>
      </w:r>
      <w:r w:rsidR="009D3615" w:rsidRPr="00A259D3">
        <w:rPr>
          <w:lang w:val="en-GB"/>
        </w:rPr>
        <w:t>R</w:t>
      </w:r>
      <w:r w:rsidR="00ED78C7" w:rsidRPr="00A259D3">
        <w:rPr>
          <w:lang w:val="en-GB"/>
        </w:rPr>
        <w:t>habdomyosarcoma</w:t>
      </w:r>
      <w:r w:rsidR="009D3615" w:rsidRPr="00A259D3">
        <w:rPr>
          <w:lang w:val="en-GB"/>
        </w:rPr>
        <w:t>.</w:t>
      </w:r>
      <w:r w:rsidR="005378A8" w:rsidRPr="00A259D3">
        <w:rPr>
          <w:lang w:val="en-GB"/>
        </w:rPr>
        <w:t xml:space="preserve"> </w:t>
      </w:r>
      <w:r w:rsidR="005378A8" w:rsidRPr="005378A8">
        <w:rPr>
          <w:rFonts w:eastAsia="Times New Roman"/>
          <w:color w:val="000000"/>
        </w:rPr>
        <w:t>J Pediatr Surg. 2020 Nov 2:S0022-3468(20)30779-X. doi: 10.1016/j.jpedsurg.2020.10.026.</w:t>
      </w:r>
    </w:p>
    <w:p w14:paraId="74BEA66E" w14:textId="77777777" w:rsidR="005378A8" w:rsidRPr="005378A8" w:rsidRDefault="005378A8" w:rsidP="00AB4036"/>
    <w:p w14:paraId="6F67D954" w14:textId="0F485B8E" w:rsidR="00071CB5" w:rsidRPr="005378A8" w:rsidRDefault="00071CB5" w:rsidP="009D3615">
      <w:pPr>
        <w:rPr>
          <w:lang w:eastAsia="en-US"/>
        </w:rPr>
      </w:pPr>
      <w:r w:rsidRPr="005378A8">
        <w:rPr>
          <w:lang w:eastAsia="en-US"/>
        </w:rPr>
        <w:br w:type="page"/>
      </w:r>
    </w:p>
    <w:p w14:paraId="6E14FA34" w14:textId="74DA1CF4" w:rsidR="003029C1" w:rsidRDefault="003029C1" w:rsidP="00071CB5">
      <w:pPr>
        <w:pStyle w:val="berschrift1"/>
      </w:pPr>
      <w:bookmarkStart w:id="256" w:name="_Toc84414082"/>
      <w:r w:rsidRPr="00071CB5">
        <w:lastRenderedPageBreak/>
        <w:t>Danksagung</w:t>
      </w:r>
      <w:bookmarkEnd w:id="256"/>
    </w:p>
    <w:p w14:paraId="7B521846" w14:textId="5C51925A" w:rsidR="00AC205E" w:rsidRDefault="00AC205E" w:rsidP="00881ED4"/>
    <w:p w14:paraId="4068804E" w14:textId="7B0EB0BC" w:rsidR="00B02483" w:rsidRDefault="00882482" w:rsidP="00881ED4">
      <w:r>
        <w:t>An dieser Stelle</w:t>
      </w:r>
      <w:r w:rsidR="00B02483">
        <w:t xml:space="preserve"> möchte ich mich </w:t>
      </w:r>
      <w:r w:rsidR="00242DC3">
        <w:t xml:space="preserve">ganz herzlich bei allen bedanken, die zum Gelingen dieser Arbeit beigetragen haben. </w:t>
      </w:r>
    </w:p>
    <w:p w14:paraId="767FD137" w14:textId="77777777" w:rsidR="00530460" w:rsidRDefault="00530460" w:rsidP="00242DC3"/>
    <w:p w14:paraId="3555A736" w14:textId="30AF7555" w:rsidR="00242DC3" w:rsidRDefault="00242DC3" w:rsidP="00242DC3">
      <w:pPr>
        <w:rPr>
          <w:rFonts w:ascii="TimesNewRomanPSMT" w:hAnsi="TimesNewRomanPSMT" w:cs="TimesNewRomanPSMT"/>
          <w:lang w:eastAsia="en-US"/>
        </w:rPr>
      </w:pPr>
      <w:r>
        <w:rPr>
          <w:rFonts w:ascii="TimesNewRomanPSMT" w:hAnsi="TimesNewRomanPSMT" w:cs="TimesNewRomanPSMT"/>
          <w:lang w:eastAsia="en-US"/>
        </w:rPr>
        <w:t>Prof</w:t>
      </w:r>
      <w:r w:rsidR="00443439">
        <w:rPr>
          <w:rFonts w:ascii="TimesNewRomanPSMT" w:hAnsi="TimesNewRomanPSMT" w:cs="TimesNewRomanPSMT"/>
          <w:lang w:eastAsia="en-US"/>
        </w:rPr>
        <w:t>.</w:t>
      </w:r>
      <w:r>
        <w:rPr>
          <w:rFonts w:ascii="TimesNewRomanPSMT" w:hAnsi="TimesNewRomanPSMT" w:cs="TimesNewRomanPSMT"/>
          <w:lang w:eastAsia="en-US"/>
        </w:rPr>
        <w:t xml:space="preserve"> Dr. med. M</w:t>
      </w:r>
      <w:r w:rsidR="00A471C7">
        <w:rPr>
          <w:rFonts w:ascii="TimesNewRomanPSMT" w:hAnsi="TimesNewRomanPSMT" w:cs="TimesNewRomanPSMT"/>
          <w:lang w:eastAsia="en-US"/>
        </w:rPr>
        <w:t>ichael</w:t>
      </w:r>
      <w:r>
        <w:rPr>
          <w:rFonts w:ascii="TimesNewRomanPSMT" w:hAnsi="TimesNewRomanPSMT" w:cs="TimesNewRomanPSMT"/>
          <w:lang w:eastAsia="en-US"/>
        </w:rPr>
        <w:t xml:space="preserve"> Hofbeck </w:t>
      </w:r>
      <w:r w:rsidR="00530460">
        <w:rPr>
          <w:rFonts w:ascii="TimesNewRomanPSMT" w:hAnsi="TimesNewRomanPSMT" w:cs="TimesNewRomanPSMT"/>
          <w:lang w:eastAsia="en-US"/>
        </w:rPr>
        <w:t xml:space="preserve">danke ich </w:t>
      </w:r>
      <w:r w:rsidR="00443439">
        <w:rPr>
          <w:rFonts w:ascii="TimesNewRomanPSMT" w:hAnsi="TimesNewRomanPSMT" w:cs="TimesNewRomanPSMT"/>
          <w:lang w:eastAsia="en-US"/>
        </w:rPr>
        <w:t>für</w:t>
      </w:r>
      <w:r>
        <w:rPr>
          <w:rFonts w:ascii="TimesNewRomanPSMT" w:hAnsi="TimesNewRomanPSMT" w:cs="TimesNewRomanPSMT"/>
          <w:lang w:eastAsia="en-US"/>
        </w:rPr>
        <w:t xml:space="preserve"> die Annahme als Doktorandin</w:t>
      </w:r>
      <w:r w:rsidR="00FD7D87">
        <w:rPr>
          <w:rFonts w:ascii="TimesNewRomanPSMT" w:hAnsi="TimesNewRomanPSMT" w:cs="TimesNewRomanPSMT"/>
          <w:lang w:eastAsia="en-US"/>
        </w:rPr>
        <w:t xml:space="preserve"> </w:t>
      </w:r>
      <w:r w:rsidR="00443439">
        <w:rPr>
          <w:rFonts w:ascii="TimesNewRomanPSMT" w:hAnsi="TimesNewRomanPSMT" w:cs="TimesNewRomanPSMT"/>
          <w:lang w:eastAsia="en-US"/>
        </w:rPr>
        <w:t>und die</w:t>
      </w:r>
      <w:r w:rsidR="00FD7D87">
        <w:rPr>
          <w:rFonts w:ascii="TimesNewRomanPSMT" w:hAnsi="TimesNewRomanPSMT" w:cs="TimesNewRomanPSMT"/>
          <w:lang w:eastAsia="en-US"/>
        </w:rPr>
        <w:t xml:space="preserve"> konstruktive</w:t>
      </w:r>
      <w:r w:rsidR="00443439">
        <w:rPr>
          <w:rFonts w:ascii="TimesNewRomanPSMT" w:hAnsi="TimesNewRomanPSMT" w:cs="TimesNewRomanPSMT"/>
          <w:lang w:eastAsia="en-US"/>
        </w:rPr>
        <w:t xml:space="preserve">n </w:t>
      </w:r>
      <w:r w:rsidR="00FD7D87">
        <w:rPr>
          <w:rFonts w:ascii="TimesNewRomanPSMT" w:hAnsi="TimesNewRomanPSMT" w:cs="TimesNewRomanPSMT"/>
          <w:lang w:eastAsia="en-US"/>
        </w:rPr>
        <w:t xml:space="preserve">Anregungen </w:t>
      </w:r>
      <w:r w:rsidR="00530460">
        <w:rPr>
          <w:rFonts w:ascii="TimesNewRomanPSMT" w:hAnsi="TimesNewRomanPSMT" w:cs="TimesNewRomanPSMT"/>
          <w:lang w:eastAsia="en-US"/>
        </w:rPr>
        <w:t>bezüglich der Arbeit</w:t>
      </w:r>
      <w:r>
        <w:rPr>
          <w:rFonts w:ascii="TimesNewRomanPSMT" w:hAnsi="TimesNewRomanPSMT" w:cs="TimesNewRomanPSMT"/>
          <w:lang w:eastAsia="en-US"/>
        </w:rPr>
        <w:t>.</w:t>
      </w:r>
      <w:r w:rsidR="001A434B">
        <w:rPr>
          <w:rFonts w:ascii="TimesNewRomanPSMT" w:hAnsi="TimesNewRomanPSMT" w:cs="TimesNewRomanPSMT"/>
          <w:lang w:eastAsia="en-US"/>
        </w:rPr>
        <w:t xml:space="preserve"> </w:t>
      </w:r>
    </w:p>
    <w:p w14:paraId="0D7430DB" w14:textId="77777777" w:rsidR="00882482" w:rsidRDefault="00882482" w:rsidP="00242DC3">
      <w:pPr>
        <w:rPr>
          <w:rFonts w:ascii="TimesNewRomanPSMT" w:hAnsi="TimesNewRomanPSMT" w:cs="TimesNewRomanPSMT"/>
          <w:lang w:eastAsia="en-US"/>
        </w:rPr>
      </w:pPr>
    </w:p>
    <w:p w14:paraId="2FDC5134" w14:textId="7375B629" w:rsidR="00530460" w:rsidRDefault="009F4FA0" w:rsidP="00242DC3">
      <w:r>
        <w:t>Mein</w:t>
      </w:r>
      <w:r w:rsidR="00882482">
        <w:t xml:space="preserve"> </w:t>
      </w:r>
      <w:r w:rsidR="00530460">
        <w:t xml:space="preserve">ganz </w:t>
      </w:r>
      <w:r w:rsidR="00882482">
        <w:t>besonder</w:t>
      </w:r>
      <w:r>
        <w:t>er</w:t>
      </w:r>
      <w:r w:rsidR="00882482">
        <w:t xml:space="preserve"> Dank gilt </w:t>
      </w:r>
      <w:r w:rsidR="00530460">
        <w:t>Dr. med. Jörg Michel für die her</w:t>
      </w:r>
      <w:r w:rsidR="00A471C7">
        <w:t>vorragende</w:t>
      </w:r>
      <w:r w:rsidR="00530460">
        <w:t xml:space="preserve"> Betreuung.</w:t>
      </w:r>
      <w:r w:rsidR="00D67247">
        <w:t xml:space="preserve"> </w:t>
      </w:r>
      <w:r w:rsidR="00530460">
        <w:t xml:space="preserve">Er </w:t>
      </w:r>
      <w:r w:rsidR="00D67247">
        <w:t>brachte mir dieses interessante Themengebiet nahe</w:t>
      </w:r>
      <w:r w:rsidR="008B7C06">
        <w:t xml:space="preserve"> und</w:t>
      </w:r>
      <w:r w:rsidR="00D67247">
        <w:t xml:space="preserve"> stand</w:t>
      </w:r>
      <w:r w:rsidR="00530460">
        <w:t xml:space="preserve"> mir jederzeit</w:t>
      </w:r>
      <w:r w:rsidR="008B7C06">
        <w:t xml:space="preserve"> </w:t>
      </w:r>
      <w:r w:rsidR="00530460">
        <w:t>für Fragen zur Verfügung</w:t>
      </w:r>
      <w:r w:rsidR="00D67247">
        <w:t xml:space="preserve">. </w:t>
      </w:r>
      <w:r w:rsidR="006315FF">
        <w:t>D</w:t>
      </w:r>
      <w:r w:rsidR="008B7C06">
        <w:t xml:space="preserve">ies </w:t>
      </w:r>
      <w:r w:rsidR="00D67247">
        <w:t>hat mir die Fertigstellung d</w:t>
      </w:r>
      <w:r w:rsidR="002D109F">
        <w:t>er</w:t>
      </w:r>
      <w:r w:rsidR="00D67247">
        <w:t xml:space="preserve"> Arbeit sehr erleichtert. </w:t>
      </w:r>
      <w:r w:rsidR="00951838">
        <w:t>Vielen Dank dafür</w:t>
      </w:r>
      <w:r w:rsidR="00C71B7F">
        <w:t>.</w:t>
      </w:r>
    </w:p>
    <w:p w14:paraId="7A5D279A" w14:textId="62C53900" w:rsidR="00D67247" w:rsidRDefault="00D67247" w:rsidP="00242DC3"/>
    <w:p w14:paraId="6BC1365D" w14:textId="57F1FD80" w:rsidR="00951838" w:rsidRDefault="00D67247" w:rsidP="00242DC3">
      <w:r>
        <w:t>Auch PD Dr. Felix Neunhoeffer möchte ich</w:t>
      </w:r>
      <w:r w:rsidR="006315FF">
        <w:t xml:space="preserve"> </w:t>
      </w:r>
      <w:r>
        <w:t>herzlichst danken.</w:t>
      </w:r>
      <w:r w:rsidR="00B561D8">
        <w:t xml:space="preserve"> </w:t>
      </w:r>
      <w:r w:rsidR="008B7C06">
        <w:t>D</w:t>
      </w:r>
      <w:r w:rsidR="00A75F52">
        <w:t>ank ihm</w:t>
      </w:r>
      <w:r w:rsidR="008B7C06">
        <w:t xml:space="preserve"> durfte ich mich mit diesem Thema befassen</w:t>
      </w:r>
      <w:r w:rsidR="00A75F52">
        <w:t xml:space="preserve">. </w:t>
      </w:r>
      <w:r w:rsidR="00951838">
        <w:t>Seine</w:t>
      </w:r>
      <w:r w:rsidR="00930CDB">
        <w:t xml:space="preserve"> ruhige Ausstrahlung</w:t>
      </w:r>
      <w:r w:rsidR="00951838">
        <w:t xml:space="preserve"> und Geduld</w:t>
      </w:r>
      <w:r w:rsidR="00370B5F">
        <w:t xml:space="preserve"> </w:t>
      </w:r>
      <w:r w:rsidR="00930CDB">
        <w:t>haben mich be</w:t>
      </w:r>
      <w:r w:rsidR="007552C2">
        <w:softHyphen/>
      </w:r>
      <w:r w:rsidR="00930CDB">
        <w:t xml:space="preserve">eindruckt. </w:t>
      </w:r>
    </w:p>
    <w:p w14:paraId="08FF9D41" w14:textId="77777777" w:rsidR="00930CDB" w:rsidRDefault="00930CDB" w:rsidP="00242DC3"/>
    <w:p w14:paraId="6249202A" w14:textId="791DB9A1" w:rsidR="00443439" w:rsidRDefault="00D67247" w:rsidP="00242DC3">
      <w:pPr>
        <w:rPr>
          <w:rFonts w:ascii="TimesNewRomanPSMT" w:hAnsi="TimesNewRomanPSMT" w:cs="TimesNewRomanPSMT"/>
          <w:lang w:eastAsia="en-US"/>
        </w:rPr>
      </w:pPr>
      <w:r>
        <w:rPr>
          <w:rFonts w:ascii="TimesNewRomanPSMT" w:hAnsi="TimesNewRomanPSMT" w:cs="TimesNewRomanPSMT"/>
          <w:lang w:eastAsia="en-US"/>
        </w:rPr>
        <w:t xml:space="preserve">Für die </w:t>
      </w:r>
      <w:r w:rsidR="0028785B">
        <w:rPr>
          <w:rFonts w:ascii="TimesNewRomanPSMT" w:hAnsi="TimesNewRomanPSMT" w:cs="TimesNewRomanPSMT"/>
          <w:lang w:eastAsia="en-US"/>
        </w:rPr>
        <w:t xml:space="preserve">freundliche </w:t>
      </w:r>
      <w:r>
        <w:rPr>
          <w:rFonts w:ascii="TimesNewRomanPSMT" w:hAnsi="TimesNewRomanPSMT" w:cs="TimesNewRomanPSMT"/>
          <w:lang w:eastAsia="en-US"/>
        </w:rPr>
        <w:t>Bereitstellung von Informationen bezüglich des chirurgische</w:t>
      </w:r>
      <w:r w:rsidR="009236D9">
        <w:rPr>
          <w:rFonts w:ascii="TimesNewRomanPSMT" w:hAnsi="TimesNewRomanPSMT" w:cs="TimesNewRomanPSMT"/>
          <w:lang w:eastAsia="en-US"/>
        </w:rPr>
        <w:t xml:space="preserve">n </w:t>
      </w:r>
      <w:r>
        <w:rPr>
          <w:rFonts w:ascii="TimesNewRomanPSMT" w:hAnsi="TimesNewRomanPSMT" w:cs="TimesNewRomanPSMT"/>
          <w:lang w:eastAsia="en-US"/>
        </w:rPr>
        <w:t>Vorge</w:t>
      </w:r>
      <w:r w:rsidR="007552C2">
        <w:rPr>
          <w:rFonts w:ascii="TimesNewRomanPSMT" w:hAnsi="TimesNewRomanPSMT" w:cs="TimesNewRomanPSMT"/>
          <w:lang w:eastAsia="en-US"/>
        </w:rPr>
        <w:softHyphen/>
      </w:r>
      <w:r>
        <w:rPr>
          <w:rFonts w:ascii="TimesNewRomanPSMT" w:hAnsi="TimesNewRomanPSMT" w:cs="TimesNewRomanPSMT"/>
          <w:lang w:eastAsia="en-US"/>
        </w:rPr>
        <w:t xml:space="preserve">hens bei den Kindern </w:t>
      </w:r>
      <w:r w:rsidR="00E94852">
        <w:rPr>
          <w:rFonts w:ascii="TimesNewRomanPSMT" w:hAnsi="TimesNewRomanPSMT" w:cs="TimesNewRomanPSMT"/>
          <w:lang w:eastAsia="en-US"/>
        </w:rPr>
        <w:t>danke</w:t>
      </w:r>
      <w:r>
        <w:rPr>
          <w:rFonts w:ascii="TimesNewRomanPSMT" w:hAnsi="TimesNewRomanPSMT" w:cs="TimesNewRomanPSMT"/>
          <w:lang w:eastAsia="en-US"/>
        </w:rPr>
        <w:t xml:space="preserve"> ich </w:t>
      </w:r>
      <w:r w:rsidR="00443439">
        <w:rPr>
          <w:rFonts w:ascii="TimesNewRomanPSMT" w:hAnsi="TimesNewRomanPSMT" w:cs="TimesNewRomanPSMT"/>
          <w:lang w:eastAsia="en-US"/>
        </w:rPr>
        <w:t>Dr. med. Andreas Schmidt</w:t>
      </w:r>
      <w:r>
        <w:rPr>
          <w:rFonts w:ascii="TimesNewRomanPSMT" w:hAnsi="TimesNewRomanPSMT" w:cs="TimesNewRomanPSMT"/>
          <w:lang w:eastAsia="en-US"/>
        </w:rPr>
        <w:t xml:space="preserve">. </w:t>
      </w:r>
    </w:p>
    <w:p w14:paraId="6D33F061" w14:textId="7C99B2B2" w:rsidR="00FD7D87" w:rsidRDefault="00FD7D87" w:rsidP="00242DC3">
      <w:pPr>
        <w:rPr>
          <w:rFonts w:ascii="TimesNewRomanPSMT" w:hAnsi="TimesNewRomanPSMT" w:cs="TimesNewRomanPSMT"/>
          <w:lang w:eastAsia="en-US"/>
        </w:rPr>
      </w:pPr>
    </w:p>
    <w:p w14:paraId="2F694170" w14:textId="0E322DED" w:rsidR="00FD7D87" w:rsidRDefault="0028785B" w:rsidP="00242DC3">
      <w:pPr>
        <w:rPr>
          <w:rFonts w:ascii="TimesNewRomanPSMT" w:hAnsi="TimesNewRomanPSMT" w:cs="TimesNewRomanPSMT"/>
          <w:lang w:eastAsia="en-US"/>
        </w:rPr>
      </w:pPr>
      <w:r>
        <w:rPr>
          <w:rFonts w:ascii="TimesNewRomanPSMT" w:hAnsi="TimesNewRomanPSMT" w:cs="TimesNewRomanPSMT"/>
          <w:lang w:eastAsia="en-US"/>
        </w:rPr>
        <w:t xml:space="preserve">Außerdem möchte ich mich bei </w:t>
      </w:r>
      <w:r w:rsidR="00FD7D87">
        <w:rPr>
          <w:rFonts w:ascii="TimesNewRomanPSMT" w:hAnsi="TimesNewRomanPSMT" w:cs="TimesNewRomanPSMT"/>
          <w:lang w:eastAsia="en-US"/>
        </w:rPr>
        <w:t xml:space="preserve">allen meinen Freunden </w:t>
      </w:r>
      <w:r w:rsidR="00930CDB">
        <w:rPr>
          <w:rFonts w:ascii="TimesNewRomanPSMT" w:hAnsi="TimesNewRomanPSMT" w:cs="TimesNewRomanPSMT"/>
          <w:lang w:eastAsia="en-US"/>
        </w:rPr>
        <w:t>bed</w:t>
      </w:r>
      <w:r w:rsidR="00FD7D87">
        <w:rPr>
          <w:rFonts w:ascii="TimesNewRomanPSMT" w:hAnsi="TimesNewRomanPSMT" w:cs="TimesNewRomanPSMT"/>
          <w:lang w:eastAsia="en-US"/>
        </w:rPr>
        <w:t xml:space="preserve">anken, die </w:t>
      </w:r>
      <w:r w:rsidR="00930CDB">
        <w:rPr>
          <w:rFonts w:ascii="TimesNewRomanPSMT" w:hAnsi="TimesNewRomanPSMT" w:cs="TimesNewRomanPSMT"/>
          <w:lang w:eastAsia="en-US"/>
        </w:rPr>
        <w:t>für mich da</w:t>
      </w:r>
      <w:r w:rsidR="00FD7D87">
        <w:rPr>
          <w:rFonts w:ascii="TimesNewRomanPSMT" w:hAnsi="TimesNewRomanPSMT" w:cs="TimesNewRomanPSMT"/>
          <w:lang w:eastAsia="en-US"/>
        </w:rPr>
        <w:t xml:space="preserve"> waren</w:t>
      </w:r>
      <w:r>
        <w:rPr>
          <w:rFonts w:ascii="TimesNewRomanPSMT" w:hAnsi="TimesNewRomanPSMT" w:cs="TimesNewRomanPSMT"/>
          <w:lang w:eastAsia="en-US"/>
        </w:rPr>
        <w:t xml:space="preserve">, </w:t>
      </w:r>
      <w:r w:rsidR="00FD7D87">
        <w:rPr>
          <w:rFonts w:ascii="TimesNewRomanPSMT" w:hAnsi="TimesNewRomanPSMT" w:cs="TimesNewRomanPSMT"/>
          <w:lang w:eastAsia="en-US"/>
        </w:rPr>
        <w:t xml:space="preserve">mir zugehört </w:t>
      </w:r>
      <w:r>
        <w:rPr>
          <w:rFonts w:ascii="TimesNewRomanPSMT" w:hAnsi="TimesNewRomanPSMT" w:cs="TimesNewRomanPSMT"/>
          <w:lang w:eastAsia="en-US"/>
        </w:rPr>
        <w:t>haben,</w:t>
      </w:r>
      <w:r w:rsidR="001447F4">
        <w:rPr>
          <w:rFonts w:ascii="TimesNewRomanPSMT" w:hAnsi="TimesNewRomanPSMT" w:cs="TimesNewRomanPSMT"/>
          <w:lang w:eastAsia="en-US"/>
        </w:rPr>
        <w:t xml:space="preserve"> wenn ich nicht </w:t>
      </w:r>
      <w:r w:rsidR="00D9016B">
        <w:rPr>
          <w:rFonts w:ascii="TimesNewRomanPSMT" w:hAnsi="TimesNewRomanPSMT" w:cs="TimesNewRomanPSMT"/>
          <w:lang w:eastAsia="en-US"/>
        </w:rPr>
        <w:t>weiterwusste</w:t>
      </w:r>
      <w:r w:rsidR="001447F4">
        <w:rPr>
          <w:rFonts w:ascii="TimesNewRomanPSMT" w:hAnsi="TimesNewRomanPSMT" w:cs="TimesNewRomanPSMT"/>
          <w:lang w:eastAsia="en-US"/>
        </w:rPr>
        <w:t xml:space="preserve"> und mi</w:t>
      </w:r>
      <w:r>
        <w:rPr>
          <w:rFonts w:ascii="TimesNewRomanPSMT" w:hAnsi="TimesNewRomanPSMT" w:cs="TimesNewRomanPSMT"/>
          <w:lang w:eastAsia="en-US"/>
        </w:rPr>
        <w:t>ch</w:t>
      </w:r>
      <w:r w:rsidR="001447F4">
        <w:rPr>
          <w:rFonts w:ascii="TimesNewRomanPSMT" w:hAnsi="TimesNewRomanPSMT" w:cs="TimesNewRomanPSMT"/>
          <w:lang w:eastAsia="en-US"/>
        </w:rPr>
        <w:t xml:space="preserve"> mit Rat und Tat </w:t>
      </w:r>
      <w:r>
        <w:rPr>
          <w:rFonts w:ascii="TimesNewRomanPSMT" w:hAnsi="TimesNewRomanPSMT" w:cs="TimesNewRomanPSMT"/>
          <w:lang w:eastAsia="en-US"/>
        </w:rPr>
        <w:t>unterstüt</w:t>
      </w:r>
      <w:r w:rsidR="008B7C06">
        <w:rPr>
          <w:rFonts w:ascii="TimesNewRomanPSMT" w:hAnsi="TimesNewRomanPSMT" w:cs="TimesNewRomanPSMT"/>
          <w:lang w:eastAsia="en-US"/>
        </w:rPr>
        <w:t>zt haben</w:t>
      </w:r>
      <w:r w:rsidR="00930CDB">
        <w:rPr>
          <w:rFonts w:ascii="TimesNewRomanPSMT" w:hAnsi="TimesNewRomanPSMT" w:cs="TimesNewRomanPSMT"/>
          <w:lang w:eastAsia="en-US"/>
        </w:rPr>
        <w:t xml:space="preserve">. </w:t>
      </w:r>
      <w:r>
        <w:rPr>
          <w:rFonts w:ascii="TimesNewRomanPSMT" w:hAnsi="TimesNewRomanPSMT" w:cs="TimesNewRomanPSMT"/>
          <w:lang w:eastAsia="en-US"/>
        </w:rPr>
        <w:t>Mein ganz besonderer Dank gilt dabei meinem Freund, der mir immer zur Seite stand</w:t>
      </w:r>
      <w:r w:rsidR="006315FF">
        <w:rPr>
          <w:rFonts w:ascii="TimesNewRomanPSMT" w:hAnsi="TimesNewRomanPSMT" w:cs="TimesNewRomanPSMT"/>
          <w:lang w:eastAsia="en-US"/>
        </w:rPr>
        <w:t xml:space="preserve">. </w:t>
      </w:r>
    </w:p>
    <w:p w14:paraId="5FEDA24B" w14:textId="3A780072" w:rsidR="001447F4" w:rsidRDefault="001447F4" w:rsidP="00242DC3">
      <w:pPr>
        <w:rPr>
          <w:rFonts w:ascii="TimesNewRomanPSMT" w:hAnsi="TimesNewRomanPSMT" w:cs="TimesNewRomanPSMT"/>
          <w:lang w:eastAsia="en-US"/>
        </w:rPr>
      </w:pPr>
    </w:p>
    <w:p w14:paraId="166CED83" w14:textId="006EBAE9" w:rsidR="00D9016B" w:rsidRDefault="0028785B" w:rsidP="00242DC3">
      <w:pPr>
        <w:rPr>
          <w:rFonts w:ascii="TimesNewRomanPSMT" w:hAnsi="TimesNewRomanPSMT" w:cs="TimesNewRomanPSMT"/>
          <w:lang w:eastAsia="en-US"/>
        </w:rPr>
      </w:pPr>
      <w:r>
        <w:rPr>
          <w:rFonts w:ascii="TimesNewRomanPSMT" w:hAnsi="TimesNewRomanPSMT" w:cs="TimesNewRomanPSMT"/>
          <w:lang w:eastAsia="en-US"/>
        </w:rPr>
        <w:t xml:space="preserve">Zu guter Letzt danke ich ganz herzlich meiner Familie. </w:t>
      </w:r>
      <w:r w:rsidR="001447F4">
        <w:rPr>
          <w:rFonts w:ascii="TimesNewRomanPSMT" w:hAnsi="TimesNewRomanPSMT" w:cs="TimesNewRomanPSMT"/>
          <w:lang w:eastAsia="en-US"/>
        </w:rPr>
        <w:t>Meiner Schwester Katharina danke ich</w:t>
      </w:r>
      <w:r w:rsidR="00A92F5D">
        <w:rPr>
          <w:rFonts w:ascii="TimesNewRomanPSMT" w:hAnsi="TimesNewRomanPSMT" w:cs="TimesNewRomanPSMT"/>
          <w:lang w:eastAsia="en-US"/>
        </w:rPr>
        <w:t xml:space="preserve"> </w:t>
      </w:r>
      <w:r w:rsidR="001447F4">
        <w:rPr>
          <w:rFonts w:ascii="TimesNewRomanPSMT" w:hAnsi="TimesNewRomanPSMT" w:cs="TimesNewRomanPSMT"/>
          <w:lang w:eastAsia="en-US"/>
        </w:rPr>
        <w:t>dafür, dass sie</w:t>
      </w:r>
      <w:r w:rsidR="00D9016B">
        <w:rPr>
          <w:rFonts w:ascii="TimesNewRomanPSMT" w:hAnsi="TimesNewRomanPSMT" w:cs="TimesNewRomanPSMT"/>
          <w:lang w:eastAsia="en-US"/>
        </w:rPr>
        <w:t xml:space="preserve"> </w:t>
      </w:r>
      <w:r w:rsidR="0097024D">
        <w:rPr>
          <w:rFonts w:ascii="TimesNewRomanPSMT" w:hAnsi="TimesNewRomanPSMT" w:cs="TimesNewRomanPSMT"/>
          <w:lang w:eastAsia="en-US"/>
        </w:rPr>
        <w:t>mir</w:t>
      </w:r>
      <w:r w:rsidR="00C71B7F">
        <w:rPr>
          <w:rFonts w:ascii="TimesNewRomanPSMT" w:hAnsi="TimesNewRomanPSMT" w:cs="TimesNewRomanPSMT"/>
          <w:lang w:eastAsia="en-US"/>
        </w:rPr>
        <w:t xml:space="preserve"> bei Fragen immer</w:t>
      </w:r>
      <w:r w:rsidR="0097024D">
        <w:rPr>
          <w:rFonts w:ascii="TimesNewRomanPSMT" w:hAnsi="TimesNewRomanPSMT" w:cs="TimesNewRomanPSMT"/>
          <w:lang w:eastAsia="en-US"/>
        </w:rPr>
        <w:t xml:space="preserve"> weitergeholfen hat und </w:t>
      </w:r>
      <w:r w:rsidR="00A471C7">
        <w:rPr>
          <w:rFonts w:ascii="TimesNewRomanPSMT" w:hAnsi="TimesNewRomanPSMT" w:cs="TimesNewRomanPSMT"/>
          <w:lang w:eastAsia="en-US"/>
        </w:rPr>
        <w:t>stets</w:t>
      </w:r>
      <w:r w:rsidR="00D9016B">
        <w:rPr>
          <w:rFonts w:ascii="TimesNewRomanPSMT" w:hAnsi="TimesNewRomanPSMT" w:cs="TimesNewRomanPSMT"/>
          <w:lang w:eastAsia="en-US"/>
        </w:rPr>
        <w:t xml:space="preserve"> für mich da </w:t>
      </w:r>
      <w:r w:rsidR="004D6BA1">
        <w:rPr>
          <w:rFonts w:ascii="TimesNewRomanPSMT" w:hAnsi="TimesNewRomanPSMT" w:cs="TimesNewRomanPSMT"/>
          <w:lang w:eastAsia="en-US"/>
        </w:rPr>
        <w:t>wa</w:t>
      </w:r>
      <w:r w:rsidR="0097024D">
        <w:rPr>
          <w:rFonts w:ascii="TimesNewRomanPSMT" w:hAnsi="TimesNewRomanPSMT" w:cs="TimesNewRomanPSMT"/>
          <w:lang w:eastAsia="en-US"/>
        </w:rPr>
        <w:t>r</w:t>
      </w:r>
      <w:r w:rsidR="006315FF">
        <w:rPr>
          <w:rFonts w:ascii="TimesNewRomanPSMT" w:hAnsi="TimesNewRomanPSMT" w:cs="TimesNewRomanPSMT"/>
          <w:lang w:eastAsia="en-US"/>
        </w:rPr>
        <w:t>. Ein</w:t>
      </w:r>
      <w:r w:rsidR="00DD4D04">
        <w:rPr>
          <w:rFonts w:ascii="TimesNewRomanPSMT" w:hAnsi="TimesNewRomanPSMT" w:cs="TimesNewRomanPSMT"/>
          <w:lang w:eastAsia="en-US"/>
        </w:rPr>
        <w:t xml:space="preserve"> sehr</w:t>
      </w:r>
      <w:r w:rsidR="006315FF">
        <w:rPr>
          <w:rFonts w:ascii="TimesNewRomanPSMT" w:hAnsi="TimesNewRomanPSMT" w:cs="TimesNewRomanPSMT"/>
          <w:lang w:eastAsia="en-US"/>
        </w:rPr>
        <w:t xml:space="preserve"> großer Dank gilt meinen Eltern, die mir das Medizinstudium und die An</w:t>
      </w:r>
      <w:r w:rsidR="00900D3F">
        <w:rPr>
          <w:rFonts w:ascii="TimesNewRomanPSMT" w:hAnsi="TimesNewRomanPSMT" w:cs="TimesNewRomanPSMT"/>
          <w:lang w:eastAsia="en-US"/>
        </w:rPr>
        <w:softHyphen/>
      </w:r>
      <w:r w:rsidR="006315FF">
        <w:rPr>
          <w:rFonts w:ascii="TimesNewRomanPSMT" w:hAnsi="TimesNewRomanPSMT" w:cs="TimesNewRomanPSMT"/>
          <w:lang w:eastAsia="en-US"/>
        </w:rPr>
        <w:t xml:space="preserve">fertigung dieser Arbeit erst ermöglicht und immer an mich geglaubt haben. </w:t>
      </w:r>
    </w:p>
    <w:p w14:paraId="1E2A39FC" w14:textId="0CF2896B" w:rsidR="00D9016B" w:rsidRPr="00242DC3" w:rsidRDefault="00D9016B" w:rsidP="00242DC3">
      <w:pPr>
        <w:rPr>
          <w:rFonts w:ascii="TimesNewRomanPSMT" w:hAnsi="TimesNewRomanPSMT" w:cs="TimesNewRomanPSMT"/>
          <w:lang w:eastAsia="en-US"/>
        </w:rPr>
      </w:pPr>
    </w:p>
    <w:sectPr w:rsidR="00D9016B" w:rsidRPr="00242DC3" w:rsidSect="009D4BFC">
      <w:footerReference w:type="default" r:id="rId19"/>
      <w:pgSz w:w="11906" w:h="16838"/>
      <w:pgMar w:top="1701" w:right="1701" w:bottom="1701" w:left="1701" w:header="709" w:footer="709" w:gutter="0"/>
      <w:pgNumType w:start="3"/>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FAB1C2" w14:textId="77777777" w:rsidR="004952BF" w:rsidRDefault="004952BF" w:rsidP="00B3039C">
      <w:r>
        <w:separator/>
      </w:r>
    </w:p>
  </w:endnote>
  <w:endnote w:type="continuationSeparator" w:id="0">
    <w:p w14:paraId="344B67B7" w14:textId="77777777" w:rsidR="004952BF" w:rsidRDefault="004952BF" w:rsidP="00B303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Frutiger-Light">
    <w:altName w:val="Calibri"/>
    <w:panose1 w:val="00000000000000000000"/>
    <w:charset w:val="00"/>
    <w:family w:val="swiss"/>
    <w:notTrueType/>
    <w:pitch w:val="default"/>
    <w:sig w:usb0="00000003" w:usb1="00000000" w:usb2="00000000" w:usb3="00000000" w:csb0="00000001" w:csb1="00000000"/>
  </w:font>
  <w:font w:name="TimesNewRomanPS-BoldMT">
    <w:altName w:val="Times New Roman"/>
    <w:panose1 w:val="00000000000000000000"/>
    <w:charset w:val="00"/>
    <w:family w:val="swiss"/>
    <w:notTrueType/>
    <w:pitch w:val="default"/>
    <w:sig w:usb0="00000003" w:usb1="00000000" w:usb2="00000000" w:usb3="00000000" w:csb0="00000001" w:csb1="00000000"/>
  </w:font>
  <w:font w:name="TimesNewRomanPSMT">
    <w:altName w:val="Times New Roman"/>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C96C21" w14:textId="026EFF26" w:rsidR="00E85A4D" w:rsidRDefault="00E85A4D">
    <w:pPr>
      <w:pStyle w:val="Fuzeile"/>
      <w:jc w:val="center"/>
    </w:pPr>
  </w:p>
  <w:p w14:paraId="553F7E43" w14:textId="77777777" w:rsidR="00E85A4D" w:rsidRDefault="00E85A4D" w:rsidP="00B3039C">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2204921"/>
      <w:docPartObj>
        <w:docPartGallery w:val="Page Numbers (Bottom of Page)"/>
        <w:docPartUnique/>
      </w:docPartObj>
    </w:sdtPr>
    <w:sdtEndPr/>
    <w:sdtContent>
      <w:p w14:paraId="4812E47F" w14:textId="77777777" w:rsidR="00E85A4D" w:rsidRDefault="00E85A4D">
        <w:pPr>
          <w:pStyle w:val="Fuzeile"/>
          <w:jc w:val="center"/>
        </w:pPr>
        <w:r>
          <w:fldChar w:fldCharType="begin"/>
        </w:r>
        <w:r>
          <w:instrText>PAGE   \* MERGEFORMAT</w:instrText>
        </w:r>
        <w:r>
          <w:fldChar w:fldCharType="separate"/>
        </w:r>
        <w:r>
          <w:t>2</w:t>
        </w:r>
        <w:r>
          <w:fldChar w:fldCharType="end"/>
        </w:r>
      </w:p>
    </w:sdtContent>
  </w:sdt>
  <w:p w14:paraId="17D4A8F1" w14:textId="77777777" w:rsidR="00E85A4D" w:rsidRDefault="00E85A4D" w:rsidP="00B3039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476BE5" w14:textId="77777777" w:rsidR="004952BF" w:rsidRDefault="004952BF" w:rsidP="00B3039C">
      <w:r>
        <w:separator/>
      </w:r>
    </w:p>
  </w:footnote>
  <w:footnote w:type="continuationSeparator" w:id="0">
    <w:p w14:paraId="4B34E2A4" w14:textId="77777777" w:rsidR="004952BF" w:rsidRDefault="004952BF" w:rsidP="00B3039C">
      <w:r>
        <w:continuationSeparator/>
      </w:r>
    </w:p>
  </w:footnote>
  <w:footnote w:id="1">
    <w:p w14:paraId="65052A98" w14:textId="77777777" w:rsidR="00E85A4D" w:rsidRDefault="00E85A4D" w:rsidP="00B3039C">
      <w:pPr>
        <w:pStyle w:val="Funotentext"/>
      </w:pPr>
      <w:r>
        <w:rPr>
          <w:rStyle w:val="Funotenzeichen"/>
        </w:rPr>
        <w:footnoteRef/>
      </w:r>
      <w:r>
        <w:t xml:space="preserve"> Aus Gründen der leichteren Lesbarkeit wird in der vorliegenden Arbeit die männliche Form verwendet.  Dies soll im Sinne der sprachlichen Vereinfachung als geschlechtsneutral zu verstehen sei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7F617C"/>
    <w:multiLevelType w:val="hybridMultilevel"/>
    <w:tmpl w:val="2402B312"/>
    <w:lvl w:ilvl="0" w:tplc="AC44506E">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50419A7"/>
    <w:multiLevelType w:val="hybridMultilevel"/>
    <w:tmpl w:val="EE862486"/>
    <w:lvl w:ilvl="0" w:tplc="B83A0BC6">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7C40D33"/>
    <w:multiLevelType w:val="hybridMultilevel"/>
    <w:tmpl w:val="8690C514"/>
    <w:lvl w:ilvl="0" w:tplc="32289CA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CA007C9"/>
    <w:multiLevelType w:val="hybridMultilevel"/>
    <w:tmpl w:val="C166F324"/>
    <w:lvl w:ilvl="0" w:tplc="A6ACBF6A">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376473B"/>
    <w:multiLevelType w:val="hybridMultilevel"/>
    <w:tmpl w:val="6016AE30"/>
    <w:lvl w:ilvl="0" w:tplc="B83A0BC6">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39C7621"/>
    <w:multiLevelType w:val="hybridMultilevel"/>
    <w:tmpl w:val="A3B049B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64806D1"/>
    <w:multiLevelType w:val="hybridMultilevel"/>
    <w:tmpl w:val="B09840B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1BB813EE"/>
    <w:multiLevelType w:val="hybridMultilevel"/>
    <w:tmpl w:val="F11ECAC2"/>
    <w:lvl w:ilvl="0" w:tplc="394C6FF8">
      <w:start w:val="1"/>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2C35B3E"/>
    <w:multiLevelType w:val="hybridMultilevel"/>
    <w:tmpl w:val="40D0DE88"/>
    <w:lvl w:ilvl="0" w:tplc="93268900">
      <w:start w:val="1"/>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49F2F1E"/>
    <w:multiLevelType w:val="hybridMultilevel"/>
    <w:tmpl w:val="F036D2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B341A8F"/>
    <w:multiLevelType w:val="hybridMultilevel"/>
    <w:tmpl w:val="31588870"/>
    <w:lvl w:ilvl="0" w:tplc="F42A990E">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313F0816"/>
    <w:multiLevelType w:val="hybridMultilevel"/>
    <w:tmpl w:val="82D0EEB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33B737F0"/>
    <w:multiLevelType w:val="hybridMultilevel"/>
    <w:tmpl w:val="5C021D42"/>
    <w:lvl w:ilvl="0" w:tplc="4CB065FE">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5BB747B"/>
    <w:multiLevelType w:val="hybridMultilevel"/>
    <w:tmpl w:val="16BA665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366E5DC3"/>
    <w:multiLevelType w:val="hybridMultilevel"/>
    <w:tmpl w:val="E9F01F32"/>
    <w:lvl w:ilvl="0" w:tplc="6BDAE1E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8DD2927"/>
    <w:multiLevelType w:val="hybridMultilevel"/>
    <w:tmpl w:val="5678ABB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B2B2200"/>
    <w:multiLevelType w:val="hybridMultilevel"/>
    <w:tmpl w:val="C824CA4E"/>
    <w:lvl w:ilvl="0" w:tplc="BC80E9EC">
      <w:start w:val="1"/>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3D616E80"/>
    <w:multiLevelType w:val="multilevel"/>
    <w:tmpl w:val="0082C78A"/>
    <w:lvl w:ilvl="0">
      <w:start w:val="1"/>
      <w:numFmt w:val="decimal"/>
      <w:lvlText w:val="%1"/>
      <w:lvlJc w:val="left"/>
      <w:pPr>
        <w:ind w:left="372" w:hanging="372"/>
      </w:pPr>
      <w:rPr>
        <w:rFonts w:hint="default"/>
      </w:rPr>
    </w:lvl>
    <w:lvl w:ilvl="1">
      <w:start w:val="1"/>
      <w:numFmt w:val="decimal"/>
      <w:lvlText w:val="%1.%2"/>
      <w:lvlJc w:val="left"/>
      <w:pPr>
        <w:ind w:left="372" w:hanging="372"/>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FCC24CA"/>
    <w:multiLevelType w:val="hybridMultilevel"/>
    <w:tmpl w:val="EE862486"/>
    <w:lvl w:ilvl="0" w:tplc="B83A0BC6">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403A2829"/>
    <w:multiLevelType w:val="hybridMultilevel"/>
    <w:tmpl w:val="8ECC89EA"/>
    <w:lvl w:ilvl="0" w:tplc="F334C7AC">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43083FAC"/>
    <w:multiLevelType w:val="hybridMultilevel"/>
    <w:tmpl w:val="E772B1F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43514717"/>
    <w:multiLevelType w:val="hybridMultilevel"/>
    <w:tmpl w:val="F4BC97E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4BFC3BC0"/>
    <w:multiLevelType w:val="hybridMultilevel"/>
    <w:tmpl w:val="D27EDD7E"/>
    <w:lvl w:ilvl="0" w:tplc="0414BC9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550B5D4B"/>
    <w:multiLevelType w:val="hybridMultilevel"/>
    <w:tmpl w:val="25B868A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57C14555"/>
    <w:multiLevelType w:val="hybridMultilevel"/>
    <w:tmpl w:val="D23E2B3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5D525C12"/>
    <w:multiLevelType w:val="hybridMultilevel"/>
    <w:tmpl w:val="D1204074"/>
    <w:lvl w:ilvl="0" w:tplc="7BBE89AA">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61F660A5"/>
    <w:multiLevelType w:val="hybridMultilevel"/>
    <w:tmpl w:val="F38E1408"/>
    <w:lvl w:ilvl="0" w:tplc="8A5C6FB6">
      <w:start w:val="1"/>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68DF058D"/>
    <w:multiLevelType w:val="hybridMultilevel"/>
    <w:tmpl w:val="B9989B22"/>
    <w:lvl w:ilvl="0" w:tplc="04070019">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69842AF2"/>
    <w:multiLevelType w:val="hybridMultilevel"/>
    <w:tmpl w:val="69EA9F36"/>
    <w:lvl w:ilvl="0" w:tplc="4392C32C">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29" w15:restartNumberingAfterBreak="0">
    <w:nsid w:val="69E40EE1"/>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30" w15:restartNumberingAfterBreak="0">
    <w:nsid w:val="6BD344A3"/>
    <w:multiLevelType w:val="hybridMultilevel"/>
    <w:tmpl w:val="31F83C4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72B67C60"/>
    <w:multiLevelType w:val="hybridMultilevel"/>
    <w:tmpl w:val="7452F6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7B681C81"/>
    <w:multiLevelType w:val="hybridMultilevel"/>
    <w:tmpl w:val="B8A4DFD2"/>
    <w:lvl w:ilvl="0" w:tplc="9DBCE1FA">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8"/>
  </w:num>
  <w:num w:numId="2">
    <w:abstractNumId w:val="6"/>
  </w:num>
  <w:num w:numId="3">
    <w:abstractNumId w:val="17"/>
  </w:num>
  <w:num w:numId="4">
    <w:abstractNumId w:val="13"/>
  </w:num>
  <w:num w:numId="5">
    <w:abstractNumId w:val="20"/>
  </w:num>
  <w:num w:numId="6">
    <w:abstractNumId w:val="11"/>
  </w:num>
  <w:num w:numId="7">
    <w:abstractNumId w:val="21"/>
  </w:num>
  <w:num w:numId="8">
    <w:abstractNumId w:val="22"/>
  </w:num>
  <w:num w:numId="9">
    <w:abstractNumId w:val="32"/>
  </w:num>
  <w:num w:numId="10">
    <w:abstractNumId w:val="10"/>
  </w:num>
  <w:num w:numId="11">
    <w:abstractNumId w:val="29"/>
  </w:num>
  <w:num w:numId="12">
    <w:abstractNumId w:val="19"/>
  </w:num>
  <w:num w:numId="13">
    <w:abstractNumId w:val="25"/>
  </w:num>
  <w:num w:numId="14">
    <w:abstractNumId w:val="12"/>
  </w:num>
  <w:num w:numId="15">
    <w:abstractNumId w:val="1"/>
  </w:num>
  <w:num w:numId="16">
    <w:abstractNumId w:val="18"/>
  </w:num>
  <w:num w:numId="17">
    <w:abstractNumId w:val="4"/>
  </w:num>
  <w:num w:numId="18">
    <w:abstractNumId w:val="3"/>
  </w:num>
  <w:num w:numId="19">
    <w:abstractNumId w:val="8"/>
  </w:num>
  <w:num w:numId="20">
    <w:abstractNumId w:val="7"/>
  </w:num>
  <w:num w:numId="21">
    <w:abstractNumId w:val="16"/>
  </w:num>
  <w:num w:numId="22">
    <w:abstractNumId w:val="26"/>
  </w:num>
  <w:num w:numId="23">
    <w:abstractNumId w:val="27"/>
  </w:num>
  <w:num w:numId="24">
    <w:abstractNumId w:val="5"/>
  </w:num>
  <w:num w:numId="25">
    <w:abstractNumId w:val="0"/>
  </w:num>
  <w:num w:numId="26">
    <w:abstractNumId w:val="14"/>
  </w:num>
  <w:num w:numId="27">
    <w:abstractNumId w:val="2"/>
  </w:num>
  <w:num w:numId="28">
    <w:abstractNumId w:val="23"/>
  </w:num>
  <w:num w:numId="29">
    <w:abstractNumId w:val="9"/>
  </w:num>
  <w:num w:numId="30">
    <w:abstractNumId w:val="15"/>
  </w:num>
  <w:num w:numId="31">
    <w:abstractNumId w:val="24"/>
  </w:num>
  <w:num w:numId="32">
    <w:abstractNumId w:val="30"/>
  </w:num>
  <w:num w:numId="33">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567"/>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vpzepa9akttafke9d9rp2szsdavft9xazwwt&quot;&gt;My EndNote Library-Saved&lt;record-ids&gt;&lt;item&gt;113&lt;/item&gt;&lt;item&gt;142&lt;/item&gt;&lt;item&gt;148&lt;/item&gt;&lt;item&gt;153&lt;/item&gt;&lt;item&gt;154&lt;/item&gt;&lt;item&gt;155&lt;/item&gt;&lt;item&gt;156&lt;/item&gt;&lt;item&gt;157&lt;/item&gt;&lt;item&gt;158&lt;/item&gt;&lt;item&gt;159&lt;/item&gt;&lt;item&gt;160&lt;/item&gt;&lt;item&gt;161&lt;/item&gt;&lt;item&gt;163&lt;/item&gt;&lt;item&gt;164&lt;/item&gt;&lt;item&gt;165&lt;/item&gt;&lt;item&gt;169&lt;/item&gt;&lt;item&gt;172&lt;/item&gt;&lt;item&gt;173&lt;/item&gt;&lt;item&gt;174&lt;/item&gt;&lt;item&gt;175&lt;/item&gt;&lt;item&gt;176&lt;/item&gt;&lt;item&gt;185&lt;/item&gt;&lt;item&gt;186&lt;/item&gt;&lt;item&gt;187&lt;/item&gt;&lt;item&gt;189&lt;/item&gt;&lt;item&gt;190&lt;/item&gt;&lt;item&gt;191&lt;/item&gt;&lt;item&gt;194&lt;/item&gt;&lt;item&gt;195&lt;/item&gt;&lt;item&gt;196&lt;/item&gt;&lt;item&gt;197&lt;/item&gt;&lt;item&gt;198&lt;/item&gt;&lt;item&gt;200&lt;/item&gt;&lt;item&gt;201&lt;/item&gt;&lt;item&gt;202&lt;/item&gt;&lt;item&gt;203&lt;/item&gt;&lt;item&gt;204&lt;/item&gt;&lt;item&gt;206&lt;/item&gt;&lt;item&gt;209&lt;/item&gt;&lt;item&gt;210&lt;/item&gt;&lt;item&gt;211&lt;/item&gt;&lt;item&gt;213&lt;/item&gt;&lt;item&gt;214&lt;/item&gt;&lt;item&gt;215&lt;/item&gt;&lt;item&gt;216&lt;/item&gt;&lt;item&gt;217&lt;/item&gt;&lt;item&gt;218&lt;/item&gt;&lt;item&gt;219&lt;/item&gt;&lt;item&gt;221&lt;/item&gt;&lt;item&gt;223&lt;/item&gt;&lt;item&gt;224&lt;/item&gt;&lt;item&gt;225&lt;/item&gt;&lt;item&gt;226&lt;/item&gt;&lt;item&gt;227&lt;/item&gt;&lt;item&gt;228&lt;/item&gt;&lt;item&gt;229&lt;/item&gt;&lt;item&gt;230&lt;/item&gt;&lt;item&gt;231&lt;/item&gt;&lt;item&gt;232&lt;/item&gt;&lt;item&gt;233&lt;/item&gt;&lt;item&gt;234&lt;/item&gt;&lt;item&gt;236&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89&lt;/item&gt;&lt;item&gt;291&lt;/item&gt;&lt;item&gt;292&lt;/item&gt;&lt;item&gt;293&lt;/item&gt;&lt;item&gt;294&lt;/item&gt;&lt;item&gt;295&lt;/item&gt;&lt;item&gt;296&lt;/item&gt;&lt;item&gt;297&lt;/item&gt;&lt;item&gt;298&lt;/item&gt;&lt;item&gt;299&lt;/item&gt;&lt;item&gt;300&lt;/item&gt;&lt;item&gt;301&lt;/item&gt;&lt;item&gt;302&lt;/item&gt;&lt;item&gt;304&lt;/item&gt;&lt;item&gt;305&lt;/item&gt;&lt;item&gt;308&lt;/item&gt;&lt;item&gt;309&lt;/item&gt;&lt;item&gt;310&lt;/item&gt;&lt;item&gt;311&lt;/item&gt;&lt;item&gt;312&lt;/item&gt;&lt;item&gt;313&lt;/item&gt;&lt;item&gt;314&lt;/item&gt;&lt;item&gt;315&lt;/item&gt;&lt;item&gt;316&lt;/item&gt;&lt;item&gt;317&lt;/item&gt;&lt;item&gt;319&lt;/item&gt;&lt;item&gt;320&lt;/item&gt;&lt;item&gt;322&lt;/item&gt;&lt;item&gt;323&lt;/item&gt;&lt;item&gt;324&lt;/item&gt;&lt;item&gt;325&lt;/item&gt;&lt;item&gt;327&lt;/item&gt;&lt;item&gt;328&lt;/item&gt;&lt;item&gt;329&lt;/item&gt;&lt;item&gt;330&lt;/item&gt;&lt;item&gt;331&lt;/item&gt;&lt;item&gt;332&lt;/item&gt;&lt;item&gt;348&lt;/item&gt;&lt;item&gt;349&lt;/item&gt;&lt;item&gt;350&lt;/item&gt;&lt;/record-ids&gt;&lt;/item&gt;&lt;/Libraries&gt;"/>
  </w:docVars>
  <w:rsids>
    <w:rsidRoot w:val="00AD1726"/>
    <w:rsid w:val="0000030E"/>
    <w:rsid w:val="00000DDE"/>
    <w:rsid w:val="00002B91"/>
    <w:rsid w:val="00003078"/>
    <w:rsid w:val="000034EB"/>
    <w:rsid w:val="0000420F"/>
    <w:rsid w:val="00004828"/>
    <w:rsid w:val="000049BE"/>
    <w:rsid w:val="00004FDE"/>
    <w:rsid w:val="000053DF"/>
    <w:rsid w:val="00005A7C"/>
    <w:rsid w:val="00005FC1"/>
    <w:rsid w:val="00007794"/>
    <w:rsid w:val="00007870"/>
    <w:rsid w:val="0000788D"/>
    <w:rsid w:val="00011D64"/>
    <w:rsid w:val="00012A14"/>
    <w:rsid w:val="00013647"/>
    <w:rsid w:val="00013C14"/>
    <w:rsid w:val="00014348"/>
    <w:rsid w:val="00014626"/>
    <w:rsid w:val="0001484E"/>
    <w:rsid w:val="00014ED6"/>
    <w:rsid w:val="000159EB"/>
    <w:rsid w:val="00015A22"/>
    <w:rsid w:val="00015A94"/>
    <w:rsid w:val="00016B2B"/>
    <w:rsid w:val="00017854"/>
    <w:rsid w:val="00017930"/>
    <w:rsid w:val="00017A9F"/>
    <w:rsid w:val="00017D2B"/>
    <w:rsid w:val="00020DAC"/>
    <w:rsid w:val="000215C3"/>
    <w:rsid w:val="00021A75"/>
    <w:rsid w:val="00021C3E"/>
    <w:rsid w:val="00021F40"/>
    <w:rsid w:val="00021F74"/>
    <w:rsid w:val="0002237A"/>
    <w:rsid w:val="00022912"/>
    <w:rsid w:val="0002377A"/>
    <w:rsid w:val="00023850"/>
    <w:rsid w:val="0002477B"/>
    <w:rsid w:val="0002556F"/>
    <w:rsid w:val="00025CBF"/>
    <w:rsid w:val="00026010"/>
    <w:rsid w:val="00026598"/>
    <w:rsid w:val="00027C77"/>
    <w:rsid w:val="000311EF"/>
    <w:rsid w:val="00031524"/>
    <w:rsid w:val="00031B92"/>
    <w:rsid w:val="00031EA1"/>
    <w:rsid w:val="00034FAA"/>
    <w:rsid w:val="00035569"/>
    <w:rsid w:val="000368C2"/>
    <w:rsid w:val="00037065"/>
    <w:rsid w:val="000406E7"/>
    <w:rsid w:val="00040BB2"/>
    <w:rsid w:val="00040EAB"/>
    <w:rsid w:val="00041687"/>
    <w:rsid w:val="00041B6C"/>
    <w:rsid w:val="00041F1F"/>
    <w:rsid w:val="00043332"/>
    <w:rsid w:val="000439E3"/>
    <w:rsid w:val="000441EE"/>
    <w:rsid w:val="00045F4B"/>
    <w:rsid w:val="000460AF"/>
    <w:rsid w:val="0004650C"/>
    <w:rsid w:val="0004677C"/>
    <w:rsid w:val="00046B97"/>
    <w:rsid w:val="000470CE"/>
    <w:rsid w:val="0004788C"/>
    <w:rsid w:val="00047B05"/>
    <w:rsid w:val="00050CF5"/>
    <w:rsid w:val="00051730"/>
    <w:rsid w:val="000521E8"/>
    <w:rsid w:val="00053224"/>
    <w:rsid w:val="00053ABA"/>
    <w:rsid w:val="00054EDC"/>
    <w:rsid w:val="00055054"/>
    <w:rsid w:val="00055B10"/>
    <w:rsid w:val="0005677B"/>
    <w:rsid w:val="00057698"/>
    <w:rsid w:val="0006058A"/>
    <w:rsid w:val="00061476"/>
    <w:rsid w:val="00061A02"/>
    <w:rsid w:val="00062C68"/>
    <w:rsid w:val="00063CB9"/>
    <w:rsid w:val="00063DBF"/>
    <w:rsid w:val="000640A1"/>
    <w:rsid w:val="00064532"/>
    <w:rsid w:val="000646E7"/>
    <w:rsid w:val="000652B0"/>
    <w:rsid w:val="00065CD3"/>
    <w:rsid w:val="0006785A"/>
    <w:rsid w:val="00067900"/>
    <w:rsid w:val="00067FDB"/>
    <w:rsid w:val="00070194"/>
    <w:rsid w:val="00070CA8"/>
    <w:rsid w:val="00071206"/>
    <w:rsid w:val="0007135B"/>
    <w:rsid w:val="0007136A"/>
    <w:rsid w:val="00071A4F"/>
    <w:rsid w:val="00071CB5"/>
    <w:rsid w:val="00071EFA"/>
    <w:rsid w:val="000729F1"/>
    <w:rsid w:val="00072B8C"/>
    <w:rsid w:val="000737C1"/>
    <w:rsid w:val="00073D56"/>
    <w:rsid w:val="00074982"/>
    <w:rsid w:val="00075909"/>
    <w:rsid w:val="00075AB9"/>
    <w:rsid w:val="000762D0"/>
    <w:rsid w:val="000775C1"/>
    <w:rsid w:val="00077611"/>
    <w:rsid w:val="00080168"/>
    <w:rsid w:val="0008089B"/>
    <w:rsid w:val="00081A8E"/>
    <w:rsid w:val="00081ACC"/>
    <w:rsid w:val="00082CC9"/>
    <w:rsid w:val="00082DAE"/>
    <w:rsid w:val="00083936"/>
    <w:rsid w:val="00083CBA"/>
    <w:rsid w:val="00084727"/>
    <w:rsid w:val="00084B6B"/>
    <w:rsid w:val="00084EE7"/>
    <w:rsid w:val="00085497"/>
    <w:rsid w:val="00085882"/>
    <w:rsid w:val="00085E8B"/>
    <w:rsid w:val="000867B6"/>
    <w:rsid w:val="00086833"/>
    <w:rsid w:val="00086EDB"/>
    <w:rsid w:val="000872D1"/>
    <w:rsid w:val="00087F82"/>
    <w:rsid w:val="00087FA4"/>
    <w:rsid w:val="00090AB5"/>
    <w:rsid w:val="00090EDA"/>
    <w:rsid w:val="000915F6"/>
    <w:rsid w:val="000917F7"/>
    <w:rsid w:val="00092D94"/>
    <w:rsid w:val="0009420A"/>
    <w:rsid w:val="00094214"/>
    <w:rsid w:val="0009436A"/>
    <w:rsid w:val="00094AD0"/>
    <w:rsid w:val="00096ABB"/>
    <w:rsid w:val="00096DCF"/>
    <w:rsid w:val="00096E82"/>
    <w:rsid w:val="00097207"/>
    <w:rsid w:val="0009787E"/>
    <w:rsid w:val="000A17AC"/>
    <w:rsid w:val="000A3FC2"/>
    <w:rsid w:val="000A45CC"/>
    <w:rsid w:val="000A4D12"/>
    <w:rsid w:val="000A4E98"/>
    <w:rsid w:val="000A52AD"/>
    <w:rsid w:val="000A64C5"/>
    <w:rsid w:val="000A6611"/>
    <w:rsid w:val="000B0307"/>
    <w:rsid w:val="000B0BAC"/>
    <w:rsid w:val="000B13C4"/>
    <w:rsid w:val="000B20E7"/>
    <w:rsid w:val="000B21F5"/>
    <w:rsid w:val="000B2322"/>
    <w:rsid w:val="000B2A03"/>
    <w:rsid w:val="000B3CA2"/>
    <w:rsid w:val="000B4103"/>
    <w:rsid w:val="000B4BB5"/>
    <w:rsid w:val="000B4E5A"/>
    <w:rsid w:val="000B6853"/>
    <w:rsid w:val="000B69CC"/>
    <w:rsid w:val="000B75AE"/>
    <w:rsid w:val="000C0954"/>
    <w:rsid w:val="000C1871"/>
    <w:rsid w:val="000C1DCC"/>
    <w:rsid w:val="000C2122"/>
    <w:rsid w:val="000C2380"/>
    <w:rsid w:val="000C399A"/>
    <w:rsid w:val="000C6EB3"/>
    <w:rsid w:val="000C7034"/>
    <w:rsid w:val="000C747F"/>
    <w:rsid w:val="000D05F2"/>
    <w:rsid w:val="000D06E1"/>
    <w:rsid w:val="000D0B8B"/>
    <w:rsid w:val="000D1055"/>
    <w:rsid w:val="000D1B73"/>
    <w:rsid w:val="000D32C8"/>
    <w:rsid w:val="000D41F9"/>
    <w:rsid w:val="000D425A"/>
    <w:rsid w:val="000D7260"/>
    <w:rsid w:val="000D7922"/>
    <w:rsid w:val="000D7A12"/>
    <w:rsid w:val="000D7A9D"/>
    <w:rsid w:val="000E10D2"/>
    <w:rsid w:val="000E1E42"/>
    <w:rsid w:val="000E3DE1"/>
    <w:rsid w:val="000E6569"/>
    <w:rsid w:val="000E712F"/>
    <w:rsid w:val="000E7A89"/>
    <w:rsid w:val="000F0273"/>
    <w:rsid w:val="000F0E17"/>
    <w:rsid w:val="000F0E6D"/>
    <w:rsid w:val="000F1C0E"/>
    <w:rsid w:val="000F1F1F"/>
    <w:rsid w:val="000F2F5C"/>
    <w:rsid w:val="000F42D8"/>
    <w:rsid w:val="000F45F9"/>
    <w:rsid w:val="000F4A63"/>
    <w:rsid w:val="000F5FE4"/>
    <w:rsid w:val="000F70B3"/>
    <w:rsid w:val="00102ED0"/>
    <w:rsid w:val="00103A76"/>
    <w:rsid w:val="00104CF4"/>
    <w:rsid w:val="00104E35"/>
    <w:rsid w:val="001073FE"/>
    <w:rsid w:val="00110775"/>
    <w:rsid w:val="00111751"/>
    <w:rsid w:val="00111AD8"/>
    <w:rsid w:val="0011229E"/>
    <w:rsid w:val="00113E33"/>
    <w:rsid w:val="0011429A"/>
    <w:rsid w:val="0011501E"/>
    <w:rsid w:val="001156F4"/>
    <w:rsid w:val="0011595F"/>
    <w:rsid w:val="00117055"/>
    <w:rsid w:val="00120500"/>
    <w:rsid w:val="001205AC"/>
    <w:rsid w:val="00123D63"/>
    <w:rsid w:val="00125435"/>
    <w:rsid w:val="00125B04"/>
    <w:rsid w:val="00125E3A"/>
    <w:rsid w:val="0012603B"/>
    <w:rsid w:val="0012635A"/>
    <w:rsid w:val="001267C1"/>
    <w:rsid w:val="00126C33"/>
    <w:rsid w:val="00127931"/>
    <w:rsid w:val="00127D9C"/>
    <w:rsid w:val="00127FD0"/>
    <w:rsid w:val="0013067E"/>
    <w:rsid w:val="00130BAC"/>
    <w:rsid w:val="001319F1"/>
    <w:rsid w:val="00131AC6"/>
    <w:rsid w:val="0013252F"/>
    <w:rsid w:val="001334B3"/>
    <w:rsid w:val="0013369D"/>
    <w:rsid w:val="00133C48"/>
    <w:rsid w:val="00134002"/>
    <w:rsid w:val="0013480D"/>
    <w:rsid w:val="00134970"/>
    <w:rsid w:val="0013524F"/>
    <w:rsid w:val="00135931"/>
    <w:rsid w:val="00136999"/>
    <w:rsid w:val="001379A5"/>
    <w:rsid w:val="00140AFA"/>
    <w:rsid w:val="00142CCD"/>
    <w:rsid w:val="001430B8"/>
    <w:rsid w:val="001447F4"/>
    <w:rsid w:val="00144EDC"/>
    <w:rsid w:val="00146B8B"/>
    <w:rsid w:val="001472EA"/>
    <w:rsid w:val="001501A0"/>
    <w:rsid w:val="0015038C"/>
    <w:rsid w:val="00151377"/>
    <w:rsid w:val="00151669"/>
    <w:rsid w:val="00151E56"/>
    <w:rsid w:val="001547EB"/>
    <w:rsid w:val="00155197"/>
    <w:rsid w:val="0015766B"/>
    <w:rsid w:val="00157D18"/>
    <w:rsid w:val="00160A2C"/>
    <w:rsid w:val="001612FB"/>
    <w:rsid w:val="00161DDC"/>
    <w:rsid w:val="0016261F"/>
    <w:rsid w:val="00163413"/>
    <w:rsid w:val="00163C39"/>
    <w:rsid w:val="00170450"/>
    <w:rsid w:val="0017130C"/>
    <w:rsid w:val="0017187F"/>
    <w:rsid w:val="00172079"/>
    <w:rsid w:val="00174527"/>
    <w:rsid w:val="00175A2B"/>
    <w:rsid w:val="00175A59"/>
    <w:rsid w:val="00175A6B"/>
    <w:rsid w:val="00175BD7"/>
    <w:rsid w:val="00176A0F"/>
    <w:rsid w:val="00176D2F"/>
    <w:rsid w:val="00177743"/>
    <w:rsid w:val="00177B97"/>
    <w:rsid w:val="0018058B"/>
    <w:rsid w:val="001805A3"/>
    <w:rsid w:val="0018065B"/>
    <w:rsid w:val="00180E01"/>
    <w:rsid w:val="00181128"/>
    <w:rsid w:val="0018168E"/>
    <w:rsid w:val="00181D5C"/>
    <w:rsid w:val="00185C72"/>
    <w:rsid w:val="00187150"/>
    <w:rsid w:val="00187318"/>
    <w:rsid w:val="00187372"/>
    <w:rsid w:val="00187FD9"/>
    <w:rsid w:val="00190648"/>
    <w:rsid w:val="001924E7"/>
    <w:rsid w:val="00192891"/>
    <w:rsid w:val="00193E13"/>
    <w:rsid w:val="001943BA"/>
    <w:rsid w:val="0019474A"/>
    <w:rsid w:val="00194A26"/>
    <w:rsid w:val="00194A40"/>
    <w:rsid w:val="001951E4"/>
    <w:rsid w:val="001953A1"/>
    <w:rsid w:val="00196A7A"/>
    <w:rsid w:val="00197724"/>
    <w:rsid w:val="00197F9A"/>
    <w:rsid w:val="001A07CD"/>
    <w:rsid w:val="001A1074"/>
    <w:rsid w:val="001A22F9"/>
    <w:rsid w:val="001A2ECD"/>
    <w:rsid w:val="001A3428"/>
    <w:rsid w:val="001A38C3"/>
    <w:rsid w:val="001A39A9"/>
    <w:rsid w:val="001A3FCF"/>
    <w:rsid w:val="001A434B"/>
    <w:rsid w:val="001A4A6A"/>
    <w:rsid w:val="001A6E8E"/>
    <w:rsid w:val="001A6E97"/>
    <w:rsid w:val="001B19C0"/>
    <w:rsid w:val="001B271F"/>
    <w:rsid w:val="001B3507"/>
    <w:rsid w:val="001B3B36"/>
    <w:rsid w:val="001B6831"/>
    <w:rsid w:val="001B765C"/>
    <w:rsid w:val="001C1C97"/>
    <w:rsid w:val="001C2042"/>
    <w:rsid w:val="001C2906"/>
    <w:rsid w:val="001C5FDD"/>
    <w:rsid w:val="001C6464"/>
    <w:rsid w:val="001C7192"/>
    <w:rsid w:val="001C7B65"/>
    <w:rsid w:val="001D1569"/>
    <w:rsid w:val="001D235B"/>
    <w:rsid w:val="001D26F2"/>
    <w:rsid w:val="001D29A7"/>
    <w:rsid w:val="001D3E1B"/>
    <w:rsid w:val="001D4C1C"/>
    <w:rsid w:val="001D4CA1"/>
    <w:rsid w:val="001D58DC"/>
    <w:rsid w:val="001D5998"/>
    <w:rsid w:val="001D5FAE"/>
    <w:rsid w:val="001D615E"/>
    <w:rsid w:val="001D63A1"/>
    <w:rsid w:val="001D67C2"/>
    <w:rsid w:val="001D77A6"/>
    <w:rsid w:val="001E06AA"/>
    <w:rsid w:val="001E0778"/>
    <w:rsid w:val="001E13CB"/>
    <w:rsid w:val="001E16B2"/>
    <w:rsid w:val="001E1E59"/>
    <w:rsid w:val="001E2168"/>
    <w:rsid w:val="001E276D"/>
    <w:rsid w:val="001E2817"/>
    <w:rsid w:val="001E3416"/>
    <w:rsid w:val="001E35FF"/>
    <w:rsid w:val="001E3AF2"/>
    <w:rsid w:val="001E4220"/>
    <w:rsid w:val="001E4302"/>
    <w:rsid w:val="001E4CAC"/>
    <w:rsid w:val="001E4E9B"/>
    <w:rsid w:val="001E61DD"/>
    <w:rsid w:val="001E6A7B"/>
    <w:rsid w:val="001E6CB6"/>
    <w:rsid w:val="001E6FFF"/>
    <w:rsid w:val="001E754D"/>
    <w:rsid w:val="001E77D6"/>
    <w:rsid w:val="001E7F64"/>
    <w:rsid w:val="001F1178"/>
    <w:rsid w:val="001F1A25"/>
    <w:rsid w:val="001F1FB4"/>
    <w:rsid w:val="001F241A"/>
    <w:rsid w:val="001F2EF7"/>
    <w:rsid w:val="001F4316"/>
    <w:rsid w:val="001F45A6"/>
    <w:rsid w:val="001F4A62"/>
    <w:rsid w:val="001F52EE"/>
    <w:rsid w:val="001F60BE"/>
    <w:rsid w:val="0020365B"/>
    <w:rsid w:val="00203CD9"/>
    <w:rsid w:val="00203DFC"/>
    <w:rsid w:val="00205D04"/>
    <w:rsid w:val="00205E02"/>
    <w:rsid w:val="00206242"/>
    <w:rsid w:val="00207319"/>
    <w:rsid w:val="002100DA"/>
    <w:rsid w:val="0021205A"/>
    <w:rsid w:val="0021463A"/>
    <w:rsid w:val="002148C1"/>
    <w:rsid w:val="00215682"/>
    <w:rsid w:val="00216604"/>
    <w:rsid w:val="00216B96"/>
    <w:rsid w:val="00217252"/>
    <w:rsid w:val="00217619"/>
    <w:rsid w:val="00220595"/>
    <w:rsid w:val="002210BA"/>
    <w:rsid w:val="00221EF3"/>
    <w:rsid w:val="00222A47"/>
    <w:rsid w:val="00223301"/>
    <w:rsid w:val="00223AD2"/>
    <w:rsid w:val="00223F1E"/>
    <w:rsid w:val="00223F23"/>
    <w:rsid w:val="0022495A"/>
    <w:rsid w:val="00224D84"/>
    <w:rsid w:val="00225DC0"/>
    <w:rsid w:val="00225E10"/>
    <w:rsid w:val="002267DD"/>
    <w:rsid w:val="00226F99"/>
    <w:rsid w:val="002270F6"/>
    <w:rsid w:val="0022726A"/>
    <w:rsid w:val="0022761C"/>
    <w:rsid w:val="0023095C"/>
    <w:rsid w:val="00231106"/>
    <w:rsid w:val="002329B1"/>
    <w:rsid w:val="0023350A"/>
    <w:rsid w:val="00233644"/>
    <w:rsid w:val="002337CA"/>
    <w:rsid w:val="00233CC6"/>
    <w:rsid w:val="00233FF3"/>
    <w:rsid w:val="0023584C"/>
    <w:rsid w:val="00236620"/>
    <w:rsid w:val="0023676B"/>
    <w:rsid w:val="00236847"/>
    <w:rsid w:val="00237101"/>
    <w:rsid w:val="002377ED"/>
    <w:rsid w:val="0023782B"/>
    <w:rsid w:val="0024066B"/>
    <w:rsid w:val="00242040"/>
    <w:rsid w:val="002424ED"/>
    <w:rsid w:val="0024291F"/>
    <w:rsid w:val="00242DC3"/>
    <w:rsid w:val="0024403D"/>
    <w:rsid w:val="0024434D"/>
    <w:rsid w:val="00244496"/>
    <w:rsid w:val="00244F98"/>
    <w:rsid w:val="002453F3"/>
    <w:rsid w:val="002457AE"/>
    <w:rsid w:val="00245B24"/>
    <w:rsid w:val="00247238"/>
    <w:rsid w:val="0024756D"/>
    <w:rsid w:val="00250415"/>
    <w:rsid w:val="002508A4"/>
    <w:rsid w:val="00250CC9"/>
    <w:rsid w:val="0025194A"/>
    <w:rsid w:val="00251F0F"/>
    <w:rsid w:val="0025253E"/>
    <w:rsid w:val="00252AF1"/>
    <w:rsid w:val="00252DB5"/>
    <w:rsid w:val="002538EE"/>
    <w:rsid w:val="00254207"/>
    <w:rsid w:val="00254C51"/>
    <w:rsid w:val="00254DBF"/>
    <w:rsid w:val="002554E5"/>
    <w:rsid w:val="00257340"/>
    <w:rsid w:val="00260934"/>
    <w:rsid w:val="00262570"/>
    <w:rsid w:val="0026428E"/>
    <w:rsid w:val="00264AE8"/>
    <w:rsid w:val="00264C7C"/>
    <w:rsid w:val="00264E97"/>
    <w:rsid w:val="002650E8"/>
    <w:rsid w:val="002651FD"/>
    <w:rsid w:val="00265A08"/>
    <w:rsid w:val="00265D18"/>
    <w:rsid w:val="00266A55"/>
    <w:rsid w:val="00266DEB"/>
    <w:rsid w:val="00267573"/>
    <w:rsid w:val="002704AC"/>
    <w:rsid w:val="0027061A"/>
    <w:rsid w:val="0027154A"/>
    <w:rsid w:val="002715A6"/>
    <w:rsid w:val="002720A6"/>
    <w:rsid w:val="00273562"/>
    <w:rsid w:val="002735AE"/>
    <w:rsid w:val="002737F0"/>
    <w:rsid w:val="00273978"/>
    <w:rsid w:val="00273B17"/>
    <w:rsid w:val="00273D6E"/>
    <w:rsid w:val="0027419D"/>
    <w:rsid w:val="00275E44"/>
    <w:rsid w:val="00275F77"/>
    <w:rsid w:val="00277158"/>
    <w:rsid w:val="00277BF2"/>
    <w:rsid w:val="00280010"/>
    <w:rsid w:val="002802BC"/>
    <w:rsid w:val="00280423"/>
    <w:rsid w:val="00280BA3"/>
    <w:rsid w:val="00280D77"/>
    <w:rsid w:val="00280F3D"/>
    <w:rsid w:val="0028170D"/>
    <w:rsid w:val="002817C6"/>
    <w:rsid w:val="00282E27"/>
    <w:rsid w:val="00282E32"/>
    <w:rsid w:val="00283534"/>
    <w:rsid w:val="00283CAB"/>
    <w:rsid w:val="00284A19"/>
    <w:rsid w:val="00284D41"/>
    <w:rsid w:val="00285DCF"/>
    <w:rsid w:val="002873C6"/>
    <w:rsid w:val="0028785B"/>
    <w:rsid w:val="002901CC"/>
    <w:rsid w:val="002903E9"/>
    <w:rsid w:val="00291234"/>
    <w:rsid w:val="00291475"/>
    <w:rsid w:val="002915E3"/>
    <w:rsid w:val="00291DD0"/>
    <w:rsid w:val="0029264D"/>
    <w:rsid w:val="0029380A"/>
    <w:rsid w:val="00293844"/>
    <w:rsid w:val="00293975"/>
    <w:rsid w:val="002940F5"/>
    <w:rsid w:val="00294188"/>
    <w:rsid w:val="00294279"/>
    <w:rsid w:val="00294862"/>
    <w:rsid w:val="00294ACD"/>
    <w:rsid w:val="00295750"/>
    <w:rsid w:val="00295EA5"/>
    <w:rsid w:val="00296B13"/>
    <w:rsid w:val="002972CA"/>
    <w:rsid w:val="00297B41"/>
    <w:rsid w:val="002A1276"/>
    <w:rsid w:val="002A1516"/>
    <w:rsid w:val="002A17C8"/>
    <w:rsid w:val="002A2090"/>
    <w:rsid w:val="002A2E4C"/>
    <w:rsid w:val="002A309A"/>
    <w:rsid w:val="002A37BD"/>
    <w:rsid w:val="002A4612"/>
    <w:rsid w:val="002A543D"/>
    <w:rsid w:val="002A5C98"/>
    <w:rsid w:val="002A5F03"/>
    <w:rsid w:val="002A61CD"/>
    <w:rsid w:val="002A64DB"/>
    <w:rsid w:val="002A67CE"/>
    <w:rsid w:val="002A7338"/>
    <w:rsid w:val="002A784A"/>
    <w:rsid w:val="002B047E"/>
    <w:rsid w:val="002B05AB"/>
    <w:rsid w:val="002B0664"/>
    <w:rsid w:val="002B0666"/>
    <w:rsid w:val="002B128E"/>
    <w:rsid w:val="002B1E16"/>
    <w:rsid w:val="002B1F32"/>
    <w:rsid w:val="002B251F"/>
    <w:rsid w:val="002B30E9"/>
    <w:rsid w:val="002B3652"/>
    <w:rsid w:val="002B481E"/>
    <w:rsid w:val="002B5B3C"/>
    <w:rsid w:val="002B68D3"/>
    <w:rsid w:val="002B7869"/>
    <w:rsid w:val="002C06B2"/>
    <w:rsid w:val="002C104D"/>
    <w:rsid w:val="002C11E8"/>
    <w:rsid w:val="002C1D78"/>
    <w:rsid w:val="002C1EB0"/>
    <w:rsid w:val="002C2C22"/>
    <w:rsid w:val="002C4FF4"/>
    <w:rsid w:val="002C5073"/>
    <w:rsid w:val="002C5F5A"/>
    <w:rsid w:val="002C6447"/>
    <w:rsid w:val="002C664D"/>
    <w:rsid w:val="002C702F"/>
    <w:rsid w:val="002C728F"/>
    <w:rsid w:val="002D030D"/>
    <w:rsid w:val="002D109F"/>
    <w:rsid w:val="002D1266"/>
    <w:rsid w:val="002D126A"/>
    <w:rsid w:val="002D2301"/>
    <w:rsid w:val="002D257B"/>
    <w:rsid w:val="002D311F"/>
    <w:rsid w:val="002D472B"/>
    <w:rsid w:val="002D5024"/>
    <w:rsid w:val="002D5D43"/>
    <w:rsid w:val="002D602E"/>
    <w:rsid w:val="002D6E42"/>
    <w:rsid w:val="002D75C3"/>
    <w:rsid w:val="002D794A"/>
    <w:rsid w:val="002E00C3"/>
    <w:rsid w:val="002E02FD"/>
    <w:rsid w:val="002E080B"/>
    <w:rsid w:val="002E1DAC"/>
    <w:rsid w:val="002E242D"/>
    <w:rsid w:val="002E35A6"/>
    <w:rsid w:val="002E3F2F"/>
    <w:rsid w:val="002E45BC"/>
    <w:rsid w:val="002E5BBA"/>
    <w:rsid w:val="002E62A2"/>
    <w:rsid w:val="002E63C4"/>
    <w:rsid w:val="002E6F97"/>
    <w:rsid w:val="002F0E66"/>
    <w:rsid w:val="002F1152"/>
    <w:rsid w:val="002F1438"/>
    <w:rsid w:val="002F1985"/>
    <w:rsid w:val="002F1BF5"/>
    <w:rsid w:val="002F2487"/>
    <w:rsid w:val="002F2763"/>
    <w:rsid w:val="002F3171"/>
    <w:rsid w:val="002F3711"/>
    <w:rsid w:val="002F3FDF"/>
    <w:rsid w:val="002F49FC"/>
    <w:rsid w:val="002F5D8A"/>
    <w:rsid w:val="002F6428"/>
    <w:rsid w:val="002F69C2"/>
    <w:rsid w:val="002F728C"/>
    <w:rsid w:val="002F7754"/>
    <w:rsid w:val="002F7E71"/>
    <w:rsid w:val="00300689"/>
    <w:rsid w:val="00301670"/>
    <w:rsid w:val="003029C1"/>
    <w:rsid w:val="00302F46"/>
    <w:rsid w:val="00303CFF"/>
    <w:rsid w:val="00304BEA"/>
    <w:rsid w:val="00304D48"/>
    <w:rsid w:val="0030501A"/>
    <w:rsid w:val="00305BA7"/>
    <w:rsid w:val="00310D90"/>
    <w:rsid w:val="003112A8"/>
    <w:rsid w:val="0031193E"/>
    <w:rsid w:val="00311C6B"/>
    <w:rsid w:val="0031248A"/>
    <w:rsid w:val="00312DB8"/>
    <w:rsid w:val="00312E84"/>
    <w:rsid w:val="00313048"/>
    <w:rsid w:val="003141CA"/>
    <w:rsid w:val="00314634"/>
    <w:rsid w:val="003157E4"/>
    <w:rsid w:val="003158A0"/>
    <w:rsid w:val="00316672"/>
    <w:rsid w:val="003166A3"/>
    <w:rsid w:val="00317A35"/>
    <w:rsid w:val="00323981"/>
    <w:rsid w:val="00323E86"/>
    <w:rsid w:val="0032666D"/>
    <w:rsid w:val="00326727"/>
    <w:rsid w:val="0032683A"/>
    <w:rsid w:val="00326B2F"/>
    <w:rsid w:val="0032745A"/>
    <w:rsid w:val="00327D91"/>
    <w:rsid w:val="00331013"/>
    <w:rsid w:val="00331870"/>
    <w:rsid w:val="00331F22"/>
    <w:rsid w:val="00332395"/>
    <w:rsid w:val="003337D1"/>
    <w:rsid w:val="00334E81"/>
    <w:rsid w:val="00335305"/>
    <w:rsid w:val="00335578"/>
    <w:rsid w:val="00336574"/>
    <w:rsid w:val="00336E15"/>
    <w:rsid w:val="00337040"/>
    <w:rsid w:val="00340175"/>
    <w:rsid w:val="0034029A"/>
    <w:rsid w:val="00340710"/>
    <w:rsid w:val="00340E2A"/>
    <w:rsid w:val="0034110F"/>
    <w:rsid w:val="00342398"/>
    <w:rsid w:val="00343E1F"/>
    <w:rsid w:val="00345A37"/>
    <w:rsid w:val="00345D10"/>
    <w:rsid w:val="00346B04"/>
    <w:rsid w:val="00347B69"/>
    <w:rsid w:val="0035162A"/>
    <w:rsid w:val="00352042"/>
    <w:rsid w:val="0035488E"/>
    <w:rsid w:val="00354A8A"/>
    <w:rsid w:val="00354B98"/>
    <w:rsid w:val="003576AD"/>
    <w:rsid w:val="00357A6D"/>
    <w:rsid w:val="00357EC6"/>
    <w:rsid w:val="00361EA2"/>
    <w:rsid w:val="003627B5"/>
    <w:rsid w:val="0036373B"/>
    <w:rsid w:val="00364257"/>
    <w:rsid w:val="003655B6"/>
    <w:rsid w:val="003660F0"/>
    <w:rsid w:val="003666CE"/>
    <w:rsid w:val="00366825"/>
    <w:rsid w:val="003709D3"/>
    <w:rsid w:val="00370A49"/>
    <w:rsid w:val="00370B5F"/>
    <w:rsid w:val="00370CF6"/>
    <w:rsid w:val="00371143"/>
    <w:rsid w:val="00371332"/>
    <w:rsid w:val="003714F5"/>
    <w:rsid w:val="00371964"/>
    <w:rsid w:val="003719D9"/>
    <w:rsid w:val="00371BBB"/>
    <w:rsid w:val="003721DF"/>
    <w:rsid w:val="00372577"/>
    <w:rsid w:val="003726D4"/>
    <w:rsid w:val="003728B9"/>
    <w:rsid w:val="00373F82"/>
    <w:rsid w:val="003754F1"/>
    <w:rsid w:val="003773EC"/>
    <w:rsid w:val="00377700"/>
    <w:rsid w:val="003819CD"/>
    <w:rsid w:val="003825CE"/>
    <w:rsid w:val="00382BAE"/>
    <w:rsid w:val="003833E2"/>
    <w:rsid w:val="00383696"/>
    <w:rsid w:val="00383A70"/>
    <w:rsid w:val="00384D76"/>
    <w:rsid w:val="00384D9F"/>
    <w:rsid w:val="00385252"/>
    <w:rsid w:val="00385C85"/>
    <w:rsid w:val="00385D9E"/>
    <w:rsid w:val="0038627E"/>
    <w:rsid w:val="003874A6"/>
    <w:rsid w:val="003909D4"/>
    <w:rsid w:val="00391690"/>
    <w:rsid w:val="00392754"/>
    <w:rsid w:val="0039287A"/>
    <w:rsid w:val="00392D19"/>
    <w:rsid w:val="00394011"/>
    <w:rsid w:val="00394338"/>
    <w:rsid w:val="003945C5"/>
    <w:rsid w:val="0039460C"/>
    <w:rsid w:val="0039573E"/>
    <w:rsid w:val="00395D29"/>
    <w:rsid w:val="0039687C"/>
    <w:rsid w:val="00397E79"/>
    <w:rsid w:val="003A0006"/>
    <w:rsid w:val="003A16E8"/>
    <w:rsid w:val="003A16EA"/>
    <w:rsid w:val="003A173D"/>
    <w:rsid w:val="003A179B"/>
    <w:rsid w:val="003A1CAF"/>
    <w:rsid w:val="003A22DE"/>
    <w:rsid w:val="003A25AB"/>
    <w:rsid w:val="003A2666"/>
    <w:rsid w:val="003A7535"/>
    <w:rsid w:val="003A7913"/>
    <w:rsid w:val="003B0B3B"/>
    <w:rsid w:val="003B45AB"/>
    <w:rsid w:val="003B4889"/>
    <w:rsid w:val="003B4FDD"/>
    <w:rsid w:val="003B52DA"/>
    <w:rsid w:val="003B5781"/>
    <w:rsid w:val="003B6006"/>
    <w:rsid w:val="003B6C20"/>
    <w:rsid w:val="003B7C96"/>
    <w:rsid w:val="003C047F"/>
    <w:rsid w:val="003C2DF2"/>
    <w:rsid w:val="003C3A39"/>
    <w:rsid w:val="003C41F1"/>
    <w:rsid w:val="003C6689"/>
    <w:rsid w:val="003C66B2"/>
    <w:rsid w:val="003D080E"/>
    <w:rsid w:val="003D177C"/>
    <w:rsid w:val="003D2372"/>
    <w:rsid w:val="003D2CB9"/>
    <w:rsid w:val="003D33DF"/>
    <w:rsid w:val="003D4773"/>
    <w:rsid w:val="003D4E2E"/>
    <w:rsid w:val="003D51D5"/>
    <w:rsid w:val="003D54E9"/>
    <w:rsid w:val="003D5520"/>
    <w:rsid w:val="003D642D"/>
    <w:rsid w:val="003D73DE"/>
    <w:rsid w:val="003E029C"/>
    <w:rsid w:val="003E082C"/>
    <w:rsid w:val="003E0C02"/>
    <w:rsid w:val="003E10FD"/>
    <w:rsid w:val="003E1AC7"/>
    <w:rsid w:val="003E1D5E"/>
    <w:rsid w:val="003E23AD"/>
    <w:rsid w:val="003E27C0"/>
    <w:rsid w:val="003E3DF5"/>
    <w:rsid w:val="003E57D6"/>
    <w:rsid w:val="003E586D"/>
    <w:rsid w:val="003E6433"/>
    <w:rsid w:val="003E67E2"/>
    <w:rsid w:val="003E6928"/>
    <w:rsid w:val="003E76A7"/>
    <w:rsid w:val="003E7B25"/>
    <w:rsid w:val="003E7F17"/>
    <w:rsid w:val="003F0461"/>
    <w:rsid w:val="003F07C9"/>
    <w:rsid w:val="003F0E69"/>
    <w:rsid w:val="003F0F41"/>
    <w:rsid w:val="003F150D"/>
    <w:rsid w:val="003F1744"/>
    <w:rsid w:val="003F3C29"/>
    <w:rsid w:val="003F50C9"/>
    <w:rsid w:val="003F57D9"/>
    <w:rsid w:val="003F62B6"/>
    <w:rsid w:val="003F6470"/>
    <w:rsid w:val="003F6A1B"/>
    <w:rsid w:val="003F755B"/>
    <w:rsid w:val="003F7A28"/>
    <w:rsid w:val="00402757"/>
    <w:rsid w:val="00402EB4"/>
    <w:rsid w:val="004033E3"/>
    <w:rsid w:val="00403832"/>
    <w:rsid w:val="00403E0D"/>
    <w:rsid w:val="0040402A"/>
    <w:rsid w:val="0040442C"/>
    <w:rsid w:val="00404565"/>
    <w:rsid w:val="0040478B"/>
    <w:rsid w:val="00404FF6"/>
    <w:rsid w:val="004050E2"/>
    <w:rsid w:val="004058B9"/>
    <w:rsid w:val="00405B74"/>
    <w:rsid w:val="0040669D"/>
    <w:rsid w:val="00406E61"/>
    <w:rsid w:val="0040733C"/>
    <w:rsid w:val="00407432"/>
    <w:rsid w:val="0040770C"/>
    <w:rsid w:val="00410AA0"/>
    <w:rsid w:val="0041491B"/>
    <w:rsid w:val="004151A4"/>
    <w:rsid w:val="004157C8"/>
    <w:rsid w:val="00416C0A"/>
    <w:rsid w:val="0041725D"/>
    <w:rsid w:val="00420785"/>
    <w:rsid w:val="00420824"/>
    <w:rsid w:val="00420A12"/>
    <w:rsid w:val="00421A5F"/>
    <w:rsid w:val="00422360"/>
    <w:rsid w:val="00422548"/>
    <w:rsid w:val="00422CDB"/>
    <w:rsid w:val="0042387D"/>
    <w:rsid w:val="00423929"/>
    <w:rsid w:val="00423953"/>
    <w:rsid w:val="00423A26"/>
    <w:rsid w:val="00423F59"/>
    <w:rsid w:val="004248C8"/>
    <w:rsid w:val="0042491F"/>
    <w:rsid w:val="00424EAF"/>
    <w:rsid w:val="0042527D"/>
    <w:rsid w:val="004253EB"/>
    <w:rsid w:val="004258D8"/>
    <w:rsid w:val="0042663E"/>
    <w:rsid w:val="00427E34"/>
    <w:rsid w:val="0043014B"/>
    <w:rsid w:val="004306C1"/>
    <w:rsid w:val="00430ECF"/>
    <w:rsid w:val="00431378"/>
    <w:rsid w:val="004316D1"/>
    <w:rsid w:val="0043198E"/>
    <w:rsid w:val="00431999"/>
    <w:rsid w:val="0043217D"/>
    <w:rsid w:val="004325F7"/>
    <w:rsid w:val="004329CC"/>
    <w:rsid w:val="0043403A"/>
    <w:rsid w:val="00434066"/>
    <w:rsid w:val="004347A6"/>
    <w:rsid w:val="004400D3"/>
    <w:rsid w:val="004402D9"/>
    <w:rsid w:val="004402EC"/>
    <w:rsid w:val="00440C57"/>
    <w:rsid w:val="00440F6B"/>
    <w:rsid w:val="004411AD"/>
    <w:rsid w:val="00441F8C"/>
    <w:rsid w:val="0044284F"/>
    <w:rsid w:val="004432C4"/>
    <w:rsid w:val="00443439"/>
    <w:rsid w:val="0044502B"/>
    <w:rsid w:val="00445322"/>
    <w:rsid w:val="004459E0"/>
    <w:rsid w:val="004459EE"/>
    <w:rsid w:val="00447853"/>
    <w:rsid w:val="0045030C"/>
    <w:rsid w:val="00450514"/>
    <w:rsid w:val="00450EAC"/>
    <w:rsid w:val="00452408"/>
    <w:rsid w:val="00454112"/>
    <w:rsid w:val="00455A8C"/>
    <w:rsid w:val="00457B40"/>
    <w:rsid w:val="00457E6A"/>
    <w:rsid w:val="00460703"/>
    <w:rsid w:val="004609E3"/>
    <w:rsid w:val="004626E2"/>
    <w:rsid w:val="004635C3"/>
    <w:rsid w:val="00463D3F"/>
    <w:rsid w:val="0046432E"/>
    <w:rsid w:val="00464895"/>
    <w:rsid w:val="00464B33"/>
    <w:rsid w:val="00465096"/>
    <w:rsid w:val="0046604E"/>
    <w:rsid w:val="004663EA"/>
    <w:rsid w:val="00467408"/>
    <w:rsid w:val="00472937"/>
    <w:rsid w:val="00472CE1"/>
    <w:rsid w:val="004733EC"/>
    <w:rsid w:val="0047500E"/>
    <w:rsid w:val="004753FE"/>
    <w:rsid w:val="00476433"/>
    <w:rsid w:val="00476CCC"/>
    <w:rsid w:val="00477B71"/>
    <w:rsid w:val="00480C59"/>
    <w:rsid w:val="00481F18"/>
    <w:rsid w:val="00482C6D"/>
    <w:rsid w:val="004840FB"/>
    <w:rsid w:val="0048470D"/>
    <w:rsid w:val="00484836"/>
    <w:rsid w:val="00484AF0"/>
    <w:rsid w:val="0048511F"/>
    <w:rsid w:val="00485A00"/>
    <w:rsid w:val="00485B60"/>
    <w:rsid w:val="00485DAD"/>
    <w:rsid w:val="00486041"/>
    <w:rsid w:val="00486BF2"/>
    <w:rsid w:val="00490DBF"/>
    <w:rsid w:val="004914D6"/>
    <w:rsid w:val="004914EC"/>
    <w:rsid w:val="00492B7E"/>
    <w:rsid w:val="00493F2A"/>
    <w:rsid w:val="0049519F"/>
    <w:rsid w:val="004952BF"/>
    <w:rsid w:val="0049728A"/>
    <w:rsid w:val="004973A0"/>
    <w:rsid w:val="00497B70"/>
    <w:rsid w:val="004A05A6"/>
    <w:rsid w:val="004A1123"/>
    <w:rsid w:val="004A1C7C"/>
    <w:rsid w:val="004A3FFC"/>
    <w:rsid w:val="004A734A"/>
    <w:rsid w:val="004A7360"/>
    <w:rsid w:val="004A7586"/>
    <w:rsid w:val="004A7D26"/>
    <w:rsid w:val="004B13E0"/>
    <w:rsid w:val="004B253C"/>
    <w:rsid w:val="004B3673"/>
    <w:rsid w:val="004B437C"/>
    <w:rsid w:val="004B4766"/>
    <w:rsid w:val="004B48D7"/>
    <w:rsid w:val="004B4FAD"/>
    <w:rsid w:val="004B523D"/>
    <w:rsid w:val="004B6412"/>
    <w:rsid w:val="004B6573"/>
    <w:rsid w:val="004B69FC"/>
    <w:rsid w:val="004B7E4D"/>
    <w:rsid w:val="004B7EF4"/>
    <w:rsid w:val="004C1152"/>
    <w:rsid w:val="004C183E"/>
    <w:rsid w:val="004C1A83"/>
    <w:rsid w:val="004C1DB7"/>
    <w:rsid w:val="004C2E23"/>
    <w:rsid w:val="004C457E"/>
    <w:rsid w:val="004C63C1"/>
    <w:rsid w:val="004C6FAB"/>
    <w:rsid w:val="004C6FCA"/>
    <w:rsid w:val="004C702D"/>
    <w:rsid w:val="004C7ED5"/>
    <w:rsid w:val="004D1641"/>
    <w:rsid w:val="004D2CB7"/>
    <w:rsid w:val="004D5137"/>
    <w:rsid w:val="004D6BA1"/>
    <w:rsid w:val="004E18A6"/>
    <w:rsid w:val="004E1FA7"/>
    <w:rsid w:val="004E39CC"/>
    <w:rsid w:val="004E51C0"/>
    <w:rsid w:val="004E57DE"/>
    <w:rsid w:val="004E6316"/>
    <w:rsid w:val="004E7600"/>
    <w:rsid w:val="004F14B5"/>
    <w:rsid w:val="004F1E9C"/>
    <w:rsid w:val="004F36B0"/>
    <w:rsid w:val="004F36D2"/>
    <w:rsid w:val="004F3DD8"/>
    <w:rsid w:val="004F48D2"/>
    <w:rsid w:val="004F4D27"/>
    <w:rsid w:val="004F51EC"/>
    <w:rsid w:val="004F5F05"/>
    <w:rsid w:val="004F6EEF"/>
    <w:rsid w:val="00500E5A"/>
    <w:rsid w:val="00501085"/>
    <w:rsid w:val="0050112C"/>
    <w:rsid w:val="00501ABC"/>
    <w:rsid w:val="00502639"/>
    <w:rsid w:val="00502E11"/>
    <w:rsid w:val="005034C7"/>
    <w:rsid w:val="0050373D"/>
    <w:rsid w:val="00503C10"/>
    <w:rsid w:val="00504724"/>
    <w:rsid w:val="00505C57"/>
    <w:rsid w:val="005060EF"/>
    <w:rsid w:val="00506B57"/>
    <w:rsid w:val="00506D17"/>
    <w:rsid w:val="00507944"/>
    <w:rsid w:val="00507BC5"/>
    <w:rsid w:val="00507E94"/>
    <w:rsid w:val="00507EDD"/>
    <w:rsid w:val="00510655"/>
    <w:rsid w:val="00510698"/>
    <w:rsid w:val="0051274B"/>
    <w:rsid w:val="00512C98"/>
    <w:rsid w:val="005139B0"/>
    <w:rsid w:val="00513F3B"/>
    <w:rsid w:val="00515B7E"/>
    <w:rsid w:val="00516293"/>
    <w:rsid w:val="00516372"/>
    <w:rsid w:val="0051681A"/>
    <w:rsid w:val="00517031"/>
    <w:rsid w:val="00517B42"/>
    <w:rsid w:val="005202D4"/>
    <w:rsid w:val="00520EDB"/>
    <w:rsid w:val="00522F73"/>
    <w:rsid w:val="005243C9"/>
    <w:rsid w:val="00524B6C"/>
    <w:rsid w:val="00524F45"/>
    <w:rsid w:val="00525919"/>
    <w:rsid w:val="00525D56"/>
    <w:rsid w:val="00527976"/>
    <w:rsid w:val="00530460"/>
    <w:rsid w:val="0053071C"/>
    <w:rsid w:val="00530AE0"/>
    <w:rsid w:val="00530D3B"/>
    <w:rsid w:val="00531D25"/>
    <w:rsid w:val="00533440"/>
    <w:rsid w:val="0053357A"/>
    <w:rsid w:val="00534CDA"/>
    <w:rsid w:val="00535348"/>
    <w:rsid w:val="00535DFA"/>
    <w:rsid w:val="00535EC2"/>
    <w:rsid w:val="00536188"/>
    <w:rsid w:val="0053640D"/>
    <w:rsid w:val="00536C0A"/>
    <w:rsid w:val="005378A8"/>
    <w:rsid w:val="005419E0"/>
    <w:rsid w:val="00541E44"/>
    <w:rsid w:val="0054226A"/>
    <w:rsid w:val="00542F46"/>
    <w:rsid w:val="00544205"/>
    <w:rsid w:val="00544530"/>
    <w:rsid w:val="00545B8B"/>
    <w:rsid w:val="005467C9"/>
    <w:rsid w:val="00547042"/>
    <w:rsid w:val="00547C0D"/>
    <w:rsid w:val="00547EA9"/>
    <w:rsid w:val="00550182"/>
    <w:rsid w:val="00550A4B"/>
    <w:rsid w:val="00551236"/>
    <w:rsid w:val="005518FB"/>
    <w:rsid w:val="00551AAC"/>
    <w:rsid w:val="00551E3D"/>
    <w:rsid w:val="00551F37"/>
    <w:rsid w:val="005527FE"/>
    <w:rsid w:val="0055377B"/>
    <w:rsid w:val="00553B13"/>
    <w:rsid w:val="00554434"/>
    <w:rsid w:val="00555C19"/>
    <w:rsid w:val="00555D4D"/>
    <w:rsid w:val="00556092"/>
    <w:rsid w:val="00556854"/>
    <w:rsid w:val="00556EBE"/>
    <w:rsid w:val="005578A5"/>
    <w:rsid w:val="00560F5B"/>
    <w:rsid w:val="00561803"/>
    <w:rsid w:val="00561EA5"/>
    <w:rsid w:val="00562D1B"/>
    <w:rsid w:val="00563D1C"/>
    <w:rsid w:val="0056443D"/>
    <w:rsid w:val="00565184"/>
    <w:rsid w:val="005651FB"/>
    <w:rsid w:val="00565AA4"/>
    <w:rsid w:val="00566372"/>
    <w:rsid w:val="00566A6D"/>
    <w:rsid w:val="00566E4E"/>
    <w:rsid w:val="005672B7"/>
    <w:rsid w:val="0057039C"/>
    <w:rsid w:val="00570568"/>
    <w:rsid w:val="00571998"/>
    <w:rsid w:val="005722CB"/>
    <w:rsid w:val="00573922"/>
    <w:rsid w:val="00573D8D"/>
    <w:rsid w:val="00574001"/>
    <w:rsid w:val="005752FF"/>
    <w:rsid w:val="005754B4"/>
    <w:rsid w:val="005758EF"/>
    <w:rsid w:val="005767F1"/>
    <w:rsid w:val="0057714B"/>
    <w:rsid w:val="0057797F"/>
    <w:rsid w:val="00577D43"/>
    <w:rsid w:val="0058031A"/>
    <w:rsid w:val="0058081D"/>
    <w:rsid w:val="00580FFE"/>
    <w:rsid w:val="00581EF0"/>
    <w:rsid w:val="00582A26"/>
    <w:rsid w:val="00584301"/>
    <w:rsid w:val="00585206"/>
    <w:rsid w:val="00585A36"/>
    <w:rsid w:val="00586A09"/>
    <w:rsid w:val="0059053D"/>
    <w:rsid w:val="0059102F"/>
    <w:rsid w:val="005915C6"/>
    <w:rsid w:val="005918C8"/>
    <w:rsid w:val="0059204D"/>
    <w:rsid w:val="00592FB6"/>
    <w:rsid w:val="005931FF"/>
    <w:rsid w:val="00594FA4"/>
    <w:rsid w:val="00595B48"/>
    <w:rsid w:val="00595C71"/>
    <w:rsid w:val="00596D4C"/>
    <w:rsid w:val="00597CAF"/>
    <w:rsid w:val="00597D0B"/>
    <w:rsid w:val="005A0F82"/>
    <w:rsid w:val="005A1770"/>
    <w:rsid w:val="005A17AB"/>
    <w:rsid w:val="005A1B60"/>
    <w:rsid w:val="005A2A2C"/>
    <w:rsid w:val="005A2A9D"/>
    <w:rsid w:val="005A3001"/>
    <w:rsid w:val="005A3702"/>
    <w:rsid w:val="005A40CE"/>
    <w:rsid w:val="005A43C6"/>
    <w:rsid w:val="005A47D2"/>
    <w:rsid w:val="005A4C5A"/>
    <w:rsid w:val="005A4C7F"/>
    <w:rsid w:val="005A6261"/>
    <w:rsid w:val="005A6272"/>
    <w:rsid w:val="005A664F"/>
    <w:rsid w:val="005B09CC"/>
    <w:rsid w:val="005B0FCB"/>
    <w:rsid w:val="005B1E3E"/>
    <w:rsid w:val="005B21DB"/>
    <w:rsid w:val="005B2E8E"/>
    <w:rsid w:val="005B36E2"/>
    <w:rsid w:val="005B3BE3"/>
    <w:rsid w:val="005B4E35"/>
    <w:rsid w:val="005B5218"/>
    <w:rsid w:val="005B53DB"/>
    <w:rsid w:val="005B5A8A"/>
    <w:rsid w:val="005B5C47"/>
    <w:rsid w:val="005B7592"/>
    <w:rsid w:val="005C00D1"/>
    <w:rsid w:val="005C0A4D"/>
    <w:rsid w:val="005C10CE"/>
    <w:rsid w:val="005C147D"/>
    <w:rsid w:val="005C18F0"/>
    <w:rsid w:val="005C23A5"/>
    <w:rsid w:val="005C2EB5"/>
    <w:rsid w:val="005C2F38"/>
    <w:rsid w:val="005C3983"/>
    <w:rsid w:val="005C3AD1"/>
    <w:rsid w:val="005C3ADF"/>
    <w:rsid w:val="005C3C20"/>
    <w:rsid w:val="005C4579"/>
    <w:rsid w:val="005C6D72"/>
    <w:rsid w:val="005C6E84"/>
    <w:rsid w:val="005C7D5C"/>
    <w:rsid w:val="005D0558"/>
    <w:rsid w:val="005D1C38"/>
    <w:rsid w:val="005D2A9E"/>
    <w:rsid w:val="005D2EFE"/>
    <w:rsid w:val="005D301A"/>
    <w:rsid w:val="005D33C9"/>
    <w:rsid w:val="005D4B56"/>
    <w:rsid w:val="005D53AC"/>
    <w:rsid w:val="005D5685"/>
    <w:rsid w:val="005D6128"/>
    <w:rsid w:val="005D6999"/>
    <w:rsid w:val="005D7851"/>
    <w:rsid w:val="005E0A75"/>
    <w:rsid w:val="005E14E2"/>
    <w:rsid w:val="005E18BE"/>
    <w:rsid w:val="005E1D3E"/>
    <w:rsid w:val="005E2A01"/>
    <w:rsid w:val="005E3029"/>
    <w:rsid w:val="005E34A9"/>
    <w:rsid w:val="005E3823"/>
    <w:rsid w:val="005E3E54"/>
    <w:rsid w:val="005E404C"/>
    <w:rsid w:val="005E43E7"/>
    <w:rsid w:val="005E55E4"/>
    <w:rsid w:val="005E60F0"/>
    <w:rsid w:val="005E63C4"/>
    <w:rsid w:val="005E7CE9"/>
    <w:rsid w:val="005F0CD8"/>
    <w:rsid w:val="005F19B2"/>
    <w:rsid w:val="005F2545"/>
    <w:rsid w:val="005F25FD"/>
    <w:rsid w:val="005F2A04"/>
    <w:rsid w:val="005F2B79"/>
    <w:rsid w:val="005F2E21"/>
    <w:rsid w:val="005F3059"/>
    <w:rsid w:val="005F4A0A"/>
    <w:rsid w:val="005F4A2C"/>
    <w:rsid w:val="005F51F7"/>
    <w:rsid w:val="005F65A2"/>
    <w:rsid w:val="005F6F2A"/>
    <w:rsid w:val="005F70F6"/>
    <w:rsid w:val="005F7937"/>
    <w:rsid w:val="00600055"/>
    <w:rsid w:val="00600C78"/>
    <w:rsid w:val="0060106B"/>
    <w:rsid w:val="006011CB"/>
    <w:rsid w:val="0060143C"/>
    <w:rsid w:val="0060441E"/>
    <w:rsid w:val="006045F4"/>
    <w:rsid w:val="006050D2"/>
    <w:rsid w:val="006051CE"/>
    <w:rsid w:val="00605B0C"/>
    <w:rsid w:val="00606333"/>
    <w:rsid w:val="006064AA"/>
    <w:rsid w:val="00606B3E"/>
    <w:rsid w:val="0060749E"/>
    <w:rsid w:val="0061007E"/>
    <w:rsid w:val="006106E6"/>
    <w:rsid w:val="00610EAC"/>
    <w:rsid w:val="006111CD"/>
    <w:rsid w:val="00611301"/>
    <w:rsid w:val="00611D4A"/>
    <w:rsid w:val="0061368A"/>
    <w:rsid w:val="006148F0"/>
    <w:rsid w:val="00614E11"/>
    <w:rsid w:val="00616926"/>
    <w:rsid w:val="006208C3"/>
    <w:rsid w:val="00620A3B"/>
    <w:rsid w:val="00620C5C"/>
    <w:rsid w:val="00620C68"/>
    <w:rsid w:val="00620EFD"/>
    <w:rsid w:val="00621328"/>
    <w:rsid w:val="00621599"/>
    <w:rsid w:val="00623419"/>
    <w:rsid w:val="00623A9E"/>
    <w:rsid w:val="00623B0D"/>
    <w:rsid w:val="00623F4A"/>
    <w:rsid w:val="00624337"/>
    <w:rsid w:val="00624A6F"/>
    <w:rsid w:val="00624BD6"/>
    <w:rsid w:val="00624C5C"/>
    <w:rsid w:val="006251DB"/>
    <w:rsid w:val="00625578"/>
    <w:rsid w:val="00626318"/>
    <w:rsid w:val="00626373"/>
    <w:rsid w:val="00626753"/>
    <w:rsid w:val="006268A1"/>
    <w:rsid w:val="0062696F"/>
    <w:rsid w:val="00626EC4"/>
    <w:rsid w:val="00627127"/>
    <w:rsid w:val="006276F0"/>
    <w:rsid w:val="00630A77"/>
    <w:rsid w:val="006315FF"/>
    <w:rsid w:val="00632364"/>
    <w:rsid w:val="006328D5"/>
    <w:rsid w:val="00632CEC"/>
    <w:rsid w:val="00633568"/>
    <w:rsid w:val="0063485A"/>
    <w:rsid w:val="006350B4"/>
    <w:rsid w:val="006355F1"/>
    <w:rsid w:val="00636345"/>
    <w:rsid w:val="00636828"/>
    <w:rsid w:val="00636BF2"/>
    <w:rsid w:val="00636CB0"/>
    <w:rsid w:val="00637E47"/>
    <w:rsid w:val="006414CB"/>
    <w:rsid w:val="00641E25"/>
    <w:rsid w:val="00642126"/>
    <w:rsid w:val="00642832"/>
    <w:rsid w:val="00643DCF"/>
    <w:rsid w:val="00644904"/>
    <w:rsid w:val="00646673"/>
    <w:rsid w:val="006467F0"/>
    <w:rsid w:val="0064732A"/>
    <w:rsid w:val="00650593"/>
    <w:rsid w:val="0065092B"/>
    <w:rsid w:val="00651A58"/>
    <w:rsid w:val="006526F2"/>
    <w:rsid w:val="0065340A"/>
    <w:rsid w:val="00653B9D"/>
    <w:rsid w:val="006540DA"/>
    <w:rsid w:val="006547F8"/>
    <w:rsid w:val="00655943"/>
    <w:rsid w:val="00656462"/>
    <w:rsid w:val="00656557"/>
    <w:rsid w:val="00657EDE"/>
    <w:rsid w:val="006605FF"/>
    <w:rsid w:val="00660C64"/>
    <w:rsid w:val="006612FC"/>
    <w:rsid w:val="00661603"/>
    <w:rsid w:val="006617B3"/>
    <w:rsid w:val="00662525"/>
    <w:rsid w:val="00662674"/>
    <w:rsid w:val="006644BD"/>
    <w:rsid w:val="00665CE4"/>
    <w:rsid w:val="00666191"/>
    <w:rsid w:val="006674D2"/>
    <w:rsid w:val="00667A3E"/>
    <w:rsid w:val="00667DC1"/>
    <w:rsid w:val="006720DA"/>
    <w:rsid w:val="006728D1"/>
    <w:rsid w:val="00673F6E"/>
    <w:rsid w:val="006744BB"/>
    <w:rsid w:val="0067519C"/>
    <w:rsid w:val="006759C4"/>
    <w:rsid w:val="00676F94"/>
    <w:rsid w:val="0068083D"/>
    <w:rsid w:val="00680887"/>
    <w:rsid w:val="00680BC8"/>
    <w:rsid w:val="00680C8D"/>
    <w:rsid w:val="00680DFA"/>
    <w:rsid w:val="006823A1"/>
    <w:rsid w:val="00682893"/>
    <w:rsid w:val="00685B52"/>
    <w:rsid w:val="00685D22"/>
    <w:rsid w:val="0068618D"/>
    <w:rsid w:val="00686778"/>
    <w:rsid w:val="00686AA8"/>
    <w:rsid w:val="006875E0"/>
    <w:rsid w:val="00690EFC"/>
    <w:rsid w:val="00691329"/>
    <w:rsid w:val="0069338D"/>
    <w:rsid w:val="0069341F"/>
    <w:rsid w:val="006936A7"/>
    <w:rsid w:val="00693845"/>
    <w:rsid w:val="00695335"/>
    <w:rsid w:val="00695A74"/>
    <w:rsid w:val="00695FE4"/>
    <w:rsid w:val="006978F8"/>
    <w:rsid w:val="00697B20"/>
    <w:rsid w:val="00697FC5"/>
    <w:rsid w:val="006A0BCC"/>
    <w:rsid w:val="006A0C8B"/>
    <w:rsid w:val="006A1D77"/>
    <w:rsid w:val="006A2EE5"/>
    <w:rsid w:val="006A3610"/>
    <w:rsid w:val="006A3FEA"/>
    <w:rsid w:val="006A4200"/>
    <w:rsid w:val="006A5765"/>
    <w:rsid w:val="006A5A6A"/>
    <w:rsid w:val="006A5CED"/>
    <w:rsid w:val="006A6859"/>
    <w:rsid w:val="006A6AED"/>
    <w:rsid w:val="006A7BBD"/>
    <w:rsid w:val="006B0805"/>
    <w:rsid w:val="006B0A07"/>
    <w:rsid w:val="006B2385"/>
    <w:rsid w:val="006B4021"/>
    <w:rsid w:val="006B41DF"/>
    <w:rsid w:val="006B4673"/>
    <w:rsid w:val="006B47FA"/>
    <w:rsid w:val="006B4D68"/>
    <w:rsid w:val="006B5A7C"/>
    <w:rsid w:val="006B6E2E"/>
    <w:rsid w:val="006B7BD4"/>
    <w:rsid w:val="006C047C"/>
    <w:rsid w:val="006C07C6"/>
    <w:rsid w:val="006C0A34"/>
    <w:rsid w:val="006C0D72"/>
    <w:rsid w:val="006C0F73"/>
    <w:rsid w:val="006C1809"/>
    <w:rsid w:val="006C49D1"/>
    <w:rsid w:val="006C55DB"/>
    <w:rsid w:val="006C5B64"/>
    <w:rsid w:val="006C67ED"/>
    <w:rsid w:val="006C75BF"/>
    <w:rsid w:val="006C7835"/>
    <w:rsid w:val="006D0197"/>
    <w:rsid w:val="006D02F7"/>
    <w:rsid w:val="006D111F"/>
    <w:rsid w:val="006D1B5C"/>
    <w:rsid w:val="006D1FFF"/>
    <w:rsid w:val="006D2A2F"/>
    <w:rsid w:val="006D2F1E"/>
    <w:rsid w:val="006D3720"/>
    <w:rsid w:val="006D3F59"/>
    <w:rsid w:val="006D4190"/>
    <w:rsid w:val="006D44D1"/>
    <w:rsid w:val="006D534F"/>
    <w:rsid w:val="006D6B29"/>
    <w:rsid w:val="006D6CAC"/>
    <w:rsid w:val="006E0BE1"/>
    <w:rsid w:val="006E0F2D"/>
    <w:rsid w:val="006E1C74"/>
    <w:rsid w:val="006E1E5E"/>
    <w:rsid w:val="006E22BB"/>
    <w:rsid w:val="006E3126"/>
    <w:rsid w:val="006E4648"/>
    <w:rsid w:val="006E48F8"/>
    <w:rsid w:val="006E58F6"/>
    <w:rsid w:val="006E6021"/>
    <w:rsid w:val="006F16C9"/>
    <w:rsid w:val="006F311A"/>
    <w:rsid w:val="006F3ADA"/>
    <w:rsid w:val="006F3F42"/>
    <w:rsid w:val="006F50DA"/>
    <w:rsid w:val="006F5306"/>
    <w:rsid w:val="006F60C2"/>
    <w:rsid w:val="00700803"/>
    <w:rsid w:val="00700A07"/>
    <w:rsid w:val="00702AE9"/>
    <w:rsid w:val="00703605"/>
    <w:rsid w:val="0070496B"/>
    <w:rsid w:val="00704C10"/>
    <w:rsid w:val="0070539A"/>
    <w:rsid w:val="007056DB"/>
    <w:rsid w:val="00705D79"/>
    <w:rsid w:val="007061AE"/>
    <w:rsid w:val="00707314"/>
    <w:rsid w:val="00707CF5"/>
    <w:rsid w:val="0071012F"/>
    <w:rsid w:val="007110E2"/>
    <w:rsid w:val="00712202"/>
    <w:rsid w:val="00712DBE"/>
    <w:rsid w:val="00713244"/>
    <w:rsid w:val="00713668"/>
    <w:rsid w:val="00713DCD"/>
    <w:rsid w:val="0071428E"/>
    <w:rsid w:val="007143D0"/>
    <w:rsid w:val="00715324"/>
    <w:rsid w:val="0071543C"/>
    <w:rsid w:val="007174B8"/>
    <w:rsid w:val="00720962"/>
    <w:rsid w:val="00720C41"/>
    <w:rsid w:val="00722260"/>
    <w:rsid w:val="00722672"/>
    <w:rsid w:val="0072360C"/>
    <w:rsid w:val="007239D8"/>
    <w:rsid w:val="00723C5E"/>
    <w:rsid w:val="00724461"/>
    <w:rsid w:val="0072485E"/>
    <w:rsid w:val="00724A50"/>
    <w:rsid w:val="00725509"/>
    <w:rsid w:val="0072560E"/>
    <w:rsid w:val="00726A03"/>
    <w:rsid w:val="00730071"/>
    <w:rsid w:val="007301C1"/>
    <w:rsid w:val="00731377"/>
    <w:rsid w:val="00731CE8"/>
    <w:rsid w:val="00732036"/>
    <w:rsid w:val="00732645"/>
    <w:rsid w:val="007327EA"/>
    <w:rsid w:val="00732F29"/>
    <w:rsid w:val="00734759"/>
    <w:rsid w:val="00734C0D"/>
    <w:rsid w:val="007351C4"/>
    <w:rsid w:val="00735BE8"/>
    <w:rsid w:val="00735BF9"/>
    <w:rsid w:val="00735CF5"/>
    <w:rsid w:val="00735FD8"/>
    <w:rsid w:val="007375D5"/>
    <w:rsid w:val="00737AB5"/>
    <w:rsid w:val="00740676"/>
    <w:rsid w:val="00740B6E"/>
    <w:rsid w:val="0074107E"/>
    <w:rsid w:val="007419BE"/>
    <w:rsid w:val="00742176"/>
    <w:rsid w:val="00742CAA"/>
    <w:rsid w:val="00742D03"/>
    <w:rsid w:val="00743322"/>
    <w:rsid w:val="007434C1"/>
    <w:rsid w:val="00743D41"/>
    <w:rsid w:val="00744169"/>
    <w:rsid w:val="0074531D"/>
    <w:rsid w:val="00745C8A"/>
    <w:rsid w:val="00745FBF"/>
    <w:rsid w:val="00746F0B"/>
    <w:rsid w:val="007504B2"/>
    <w:rsid w:val="007527AE"/>
    <w:rsid w:val="00752992"/>
    <w:rsid w:val="00752D12"/>
    <w:rsid w:val="007535DE"/>
    <w:rsid w:val="00753BC5"/>
    <w:rsid w:val="00754A3E"/>
    <w:rsid w:val="007552C2"/>
    <w:rsid w:val="0075582F"/>
    <w:rsid w:val="0075594B"/>
    <w:rsid w:val="00755E10"/>
    <w:rsid w:val="00756092"/>
    <w:rsid w:val="00756437"/>
    <w:rsid w:val="00756C16"/>
    <w:rsid w:val="00757A2F"/>
    <w:rsid w:val="00760A7A"/>
    <w:rsid w:val="007611FC"/>
    <w:rsid w:val="00761769"/>
    <w:rsid w:val="00761D24"/>
    <w:rsid w:val="00762167"/>
    <w:rsid w:val="0076287C"/>
    <w:rsid w:val="0076317F"/>
    <w:rsid w:val="007635AA"/>
    <w:rsid w:val="00764178"/>
    <w:rsid w:val="007656BF"/>
    <w:rsid w:val="007657C4"/>
    <w:rsid w:val="007667AC"/>
    <w:rsid w:val="00767B22"/>
    <w:rsid w:val="0077096E"/>
    <w:rsid w:val="00771E31"/>
    <w:rsid w:val="00772FD2"/>
    <w:rsid w:val="0077315D"/>
    <w:rsid w:val="007738F5"/>
    <w:rsid w:val="00773AD2"/>
    <w:rsid w:val="00773B9F"/>
    <w:rsid w:val="00774379"/>
    <w:rsid w:val="00774985"/>
    <w:rsid w:val="007754B5"/>
    <w:rsid w:val="007762C0"/>
    <w:rsid w:val="00776C50"/>
    <w:rsid w:val="00781C39"/>
    <w:rsid w:val="00782BD2"/>
    <w:rsid w:val="00783115"/>
    <w:rsid w:val="007836E8"/>
    <w:rsid w:val="0078441D"/>
    <w:rsid w:val="0078511B"/>
    <w:rsid w:val="0078659E"/>
    <w:rsid w:val="007875EC"/>
    <w:rsid w:val="007879A3"/>
    <w:rsid w:val="00787D82"/>
    <w:rsid w:val="007902E3"/>
    <w:rsid w:val="00790B26"/>
    <w:rsid w:val="00791358"/>
    <w:rsid w:val="00791416"/>
    <w:rsid w:val="007916C2"/>
    <w:rsid w:val="007924F1"/>
    <w:rsid w:val="007924F7"/>
    <w:rsid w:val="007945C1"/>
    <w:rsid w:val="00794A08"/>
    <w:rsid w:val="00794D53"/>
    <w:rsid w:val="007958B0"/>
    <w:rsid w:val="00796101"/>
    <w:rsid w:val="007963E3"/>
    <w:rsid w:val="00797944"/>
    <w:rsid w:val="00797D26"/>
    <w:rsid w:val="007A183B"/>
    <w:rsid w:val="007A19ED"/>
    <w:rsid w:val="007A1F40"/>
    <w:rsid w:val="007A1FA7"/>
    <w:rsid w:val="007A242A"/>
    <w:rsid w:val="007A3367"/>
    <w:rsid w:val="007A3A46"/>
    <w:rsid w:val="007A4BE1"/>
    <w:rsid w:val="007A6116"/>
    <w:rsid w:val="007A69BC"/>
    <w:rsid w:val="007A6EBA"/>
    <w:rsid w:val="007B07D8"/>
    <w:rsid w:val="007B11BF"/>
    <w:rsid w:val="007B16B9"/>
    <w:rsid w:val="007B188B"/>
    <w:rsid w:val="007B1B4E"/>
    <w:rsid w:val="007B2034"/>
    <w:rsid w:val="007B530B"/>
    <w:rsid w:val="007B6E93"/>
    <w:rsid w:val="007B7DF3"/>
    <w:rsid w:val="007C0290"/>
    <w:rsid w:val="007C037A"/>
    <w:rsid w:val="007C0757"/>
    <w:rsid w:val="007C19F9"/>
    <w:rsid w:val="007C1A8F"/>
    <w:rsid w:val="007C30C2"/>
    <w:rsid w:val="007C3EBE"/>
    <w:rsid w:val="007C537F"/>
    <w:rsid w:val="007C773F"/>
    <w:rsid w:val="007C7A31"/>
    <w:rsid w:val="007D05D8"/>
    <w:rsid w:val="007D0CB2"/>
    <w:rsid w:val="007D0D01"/>
    <w:rsid w:val="007D1798"/>
    <w:rsid w:val="007D40C5"/>
    <w:rsid w:val="007D4AD2"/>
    <w:rsid w:val="007D51F8"/>
    <w:rsid w:val="007D580E"/>
    <w:rsid w:val="007D5C28"/>
    <w:rsid w:val="007D64EA"/>
    <w:rsid w:val="007D661E"/>
    <w:rsid w:val="007D6C6F"/>
    <w:rsid w:val="007D7AFC"/>
    <w:rsid w:val="007E0BD6"/>
    <w:rsid w:val="007E100B"/>
    <w:rsid w:val="007E12A3"/>
    <w:rsid w:val="007E153D"/>
    <w:rsid w:val="007E2F97"/>
    <w:rsid w:val="007E363C"/>
    <w:rsid w:val="007E3E8F"/>
    <w:rsid w:val="007E6630"/>
    <w:rsid w:val="007E6759"/>
    <w:rsid w:val="007E697A"/>
    <w:rsid w:val="007E6FEC"/>
    <w:rsid w:val="007F1C21"/>
    <w:rsid w:val="007F24ED"/>
    <w:rsid w:val="007F2508"/>
    <w:rsid w:val="007F5387"/>
    <w:rsid w:val="007F5644"/>
    <w:rsid w:val="007F593C"/>
    <w:rsid w:val="007F5F5E"/>
    <w:rsid w:val="007F6DF8"/>
    <w:rsid w:val="007F78F7"/>
    <w:rsid w:val="00800A3E"/>
    <w:rsid w:val="00801372"/>
    <w:rsid w:val="00801586"/>
    <w:rsid w:val="008023DF"/>
    <w:rsid w:val="008026BA"/>
    <w:rsid w:val="008043F3"/>
    <w:rsid w:val="0080442B"/>
    <w:rsid w:val="00804633"/>
    <w:rsid w:val="00804AA1"/>
    <w:rsid w:val="00805D0A"/>
    <w:rsid w:val="00806794"/>
    <w:rsid w:val="00807959"/>
    <w:rsid w:val="008111E4"/>
    <w:rsid w:val="00811420"/>
    <w:rsid w:val="00811E8C"/>
    <w:rsid w:val="008131A3"/>
    <w:rsid w:val="00814906"/>
    <w:rsid w:val="008152CF"/>
    <w:rsid w:val="008159BF"/>
    <w:rsid w:val="00816251"/>
    <w:rsid w:val="00816E21"/>
    <w:rsid w:val="00817154"/>
    <w:rsid w:val="00817714"/>
    <w:rsid w:val="008201EF"/>
    <w:rsid w:val="00820ECF"/>
    <w:rsid w:val="00822204"/>
    <w:rsid w:val="0082248B"/>
    <w:rsid w:val="0082424E"/>
    <w:rsid w:val="00824D1D"/>
    <w:rsid w:val="00824E97"/>
    <w:rsid w:val="00827450"/>
    <w:rsid w:val="00827759"/>
    <w:rsid w:val="00831875"/>
    <w:rsid w:val="00831F31"/>
    <w:rsid w:val="0083255F"/>
    <w:rsid w:val="00832B83"/>
    <w:rsid w:val="008339B0"/>
    <w:rsid w:val="00834164"/>
    <w:rsid w:val="00834224"/>
    <w:rsid w:val="008358A5"/>
    <w:rsid w:val="00835B01"/>
    <w:rsid w:val="00835E53"/>
    <w:rsid w:val="00836DB4"/>
    <w:rsid w:val="008407C7"/>
    <w:rsid w:val="00840B88"/>
    <w:rsid w:val="00840CAE"/>
    <w:rsid w:val="008414C1"/>
    <w:rsid w:val="008423DB"/>
    <w:rsid w:val="008427DB"/>
    <w:rsid w:val="0084307D"/>
    <w:rsid w:val="00844002"/>
    <w:rsid w:val="0084439F"/>
    <w:rsid w:val="008452F1"/>
    <w:rsid w:val="0084547C"/>
    <w:rsid w:val="00845C97"/>
    <w:rsid w:val="008467A6"/>
    <w:rsid w:val="00846BAB"/>
    <w:rsid w:val="00846E66"/>
    <w:rsid w:val="00847E42"/>
    <w:rsid w:val="008505A3"/>
    <w:rsid w:val="00850E1A"/>
    <w:rsid w:val="00851884"/>
    <w:rsid w:val="00851E88"/>
    <w:rsid w:val="0085203D"/>
    <w:rsid w:val="00852745"/>
    <w:rsid w:val="0085438C"/>
    <w:rsid w:val="00854463"/>
    <w:rsid w:val="00854A8A"/>
    <w:rsid w:val="00854CB0"/>
    <w:rsid w:val="00855259"/>
    <w:rsid w:val="0085533A"/>
    <w:rsid w:val="008561F7"/>
    <w:rsid w:val="00856600"/>
    <w:rsid w:val="00861983"/>
    <w:rsid w:val="00862909"/>
    <w:rsid w:val="0086308D"/>
    <w:rsid w:val="008631C9"/>
    <w:rsid w:val="008635A9"/>
    <w:rsid w:val="00863D50"/>
    <w:rsid w:val="00864F1F"/>
    <w:rsid w:val="00865149"/>
    <w:rsid w:val="008657C3"/>
    <w:rsid w:val="008665DF"/>
    <w:rsid w:val="00866E12"/>
    <w:rsid w:val="00867D97"/>
    <w:rsid w:val="008707C7"/>
    <w:rsid w:val="00870F4F"/>
    <w:rsid w:val="00871586"/>
    <w:rsid w:val="00871728"/>
    <w:rsid w:val="008717A8"/>
    <w:rsid w:val="00873973"/>
    <w:rsid w:val="00873C09"/>
    <w:rsid w:val="00874BE5"/>
    <w:rsid w:val="00874CA0"/>
    <w:rsid w:val="008756D5"/>
    <w:rsid w:val="00875B6B"/>
    <w:rsid w:val="008766FF"/>
    <w:rsid w:val="00876B79"/>
    <w:rsid w:val="0088077F"/>
    <w:rsid w:val="008807C6"/>
    <w:rsid w:val="0088098E"/>
    <w:rsid w:val="008816FE"/>
    <w:rsid w:val="00881ED4"/>
    <w:rsid w:val="00882482"/>
    <w:rsid w:val="008825CB"/>
    <w:rsid w:val="0088317A"/>
    <w:rsid w:val="008866F0"/>
    <w:rsid w:val="0088781E"/>
    <w:rsid w:val="00887930"/>
    <w:rsid w:val="00890ACD"/>
    <w:rsid w:val="0089363A"/>
    <w:rsid w:val="008939A1"/>
    <w:rsid w:val="00893B82"/>
    <w:rsid w:val="00893D06"/>
    <w:rsid w:val="008948C2"/>
    <w:rsid w:val="0089492F"/>
    <w:rsid w:val="00895EAD"/>
    <w:rsid w:val="00897692"/>
    <w:rsid w:val="00897A36"/>
    <w:rsid w:val="008A002B"/>
    <w:rsid w:val="008A1B5C"/>
    <w:rsid w:val="008A3057"/>
    <w:rsid w:val="008A3070"/>
    <w:rsid w:val="008A45A2"/>
    <w:rsid w:val="008A71C1"/>
    <w:rsid w:val="008B093C"/>
    <w:rsid w:val="008B0CB7"/>
    <w:rsid w:val="008B2774"/>
    <w:rsid w:val="008B46C4"/>
    <w:rsid w:val="008B478F"/>
    <w:rsid w:val="008B5183"/>
    <w:rsid w:val="008B5574"/>
    <w:rsid w:val="008B5C14"/>
    <w:rsid w:val="008B6646"/>
    <w:rsid w:val="008B7A74"/>
    <w:rsid w:val="008B7C06"/>
    <w:rsid w:val="008B7D57"/>
    <w:rsid w:val="008C01F6"/>
    <w:rsid w:val="008C0F01"/>
    <w:rsid w:val="008C0FB2"/>
    <w:rsid w:val="008C1E19"/>
    <w:rsid w:val="008C23B0"/>
    <w:rsid w:val="008C2D1C"/>
    <w:rsid w:val="008C41E3"/>
    <w:rsid w:val="008C4878"/>
    <w:rsid w:val="008C499D"/>
    <w:rsid w:val="008C6BD7"/>
    <w:rsid w:val="008D0EAC"/>
    <w:rsid w:val="008D16B4"/>
    <w:rsid w:val="008D2917"/>
    <w:rsid w:val="008D37DC"/>
    <w:rsid w:val="008D64A4"/>
    <w:rsid w:val="008D715D"/>
    <w:rsid w:val="008D7B6C"/>
    <w:rsid w:val="008E2E00"/>
    <w:rsid w:val="008E2E7A"/>
    <w:rsid w:val="008E357D"/>
    <w:rsid w:val="008E4E37"/>
    <w:rsid w:val="008E64CC"/>
    <w:rsid w:val="008E64DC"/>
    <w:rsid w:val="008E67B9"/>
    <w:rsid w:val="008E74E5"/>
    <w:rsid w:val="008E7C98"/>
    <w:rsid w:val="008F00F8"/>
    <w:rsid w:val="008F05E0"/>
    <w:rsid w:val="008F0E64"/>
    <w:rsid w:val="008F0E7E"/>
    <w:rsid w:val="008F119D"/>
    <w:rsid w:val="008F137C"/>
    <w:rsid w:val="008F1ACE"/>
    <w:rsid w:val="008F22E6"/>
    <w:rsid w:val="008F2FA8"/>
    <w:rsid w:val="008F3A62"/>
    <w:rsid w:val="008F55C4"/>
    <w:rsid w:val="008F60A3"/>
    <w:rsid w:val="008F6370"/>
    <w:rsid w:val="008F6D97"/>
    <w:rsid w:val="008F7162"/>
    <w:rsid w:val="008F736D"/>
    <w:rsid w:val="008F79B2"/>
    <w:rsid w:val="008F7B07"/>
    <w:rsid w:val="00900B0A"/>
    <w:rsid w:val="00900D3F"/>
    <w:rsid w:val="00901397"/>
    <w:rsid w:val="00902578"/>
    <w:rsid w:val="009037F5"/>
    <w:rsid w:val="00903AEE"/>
    <w:rsid w:val="00903EC3"/>
    <w:rsid w:val="00906348"/>
    <w:rsid w:val="009069C7"/>
    <w:rsid w:val="009071B6"/>
    <w:rsid w:val="00907381"/>
    <w:rsid w:val="00907583"/>
    <w:rsid w:val="00907E0E"/>
    <w:rsid w:val="00907E4E"/>
    <w:rsid w:val="00910A66"/>
    <w:rsid w:val="00912077"/>
    <w:rsid w:val="009146FC"/>
    <w:rsid w:val="00915130"/>
    <w:rsid w:val="0091532A"/>
    <w:rsid w:val="00915699"/>
    <w:rsid w:val="00915D4A"/>
    <w:rsid w:val="00917394"/>
    <w:rsid w:val="00917968"/>
    <w:rsid w:val="00920275"/>
    <w:rsid w:val="009206A8"/>
    <w:rsid w:val="00920B50"/>
    <w:rsid w:val="00921C0D"/>
    <w:rsid w:val="00921CE1"/>
    <w:rsid w:val="00921CFE"/>
    <w:rsid w:val="009236D9"/>
    <w:rsid w:val="0092404D"/>
    <w:rsid w:val="00925404"/>
    <w:rsid w:val="0092542C"/>
    <w:rsid w:val="00925714"/>
    <w:rsid w:val="00926D16"/>
    <w:rsid w:val="00926EA7"/>
    <w:rsid w:val="009279D2"/>
    <w:rsid w:val="00930552"/>
    <w:rsid w:val="00930C50"/>
    <w:rsid w:val="00930CDB"/>
    <w:rsid w:val="00931C13"/>
    <w:rsid w:val="00931DEC"/>
    <w:rsid w:val="009325E0"/>
    <w:rsid w:val="00932644"/>
    <w:rsid w:val="009333D6"/>
    <w:rsid w:val="00933F64"/>
    <w:rsid w:val="0093401C"/>
    <w:rsid w:val="00934D4D"/>
    <w:rsid w:val="009363B8"/>
    <w:rsid w:val="009363BE"/>
    <w:rsid w:val="00936435"/>
    <w:rsid w:val="00936C13"/>
    <w:rsid w:val="00937A93"/>
    <w:rsid w:val="0094008C"/>
    <w:rsid w:val="009406C6"/>
    <w:rsid w:val="009410FB"/>
    <w:rsid w:val="00942181"/>
    <w:rsid w:val="00942BA5"/>
    <w:rsid w:val="00942D63"/>
    <w:rsid w:val="009439FC"/>
    <w:rsid w:val="00944381"/>
    <w:rsid w:val="009443AE"/>
    <w:rsid w:val="00945C2F"/>
    <w:rsid w:val="009466C9"/>
    <w:rsid w:val="00950661"/>
    <w:rsid w:val="00950ABA"/>
    <w:rsid w:val="00950DCC"/>
    <w:rsid w:val="00951838"/>
    <w:rsid w:val="00952489"/>
    <w:rsid w:val="009539C8"/>
    <w:rsid w:val="009540D2"/>
    <w:rsid w:val="0095432A"/>
    <w:rsid w:val="009545AB"/>
    <w:rsid w:val="0095468A"/>
    <w:rsid w:val="009548D9"/>
    <w:rsid w:val="00955452"/>
    <w:rsid w:val="00955EBA"/>
    <w:rsid w:val="00956068"/>
    <w:rsid w:val="00957911"/>
    <w:rsid w:val="00960CB4"/>
    <w:rsid w:val="00961D46"/>
    <w:rsid w:val="009625B5"/>
    <w:rsid w:val="00962929"/>
    <w:rsid w:val="009630AC"/>
    <w:rsid w:val="00963C4C"/>
    <w:rsid w:val="00963E33"/>
    <w:rsid w:val="009658DE"/>
    <w:rsid w:val="0096638F"/>
    <w:rsid w:val="0096640E"/>
    <w:rsid w:val="00966BFE"/>
    <w:rsid w:val="009672A0"/>
    <w:rsid w:val="0097024D"/>
    <w:rsid w:val="00970931"/>
    <w:rsid w:val="00971DB9"/>
    <w:rsid w:val="00972B3A"/>
    <w:rsid w:val="00973E05"/>
    <w:rsid w:val="0097484B"/>
    <w:rsid w:val="009770DE"/>
    <w:rsid w:val="00980B86"/>
    <w:rsid w:val="009815AB"/>
    <w:rsid w:val="00982E49"/>
    <w:rsid w:val="009835CE"/>
    <w:rsid w:val="0098363C"/>
    <w:rsid w:val="00983AEE"/>
    <w:rsid w:val="009845B8"/>
    <w:rsid w:val="00985350"/>
    <w:rsid w:val="00985F38"/>
    <w:rsid w:val="009874C3"/>
    <w:rsid w:val="00990714"/>
    <w:rsid w:val="00990A93"/>
    <w:rsid w:val="00991BDF"/>
    <w:rsid w:val="00991E1A"/>
    <w:rsid w:val="00992879"/>
    <w:rsid w:val="00993107"/>
    <w:rsid w:val="009931F4"/>
    <w:rsid w:val="00993FDC"/>
    <w:rsid w:val="0099548D"/>
    <w:rsid w:val="00996305"/>
    <w:rsid w:val="00996AFC"/>
    <w:rsid w:val="009A073A"/>
    <w:rsid w:val="009A0E68"/>
    <w:rsid w:val="009A121C"/>
    <w:rsid w:val="009A2412"/>
    <w:rsid w:val="009A303C"/>
    <w:rsid w:val="009A3246"/>
    <w:rsid w:val="009A3D46"/>
    <w:rsid w:val="009A3F32"/>
    <w:rsid w:val="009A632B"/>
    <w:rsid w:val="009A67BD"/>
    <w:rsid w:val="009A6B01"/>
    <w:rsid w:val="009A71B1"/>
    <w:rsid w:val="009B05AF"/>
    <w:rsid w:val="009B0E5F"/>
    <w:rsid w:val="009B0F1B"/>
    <w:rsid w:val="009B1F56"/>
    <w:rsid w:val="009B23C9"/>
    <w:rsid w:val="009B2672"/>
    <w:rsid w:val="009B3414"/>
    <w:rsid w:val="009B3602"/>
    <w:rsid w:val="009B4236"/>
    <w:rsid w:val="009B493E"/>
    <w:rsid w:val="009B61B9"/>
    <w:rsid w:val="009B68B2"/>
    <w:rsid w:val="009B6A43"/>
    <w:rsid w:val="009B6F88"/>
    <w:rsid w:val="009C0B27"/>
    <w:rsid w:val="009C0B3C"/>
    <w:rsid w:val="009C21AC"/>
    <w:rsid w:val="009C3764"/>
    <w:rsid w:val="009C3858"/>
    <w:rsid w:val="009C4A53"/>
    <w:rsid w:val="009C53F7"/>
    <w:rsid w:val="009C5619"/>
    <w:rsid w:val="009C5B4D"/>
    <w:rsid w:val="009D0340"/>
    <w:rsid w:val="009D04E0"/>
    <w:rsid w:val="009D083B"/>
    <w:rsid w:val="009D1030"/>
    <w:rsid w:val="009D16B8"/>
    <w:rsid w:val="009D17D4"/>
    <w:rsid w:val="009D1AD1"/>
    <w:rsid w:val="009D2717"/>
    <w:rsid w:val="009D2D88"/>
    <w:rsid w:val="009D2E7C"/>
    <w:rsid w:val="009D2E81"/>
    <w:rsid w:val="009D311D"/>
    <w:rsid w:val="009D31C9"/>
    <w:rsid w:val="009D33A3"/>
    <w:rsid w:val="009D347C"/>
    <w:rsid w:val="009D3615"/>
    <w:rsid w:val="009D42F2"/>
    <w:rsid w:val="009D4BFC"/>
    <w:rsid w:val="009D4C61"/>
    <w:rsid w:val="009D5346"/>
    <w:rsid w:val="009D7EE3"/>
    <w:rsid w:val="009E110E"/>
    <w:rsid w:val="009E19DC"/>
    <w:rsid w:val="009E1D41"/>
    <w:rsid w:val="009E1FAC"/>
    <w:rsid w:val="009E2B5E"/>
    <w:rsid w:val="009E2DA8"/>
    <w:rsid w:val="009E42E4"/>
    <w:rsid w:val="009E6206"/>
    <w:rsid w:val="009E6A60"/>
    <w:rsid w:val="009F0369"/>
    <w:rsid w:val="009F28A6"/>
    <w:rsid w:val="009F2B3C"/>
    <w:rsid w:val="009F333D"/>
    <w:rsid w:val="009F3735"/>
    <w:rsid w:val="009F37A0"/>
    <w:rsid w:val="009F4327"/>
    <w:rsid w:val="009F4FA0"/>
    <w:rsid w:val="009F7855"/>
    <w:rsid w:val="00A002E8"/>
    <w:rsid w:val="00A00FB9"/>
    <w:rsid w:val="00A030BA"/>
    <w:rsid w:val="00A0319E"/>
    <w:rsid w:val="00A03B25"/>
    <w:rsid w:val="00A03DC3"/>
    <w:rsid w:val="00A056C5"/>
    <w:rsid w:val="00A06992"/>
    <w:rsid w:val="00A06C11"/>
    <w:rsid w:val="00A07203"/>
    <w:rsid w:val="00A078D8"/>
    <w:rsid w:val="00A1111C"/>
    <w:rsid w:val="00A122A2"/>
    <w:rsid w:val="00A12360"/>
    <w:rsid w:val="00A124D5"/>
    <w:rsid w:val="00A12FAA"/>
    <w:rsid w:val="00A13354"/>
    <w:rsid w:val="00A13FDB"/>
    <w:rsid w:val="00A140AC"/>
    <w:rsid w:val="00A14D01"/>
    <w:rsid w:val="00A14F7C"/>
    <w:rsid w:val="00A15D0A"/>
    <w:rsid w:val="00A16B59"/>
    <w:rsid w:val="00A17EDE"/>
    <w:rsid w:val="00A20433"/>
    <w:rsid w:val="00A204F9"/>
    <w:rsid w:val="00A20899"/>
    <w:rsid w:val="00A20ED3"/>
    <w:rsid w:val="00A21632"/>
    <w:rsid w:val="00A217B3"/>
    <w:rsid w:val="00A21B05"/>
    <w:rsid w:val="00A21F98"/>
    <w:rsid w:val="00A2357D"/>
    <w:rsid w:val="00A23813"/>
    <w:rsid w:val="00A23B4A"/>
    <w:rsid w:val="00A25910"/>
    <w:rsid w:val="00A259D3"/>
    <w:rsid w:val="00A26116"/>
    <w:rsid w:val="00A27A67"/>
    <w:rsid w:val="00A27CDF"/>
    <w:rsid w:val="00A30124"/>
    <w:rsid w:val="00A30BD9"/>
    <w:rsid w:val="00A33596"/>
    <w:rsid w:val="00A33FAD"/>
    <w:rsid w:val="00A3420F"/>
    <w:rsid w:val="00A348A5"/>
    <w:rsid w:val="00A350BB"/>
    <w:rsid w:val="00A35762"/>
    <w:rsid w:val="00A360D6"/>
    <w:rsid w:val="00A36978"/>
    <w:rsid w:val="00A37EA7"/>
    <w:rsid w:val="00A401DC"/>
    <w:rsid w:val="00A40295"/>
    <w:rsid w:val="00A40A35"/>
    <w:rsid w:val="00A40C5D"/>
    <w:rsid w:val="00A417DB"/>
    <w:rsid w:val="00A424C1"/>
    <w:rsid w:val="00A430D6"/>
    <w:rsid w:val="00A440C5"/>
    <w:rsid w:val="00A443A9"/>
    <w:rsid w:val="00A45353"/>
    <w:rsid w:val="00A45C35"/>
    <w:rsid w:val="00A46564"/>
    <w:rsid w:val="00A46E1B"/>
    <w:rsid w:val="00A471C7"/>
    <w:rsid w:val="00A479F3"/>
    <w:rsid w:val="00A51A5A"/>
    <w:rsid w:val="00A527E8"/>
    <w:rsid w:val="00A53BB9"/>
    <w:rsid w:val="00A54167"/>
    <w:rsid w:val="00A54322"/>
    <w:rsid w:val="00A55298"/>
    <w:rsid w:val="00A55D41"/>
    <w:rsid w:val="00A57715"/>
    <w:rsid w:val="00A57A44"/>
    <w:rsid w:val="00A602E2"/>
    <w:rsid w:val="00A6091E"/>
    <w:rsid w:val="00A6249A"/>
    <w:rsid w:val="00A631BB"/>
    <w:rsid w:val="00A63FFB"/>
    <w:rsid w:val="00A64ECA"/>
    <w:rsid w:val="00A65B4C"/>
    <w:rsid w:val="00A70189"/>
    <w:rsid w:val="00A71ACB"/>
    <w:rsid w:val="00A7402A"/>
    <w:rsid w:val="00A75278"/>
    <w:rsid w:val="00A75DB5"/>
    <w:rsid w:val="00A75DD0"/>
    <w:rsid w:val="00A75F52"/>
    <w:rsid w:val="00A76E0C"/>
    <w:rsid w:val="00A775DC"/>
    <w:rsid w:val="00A77677"/>
    <w:rsid w:val="00A77703"/>
    <w:rsid w:val="00A80D3F"/>
    <w:rsid w:val="00A812FE"/>
    <w:rsid w:val="00A817BE"/>
    <w:rsid w:val="00A82346"/>
    <w:rsid w:val="00A82871"/>
    <w:rsid w:val="00A832A5"/>
    <w:rsid w:val="00A84473"/>
    <w:rsid w:val="00A85C8C"/>
    <w:rsid w:val="00A90423"/>
    <w:rsid w:val="00A90508"/>
    <w:rsid w:val="00A92E27"/>
    <w:rsid w:val="00A92F5D"/>
    <w:rsid w:val="00A92F7A"/>
    <w:rsid w:val="00A93F0E"/>
    <w:rsid w:val="00A94297"/>
    <w:rsid w:val="00A946AE"/>
    <w:rsid w:val="00A97B7C"/>
    <w:rsid w:val="00AA070B"/>
    <w:rsid w:val="00AA1A48"/>
    <w:rsid w:val="00AA1B29"/>
    <w:rsid w:val="00AA20B4"/>
    <w:rsid w:val="00AA4F2A"/>
    <w:rsid w:val="00AA554B"/>
    <w:rsid w:val="00AA655D"/>
    <w:rsid w:val="00AA67F9"/>
    <w:rsid w:val="00AA7201"/>
    <w:rsid w:val="00AA7DD7"/>
    <w:rsid w:val="00AB0B46"/>
    <w:rsid w:val="00AB0C22"/>
    <w:rsid w:val="00AB1967"/>
    <w:rsid w:val="00AB3197"/>
    <w:rsid w:val="00AB4036"/>
    <w:rsid w:val="00AB448F"/>
    <w:rsid w:val="00AB503B"/>
    <w:rsid w:val="00AB5808"/>
    <w:rsid w:val="00AB69C2"/>
    <w:rsid w:val="00AB6AA4"/>
    <w:rsid w:val="00AB6AAC"/>
    <w:rsid w:val="00AB7596"/>
    <w:rsid w:val="00AB769A"/>
    <w:rsid w:val="00AC091E"/>
    <w:rsid w:val="00AC0BFE"/>
    <w:rsid w:val="00AC0D9F"/>
    <w:rsid w:val="00AC1ED0"/>
    <w:rsid w:val="00AC205E"/>
    <w:rsid w:val="00AC3E94"/>
    <w:rsid w:val="00AC49EF"/>
    <w:rsid w:val="00AC4B9E"/>
    <w:rsid w:val="00AC61B4"/>
    <w:rsid w:val="00AC67BA"/>
    <w:rsid w:val="00AD1726"/>
    <w:rsid w:val="00AD1A97"/>
    <w:rsid w:val="00AD201E"/>
    <w:rsid w:val="00AD23B7"/>
    <w:rsid w:val="00AD24C7"/>
    <w:rsid w:val="00AD350B"/>
    <w:rsid w:val="00AD450E"/>
    <w:rsid w:val="00AD4EA9"/>
    <w:rsid w:val="00AD593E"/>
    <w:rsid w:val="00AD5F95"/>
    <w:rsid w:val="00AD6C00"/>
    <w:rsid w:val="00AE132E"/>
    <w:rsid w:val="00AE1CA8"/>
    <w:rsid w:val="00AE2B76"/>
    <w:rsid w:val="00AE2C2D"/>
    <w:rsid w:val="00AE2EA6"/>
    <w:rsid w:val="00AE3580"/>
    <w:rsid w:val="00AE37EA"/>
    <w:rsid w:val="00AE3922"/>
    <w:rsid w:val="00AE51F1"/>
    <w:rsid w:val="00AE526E"/>
    <w:rsid w:val="00AE53C4"/>
    <w:rsid w:val="00AE5AA1"/>
    <w:rsid w:val="00AE5D90"/>
    <w:rsid w:val="00AE60F3"/>
    <w:rsid w:val="00AF0652"/>
    <w:rsid w:val="00AF0E43"/>
    <w:rsid w:val="00AF0EF3"/>
    <w:rsid w:val="00AF3478"/>
    <w:rsid w:val="00AF4596"/>
    <w:rsid w:val="00AF4795"/>
    <w:rsid w:val="00AF51CC"/>
    <w:rsid w:val="00AF5F3C"/>
    <w:rsid w:val="00AF602D"/>
    <w:rsid w:val="00AF62DF"/>
    <w:rsid w:val="00AF632E"/>
    <w:rsid w:val="00AF7C1A"/>
    <w:rsid w:val="00B012B0"/>
    <w:rsid w:val="00B01C91"/>
    <w:rsid w:val="00B02483"/>
    <w:rsid w:val="00B03E22"/>
    <w:rsid w:val="00B04BDA"/>
    <w:rsid w:val="00B06D58"/>
    <w:rsid w:val="00B070CE"/>
    <w:rsid w:val="00B1020E"/>
    <w:rsid w:val="00B114C7"/>
    <w:rsid w:val="00B11EA2"/>
    <w:rsid w:val="00B12153"/>
    <w:rsid w:val="00B12B74"/>
    <w:rsid w:val="00B12D6E"/>
    <w:rsid w:val="00B133D6"/>
    <w:rsid w:val="00B13BEB"/>
    <w:rsid w:val="00B14B72"/>
    <w:rsid w:val="00B14F6C"/>
    <w:rsid w:val="00B151F6"/>
    <w:rsid w:val="00B15784"/>
    <w:rsid w:val="00B20156"/>
    <w:rsid w:val="00B2023B"/>
    <w:rsid w:val="00B209C2"/>
    <w:rsid w:val="00B21392"/>
    <w:rsid w:val="00B22237"/>
    <w:rsid w:val="00B229E2"/>
    <w:rsid w:val="00B22CBA"/>
    <w:rsid w:val="00B244F3"/>
    <w:rsid w:val="00B2480E"/>
    <w:rsid w:val="00B2495D"/>
    <w:rsid w:val="00B25933"/>
    <w:rsid w:val="00B2754D"/>
    <w:rsid w:val="00B278D7"/>
    <w:rsid w:val="00B3039C"/>
    <w:rsid w:val="00B3053F"/>
    <w:rsid w:val="00B333EB"/>
    <w:rsid w:val="00B336A6"/>
    <w:rsid w:val="00B337A3"/>
    <w:rsid w:val="00B33F4E"/>
    <w:rsid w:val="00B34873"/>
    <w:rsid w:val="00B34A82"/>
    <w:rsid w:val="00B35F34"/>
    <w:rsid w:val="00B365B6"/>
    <w:rsid w:val="00B36F6D"/>
    <w:rsid w:val="00B370C5"/>
    <w:rsid w:val="00B375F9"/>
    <w:rsid w:val="00B40FA5"/>
    <w:rsid w:val="00B415AA"/>
    <w:rsid w:val="00B41861"/>
    <w:rsid w:val="00B41ED4"/>
    <w:rsid w:val="00B426CC"/>
    <w:rsid w:val="00B428A0"/>
    <w:rsid w:val="00B4383C"/>
    <w:rsid w:val="00B4499C"/>
    <w:rsid w:val="00B44CB1"/>
    <w:rsid w:val="00B45721"/>
    <w:rsid w:val="00B469AB"/>
    <w:rsid w:val="00B46CE8"/>
    <w:rsid w:val="00B4722B"/>
    <w:rsid w:val="00B47868"/>
    <w:rsid w:val="00B50248"/>
    <w:rsid w:val="00B516E5"/>
    <w:rsid w:val="00B52AD3"/>
    <w:rsid w:val="00B53650"/>
    <w:rsid w:val="00B53EBD"/>
    <w:rsid w:val="00B5575A"/>
    <w:rsid w:val="00B561D8"/>
    <w:rsid w:val="00B562EF"/>
    <w:rsid w:val="00B56D05"/>
    <w:rsid w:val="00B57324"/>
    <w:rsid w:val="00B60DF9"/>
    <w:rsid w:val="00B614D1"/>
    <w:rsid w:val="00B627E2"/>
    <w:rsid w:val="00B62CA2"/>
    <w:rsid w:val="00B63506"/>
    <w:rsid w:val="00B63CA9"/>
    <w:rsid w:val="00B64268"/>
    <w:rsid w:val="00B65588"/>
    <w:rsid w:val="00B655FB"/>
    <w:rsid w:val="00B65665"/>
    <w:rsid w:val="00B659A4"/>
    <w:rsid w:val="00B660BC"/>
    <w:rsid w:val="00B66992"/>
    <w:rsid w:val="00B66F59"/>
    <w:rsid w:val="00B67967"/>
    <w:rsid w:val="00B67FB5"/>
    <w:rsid w:val="00B704CD"/>
    <w:rsid w:val="00B7209B"/>
    <w:rsid w:val="00B721DD"/>
    <w:rsid w:val="00B72885"/>
    <w:rsid w:val="00B73415"/>
    <w:rsid w:val="00B746B7"/>
    <w:rsid w:val="00B74E7A"/>
    <w:rsid w:val="00B75D81"/>
    <w:rsid w:val="00B76499"/>
    <w:rsid w:val="00B766C1"/>
    <w:rsid w:val="00B76E5F"/>
    <w:rsid w:val="00B770B0"/>
    <w:rsid w:val="00B77520"/>
    <w:rsid w:val="00B7765B"/>
    <w:rsid w:val="00B811AA"/>
    <w:rsid w:val="00B81495"/>
    <w:rsid w:val="00B819D3"/>
    <w:rsid w:val="00B845B1"/>
    <w:rsid w:val="00B86461"/>
    <w:rsid w:val="00B86906"/>
    <w:rsid w:val="00B86E05"/>
    <w:rsid w:val="00B87345"/>
    <w:rsid w:val="00B87350"/>
    <w:rsid w:val="00B87509"/>
    <w:rsid w:val="00B87685"/>
    <w:rsid w:val="00B87D99"/>
    <w:rsid w:val="00B90450"/>
    <w:rsid w:val="00B910D3"/>
    <w:rsid w:val="00B92D91"/>
    <w:rsid w:val="00B938B3"/>
    <w:rsid w:val="00B94178"/>
    <w:rsid w:val="00B941B2"/>
    <w:rsid w:val="00B945CB"/>
    <w:rsid w:val="00B94933"/>
    <w:rsid w:val="00B951B9"/>
    <w:rsid w:val="00B96010"/>
    <w:rsid w:val="00B96304"/>
    <w:rsid w:val="00B977DB"/>
    <w:rsid w:val="00B979A4"/>
    <w:rsid w:val="00B97A2B"/>
    <w:rsid w:val="00BA2B12"/>
    <w:rsid w:val="00BA3272"/>
    <w:rsid w:val="00BA4334"/>
    <w:rsid w:val="00BA46E5"/>
    <w:rsid w:val="00BA4902"/>
    <w:rsid w:val="00BA5045"/>
    <w:rsid w:val="00BA52DA"/>
    <w:rsid w:val="00BA7393"/>
    <w:rsid w:val="00BB1225"/>
    <w:rsid w:val="00BB1A23"/>
    <w:rsid w:val="00BB1A26"/>
    <w:rsid w:val="00BB2AA1"/>
    <w:rsid w:val="00BB3C0E"/>
    <w:rsid w:val="00BB4D1C"/>
    <w:rsid w:val="00BB4D5D"/>
    <w:rsid w:val="00BB4DD7"/>
    <w:rsid w:val="00BB5000"/>
    <w:rsid w:val="00BB557D"/>
    <w:rsid w:val="00BB6F2F"/>
    <w:rsid w:val="00BB751D"/>
    <w:rsid w:val="00BC2C8F"/>
    <w:rsid w:val="00BC3203"/>
    <w:rsid w:val="00BC35C8"/>
    <w:rsid w:val="00BC38AE"/>
    <w:rsid w:val="00BC3D5A"/>
    <w:rsid w:val="00BC3E67"/>
    <w:rsid w:val="00BC4D9C"/>
    <w:rsid w:val="00BC6DD7"/>
    <w:rsid w:val="00BD0997"/>
    <w:rsid w:val="00BD1241"/>
    <w:rsid w:val="00BD173F"/>
    <w:rsid w:val="00BD1765"/>
    <w:rsid w:val="00BD28BA"/>
    <w:rsid w:val="00BD2F1D"/>
    <w:rsid w:val="00BD2F46"/>
    <w:rsid w:val="00BD5DFD"/>
    <w:rsid w:val="00BD78A8"/>
    <w:rsid w:val="00BD7B51"/>
    <w:rsid w:val="00BD7D9D"/>
    <w:rsid w:val="00BE0D44"/>
    <w:rsid w:val="00BE1745"/>
    <w:rsid w:val="00BE458D"/>
    <w:rsid w:val="00BE4F72"/>
    <w:rsid w:val="00BE5243"/>
    <w:rsid w:val="00BE5287"/>
    <w:rsid w:val="00BE56AA"/>
    <w:rsid w:val="00BE5F05"/>
    <w:rsid w:val="00BE7C45"/>
    <w:rsid w:val="00BF1002"/>
    <w:rsid w:val="00BF1438"/>
    <w:rsid w:val="00BF2AF9"/>
    <w:rsid w:val="00BF40D4"/>
    <w:rsid w:val="00BF4701"/>
    <w:rsid w:val="00BF51FB"/>
    <w:rsid w:val="00BF5E42"/>
    <w:rsid w:val="00BF630E"/>
    <w:rsid w:val="00BF6DB9"/>
    <w:rsid w:val="00C00441"/>
    <w:rsid w:val="00C010D0"/>
    <w:rsid w:val="00C030C4"/>
    <w:rsid w:val="00C037D3"/>
    <w:rsid w:val="00C03F0F"/>
    <w:rsid w:val="00C0405A"/>
    <w:rsid w:val="00C04443"/>
    <w:rsid w:val="00C0571D"/>
    <w:rsid w:val="00C064B2"/>
    <w:rsid w:val="00C06EE9"/>
    <w:rsid w:val="00C0753D"/>
    <w:rsid w:val="00C07F47"/>
    <w:rsid w:val="00C110C2"/>
    <w:rsid w:val="00C1282A"/>
    <w:rsid w:val="00C131D3"/>
    <w:rsid w:val="00C1496B"/>
    <w:rsid w:val="00C15075"/>
    <w:rsid w:val="00C15BC5"/>
    <w:rsid w:val="00C16372"/>
    <w:rsid w:val="00C16551"/>
    <w:rsid w:val="00C166BB"/>
    <w:rsid w:val="00C168AB"/>
    <w:rsid w:val="00C200B3"/>
    <w:rsid w:val="00C20441"/>
    <w:rsid w:val="00C207C9"/>
    <w:rsid w:val="00C20C80"/>
    <w:rsid w:val="00C21609"/>
    <w:rsid w:val="00C21617"/>
    <w:rsid w:val="00C218BA"/>
    <w:rsid w:val="00C22695"/>
    <w:rsid w:val="00C2403D"/>
    <w:rsid w:val="00C2428C"/>
    <w:rsid w:val="00C244FC"/>
    <w:rsid w:val="00C24763"/>
    <w:rsid w:val="00C25DFC"/>
    <w:rsid w:val="00C25FCC"/>
    <w:rsid w:val="00C26DE1"/>
    <w:rsid w:val="00C271ED"/>
    <w:rsid w:val="00C3007B"/>
    <w:rsid w:val="00C300C0"/>
    <w:rsid w:val="00C307B3"/>
    <w:rsid w:val="00C312D6"/>
    <w:rsid w:val="00C31495"/>
    <w:rsid w:val="00C31BF4"/>
    <w:rsid w:val="00C3367F"/>
    <w:rsid w:val="00C33698"/>
    <w:rsid w:val="00C33EB9"/>
    <w:rsid w:val="00C358B7"/>
    <w:rsid w:val="00C35E7F"/>
    <w:rsid w:val="00C36DA7"/>
    <w:rsid w:val="00C36DFC"/>
    <w:rsid w:val="00C37D3F"/>
    <w:rsid w:val="00C37E2C"/>
    <w:rsid w:val="00C37F88"/>
    <w:rsid w:val="00C37FAA"/>
    <w:rsid w:val="00C41221"/>
    <w:rsid w:val="00C43D48"/>
    <w:rsid w:val="00C4443C"/>
    <w:rsid w:val="00C448D9"/>
    <w:rsid w:val="00C44D05"/>
    <w:rsid w:val="00C46341"/>
    <w:rsid w:val="00C469DE"/>
    <w:rsid w:val="00C47B5D"/>
    <w:rsid w:val="00C502B9"/>
    <w:rsid w:val="00C51FD3"/>
    <w:rsid w:val="00C522CF"/>
    <w:rsid w:val="00C5242E"/>
    <w:rsid w:val="00C53188"/>
    <w:rsid w:val="00C53475"/>
    <w:rsid w:val="00C5468E"/>
    <w:rsid w:val="00C54D73"/>
    <w:rsid w:val="00C54DCE"/>
    <w:rsid w:val="00C55E29"/>
    <w:rsid w:val="00C56F41"/>
    <w:rsid w:val="00C56FA0"/>
    <w:rsid w:val="00C572DC"/>
    <w:rsid w:val="00C577AA"/>
    <w:rsid w:val="00C57EB8"/>
    <w:rsid w:val="00C6043E"/>
    <w:rsid w:val="00C60CC2"/>
    <w:rsid w:val="00C6108A"/>
    <w:rsid w:val="00C610EE"/>
    <w:rsid w:val="00C62014"/>
    <w:rsid w:val="00C620A1"/>
    <w:rsid w:val="00C62C8E"/>
    <w:rsid w:val="00C6407F"/>
    <w:rsid w:val="00C6434F"/>
    <w:rsid w:val="00C644F4"/>
    <w:rsid w:val="00C65866"/>
    <w:rsid w:val="00C6633F"/>
    <w:rsid w:val="00C6729D"/>
    <w:rsid w:val="00C6746A"/>
    <w:rsid w:val="00C67DA2"/>
    <w:rsid w:val="00C67FFA"/>
    <w:rsid w:val="00C7056C"/>
    <w:rsid w:val="00C70DBC"/>
    <w:rsid w:val="00C714C9"/>
    <w:rsid w:val="00C71792"/>
    <w:rsid w:val="00C71B7F"/>
    <w:rsid w:val="00C726F8"/>
    <w:rsid w:val="00C73124"/>
    <w:rsid w:val="00C734AE"/>
    <w:rsid w:val="00C75380"/>
    <w:rsid w:val="00C754D1"/>
    <w:rsid w:val="00C75845"/>
    <w:rsid w:val="00C75DF7"/>
    <w:rsid w:val="00C76184"/>
    <w:rsid w:val="00C7680E"/>
    <w:rsid w:val="00C76C12"/>
    <w:rsid w:val="00C77126"/>
    <w:rsid w:val="00C771F9"/>
    <w:rsid w:val="00C77EA5"/>
    <w:rsid w:val="00C813F9"/>
    <w:rsid w:val="00C82A4A"/>
    <w:rsid w:val="00C83592"/>
    <w:rsid w:val="00C8423A"/>
    <w:rsid w:val="00C85B60"/>
    <w:rsid w:val="00C86160"/>
    <w:rsid w:val="00C86214"/>
    <w:rsid w:val="00C8662C"/>
    <w:rsid w:val="00C86AF1"/>
    <w:rsid w:val="00C86D3C"/>
    <w:rsid w:val="00C870E6"/>
    <w:rsid w:val="00C87A3C"/>
    <w:rsid w:val="00C87B28"/>
    <w:rsid w:val="00C87F25"/>
    <w:rsid w:val="00C904D9"/>
    <w:rsid w:val="00C9051C"/>
    <w:rsid w:val="00C909E3"/>
    <w:rsid w:val="00C91F04"/>
    <w:rsid w:val="00C92510"/>
    <w:rsid w:val="00C93629"/>
    <w:rsid w:val="00C94E2D"/>
    <w:rsid w:val="00C950B5"/>
    <w:rsid w:val="00C96680"/>
    <w:rsid w:val="00C973BA"/>
    <w:rsid w:val="00C97E8E"/>
    <w:rsid w:val="00CA1A3B"/>
    <w:rsid w:val="00CA1A8D"/>
    <w:rsid w:val="00CA1ECE"/>
    <w:rsid w:val="00CA2D34"/>
    <w:rsid w:val="00CA34DA"/>
    <w:rsid w:val="00CA3AEC"/>
    <w:rsid w:val="00CA3C9B"/>
    <w:rsid w:val="00CA3CBD"/>
    <w:rsid w:val="00CA3D23"/>
    <w:rsid w:val="00CA3FA6"/>
    <w:rsid w:val="00CA401D"/>
    <w:rsid w:val="00CA4349"/>
    <w:rsid w:val="00CA45D4"/>
    <w:rsid w:val="00CA4EDC"/>
    <w:rsid w:val="00CA554A"/>
    <w:rsid w:val="00CA5EE1"/>
    <w:rsid w:val="00CA678C"/>
    <w:rsid w:val="00CA7689"/>
    <w:rsid w:val="00CA76EB"/>
    <w:rsid w:val="00CB0236"/>
    <w:rsid w:val="00CB0D28"/>
    <w:rsid w:val="00CB0DA3"/>
    <w:rsid w:val="00CB11DF"/>
    <w:rsid w:val="00CB168A"/>
    <w:rsid w:val="00CB1EFA"/>
    <w:rsid w:val="00CB2CA8"/>
    <w:rsid w:val="00CB30F5"/>
    <w:rsid w:val="00CB3108"/>
    <w:rsid w:val="00CB324C"/>
    <w:rsid w:val="00CB3532"/>
    <w:rsid w:val="00CB41E1"/>
    <w:rsid w:val="00CB60AD"/>
    <w:rsid w:val="00CC06D5"/>
    <w:rsid w:val="00CC09FD"/>
    <w:rsid w:val="00CC0D8C"/>
    <w:rsid w:val="00CC225E"/>
    <w:rsid w:val="00CC2687"/>
    <w:rsid w:val="00CC2923"/>
    <w:rsid w:val="00CC3B50"/>
    <w:rsid w:val="00CC4974"/>
    <w:rsid w:val="00CC5336"/>
    <w:rsid w:val="00CC5850"/>
    <w:rsid w:val="00CC5F30"/>
    <w:rsid w:val="00CC6388"/>
    <w:rsid w:val="00CD0AA2"/>
    <w:rsid w:val="00CD1242"/>
    <w:rsid w:val="00CD2774"/>
    <w:rsid w:val="00CD348B"/>
    <w:rsid w:val="00CD3EB6"/>
    <w:rsid w:val="00CD5658"/>
    <w:rsid w:val="00CD56F6"/>
    <w:rsid w:val="00CD7677"/>
    <w:rsid w:val="00CD7D43"/>
    <w:rsid w:val="00CE07BE"/>
    <w:rsid w:val="00CE0F61"/>
    <w:rsid w:val="00CE11D5"/>
    <w:rsid w:val="00CE14C1"/>
    <w:rsid w:val="00CE1AF4"/>
    <w:rsid w:val="00CE234E"/>
    <w:rsid w:val="00CE3691"/>
    <w:rsid w:val="00CE39E7"/>
    <w:rsid w:val="00CE52B9"/>
    <w:rsid w:val="00CE5F00"/>
    <w:rsid w:val="00CF054E"/>
    <w:rsid w:val="00CF0E2D"/>
    <w:rsid w:val="00CF4D80"/>
    <w:rsid w:val="00D00D70"/>
    <w:rsid w:val="00D01D7B"/>
    <w:rsid w:val="00D0339A"/>
    <w:rsid w:val="00D0349E"/>
    <w:rsid w:val="00D0739B"/>
    <w:rsid w:val="00D07859"/>
    <w:rsid w:val="00D07F5B"/>
    <w:rsid w:val="00D10438"/>
    <w:rsid w:val="00D1124B"/>
    <w:rsid w:val="00D11E7A"/>
    <w:rsid w:val="00D14758"/>
    <w:rsid w:val="00D15052"/>
    <w:rsid w:val="00D15D91"/>
    <w:rsid w:val="00D15E67"/>
    <w:rsid w:val="00D163DD"/>
    <w:rsid w:val="00D16DC2"/>
    <w:rsid w:val="00D17131"/>
    <w:rsid w:val="00D172CB"/>
    <w:rsid w:val="00D1751A"/>
    <w:rsid w:val="00D17875"/>
    <w:rsid w:val="00D178E3"/>
    <w:rsid w:val="00D20A63"/>
    <w:rsid w:val="00D218A4"/>
    <w:rsid w:val="00D2192F"/>
    <w:rsid w:val="00D23859"/>
    <w:rsid w:val="00D23989"/>
    <w:rsid w:val="00D24E47"/>
    <w:rsid w:val="00D25832"/>
    <w:rsid w:val="00D2596B"/>
    <w:rsid w:val="00D2600F"/>
    <w:rsid w:val="00D267EC"/>
    <w:rsid w:val="00D272F9"/>
    <w:rsid w:val="00D2766E"/>
    <w:rsid w:val="00D27709"/>
    <w:rsid w:val="00D27B4F"/>
    <w:rsid w:val="00D30972"/>
    <w:rsid w:val="00D31C3B"/>
    <w:rsid w:val="00D31C6A"/>
    <w:rsid w:val="00D32504"/>
    <w:rsid w:val="00D3265A"/>
    <w:rsid w:val="00D32750"/>
    <w:rsid w:val="00D32F8F"/>
    <w:rsid w:val="00D339AA"/>
    <w:rsid w:val="00D33C5C"/>
    <w:rsid w:val="00D33CE6"/>
    <w:rsid w:val="00D34346"/>
    <w:rsid w:val="00D350D8"/>
    <w:rsid w:val="00D35458"/>
    <w:rsid w:val="00D35614"/>
    <w:rsid w:val="00D36A2E"/>
    <w:rsid w:val="00D378D8"/>
    <w:rsid w:val="00D41726"/>
    <w:rsid w:val="00D42AF0"/>
    <w:rsid w:val="00D42D2C"/>
    <w:rsid w:val="00D42D4A"/>
    <w:rsid w:val="00D431B2"/>
    <w:rsid w:val="00D43C7A"/>
    <w:rsid w:val="00D45873"/>
    <w:rsid w:val="00D45B5B"/>
    <w:rsid w:val="00D45B78"/>
    <w:rsid w:val="00D45DEF"/>
    <w:rsid w:val="00D463A5"/>
    <w:rsid w:val="00D46A52"/>
    <w:rsid w:val="00D46A73"/>
    <w:rsid w:val="00D46FEC"/>
    <w:rsid w:val="00D479F3"/>
    <w:rsid w:val="00D47E35"/>
    <w:rsid w:val="00D5059D"/>
    <w:rsid w:val="00D50D48"/>
    <w:rsid w:val="00D5151A"/>
    <w:rsid w:val="00D535B5"/>
    <w:rsid w:val="00D54BEF"/>
    <w:rsid w:val="00D54D54"/>
    <w:rsid w:val="00D55347"/>
    <w:rsid w:val="00D55563"/>
    <w:rsid w:val="00D60358"/>
    <w:rsid w:val="00D6220C"/>
    <w:rsid w:val="00D634E9"/>
    <w:rsid w:val="00D63A79"/>
    <w:rsid w:val="00D641C6"/>
    <w:rsid w:val="00D6432C"/>
    <w:rsid w:val="00D649E0"/>
    <w:rsid w:val="00D64FA0"/>
    <w:rsid w:val="00D6513D"/>
    <w:rsid w:val="00D67247"/>
    <w:rsid w:val="00D674E6"/>
    <w:rsid w:val="00D70A80"/>
    <w:rsid w:val="00D71ACB"/>
    <w:rsid w:val="00D726E9"/>
    <w:rsid w:val="00D7290A"/>
    <w:rsid w:val="00D73762"/>
    <w:rsid w:val="00D7582F"/>
    <w:rsid w:val="00D76131"/>
    <w:rsid w:val="00D76550"/>
    <w:rsid w:val="00D76DBB"/>
    <w:rsid w:val="00D7705B"/>
    <w:rsid w:val="00D77CC8"/>
    <w:rsid w:val="00D77F74"/>
    <w:rsid w:val="00D80649"/>
    <w:rsid w:val="00D817F3"/>
    <w:rsid w:val="00D81832"/>
    <w:rsid w:val="00D81BA8"/>
    <w:rsid w:val="00D82A91"/>
    <w:rsid w:val="00D83086"/>
    <w:rsid w:val="00D83276"/>
    <w:rsid w:val="00D835BF"/>
    <w:rsid w:val="00D83FC6"/>
    <w:rsid w:val="00D847E8"/>
    <w:rsid w:val="00D84E7E"/>
    <w:rsid w:val="00D8564A"/>
    <w:rsid w:val="00D85BBB"/>
    <w:rsid w:val="00D86CC6"/>
    <w:rsid w:val="00D86D0E"/>
    <w:rsid w:val="00D873D3"/>
    <w:rsid w:val="00D874A9"/>
    <w:rsid w:val="00D9016B"/>
    <w:rsid w:val="00D90444"/>
    <w:rsid w:val="00D904C6"/>
    <w:rsid w:val="00D90EE4"/>
    <w:rsid w:val="00D90F42"/>
    <w:rsid w:val="00D92540"/>
    <w:rsid w:val="00D92AA4"/>
    <w:rsid w:val="00D94193"/>
    <w:rsid w:val="00D942E5"/>
    <w:rsid w:val="00D953BB"/>
    <w:rsid w:val="00D969C6"/>
    <w:rsid w:val="00D96D6A"/>
    <w:rsid w:val="00DA02A5"/>
    <w:rsid w:val="00DA0FE7"/>
    <w:rsid w:val="00DA12ED"/>
    <w:rsid w:val="00DA19F4"/>
    <w:rsid w:val="00DA212A"/>
    <w:rsid w:val="00DA252A"/>
    <w:rsid w:val="00DA42EF"/>
    <w:rsid w:val="00DA5A15"/>
    <w:rsid w:val="00DA5FBE"/>
    <w:rsid w:val="00DA602C"/>
    <w:rsid w:val="00DA73DA"/>
    <w:rsid w:val="00DB09D1"/>
    <w:rsid w:val="00DB1294"/>
    <w:rsid w:val="00DB2F67"/>
    <w:rsid w:val="00DB45E3"/>
    <w:rsid w:val="00DC0E9F"/>
    <w:rsid w:val="00DC1544"/>
    <w:rsid w:val="00DC1ADC"/>
    <w:rsid w:val="00DC1C62"/>
    <w:rsid w:val="00DC2741"/>
    <w:rsid w:val="00DC399A"/>
    <w:rsid w:val="00DC55F1"/>
    <w:rsid w:val="00DC5A53"/>
    <w:rsid w:val="00DC5B34"/>
    <w:rsid w:val="00DC5C3D"/>
    <w:rsid w:val="00DC6A82"/>
    <w:rsid w:val="00DC6EF4"/>
    <w:rsid w:val="00DC776E"/>
    <w:rsid w:val="00DC7C27"/>
    <w:rsid w:val="00DD01AF"/>
    <w:rsid w:val="00DD0786"/>
    <w:rsid w:val="00DD0B9F"/>
    <w:rsid w:val="00DD11D1"/>
    <w:rsid w:val="00DD12C5"/>
    <w:rsid w:val="00DD207E"/>
    <w:rsid w:val="00DD2432"/>
    <w:rsid w:val="00DD2D9A"/>
    <w:rsid w:val="00DD34F5"/>
    <w:rsid w:val="00DD4B4C"/>
    <w:rsid w:val="00DD4D04"/>
    <w:rsid w:val="00DD5467"/>
    <w:rsid w:val="00DD5925"/>
    <w:rsid w:val="00DD63B7"/>
    <w:rsid w:val="00DD6468"/>
    <w:rsid w:val="00DD682A"/>
    <w:rsid w:val="00DD7DA8"/>
    <w:rsid w:val="00DE23E1"/>
    <w:rsid w:val="00DE2D67"/>
    <w:rsid w:val="00DE3B00"/>
    <w:rsid w:val="00DE44CC"/>
    <w:rsid w:val="00DE58B9"/>
    <w:rsid w:val="00DE5F0F"/>
    <w:rsid w:val="00DE6557"/>
    <w:rsid w:val="00DE678A"/>
    <w:rsid w:val="00DE7030"/>
    <w:rsid w:val="00DE79EA"/>
    <w:rsid w:val="00DF035C"/>
    <w:rsid w:val="00DF0786"/>
    <w:rsid w:val="00DF0D8B"/>
    <w:rsid w:val="00DF0E50"/>
    <w:rsid w:val="00DF1C4A"/>
    <w:rsid w:val="00DF2631"/>
    <w:rsid w:val="00DF2F5A"/>
    <w:rsid w:val="00DF3A60"/>
    <w:rsid w:val="00DF4514"/>
    <w:rsid w:val="00DF4D23"/>
    <w:rsid w:val="00DF4DF3"/>
    <w:rsid w:val="00DF5B2C"/>
    <w:rsid w:val="00E00658"/>
    <w:rsid w:val="00E00ABF"/>
    <w:rsid w:val="00E01999"/>
    <w:rsid w:val="00E01D40"/>
    <w:rsid w:val="00E01DFE"/>
    <w:rsid w:val="00E022F3"/>
    <w:rsid w:val="00E023A9"/>
    <w:rsid w:val="00E0369F"/>
    <w:rsid w:val="00E03D37"/>
    <w:rsid w:val="00E03FF5"/>
    <w:rsid w:val="00E04E61"/>
    <w:rsid w:val="00E057A2"/>
    <w:rsid w:val="00E07722"/>
    <w:rsid w:val="00E106B5"/>
    <w:rsid w:val="00E10BA4"/>
    <w:rsid w:val="00E10D25"/>
    <w:rsid w:val="00E10D40"/>
    <w:rsid w:val="00E10DAE"/>
    <w:rsid w:val="00E128C0"/>
    <w:rsid w:val="00E12BC7"/>
    <w:rsid w:val="00E1367A"/>
    <w:rsid w:val="00E139DB"/>
    <w:rsid w:val="00E1456B"/>
    <w:rsid w:val="00E1461C"/>
    <w:rsid w:val="00E15139"/>
    <w:rsid w:val="00E15F9F"/>
    <w:rsid w:val="00E20693"/>
    <w:rsid w:val="00E20B19"/>
    <w:rsid w:val="00E21AC6"/>
    <w:rsid w:val="00E21EDF"/>
    <w:rsid w:val="00E24994"/>
    <w:rsid w:val="00E24A4F"/>
    <w:rsid w:val="00E252DE"/>
    <w:rsid w:val="00E25344"/>
    <w:rsid w:val="00E26EAE"/>
    <w:rsid w:val="00E27630"/>
    <w:rsid w:val="00E2791C"/>
    <w:rsid w:val="00E27AFF"/>
    <w:rsid w:val="00E302EA"/>
    <w:rsid w:val="00E3056A"/>
    <w:rsid w:val="00E31BF1"/>
    <w:rsid w:val="00E320A1"/>
    <w:rsid w:val="00E3283F"/>
    <w:rsid w:val="00E334B3"/>
    <w:rsid w:val="00E33787"/>
    <w:rsid w:val="00E34ADB"/>
    <w:rsid w:val="00E35199"/>
    <w:rsid w:val="00E37302"/>
    <w:rsid w:val="00E373EC"/>
    <w:rsid w:val="00E37DBF"/>
    <w:rsid w:val="00E40A41"/>
    <w:rsid w:val="00E40EE8"/>
    <w:rsid w:val="00E40FCD"/>
    <w:rsid w:val="00E41C7D"/>
    <w:rsid w:val="00E436B2"/>
    <w:rsid w:val="00E43776"/>
    <w:rsid w:val="00E43B09"/>
    <w:rsid w:val="00E444F8"/>
    <w:rsid w:val="00E45077"/>
    <w:rsid w:val="00E450B5"/>
    <w:rsid w:val="00E4528F"/>
    <w:rsid w:val="00E4564A"/>
    <w:rsid w:val="00E45FFD"/>
    <w:rsid w:val="00E462A3"/>
    <w:rsid w:val="00E47D56"/>
    <w:rsid w:val="00E47F1A"/>
    <w:rsid w:val="00E5105C"/>
    <w:rsid w:val="00E51A51"/>
    <w:rsid w:val="00E52380"/>
    <w:rsid w:val="00E54E16"/>
    <w:rsid w:val="00E558C3"/>
    <w:rsid w:val="00E568EB"/>
    <w:rsid w:val="00E56A01"/>
    <w:rsid w:val="00E61852"/>
    <w:rsid w:val="00E6193B"/>
    <w:rsid w:val="00E61A06"/>
    <w:rsid w:val="00E61DDC"/>
    <w:rsid w:val="00E6262D"/>
    <w:rsid w:val="00E62C8D"/>
    <w:rsid w:val="00E63165"/>
    <w:rsid w:val="00E63E68"/>
    <w:rsid w:val="00E6525C"/>
    <w:rsid w:val="00E66A7D"/>
    <w:rsid w:val="00E6709F"/>
    <w:rsid w:val="00E67225"/>
    <w:rsid w:val="00E70CA0"/>
    <w:rsid w:val="00E70E80"/>
    <w:rsid w:val="00E70E82"/>
    <w:rsid w:val="00E7138D"/>
    <w:rsid w:val="00E71674"/>
    <w:rsid w:val="00E726B7"/>
    <w:rsid w:val="00E7389E"/>
    <w:rsid w:val="00E73B55"/>
    <w:rsid w:val="00E741CD"/>
    <w:rsid w:val="00E7581B"/>
    <w:rsid w:val="00E75A12"/>
    <w:rsid w:val="00E75B14"/>
    <w:rsid w:val="00E767D4"/>
    <w:rsid w:val="00E7686F"/>
    <w:rsid w:val="00E7688C"/>
    <w:rsid w:val="00E80E25"/>
    <w:rsid w:val="00E81BEB"/>
    <w:rsid w:val="00E83195"/>
    <w:rsid w:val="00E84347"/>
    <w:rsid w:val="00E84AE4"/>
    <w:rsid w:val="00E84CC6"/>
    <w:rsid w:val="00E85405"/>
    <w:rsid w:val="00E85A4D"/>
    <w:rsid w:val="00E85FB3"/>
    <w:rsid w:val="00E86D43"/>
    <w:rsid w:val="00E87AAE"/>
    <w:rsid w:val="00E90063"/>
    <w:rsid w:val="00E90E95"/>
    <w:rsid w:val="00E91318"/>
    <w:rsid w:val="00E91BF1"/>
    <w:rsid w:val="00E92DAA"/>
    <w:rsid w:val="00E92EB0"/>
    <w:rsid w:val="00E93418"/>
    <w:rsid w:val="00E934E0"/>
    <w:rsid w:val="00E9374A"/>
    <w:rsid w:val="00E94852"/>
    <w:rsid w:val="00E94981"/>
    <w:rsid w:val="00E954C4"/>
    <w:rsid w:val="00E956F4"/>
    <w:rsid w:val="00E96379"/>
    <w:rsid w:val="00E965F8"/>
    <w:rsid w:val="00E96DFB"/>
    <w:rsid w:val="00E97642"/>
    <w:rsid w:val="00E979EB"/>
    <w:rsid w:val="00EA08D8"/>
    <w:rsid w:val="00EA0DA6"/>
    <w:rsid w:val="00EA1DA4"/>
    <w:rsid w:val="00EA242E"/>
    <w:rsid w:val="00EA2CDE"/>
    <w:rsid w:val="00EA2D95"/>
    <w:rsid w:val="00EA2DA3"/>
    <w:rsid w:val="00EA461B"/>
    <w:rsid w:val="00EA5BEB"/>
    <w:rsid w:val="00EA66B9"/>
    <w:rsid w:val="00EA79BC"/>
    <w:rsid w:val="00EB2201"/>
    <w:rsid w:val="00EB27AA"/>
    <w:rsid w:val="00EB2A0F"/>
    <w:rsid w:val="00EB2DCF"/>
    <w:rsid w:val="00EB35E0"/>
    <w:rsid w:val="00EB4EAD"/>
    <w:rsid w:val="00EB64AB"/>
    <w:rsid w:val="00EB7A62"/>
    <w:rsid w:val="00EB7FB2"/>
    <w:rsid w:val="00EC22E9"/>
    <w:rsid w:val="00EC3434"/>
    <w:rsid w:val="00EC3565"/>
    <w:rsid w:val="00EC3BFE"/>
    <w:rsid w:val="00EC3FA0"/>
    <w:rsid w:val="00EC478A"/>
    <w:rsid w:val="00EC497B"/>
    <w:rsid w:val="00EC4B85"/>
    <w:rsid w:val="00EC4F19"/>
    <w:rsid w:val="00EC4F89"/>
    <w:rsid w:val="00EC5401"/>
    <w:rsid w:val="00EC5596"/>
    <w:rsid w:val="00EC5887"/>
    <w:rsid w:val="00EC5BD9"/>
    <w:rsid w:val="00EC5EA9"/>
    <w:rsid w:val="00EC5F7E"/>
    <w:rsid w:val="00EC6606"/>
    <w:rsid w:val="00EC6AAA"/>
    <w:rsid w:val="00EC6C19"/>
    <w:rsid w:val="00EC7043"/>
    <w:rsid w:val="00ED079B"/>
    <w:rsid w:val="00ED0B73"/>
    <w:rsid w:val="00ED1737"/>
    <w:rsid w:val="00ED17FF"/>
    <w:rsid w:val="00ED2512"/>
    <w:rsid w:val="00ED2A68"/>
    <w:rsid w:val="00ED31E5"/>
    <w:rsid w:val="00ED43B7"/>
    <w:rsid w:val="00ED4971"/>
    <w:rsid w:val="00ED4CC4"/>
    <w:rsid w:val="00ED671B"/>
    <w:rsid w:val="00ED6962"/>
    <w:rsid w:val="00ED7809"/>
    <w:rsid w:val="00ED78C7"/>
    <w:rsid w:val="00EE0EF7"/>
    <w:rsid w:val="00EE123D"/>
    <w:rsid w:val="00EE1DDB"/>
    <w:rsid w:val="00EE4EAF"/>
    <w:rsid w:val="00EE569F"/>
    <w:rsid w:val="00EE6C8A"/>
    <w:rsid w:val="00EF04BA"/>
    <w:rsid w:val="00EF0568"/>
    <w:rsid w:val="00EF076C"/>
    <w:rsid w:val="00EF0CE9"/>
    <w:rsid w:val="00EF1B23"/>
    <w:rsid w:val="00EF1B4D"/>
    <w:rsid w:val="00EF255D"/>
    <w:rsid w:val="00EF3555"/>
    <w:rsid w:val="00EF4D72"/>
    <w:rsid w:val="00EF51C1"/>
    <w:rsid w:val="00EF5E25"/>
    <w:rsid w:val="00EF6C4C"/>
    <w:rsid w:val="00F00533"/>
    <w:rsid w:val="00F00DBB"/>
    <w:rsid w:val="00F0238E"/>
    <w:rsid w:val="00F035E9"/>
    <w:rsid w:val="00F037EB"/>
    <w:rsid w:val="00F04808"/>
    <w:rsid w:val="00F04CE8"/>
    <w:rsid w:val="00F04EEE"/>
    <w:rsid w:val="00F04FC2"/>
    <w:rsid w:val="00F0505D"/>
    <w:rsid w:val="00F052A1"/>
    <w:rsid w:val="00F06345"/>
    <w:rsid w:val="00F06A58"/>
    <w:rsid w:val="00F07D87"/>
    <w:rsid w:val="00F10A91"/>
    <w:rsid w:val="00F11980"/>
    <w:rsid w:val="00F12F8B"/>
    <w:rsid w:val="00F13847"/>
    <w:rsid w:val="00F1396E"/>
    <w:rsid w:val="00F139D4"/>
    <w:rsid w:val="00F13DAC"/>
    <w:rsid w:val="00F13EE4"/>
    <w:rsid w:val="00F1476C"/>
    <w:rsid w:val="00F14B74"/>
    <w:rsid w:val="00F1645A"/>
    <w:rsid w:val="00F167A2"/>
    <w:rsid w:val="00F17D3C"/>
    <w:rsid w:val="00F20399"/>
    <w:rsid w:val="00F20977"/>
    <w:rsid w:val="00F2105D"/>
    <w:rsid w:val="00F2117B"/>
    <w:rsid w:val="00F215AF"/>
    <w:rsid w:val="00F21EA6"/>
    <w:rsid w:val="00F222E4"/>
    <w:rsid w:val="00F23C84"/>
    <w:rsid w:val="00F24288"/>
    <w:rsid w:val="00F25C51"/>
    <w:rsid w:val="00F26132"/>
    <w:rsid w:val="00F26504"/>
    <w:rsid w:val="00F279D2"/>
    <w:rsid w:val="00F303C6"/>
    <w:rsid w:val="00F3161C"/>
    <w:rsid w:val="00F36BD4"/>
    <w:rsid w:val="00F37297"/>
    <w:rsid w:val="00F42D70"/>
    <w:rsid w:val="00F43C1F"/>
    <w:rsid w:val="00F44F1A"/>
    <w:rsid w:val="00F45168"/>
    <w:rsid w:val="00F45DE6"/>
    <w:rsid w:val="00F465C3"/>
    <w:rsid w:val="00F46C8B"/>
    <w:rsid w:val="00F50008"/>
    <w:rsid w:val="00F50793"/>
    <w:rsid w:val="00F50955"/>
    <w:rsid w:val="00F51407"/>
    <w:rsid w:val="00F518B1"/>
    <w:rsid w:val="00F529FD"/>
    <w:rsid w:val="00F52E61"/>
    <w:rsid w:val="00F53D31"/>
    <w:rsid w:val="00F55EE4"/>
    <w:rsid w:val="00F56068"/>
    <w:rsid w:val="00F56328"/>
    <w:rsid w:val="00F5674B"/>
    <w:rsid w:val="00F5761F"/>
    <w:rsid w:val="00F602D5"/>
    <w:rsid w:val="00F61624"/>
    <w:rsid w:val="00F619AA"/>
    <w:rsid w:val="00F62829"/>
    <w:rsid w:val="00F62905"/>
    <w:rsid w:val="00F63572"/>
    <w:rsid w:val="00F6670E"/>
    <w:rsid w:val="00F66AFB"/>
    <w:rsid w:val="00F675BC"/>
    <w:rsid w:val="00F6768D"/>
    <w:rsid w:val="00F71471"/>
    <w:rsid w:val="00F7268B"/>
    <w:rsid w:val="00F72CA0"/>
    <w:rsid w:val="00F731FA"/>
    <w:rsid w:val="00F74043"/>
    <w:rsid w:val="00F74258"/>
    <w:rsid w:val="00F7447C"/>
    <w:rsid w:val="00F7594C"/>
    <w:rsid w:val="00F75C7A"/>
    <w:rsid w:val="00F76DB7"/>
    <w:rsid w:val="00F774A5"/>
    <w:rsid w:val="00F7754F"/>
    <w:rsid w:val="00F77E6C"/>
    <w:rsid w:val="00F802F8"/>
    <w:rsid w:val="00F80C4E"/>
    <w:rsid w:val="00F81C83"/>
    <w:rsid w:val="00F84969"/>
    <w:rsid w:val="00F85F31"/>
    <w:rsid w:val="00F8666C"/>
    <w:rsid w:val="00F866E0"/>
    <w:rsid w:val="00F86DFD"/>
    <w:rsid w:val="00F87E9C"/>
    <w:rsid w:val="00F87F7C"/>
    <w:rsid w:val="00F90022"/>
    <w:rsid w:val="00F904DD"/>
    <w:rsid w:val="00F90C0F"/>
    <w:rsid w:val="00F929CA"/>
    <w:rsid w:val="00F93DC8"/>
    <w:rsid w:val="00F953C5"/>
    <w:rsid w:val="00F96D63"/>
    <w:rsid w:val="00F96F40"/>
    <w:rsid w:val="00F97DA5"/>
    <w:rsid w:val="00FA073F"/>
    <w:rsid w:val="00FA0D84"/>
    <w:rsid w:val="00FA0E9B"/>
    <w:rsid w:val="00FA0F78"/>
    <w:rsid w:val="00FA1382"/>
    <w:rsid w:val="00FA16FB"/>
    <w:rsid w:val="00FA1E13"/>
    <w:rsid w:val="00FA2AA8"/>
    <w:rsid w:val="00FA2C50"/>
    <w:rsid w:val="00FA3657"/>
    <w:rsid w:val="00FA3867"/>
    <w:rsid w:val="00FA3993"/>
    <w:rsid w:val="00FA47D9"/>
    <w:rsid w:val="00FA4DD6"/>
    <w:rsid w:val="00FA5750"/>
    <w:rsid w:val="00FA6AAE"/>
    <w:rsid w:val="00FB1122"/>
    <w:rsid w:val="00FB1DDA"/>
    <w:rsid w:val="00FB2DEF"/>
    <w:rsid w:val="00FB6C43"/>
    <w:rsid w:val="00FB6E78"/>
    <w:rsid w:val="00FB7733"/>
    <w:rsid w:val="00FC05B9"/>
    <w:rsid w:val="00FC15B8"/>
    <w:rsid w:val="00FC1ACA"/>
    <w:rsid w:val="00FC235E"/>
    <w:rsid w:val="00FC2E52"/>
    <w:rsid w:val="00FC4702"/>
    <w:rsid w:val="00FC4D83"/>
    <w:rsid w:val="00FC5DCD"/>
    <w:rsid w:val="00FC67B5"/>
    <w:rsid w:val="00FC6AAA"/>
    <w:rsid w:val="00FC6FC2"/>
    <w:rsid w:val="00FD0199"/>
    <w:rsid w:val="00FD0330"/>
    <w:rsid w:val="00FD0FCD"/>
    <w:rsid w:val="00FD1B37"/>
    <w:rsid w:val="00FD1FDC"/>
    <w:rsid w:val="00FD2F0D"/>
    <w:rsid w:val="00FD2F76"/>
    <w:rsid w:val="00FD37E1"/>
    <w:rsid w:val="00FD3A27"/>
    <w:rsid w:val="00FD485C"/>
    <w:rsid w:val="00FD4D1A"/>
    <w:rsid w:val="00FD677D"/>
    <w:rsid w:val="00FD6E53"/>
    <w:rsid w:val="00FD7D87"/>
    <w:rsid w:val="00FE14B2"/>
    <w:rsid w:val="00FE30D1"/>
    <w:rsid w:val="00FE34B2"/>
    <w:rsid w:val="00FE3662"/>
    <w:rsid w:val="00FE6CF6"/>
    <w:rsid w:val="00FE76FA"/>
    <w:rsid w:val="00FE798D"/>
    <w:rsid w:val="00FF0B13"/>
    <w:rsid w:val="00FF19F0"/>
    <w:rsid w:val="00FF1EE5"/>
    <w:rsid w:val="00FF2267"/>
    <w:rsid w:val="00FF530B"/>
    <w:rsid w:val="00FF725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BC687D"/>
  <w15:chartTrackingRefBased/>
  <w15:docId w15:val="{7E909A41-8596-4874-8833-1D0835C560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pPr>
        <w:spacing w:line="360"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0F2F5C"/>
    <w:pPr>
      <w:jc w:val="both"/>
    </w:pPr>
    <w:rPr>
      <w:rFonts w:ascii="Times New Roman" w:hAnsi="Times New Roman"/>
      <w:lang w:eastAsia="de-DE"/>
    </w:rPr>
  </w:style>
  <w:style w:type="paragraph" w:styleId="berschrift1">
    <w:name w:val="heading 1"/>
    <w:basedOn w:val="Standard"/>
    <w:next w:val="Standard"/>
    <w:link w:val="berschrift1Zchn"/>
    <w:uiPriority w:val="9"/>
    <w:qFormat/>
    <w:rsid w:val="00346B04"/>
    <w:pPr>
      <w:keepNext/>
      <w:keepLines/>
      <w:numPr>
        <w:numId w:val="11"/>
      </w:numPr>
      <w:spacing w:before="240"/>
      <w:outlineLvl w:val="0"/>
    </w:pPr>
    <w:rPr>
      <w:rFonts w:eastAsiaTheme="majorEastAsia" w:cstheme="majorBidi"/>
      <w:b/>
      <w:sz w:val="28"/>
      <w:szCs w:val="32"/>
    </w:rPr>
  </w:style>
  <w:style w:type="paragraph" w:styleId="berschrift2">
    <w:name w:val="heading 2"/>
    <w:basedOn w:val="Standard"/>
    <w:next w:val="Standard"/>
    <w:link w:val="berschrift2Zchn"/>
    <w:uiPriority w:val="9"/>
    <w:unhideWhenUsed/>
    <w:qFormat/>
    <w:rsid w:val="00346B04"/>
    <w:pPr>
      <w:keepNext/>
      <w:keepLines/>
      <w:numPr>
        <w:ilvl w:val="1"/>
        <w:numId w:val="11"/>
      </w:numPr>
      <w:spacing w:before="40"/>
      <w:outlineLvl w:val="1"/>
    </w:pPr>
    <w:rPr>
      <w:rFonts w:eastAsiaTheme="majorEastAsia" w:cstheme="majorBidi"/>
      <w:b/>
      <w:szCs w:val="26"/>
    </w:rPr>
  </w:style>
  <w:style w:type="paragraph" w:styleId="berschrift3">
    <w:name w:val="heading 3"/>
    <w:basedOn w:val="Standard"/>
    <w:next w:val="Standard"/>
    <w:link w:val="berschrift3Zchn"/>
    <w:uiPriority w:val="9"/>
    <w:unhideWhenUsed/>
    <w:qFormat/>
    <w:rsid w:val="00346B04"/>
    <w:pPr>
      <w:keepNext/>
      <w:keepLines/>
      <w:numPr>
        <w:ilvl w:val="2"/>
        <w:numId w:val="11"/>
      </w:numPr>
      <w:spacing w:before="40"/>
      <w:outlineLvl w:val="2"/>
    </w:pPr>
    <w:rPr>
      <w:rFonts w:eastAsiaTheme="majorEastAsia" w:cstheme="majorBidi"/>
      <w:b/>
    </w:rPr>
  </w:style>
  <w:style w:type="paragraph" w:styleId="berschrift4">
    <w:name w:val="heading 4"/>
    <w:basedOn w:val="Standard"/>
    <w:next w:val="Standard"/>
    <w:link w:val="berschrift4Zchn"/>
    <w:uiPriority w:val="9"/>
    <w:unhideWhenUsed/>
    <w:qFormat/>
    <w:rsid w:val="00E1367A"/>
    <w:pPr>
      <w:keepNext/>
      <w:keepLines/>
      <w:numPr>
        <w:ilvl w:val="3"/>
        <w:numId w:val="11"/>
      </w:numPr>
      <w:spacing w:before="40"/>
      <w:outlineLvl w:val="3"/>
    </w:pPr>
    <w:rPr>
      <w:rFonts w:eastAsiaTheme="majorEastAsia" w:cstheme="majorBidi"/>
      <w:b/>
      <w:iCs/>
    </w:rPr>
  </w:style>
  <w:style w:type="paragraph" w:styleId="berschrift5">
    <w:name w:val="heading 5"/>
    <w:basedOn w:val="Standard"/>
    <w:next w:val="Standard"/>
    <w:link w:val="berschrift5Zchn"/>
    <w:uiPriority w:val="9"/>
    <w:semiHidden/>
    <w:unhideWhenUsed/>
    <w:qFormat/>
    <w:rsid w:val="009A2412"/>
    <w:pPr>
      <w:keepNext/>
      <w:keepLines/>
      <w:numPr>
        <w:ilvl w:val="4"/>
        <w:numId w:val="11"/>
      </w:numPr>
      <w:spacing w:before="40"/>
      <w:outlineLvl w:val="4"/>
    </w:pPr>
    <w:rPr>
      <w:rFonts w:asciiTheme="majorHAnsi" w:eastAsiaTheme="majorEastAsia" w:hAnsiTheme="majorHAnsi" w:cstheme="majorBidi"/>
    </w:rPr>
  </w:style>
  <w:style w:type="paragraph" w:styleId="berschrift6">
    <w:name w:val="heading 6"/>
    <w:basedOn w:val="Standard"/>
    <w:next w:val="Standard"/>
    <w:link w:val="berschrift6Zchn"/>
    <w:uiPriority w:val="9"/>
    <w:semiHidden/>
    <w:unhideWhenUsed/>
    <w:qFormat/>
    <w:rsid w:val="006B47FA"/>
    <w:pPr>
      <w:keepNext/>
      <w:keepLines/>
      <w:numPr>
        <w:ilvl w:val="5"/>
        <w:numId w:val="11"/>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6B47FA"/>
    <w:pPr>
      <w:keepNext/>
      <w:keepLines/>
      <w:numPr>
        <w:ilvl w:val="6"/>
        <w:numId w:val="11"/>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6B47FA"/>
    <w:pPr>
      <w:keepNext/>
      <w:keepLines/>
      <w:numPr>
        <w:ilvl w:val="7"/>
        <w:numId w:val="11"/>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6B47FA"/>
    <w:pPr>
      <w:keepNext/>
      <w:keepLines/>
      <w:numPr>
        <w:ilvl w:val="8"/>
        <w:numId w:val="1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Endnotentext">
    <w:name w:val="endnote text"/>
    <w:basedOn w:val="Standard"/>
    <w:link w:val="EndnotentextZchn"/>
    <w:uiPriority w:val="99"/>
    <w:semiHidden/>
    <w:unhideWhenUsed/>
    <w:rsid w:val="00CB168A"/>
    <w:pPr>
      <w:spacing w:line="240" w:lineRule="auto"/>
    </w:pPr>
    <w:rPr>
      <w:sz w:val="20"/>
      <w:szCs w:val="20"/>
    </w:rPr>
  </w:style>
  <w:style w:type="character" w:customStyle="1" w:styleId="EndnotentextZchn">
    <w:name w:val="Endnotentext Zchn"/>
    <w:basedOn w:val="Absatz-Standardschriftart"/>
    <w:link w:val="Endnotentext"/>
    <w:uiPriority w:val="99"/>
    <w:semiHidden/>
    <w:rsid w:val="00CB168A"/>
    <w:rPr>
      <w:sz w:val="20"/>
      <w:szCs w:val="20"/>
    </w:rPr>
  </w:style>
  <w:style w:type="character" w:styleId="Endnotenzeichen">
    <w:name w:val="endnote reference"/>
    <w:basedOn w:val="Absatz-Standardschriftart"/>
    <w:uiPriority w:val="99"/>
    <w:semiHidden/>
    <w:unhideWhenUsed/>
    <w:rsid w:val="00CB168A"/>
    <w:rPr>
      <w:vertAlign w:val="superscript"/>
    </w:rPr>
  </w:style>
  <w:style w:type="paragraph" w:customStyle="1" w:styleId="EndNoteBibliographyTitle">
    <w:name w:val="EndNote Bibliography Title"/>
    <w:basedOn w:val="Standard"/>
    <w:link w:val="EndNoteBibliographyTitleZchn"/>
    <w:rsid w:val="00CB168A"/>
    <w:pPr>
      <w:jc w:val="center"/>
    </w:pPr>
    <w:rPr>
      <w:rFonts w:cs="Times New Roman"/>
      <w:noProof/>
      <w:sz w:val="22"/>
      <w:lang w:val="en-US"/>
    </w:rPr>
  </w:style>
  <w:style w:type="character" w:customStyle="1" w:styleId="EndNoteBibliographyTitleZchn">
    <w:name w:val="EndNote Bibliography Title Zchn"/>
    <w:basedOn w:val="Absatz-Standardschriftart"/>
    <w:link w:val="EndNoteBibliographyTitle"/>
    <w:rsid w:val="00CB168A"/>
    <w:rPr>
      <w:rFonts w:ascii="Times New Roman" w:hAnsi="Times New Roman" w:cs="Times New Roman"/>
      <w:noProof/>
      <w:sz w:val="22"/>
      <w:lang w:val="en-US" w:eastAsia="de-DE"/>
    </w:rPr>
  </w:style>
  <w:style w:type="paragraph" w:customStyle="1" w:styleId="EndNoteBibliography">
    <w:name w:val="EndNote Bibliography"/>
    <w:basedOn w:val="Standard"/>
    <w:link w:val="EndNoteBibliographyZchn"/>
    <w:rsid w:val="00E6525C"/>
    <w:pPr>
      <w:spacing w:line="240" w:lineRule="auto"/>
    </w:pPr>
    <w:rPr>
      <w:rFonts w:cs="Times New Roman"/>
      <w:noProof/>
      <w:sz w:val="22"/>
      <w:lang w:val="en-US"/>
    </w:rPr>
  </w:style>
  <w:style w:type="character" w:customStyle="1" w:styleId="EndNoteBibliographyZchn">
    <w:name w:val="EndNote Bibliography Zchn"/>
    <w:basedOn w:val="Absatz-Standardschriftart"/>
    <w:link w:val="EndNoteBibliography"/>
    <w:rsid w:val="00E6525C"/>
    <w:rPr>
      <w:rFonts w:ascii="Times New Roman" w:hAnsi="Times New Roman" w:cs="Times New Roman"/>
      <w:noProof/>
      <w:sz w:val="22"/>
      <w:lang w:val="en-US" w:eastAsia="de-DE"/>
    </w:rPr>
  </w:style>
  <w:style w:type="character" w:styleId="Hyperlink">
    <w:name w:val="Hyperlink"/>
    <w:basedOn w:val="Absatz-Standardschriftart"/>
    <w:uiPriority w:val="99"/>
    <w:unhideWhenUsed/>
    <w:rsid w:val="00A46E1B"/>
    <w:rPr>
      <w:color w:val="auto"/>
      <w:u w:val="none"/>
    </w:rPr>
  </w:style>
  <w:style w:type="character" w:styleId="NichtaufgelsteErwhnung">
    <w:name w:val="Unresolved Mention"/>
    <w:basedOn w:val="Absatz-Standardschriftart"/>
    <w:uiPriority w:val="99"/>
    <w:semiHidden/>
    <w:unhideWhenUsed/>
    <w:rsid w:val="00CB168A"/>
    <w:rPr>
      <w:color w:val="605E5C"/>
      <w:shd w:val="clear" w:color="auto" w:fill="E1DFDD"/>
    </w:rPr>
  </w:style>
  <w:style w:type="paragraph" w:styleId="Listenabsatz">
    <w:name w:val="List Paragraph"/>
    <w:basedOn w:val="Standard"/>
    <w:uiPriority w:val="34"/>
    <w:qFormat/>
    <w:rsid w:val="00E54E16"/>
    <w:pPr>
      <w:ind w:left="720"/>
      <w:contextualSpacing/>
    </w:pPr>
  </w:style>
  <w:style w:type="character" w:styleId="Zeilennummer">
    <w:name w:val="line number"/>
    <w:basedOn w:val="Absatz-Standardschriftart"/>
    <w:uiPriority w:val="99"/>
    <w:semiHidden/>
    <w:unhideWhenUsed/>
    <w:rsid w:val="00A775DC"/>
  </w:style>
  <w:style w:type="paragraph" w:styleId="Kopfzeile">
    <w:name w:val="header"/>
    <w:basedOn w:val="Standard"/>
    <w:link w:val="KopfzeileZchn"/>
    <w:uiPriority w:val="99"/>
    <w:unhideWhenUsed/>
    <w:rsid w:val="00C037D3"/>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C037D3"/>
  </w:style>
  <w:style w:type="paragraph" w:styleId="Fuzeile">
    <w:name w:val="footer"/>
    <w:basedOn w:val="Standard"/>
    <w:link w:val="FuzeileZchn"/>
    <w:uiPriority w:val="99"/>
    <w:unhideWhenUsed/>
    <w:rsid w:val="00C037D3"/>
    <w:pPr>
      <w:tabs>
        <w:tab w:val="center" w:pos="4536"/>
        <w:tab w:val="right" w:pos="9072"/>
      </w:tabs>
      <w:spacing w:line="240" w:lineRule="auto"/>
    </w:pPr>
  </w:style>
  <w:style w:type="character" w:customStyle="1" w:styleId="FuzeileZchn">
    <w:name w:val="Fußzeile Zchn"/>
    <w:basedOn w:val="Absatz-Standardschriftart"/>
    <w:link w:val="Fuzeile"/>
    <w:uiPriority w:val="99"/>
    <w:rsid w:val="00C037D3"/>
  </w:style>
  <w:style w:type="character" w:customStyle="1" w:styleId="berschrift1Zchn">
    <w:name w:val="Überschrift 1 Zchn"/>
    <w:basedOn w:val="Absatz-Standardschriftart"/>
    <w:link w:val="berschrift1"/>
    <w:uiPriority w:val="9"/>
    <w:rsid w:val="00346B04"/>
    <w:rPr>
      <w:rFonts w:ascii="Times New Roman" w:eastAsiaTheme="majorEastAsia" w:hAnsi="Times New Roman" w:cstheme="majorBidi"/>
      <w:b/>
      <w:sz w:val="28"/>
      <w:szCs w:val="32"/>
      <w:lang w:eastAsia="de-DE"/>
    </w:rPr>
  </w:style>
  <w:style w:type="character" w:customStyle="1" w:styleId="berschrift2Zchn">
    <w:name w:val="Überschrift 2 Zchn"/>
    <w:basedOn w:val="Absatz-Standardschriftart"/>
    <w:link w:val="berschrift2"/>
    <w:uiPriority w:val="9"/>
    <w:rsid w:val="00346B04"/>
    <w:rPr>
      <w:rFonts w:ascii="Times New Roman" w:eastAsiaTheme="majorEastAsia" w:hAnsi="Times New Roman" w:cstheme="majorBidi"/>
      <w:b/>
      <w:szCs w:val="26"/>
      <w:lang w:eastAsia="de-DE"/>
    </w:rPr>
  </w:style>
  <w:style w:type="character" w:customStyle="1" w:styleId="berschrift3Zchn">
    <w:name w:val="Überschrift 3 Zchn"/>
    <w:basedOn w:val="Absatz-Standardschriftart"/>
    <w:link w:val="berschrift3"/>
    <w:uiPriority w:val="9"/>
    <w:rsid w:val="00346B04"/>
    <w:rPr>
      <w:rFonts w:ascii="Times New Roman" w:eastAsiaTheme="majorEastAsia" w:hAnsi="Times New Roman" w:cstheme="majorBidi"/>
      <w:b/>
      <w:lang w:eastAsia="de-DE"/>
    </w:rPr>
  </w:style>
  <w:style w:type="character" w:customStyle="1" w:styleId="berschrift4Zchn">
    <w:name w:val="Überschrift 4 Zchn"/>
    <w:basedOn w:val="Absatz-Standardschriftart"/>
    <w:link w:val="berschrift4"/>
    <w:uiPriority w:val="9"/>
    <w:rsid w:val="00E1367A"/>
    <w:rPr>
      <w:rFonts w:ascii="Times New Roman" w:eastAsiaTheme="majorEastAsia" w:hAnsi="Times New Roman" w:cstheme="majorBidi"/>
      <w:b/>
      <w:iCs/>
      <w:lang w:eastAsia="de-DE"/>
    </w:rPr>
  </w:style>
  <w:style w:type="table" w:styleId="Tabellenraster">
    <w:name w:val="Table Grid"/>
    <w:basedOn w:val="NormaleTabelle"/>
    <w:uiPriority w:val="59"/>
    <w:rsid w:val="00A80D3F"/>
    <w:pPr>
      <w:spacing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derline">
    <w:name w:val="underline"/>
    <w:basedOn w:val="Absatz-Standardschriftart"/>
    <w:rsid w:val="0071012F"/>
  </w:style>
  <w:style w:type="paragraph" w:styleId="KeinLeerraum">
    <w:name w:val="No Spacing"/>
    <w:uiPriority w:val="1"/>
    <w:qFormat/>
    <w:rsid w:val="00B845B1"/>
    <w:pPr>
      <w:spacing w:line="240" w:lineRule="auto"/>
    </w:pPr>
  </w:style>
  <w:style w:type="character" w:customStyle="1" w:styleId="berschrift5Zchn">
    <w:name w:val="Überschrift 5 Zchn"/>
    <w:basedOn w:val="Absatz-Standardschriftart"/>
    <w:link w:val="berschrift5"/>
    <w:uiPriority w:val="9"/>
    <w:semiHidden/>
    <w:rsid w:val="009A2412"/>
    <w:rPr>
      <w:rFonts w:asciiTheme="majorHAnsi" w:eastAsiaTheme="majorEastAsia" w:hAnsiTheme="majorHAnsi" w:cstheme="majorBidi"/>
    </w:rPr>
  </w:style>
  <w:style w:type="character" w:customStyle="1" w:styleId="berschrift6Zchn">
    <w:name w:val="Überschrift 6 Zchn"/>
    <w:basedOn w:val="Absatz-Standardschriftart"/>
    <w:link w:val="berschrift6"/>
    <w:uiPriority w:val="9"/>
    <w:semiHidden/>
    <w:rsid w:val="006B47FA"/>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6B47FA"/>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6B47FA"/>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6B47FA"/>
    <w:rPr>
      <w:rFonts w:asciiTheme="majorHAnsi" w:eastAsiaTheme="majorEastAsia" w:hAnsiTheme="majorHAnsi" w:cstheme="majorBidi"/>
      <w:i/>
      <w:iCs/>
      <w:color w:val="272727" w:themeColor="text1" w:themeTint="D8"/>
      <w:sz w:val="21"/>
      <w:szCs w:val="21"/>
    </w:rPr>
  </w:style>
  <w:style w:type="paragraph" w:styleId="Verzeichnis1">
    <w:name w:val="toc 1"/>
    <w:basedOn w:val="Standard"/>
    <w:next w:val="Standard"/>
    <w:autoRedefine/>
    <w:uiPriority w:val="39"/>
    <w:unhideWhenUsed/>
    <w:rsid w:val="00B86461"/>
    <w:pPr>
      <w:spacing w:after="100"/>
    </w:pPr>
  </w:style>
  <w:style w:type="paragraph" w:styleId="Verzeichnis2">
    <w:name w:val="toc 2"/>
    <w:basedOn w:val="Standard"/>
    <w:next w:val="Standard"/>
    <w:autoRedefine/>
    <w:uiPriority w:val="39"/>
    <w:unhideWhenUsed/>
    <w:rsid w:val="00B86461"/>
    <w:pPr>
      <w:spacing w:after="100"/>
      <w:ind w:left="240"/>
    </w:pPr>
  </w:style>
  <w:style w:type="paragraph" w:customStyle="1" w:styleId="Default">
    <w:name w:val="Default"/>
    <w:rsid w:val="00CA554A"/>
    <w:pPr>
      <w:autoSpaceDE w:val="0"/>
      <w:autoSpaceDN w:val="0"/>
      <w:adjustRightInd w:val="0"/>
      <w:spacing w:line="240" w:lineRule="auto"/>
    </w:pPr>
    <w:rPr>
      <w:rFonts w:ascii="Times New Roman" w:hAnsi="Times New Roman" w:cs="Times New Roman"/>
      <w:color w:val="000000"/>
    </w:rPr>
  </w:style>
  <w:style w:type="paragraph" w:styleId="Inhaltsverzeichnisberschrift">
    <w:name w:val="TOC Heading"/>
    <w:basedOn w:val="berschrift1"/>
    <w:next w:val="Standard"/>
    <w:uiPriority w:val="39"/>
    <w:unhideWhenUsed/>
    <w:qFormat/>
    <w:rsid w:val="00611301"/>
    <w:pPr>
      <w:numPr>
        <w:numId w:val="0"/>
      </w:numPr>
      <w:spacing w:line="259" w:lineRule="auto"/>
      <w:outlineLvl w:val="9"/>
    </w:pPr>
    <w:rPr>
      <w:rFonts w:asciiTheme="majorHAnsi" w:hAnsiTheme="majorHAnsi"/>
      <w:sz w:val="32"/>
    </w:rPr>
  </w:style>
  <w:style w:type="paragraph" w:styleId="Verzeichnis3">
    <w:name w:val="toc 3"/>
    <w:basedOn w:val="Standard"/>
    <w:next w:val="Standard"/>
    <w:autoRedefine/>
    <w:uiPriority w:val="39"/>
    <w:unhideWhenUsed/>
    <w:rsid w:val="00611301"/>
    <w:pPr>
      <w:spacing w:after="100"/>
      <w:ind w:left="480"/>
    </w:pPr>
  </w:style>
  <w:style w:type="paragraph" w:styleId="Verzeichnis4">
    <w:name w:val="toc 4"/>
    <w:basedOn w:val="Standard"/>
    <w:next w:val="Standard"/>
    <w:autoRedefine/>
    <w:uiPriority w:val="39"/>
    <w:unhideWhenUsed/>
    <w:rsid w:val="00611301"/>
    <w:pPr>
      <w:spacing w:after="100"/>
      <w:ind w:left="720"/>
    </w:pPr>
  </w:style>
  <w:style w:type="character" w:customStyle="1" w:styleId="highlight">
    <w:name w:val="highlight"/>
    <w:basedOn w:val="Absatz-Standardschriftart"/>
    <w:rsid w:val="00EE4EAF"/>
  </w:style>
  <w:style w:type="character" w:customStyle="1" w:styleId="refglossary">
    <w:name w:val="refglossary"/>
    <w:basedOn w:val="Absatz-Standardschriftart"/>
    <w:rsid w:val="009363BE"/>
  </w:style>
  <w:style w:type="character" w:styleId="BesuchterLink">
    <w:name w:val="FollowedHyperlink"/>
    <w:basedOn w:val="Absatz-Standardschriftart"/>
    <w:uiPriority w:val="99"/>
    <w:semiHidden/>
    <w:unhideWhenUsed/>
    <w:rsid w:val="005A1770"/>
    <w:rPr>
      <w:color w:val="954F72" w:themeColor="followedHyperlink"/>
      <w:u w:val="single"/>
    </w:rPr>
  </w:style>
  <w:style w:type="paragraph" w:styleId="StandardWeb">
    <w:name w:val="Normal (Web)"/>
    <w:basedOn w:val="Standard"/>
    <w:uiPriority w:val="99"/>
    <w:semiHidden/>
    <w:unhideWhenUsed/>
    <w:rsid w:val="00624C5C"/>
    <w:pPr>
      <w:spacing w:before="100" w:beforeAutospacing="1" w:after="100" w:afterAutospacing="1" w:line="240" w:lineRule="auto"/>
    </w:pPr>
    <w:rPr>
      <w:rFonts w:eastAsia="Times New Roman" w:cs="Times New Roman"/>
    </w:rPr>
  </w:style>
  <w:style w:type="character" w:styleId="Hervorhebung">
    <w:name w:val="Emphasis"/>
    <w:basedOn w:val="Absatz-Standardschriftart"/>
    <w:uiPriority w:val="20"/>
    <w:qFormat/>
    <w:rsid w:val="002F1152"/>
    <w:rPr>
      <w:i/>
      <w:iCs/>
    </w:rPr>
  </w:style>
  <w:style w:type="paragraph" w:customStyle="1" w:styleId="p">
    <w:name w:val="p"/>
    <w:basedOn w:val="Standard"/>
    <w:rsid w:val="009B6A43"/>
    <w:pPr>
      <w:spacing w:before="100" w:beforeAutospacing="1" w:after="100" w:afterAutospacing="1" w:line="240" w:lineRule="auto"/>
    </w:pPr>
    <w:rPr>
      <w:rFonts w:eastAsia="Times New Roman" w:cs="Times New Roman"/>
    </w:rPr>
  </w:style>
  <w:style w:type="paragraph" w:customStyle="1" w:styleId="Tabellenberschrift">
    <w:name w:val="Tabellenüberschrift"/>
    <w:basedOn w:val="Standard"/>
    <w:link w:val="TabellenberschriftZchn"/>
    <w:qFormat/>
    <w:rsid w:val="003A1CAF"/>
    <w:pPr>
      <w:spacing w:line="240" w:lineRule="auto"/>
    </w:pPr>
    <w:rPr>
      <w:rFonts w:eastAsia="Times New Roman" w:cs="Times New Roman"/>
      <w:color w:val="000000"/>
      <w:sz w:val="22"/>
      <w:szCs w:val="22"/>
    </w:rPr>
  </w:style>
  <w:style w:type="table" w:styleId="MittlereListe2-Akzent1">
    <w:name w:val="Medium List 2 Accent 1"/>
    <w:basedOn w:val="NormaleTabelle"/>
    <w:uiPriority w:val="66"/>
    <w:rsid w:val="00D33CE6"/>
    <w:pPr>
      <w:spacing w:line="240" w:lineRule="auto"/>
    </w:pPr>
    <w:rPr>
      <w:rFonts w:asciiTheme="majorHAnsi" w:eastAsiaTheme="majorEastAsia" w:hAnsiTheme="majorHAnsi" w:cstheme="majorBidi"/>
      <w:color w:val="000000" w:themeColor="text1"/>
      <w:sz w:val="22"/>
      <w:szCs w:val="22"/>
      <w:lang w:eastAsia="de-DE"/>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rPr>
        <w:sz w:val="24"/>
        <w:szCs w:val="24"/>
      </w:rPr>
      <w:tblPr/>
      <w:tcPr>
        <w:tcBorders>
          <w:top w:val="nil"/>
          <w:left w:val="nil"/>
          <w:bottom w:val="single" w:sz="24" w:space="0" w:color="4472C4" w:themeColor="accent1"/>
          <w:right w:val="nil"/>
          <w:insideH w:val="nil"/>
          <w:insideV w:val="nil"/>
        </w:tcBorders>
        <w:shd w:val="clear" w:color="auto" w:fill="FFFFFF" w:themeFill="background1"/>
      </w:tcPr>
    </w:tblStylePr>
    <w:tblStylePr w:type="lastRow">
      <w:tblPr/>
      <w:tcPr>
        <w:tcBorders>
          <w:top w:val="single" w:sz="8" w:space="0" w:color="4472C4"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1"/>
          <w:insideH w:val="nil"/>
          <w:insideV w:val="nil"/>
        </w:tcBorders>
        <w:shd w:val="clear" w:color="auto" w:fill="FFFFFF" w:themeFill="background1"/>
      </w:tcPr>
    </w:tblStylePr>
    <w:tblStylePr w:type="lastCol">
      <w:tblPr/>
      <w:tcPr>
        <w:tcBorders>
          <w:top w:val="nil"/>
          <w:left w:val="single" w:sz="8" w:space="0" w:color="4472C4"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top w:val="nil"/>
          <w:bottom w:val="nil"/>
          <w:insideH w:val="nil"/>
          <w:insideV w:val="nil"/>
        </w:tcBorders>
        <w:shd w:val="clear" w:color="auto" w:fill="D0DBF0" w:themeFill="accent1" w:themeFillTint="3F"/>
      </w:tcPr>
    </w:tblStylePr>
    <w:tblStylePr w:type="nwCell">
      <w:tblPr/>
      <w:tcPr>
        <w:shd w:val="clear" w:color="auto" w:fill="FFFFFF" w:themeFill="background1"/>
      </w:tcPr>
    </w:tblStylePr>
    <w:tblStylePr w:type="swCell">
      <w:tblPr/>
      <w:tcPr>
        <w:tcBorders>
          <w:top w:val="nil"/>
        </w:tcBorders>
      </w:tcPr>
    </w:tblStylePr>
  </w:style>
  <w:style w:type="character" w:customStyle="1" w:styleId="TabellenberschriftZchn">
    <w:name w:val="Tabellenüberschrift Zchn"/>
    <w:basedOn w:val="Absatz-Standardschriftart"/>
    <w:link w:val="Tabellenberschrift"/>
    <w:rsid w:val="003A1CAF"/>
    <w:rPr>
      <w:rFonts w:ascii="Times New Roman" w:eastAsia="Times New Roman" w:hAnsi="Times New Roman" w:cs="Times New Roman"/>
      <w:color w:val="000000"/>
      <w:sz w:val="22"/>
      <w:szCs w:val="22"/>
      <w:lang w:eastAsia="de-DE"/>
    </w:rPr>
  </w:style>
  <w:style w:type="table" w:styleId="EinfacheTabelle1">
    <w:name w:val="Plain Table 1"/>
    <w:basedOn w:val="NormaleTabelle"/>
    <w:uiPriority w:val="41"/>
    <w:rsid w:val="00CA3AEC"/>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lemithellemGitternetz">
    <w:name w:val="Grid Table Light"/>
    <w:basedOn w:val="NormaleTabelle"/>
    <w:uiPriority w:val="40"/>
    <w:rsid w:val="00CA3AEC"/>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itternetztabelle4Akzent1">
    <w:name w:val="Grid Table 4 Accent 1"/>
    <w:basedOn w:val="NormaleTabelle"/>
    <w:uiPriority w:val="49"/>
    <w:rsid w:val="00CA3AEC"/>
    <w:pPr>
      <w:spacing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Formatvorlage2doggy">
    <w:name w:val="Formatvorlage2 doggy"/>
    <w:basedOn w:val="Standard"/>
    <w:link w:val="Formatvorlage2doggyZchn"/>
    <w:qFormat/>
    <w:rsid w:val="00D16DC2"/>
    <w:pPr>
      <w:spacing w:line="240" w:lineRule="auto"/>
    </w:pPr>
    <w:rPr>
      <w:rFonts w:eastAsia="Times New Roman" w:cs="Times New Roman"/>
      <w:color w:val="000000"/>
      <w:szCs w:val="22"/>
    </w:rPr>
  </w:style>
  <w:style w:type="paragraph" w:customStyle="1" w:styleId="Formatvorlage3doggy">
    <w:name w:val="Formatvorlage3 doggy"/>
    <w:basedOn w:val="Standard"/>
    <w:link w:val="Formatvorlage3doggyZchn"/>
    <w:qFormat/>
    <w:rsid w:val="008756D5"/>
    <w:pPr>
      <w:spacing w:line="240" w:lineRule="auto"/>
    </w:pPr>
    <w:rPr>
      <w:rFonts w:eastAsia="Times New Roman" w:cs="Times New Roman"/>
      <w:color w:val="000000"/>
      <w:sz w:val="22"/>
      <w:szCs w:val="22"/>
    </w:rPr>
  </w:style>
  <w:style w:type="character" w:customStyle="1" w:styleId="Formatvorlage2doggyZchn">
    <w:name w:val="Formatvorlage2 doggy Zchn"/>
    <w:basedOn w:val="Absatz-Standardschriftart"/>
    <w:link w:val="Formatvorlage2doggy"/>
    <w:rsid w:val="00D16DC2"/>
    <w:rPr>
      <w:rFonts w:ascii="Times New Roman" w:eastAsia="Times New Roman" w:hAnsi="Times New Roman" w:cs="Times New Roman"/>
      <w:color w:val="000000"/>
      <w:szCs w:val="22"/>
      <w:lang w:eastAsia="de-DE"/>
    </w:rPr>
  </w:style>
  <w:style w:type="table" w:styleId="Gitternetztabelle3Akzent5">
    <w:name w:val="Grid Table 3 Accent 5"/>
    <w:basedOn w:val="NormaleTabelle"/>
    <w:uiPriority w:val="48"/>
    <w:rsid w:val="008F137C"/>
    <w:pPr>
      <w:spacing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character" w:customStyle="1" w:styleId="Formatvorlage3doggyZchn">
    <w:name w:val="Formatvorlage3 doggy Zchn"/>
    <w:basedOn w:val="Absatz-Standardschriftart"/>
    <w:link w:val="Formatvorlage3doggy"/>
    <w:rsid w:val="008756D5"/>
    <w:rPr>
      <w:rFonts w:ascii="Times New Roman" w:eastAsia="Times New Roman" w:hAnsi="Times New Roman" w:cs="Times New Roman"/>
      <w:color w:val="000000"/>
      <w:sz w:val="22"/>
      <w:szCs w:val="22"/>
      <w:lang w:eastAsia="de-DE"/>
    </w:rPr>
  </w:style>
  <w:style w:type="table" w:styleId="Gitternetztabelle4Akzent5">
    <w:name w:val="Grid Table 4 Accent 5"/>
    <w:basedOn w:val="NormaleTabelle"/>
    <w:uiPriority w:val="49"/>
    <w:rsid w:val="009845B8"/>
    <w:pPr>
      <w:spacing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itternetztabelle3Akzent6">
    <w:name w:val="Grid Table 3 Accent 6"/>
    <w:basedOn w:val="NormaleTabelle"/>
    <w:uiPriority w:val="48"/>
    <w:rsid w:val="00C3007B"/>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EinfacheTabelle3">
    <w:name w:val="Plain Table 3"/>
    <w:basedOn w:val="NormaleTabelle"/>
    <w:uiPriority w:val="43"/>
    <w:rsid w:val="00C3007B"/>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EinfacheTabelle2">
    <w:name w:val="Plain Table 2"/>
    <w:basedOn w:val="NormaleTabelle"/>
    <w:uiPriority w:val="42"/>
    <w:rsid w:val="00C3007B"/>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EinfacheTabelle5">
    <w:name w:val="Plain Table 5"/>
    <w:basedOn w:val="NormaleTabelle"/>
    <w:uiPriority w:val="45"/>
    <w:rsid w:val="00DF4DF3"/>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ref-lnk">
    <w:name w:val="ref-lnk"/>
    <w:basedOn w:val="Absatz-Standardschriftart"/>
    <w:rsid w:val="00F222E4"/>
  </w:style>
  <w:style w:type="character" w:customStyle="1" w:styleId="e24kjd">
    <w:name w:val="e24kjd"/>
    <w:basedOn w:val="Absatz-Standardschriftart"/>
    <w:rsid w:val="005C00D1"/>
  </w:style>
  <w:style w:type="table" w:styleId="EinfacheTabelle4">
    <w:name w:val="Plain Table 4"/>
    <w:basedOn w:val="NormaleTabelle"/>
    <w:uiPriority w:val="44"/>
    <w:rsid w:val="00C16551"/>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Kommentarzeichen">
    <w:name w:val="annotation reference"/>
    <w:basedOn w:val="Absatz-Standardschriftart"/>
    <w:uiPriority w:val="99"/>
    <w:semiHidden/>
    <w:unhideWhenUsed/>
    <w:rsid w:val="001D5FAE"/>
    <w:rPr>
      <w:sz w:val="16"/>
      <w:szCs w:val="16"/>
    </w:rPr>
  </w:style>
  <w:style w:type="paragraph" w:styleId="Kommentartext">
    <w:name w:val="annotation text"/>
    <w:basedOn w:val="Standard"/>
    <w:link w:val="KommentartextZchn"/>
    <w:uiPriority w:val="99"/>
    <w:semiHidden/>
    <w:unhideWhenUsed/>
    <w:rsid w:val="001D5FAE"/>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D5FAE"/>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1D5FAE"/>
    <w:rPr>
      <w:b/>
      <w:bCs/>
    </w:rPr>
  </w:style>
  <w:style w:type="character" w:customStyle="1" w:styleId="KommentarthemaZchn">
    <w:name w:val="Kommentarthema Zchn"/>
    <w:basedOn w:val="KommentartextZchn"/>
    <w:link w:val="Kommentarthema"/>
    <w:uiPriority w:val="99"/>
    <w:semiHidden/>
    <w:rsid w:val="001D5FAE"/>
    <w:rPr>
      <w:rFonts w:ascii="Times New Roman" w:hAnsi="Times New Roman"/>
      <w:b/>
      <w:bCs/>
      <w:sz w:val="20"/>
      <w:szCs w:val="20"/>
    </w:rPr>
  </w:style>
  <w:style w:type="paragraph" w:styleId="Sprechblasentext">
    <w:name w:val="Balloon Text"/>
    <w:basedOn w:val="Standard"/>
    <w:link w:val="SprechblasentextZchn"/>
    <w:uiPriority w:val="99"/>
    <w:semiHidden/>
    <w:unhideWhenUsed/>
    <w:rsid w:val="001D5FAE"/>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1D5FAE"/>
    <w:rPr>
      <w:rFonts w:ascii="Segoe UI" w:hAnsi="Segoe UI" w:cs="Segoe UI"/>
      <w:sz w:val="18"/>
      <w:szCs w:val="18"/>
    </w:rPr>
  </w:style>
  <w:style w:type="paragraph" w:styleId="Funotentext">
    <w:name w:val="footnote text"/>
    <w:basedOn w:val="Standard"/>
    <w:link w:val="FunotentextZchn"/>
    <w:uiPriority w:val="99"/>
    <w:unhideWhenUsed/>
    <w:rsid w:val="008A45A2"/>
    <w:pPr>
      <w:spacing w:line="240" w:lineRule="auto"/>
    </w:pPr>
    <w:rPr>
      <w:sz w:val="20"/>
      <w:szCs w:val="20"/>
    </w:rPr>
  </w:style>
  <w:style w:type="character" w:customStyle="1" w:styleId="FunotentextZchn">
    <w:name w:val="Fußnotentext Zchn"/>
    <w:basedOn w:val="Absatz-Standardschriftart"/>
    <w:link w:val="Funotentext"/>
    <w:uiPriority w:val="99"/>
    <w:rsid w:val="008A45A2"/>
    <w:rPr>
      <w:rFonts w:ascii="Times New Roman" w:hAnsi="Times New Roman"/>
      <w:sz w:val="20"/>
      <w:szCs w:val="20"/>
    </w:rPr>
  </w:style>
  <w:style w:type="character" w:styleId="Funotenzeichen">
    <w:name w:val="footnote reference"/>
    <w:basedOn w:val="Absatz-Standardschriftart"/>
    <w:uiPriority w:val="99"/>
    <w:semiHidden/>
    <w:unhideWhenUsed/>
    <w:rsid w:val="008A45A2"/>
    <w:rPr>
      <w:vertAlign w:val="superscript"/>
    </w:rPr>
  </w:style>
  <w:style w:type="character" w:customStyle="1" w:styleId="ej-keyword">
    <w:name w:val="ej-keyword"/>
    <w:basedOn w:val="Absatz-Standardschriftart"/>
    <w:rsid w:val="00506D17"/>
  </w:style>
  <w:style w:type="character" w:styleId="Platzhaltertext">
    <w:name w:val="Placeholder Text"/>
    <w:basedOn w:val="Absatz-Standardschriftart"/>
    <w:uiPriority w:val="99"/>
    <w:semiHidden/>
    <w:rsid w:val="00284A19"/>
    <w:rPr>
      <w:color w:val="808080"/>
    </w:rPr>
  </w:style>
  <w:style w:type="character" w:styleId="Fett">
    <w:name w:val="Strong"/>
    <w:basedOn w:val="Absatz-Standardschriftart"/>
    <w:uiPriority w:val="22"/>
    <w:qFormat/>
    <w:rsid w:val="008043F3"/>
    <w:rPr>
      <w:b/>
      <w:bCs/>
    </w:rPr>
  </w:style>
  <w:style w:type="character" w:customStyle="1" w:styleId="article-header-to-navbar">
    <w:name w:val="article-header-to-navbar"/>
    <w:basedOn w:val="Absatz-Standardschriftart"/>
    <w:rsid w:val="00B3039C"/>
  </w:style>
  <w:style w:type="paragraph" w:styleId="NurText">
    <w:name w:val="Plain Text"/>
    <w:basedOn w:val="Standard"/>
    <w:link w:val="NurTextZchn"/>
    <w:uiPriority w:val="99"/>
    <w:semiHidden/>
    <w:unhideWhenUsed/>
    <w:rsid w:val="00ED78C7"/>
    <w:pPr>
      <w:spacing w:line="240" w:lineRule="auto"/>
      <w:jc w:val="left"/>
    </w:pPr>
    <w:rPr>
      <w:rFonts w:ascii="Calibri" w:hAnsi="Calibri"/>
      <w:sz w:val="22"/>
      <w:szCs w:val="21"/>
      <w:lang w:eastAsia="en-US"/>
    </w:rPr>
  </w:style>
  <w:style w:type="character" w:customStyle="1" w:styleId="NurTextZchn">
    <w:name w:val="Nur Text Zchn"/>
    <w:basedOn w:val="Absatz-Standardschriftart"/>
    <w:link w:val="NurText"/>
    <w:uiPriority w:val="99"/>
    <w:semiHidden/>
    <w:rsid w:val="00ED78C7"/>
    <w:rPr>
      <w:rFonts w:ascii="Calibri" w:hAnsi="Calibri"/>
      <w:sz w:val="22"/>
      <w:szCs w:val="21"/>
    </w:rPr>
  </w:style>
  <w:style w:type="paragraph" w:styleId="Titel">
    <w:name w:val="Title"/>
    <w:basedOn w:val="Standard"/>
    <w:next w:val="Standard"/>
    <w:link w:val="TitelZchn"/>
    <w:uiPriority w:val="10"/>
    <w:qFormat/>
    <w:rsid w:val="000F2F5C"/>
    <w:pPr>
      <w:spacing w:before="240" w:after="240"/>
      <w:contextualSpacing/>
    </w:pPr>
    <w:rPr>
      <w:rFonts w:eastAsiaTheme="majorEastAsia" w:cstheme="majorBidi"/>
      <w:kern w:val="28"/>
      <w:szCs w:val="56"/>
    </w:rPr>
  </w:style>
  <w:style w:type="character" w:customStyle="1" w:styleId="TitelZchn">
    <w:name w:val="Titel Zchn"/>
    <w:basedOn w:val="Absatz-Standardschriftart"/>
    <w:link w:val="Titel"/>
    <w:uiPriority w:val="10"/>
    <w:rsid w:val="000F2F5C"/>
    <w:rPr>
      <w:rFonts w:ascii="Times New Roman" w:eastAsiaTheme="majorEastAsia" w:hAnsi="Times New Roman" w:cstheme="majorBidi"/>
      <w:kern w:val="28"/>
      <w:szCs w:val="56"/>
      <w:lang w:eastAsia="de-DE"/>
    </w:rPr>
  </w:style>
  <w:style w:type="paragraph" w:customStyle="1" w:styleId="berschrift">
    <w:name w:val="Überschrift"/>
    <w:basedOn w:val="berschrift1"/>
    <w:qFormat/>
    <w:rsid w:val="000F2F5C"/>
    <w:pPr>
      <w:numPr>
        <w:numId w:val="0"/>
      </w:numPr>
    </w:pPr>
  </w:style>
  <w:style w:type="paragraph" w:customStyle="1" w:styleId="Standa1">
    <w:name w:val="Standa1"/>
    <w:uiPriority w:val="99"/>
    <w:rsid w:val="00D81832"/>
    <w:pPr>
      <w:spacing w:after="200" w:line="276" w:lineRule="auto"/>
    </w:pPr>
    <w:rPr>
      <w:rFonts w:ascii="Calibri" w:eastAsia="Times New Roman" w:hAnsi="Calibri" w:cs="Calibri"/>
      <w:sz w:val="22"/>
      <w:szCs w:val="22"/>
    </w:rPr>
  </w:style>
  <w:style w:type="paragraph" w:styleId="Beschriftung">
    <w:name w:val="caption"/>
    <w:basedOn w:val="Standard"/>
    <w:next w:val="Standard"/>
    <w:uiPriority w:val="35"/>
    <w:unhideWhenUsed/>
    <w:qFormat/>
    <w:rsid w:val="00900B0A"/>
    <w:pPr>
      <w:spacing w:after="200"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900B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1706100">
      <w:bodyDiv w:val="1"/>
      <w:marLeft w:val="0"/>
      <w:marRight w:val="0"/>
      <w:marTop w:val="0"/>
      <w:marBottom w:val="0"/>
      <w:divBdr>
        <w:top w:val="none" w:sz="0" w:space="0" w:color="auto"/>
        <w:left w:val="none" w:sz="0" w:space="0" w:color="auto"/>
        <w:bottom w:val="none" w:sz="0" w:space="0" w:color="auto"/>
        <w:right w:val="none" w:sz="0" w:space="0" w:color="auto"/>
      </w:divBdr>
    </w:div>
    <w:div w:id="143671196">
      <w:bodyDiv w:val="1"/>
      <w:marLeft w:val="0"/>
      <w:marRight w:val="0"/>
      <w:marTop w:val="0"/>
      <w:marBottom w:val="0"/>
      <w:divBdr>
        <w:top w:val="none" w:sz="0" w:space="0" w:color="auto"/>
        <w:left w:val="none" w:sz="0" w:space="0" w:color="auto"/>
        <w:bottom w:val="none" w:sz="0" w:space="0" w:color="auto"/>
        <w:right w:val="none" w:sz="0" w:space="0" w:color="auto"/>
      </w:divBdr>
    </w:div>
    <w:div w:id="152642197">
      <w:bodyDiv w:val="1"/>
      <w:marLeft w:val="0"/>
      <w:marRight w:val="0"/>
      <w:marTop w:val="0"/>
      <w:marBottom w:val="0"/>
      <w:divBdr>
        <w:top w:val="none" w:sz="0" w:space="0" w:color="auto"/>
        <w:left w:val="none" w:sz="0" w:space="0" w:color="auto"/>
        <w:bottom w:val="none" w:sz="0" w:space="0" w:color="auto"/>
        <w:right w:val="none" w:sz="0" w:space="0" w:color="auto"/>
      </w:divBdr>
    </w:div>
    <w:div w:id="246502990">
      <w:bodyDiv w:val="1"/>
      <w:marLeft w:val="0"/>
      <w:marRight w:val="0"/>
      <w:marTop w:val="0"/>
      <w:marBottom w:val="0"/>
      <w:divBdr>
        <w:top w:val="none" w:sz="0" w:space="0" w:color="auto"/>
        <w:left w:val="none" w:sz="0" w:space="0" w:color="auto"/>
        <w:bottom w:val="none" w:sz="0" w:space="0" w:color="auto"/>
        <w:right w:val="none" w:sz="0" w:space="0" w:color="auto"/>
      </w:divBdr>
    </w:div>
    <w:div w:id="270279767">
      <w:bodyDiv w:val="1"/>
      <w:marLeft w:val="0"/>
      <w:marRight w:val="0"/>
      <w:marTop w:val="0"/>
      <w:marBottom w:val="0"/>
      <w:divBdr>
        <w:top w:val="none" w:sz="0" w:space="0" w:color="auto"/>
        <w:left w:val="none" w:sz="0" w:space="0" w:color="auto"/>
        <w:bottom w:val="none" w:sz="0" w:space="0" w:color="auto"/>
        <w:right w:val="none" w:sz="0" w:space="0" w:color="auto"/>
      </w:divBdr>
    </w:div>
    <w:div w:id="321929224">
      <w:bodyDiv w:val="1"/>
      <w:marLeft w:val="0"/>
      <w:marRight w:val="0"/>
      <w:marTop w:val="0"/>
      <w:marBottom w:val="0"/>
      <w:divBdr>
        <w:top w:val="none" w:sz="0" w:space="0" w:color="auto"/>
        <w:left w:val="none" w:sz="0" w:space="0" w:color="auto"/>
        <w:bottom w:val="none" w:sz="0" w:space="0" w:color="auto"/>
        <w:right w:val="none" w:sz="0" w:space="0" w:color="auto"/>
      </w:divBdr>
    </w:div>
    <w:div w:id="333076799">
      <w:bodyDiv w:val="1"/>
      <w:marLeft w:val="0"/>
      <w:marRight w:val="0"/>
      <w:marTop w:val="0"/>
      <w:marBottom w:val="0"/>
      <w:divBdr>
        <w:top w:val="none" w:sz="0" w:space="0" w:color="auto"/>
        <w:left w:val="none" w:sz="0" w:space="0" w:color="auto"/>
        <w:bottom w:val="none" w:sz="0" w:space="0" w:color="auto"/>
        <w:right w:val="none" w:sz="0" w:space="0" w:color="auto"/>
      </w:divBdr>
    </w:div>
    <w:div w:id="349843883">
      <w:bodyDiv w:val="1"/>
      <w:marLeft w:val="0"/>
      <w:marRight w:val="0"/>
      <w:marTop w:val="0"/>
      <w:marBottom w:val="0"/>
      <w:divBdr>
        <w:top w:val="none" w:sz="0" w:space="0" w:color="auto"/>
        <w:left w:val="none" w:sz="0" w:space="0" w:color="auto"/>
        <w:bottom w:val="none" w:sz="0" w:space="0" w:color="auto"/>
        <w:right w:val="none" w:sz="0" w:space="0" w:color="auto"/>
      </w:divBdr>
    </w:div>
    <w:div w:id="431433071">
      <w:bodyDiv w:val="1"/>
      <w:marLeft w:val="0"/>
      <w:marRight w:val="0"/>
      <w:marTop w:val="0"/>
      <w:marBottom w:val="0"/>
      <w:divBdr>
        <w:top w:val="none" w:sz="0" w:space="0" w:color="auto"/>
        <w:left w:val="none" w:sz="0" w:space="0" w:color="auto"/>
        <w:bottom w:val="none" w:sz="0" w:space="0" w:color="auto"/>
        <w:right w:val="none" w:sz="0" w:space="0" w:color="auto"/>
      </w:divBdr>
    </w:div>
    <w:div w:id="479229861">
      <w:bodyDiv w:val="1"/>
      <w:marLeft w:val="0"/>
      <w:marRight w:val="0"/>
      <w:marTop w:val="0"/>
      <w:marBottom w:val="0"/>
      <w:divBdr>
        <w:top w:val="none" w:sz="0" w:space="0" w:color="auto"/>
        <w:left w:val="none" w:sz="0" w:space="0" w:color="auto"/>
        <w:bottom w:val="none" w:sz="0" w:space="0" w:color="auto"/>
        <w:right w:val="none" w:sz="0" w:space="0" w:color="auto"/>
      </w:divBdr>
    </w:div>
    <w:div w:id="509831719">
      <w:bodyDiv w:val="1"/>
      <w:marLeft w:val="0"/>
      <w:marRight w:val="0"/>
      <w:marTop w:val="0"/>
      <w:marBottom w:val="0"/>
      <w:divBdr>
        <w:top w:val="none" w:sz="0" w:space="0" w:color="auto"/>
        <w:left w:val="none" w:sz="0" w:space="0" w:color="auto"/>
        <w:bottom w:val="none" w:sz="0" w:space="0" w:color="auto"/>
        <w:right w:val="none" w:sz="0" w:space="0" w:color="auto"/>
      </w:divBdr>
    </w:div>
    <w:div w:id="522327129">
      <w:bodyDiv w:val="1"/>
      <w:marLeft w:val="0"/>
      <w:marRight w:val="0"/>
      <w:marTop w:val="0"/>
      <w:marBottom w:val="0"/>
      <w:divBdr>
        <w:top w:val="none" w:sz="0" w:space="0" w:color="auto"/>
        <w:left w:val="none" w:sz="0" w:space="0" w:color="auto"/>
        <w:bottom w:val="none" w:sz="0" w:space="0" w:color="auto"/>
        <w:right w:val="none" w:sz="0" w:space="0" w:color="auto"/>
      </w:divBdr>
    </w:div>
    <w:div w:id="525556465">
      <w:bodyDiv w:val="1"/>
      <w:marLeft w:val="0"/>
      <w:marRight w:val="0"/>
      <w:marTop w:val="0"/>
      <w:marBottom w:val="0"/>
      <w:divBdr>
        <w:top w:val="none" w:sz="0" w:space="0" w:color="auto"/>
        <w:left w:val="none" w:sz="0" w:space="0" w:color="auto"/>
        <w:bottom w:val="none" w:sz="0" w:space="0" w:color="auto"/>
        <w:right w:val="none" w:sz="0" w:space="0" w:color="auto"/>
      </w:divBdr>
    </w:div>
    <w:div w:id="559906673">
      <w:bodyDiv w:val="1"/>
      <w:marLeft w:val="0"/>
      <w:marRight w:val="0"/>
      <w:marTop w:val="0"/>
      <w:marBottom w:val="0"/>
      <w:divBdr>
        <w:top w:val="none" w:sz="0" w:space="0" w:color="auto"/>
        <w:left w:val="none" w:sz="0" w:space="0" w:color="auto"/>
        <w:bottom w:val="none" w:sz="0" w:space="0" w:color="auto"/>
        <w:right w:val="none" w:sz="0" w:space="0" w:color="auto"/>
      </w:divBdr>
    </w:div>
    <w:div w:id="596449667">
      <w:bodyDiv w:val="1"/>
      <w:marLeft w:val="0"/>
      <w:marRight w:val="0"/>
      <w:marTop w:val="0"/>
      <w:marBottom w:val="0"/>
      <w:divBdr>
        <w:top w:val="none" w:sz="0" w:space="0" w:color="auto"/>
        <w:left w:val="none" w:sz="0" w:space="0" w:color="auto"/>
        <w:bottom w:val="none" w:sz="0" w:space="0" w:color="auto"/>
        <w:right w:val="none" w:sz="0" w:space="0" w:color="auto"/>
      </w:divBdr>
    </w:div>
    <w:div w:id="617183800">
      <w:bodyDiv w:val="1"/>
      <w:marLeft w:val="0"/>
      <w:marRight w:val="0"/>
      <w:marTop w:val="0"/>
      <w:marBottom w:val="0"/>
      <w:divBdr>
        <w:top w:val="none" w:sz="0" w:space="0" w:color="auto"/>
        <w:left w:val="none" w:sz="0" w:space="0" w:color="auto"/>
        <w:bottom w:val="none" w:sz="0" w:space="0" w:color="auto"/>
        <w:right w:val="none" w:sz="0" w:space="0" w:color="auto"/>
      </w:divBdr>
    </w:div>
    <w:div w:id="668564524">
      <w:bodyDiv w:val="1"/>
      <w:marLeft w:val="0"/>
      <w:marRight w:val="0"/>
      <w:marTop w:val="0"/>
      <w:marBottom w:val="0"/>
      <w:divBdr>
        <w:top w:val="none" w:sz="0" w:space="0" w:color="auto"/>
        <w:left w:val="none" w:sz="0" w:space="0" w:color="auto"/>
        <w:bottom w:val="none" w:sz="0" w:space="0" w:color="auto"/>
        <w:right w:val="none" w:sz="0" w:space="0" w:color="auto"/>
      </w:divBdr>
    </w:div>
    <w:div w:id="784353278">
      <w:bodyDiv w:val="1"/>
      <w:marLeft w:val="0"/>
      <w:marRight w:val="0"/>
      <w:marTop w:val="0"/>
      <w:marBottom w:val="0"/>
      <w:divBdr>
        <w:top w:val="none" w:sz="0" w:space="0" w:color="auto"/>
        <w:left w:val="none" w:sz="0" w:space="0" w:color="auto"/>
        <w:bottom w:val="none" w:sz="0" w:space="0" w:color="auto"/>
        <w:right w:val="none" w:sz="0" w:space="0" w:color="auto"/>
      </w:divBdr>
    </w:div>
    <w:div w:id="840657607">
      <w:bodyDiv w:val="1"/>
      <w:marLeft w:val="0"/>
      <w:marRight w:val="0"/>
      <w:marTop w:val="0"/>
      <w:marBottom w:val="0"/>
      <w:divBdr>
        <w:top w:val="none" w:sz="0" w:space="0" w:color="auto"/>
        <w:left w:val="none" w:sz="0" w:space="0" w:color="auto"/>
        <w:bottom w:val="none" w:sz="0" w:space="0" w:color="auto"/>
        <w:right w:val="none" w:sz="0" w:space="0" w:color="auto"/>
      </w:divBdr>
    </w:div>
    <w:div w:id="856308885">
      <w:bodyDiv w:val="1"/>
      <w:marLeft w:val="0"/>
      <w:marRight w:val="0"/>
      <w:marTop w:val="0"/>
      <w:marBottom w:val="0"/>
      <w:divBdr>
        <w:top w:val="none" w:sz="0" w:space="0" w:color="auto"/>
        <w:left w:val="none" w:sz="0" w:space="0" w:color="auto"/>
        <w:bottom w:val="none" w:sz="0" w:space="0" w:color="auto"/>
        <w:right w:val="none" w:sz="0" w:space="0" w:color="auto"/>
      </w:divBdr>
    </w:div>
    <w:div w:id="918370138">
      <w:bodyDiv w:val="1"/>
      <w:marLeft w:val="0"/>
      <w:marRight w:val="0"/>
      <w:marTop w:val="0"/>
      <w:marBottom w:val="0"/>
      <w:divBdr>
        <w:top w:val="none" w:sz="0" w:space="0" w:color="auto"/>
        <w:left w:val="none" w:sz="0" w:space="0" w:color="auto"/>
        <w:bottom w:val="none" w:sz="0" w:space="0" w:color="auto"/>
        <w:right w:val="none" w:sz="0" w:space="0" w:color="auto"/>
      </w:divBdr>
      <w:divsChild>
        <w:div w:id="1860967401">
          <w:marLeft w:val="0"/>
          <w:marRight w:val="0"/>
          <w:marTop w:val="0"/>
          <w:marBottom w:val="0"/>
          <w:divBdr>
            <w:top w:val="none" w:sz="0" w:space="0" w:color="auto"/>
            <w:left w:val="none" w:sz="0" w:space="0" w:color="auto"/>
            <w:bottom w:val="none" w:sz="0" w:space="0" w:color="auto"/>
            <w:right w:val="none" w:sz="0" w:space="0" w:color="auto"/>
          </w:divBdr>
          <w:divsChild>
            <w:div w:id="768159216">
              <w:marLeft w:val="0"/>
              <w:marRight w:val="0"/>
              <w:marTop w:val="0"/>
              <w:marBottom w:val="0"/>
              <w:divBdr>
                <w:top w:val="none" w:sz="0" w:space="0" w:color="auto"/>
                <w:left w:val="none" w:sz="0" w:space="0" w:color="auto"/>
                <w:bottom w:val="none" w:sz="0" w:space="0" w:color="auto"/>
                <w:right w:val="none" w:sz="0" w:space="0" w:color="auto"/>
              </w:divBdr>
              <w:divsChild>
                <w:div w:id="1980375887">
                  <w:marLeft w:val="0"/>
                  <w:marRight w:val="0"/>
                  <w:marTop w:val="0"/>
                  <w:marBottom w:val="0"/>
                  <w:divBdr>
                    <w:top w:val="none" w:sz="0" w:space="0" w:color="auto"/>
                    <w:left w:val="none" w:sz="0" w:space="0" w:color="auto"/>
                    <w:bottom w:val="none" w:sz="0" w:space="0" w:color="auto"/>
                    <w:right w:val="none" w:sz="0" w:space="0" w:color="auto"/>
                  </w:divBdr>
                  <w:divsChild>
                    <w:div w:id="22479754">
                      <w:marLeft w:val="0"/>
                      <w:marRight w:val="0"/>
                      <w:marTop w:val="0"/>
                      <w:marBottom w:val="0"/>
                      <w:divBdr>
                        <w:top w:val="none" w:sz="0" w:space="0" w:color="auto"/>
                        <w:left w:val="none" w:sz="0" w:space="0" w:color="auto"/>
                        <w:bottom w:val="none" w:sz="0" w:space="0" w:color="auto"/>
                        <w:right w:val="none" w:sz="0" w:space="0" w:color="auto"/>
                      </w:divBdr>
                    </w:div>
                    <w:div w:id="995034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3466310">
      <w:bodyDiv w:val="1"/>
      <w:marLeft w:val="0"/>
      <w:marRight w:val="0"/>
      <w:marTop w:val="0"/>
      <w:marBottom w:val="0"/>
      <w:divBdr>
        <w:top w:val="none" w:sz="0" w:space="0" w:color="auto"/>
        <w:left w:val="none" w:sz="0" w:space="0" w:color="auto"/>
        <w:bottom w:val="none" w:sz="0" w:space="0" w:color="auto"/>
        <w:right w:val="none" w:sz="0" w:space="0" w:color="auto"/>
      </w:divBdr>
    </w:div>
    <w:div w:id="952326295">
      <w:bodyDiv w:val="1"/>
      <w:marLeft w:val="0"/>
      <w:marRight w:val="0"/>
      <w:marTop w:val="0"/>
      <w:marBottom w:val="0"/>
      <w:divBdr>
        <w:top w:val="none" w:sz="0" w:space="0" w:color="auto"/>
        <w:left w:val="none" w:sz="0" w:space="0" w:color="auto"/>
        <w:bottom w:val="none" w:sz="0" w:space="0" w:color="auto"/>
        <w:right w:val="none" w:sz="0" w:space="0" w:color="auto"/>
      </w:divBdr>
    </w:div>
    <w:div w:id="1038432474">
      <w:bodyDiv w:val="1"/>
      <w:marLeft w:val="0"/>
      <w:marRight w:val="0"/>
      <w:marTop w:val="0"/>
      <w:marBottom w:val="0"/>
      <w:divBdr>
        <w:top w:val="none" w:sz="0" w:space="0" w:color="auto"/>
        <w:left w:val="none" w:sz="0" w:space="0" w:color="auto"/>
        <w:bottom w:val="none" w:sz="0" w:space="0" w:color="auto"/>
        <w:right w:val="none" w:sz="0" w:space="0" w:color="auto"/>
      </w:divBdr>
    </w:div>
    <w:div w:id="1039819488">
      <w:bodyDiv w:val="1"/>
      <w:marLeft w:val="0"/>
      <w:marRight w:val="0"/>
      <w:marTop w:val="0"/>
      <w:marBottom w:val="0"/>
      <w:divBdr>
        <w:top w:val="none" w:sz="0" w:space="0" w:color="auto"/>
        <w:left w:val="none" w:sz="0" w:space="0" w:color="auto"/>
        <w:bottom w:val="none" w:sz="0" w:space="0" w:color="auto"/>
        <w:right w:val="none" w:sz="0" w:space="0" w:color="auto"/>
      </w:divBdr>
    </w:div>
    <w:div w:id="1041512239">
      <w:bodyDiv w:val="1"/>
      <w:marLeft w:val="0"/>
      <w:marRight w:val="0"/>
      <w:marTop w:val="0"/>
      <w:marBottom w:val="0"/>
      <w:divBdr>
        <w:top w:val="none" w:sz="0" w:space="0" w:color="auto"/>
        <w:left w:val="none" w:sz="0" w:space="0" w:color="auto"/>
        <w:bottom w:val="none" w:sz="0" w:space="0" w:color="auto"/>
        <w:right w:val="none" w:sz="0" w:space="0" w:color="auto"/>
      </w:divBdr>
    </w:div>
    <w:div w:id="1042097034">
      <w:bodyDiv w:val="1"/>
      <w:marLeft w:val="0"/>
      <w:marRight w:val="0"/>
      <w:marTop w:val="0"/>
      <w:marBottom w:val="0"/>
      <w:divBdr>
        <w:top w:val="none" w:sz="0" w:space="0" w:color="auto"/>
        <w:left w:val="none" w:sz="0" w:space="0" w:color="auto"/>
        <w:bottom w:val="none" w:sz="0" w:space="0" w:color="auto"/>
        <w:right w:val="none" w:sz="0" w:space="0" w:color="auto"/>
      </w:divBdr>
    </w:div>
    <w:div w:id="1104115082">
      <w:bodyDiv w:val="1"/>
      <w:marLeft w:val="0"/>
      <w:marRight w:val="0"/>
      <w:marTop w:val="0"/>
      <w:marBottom w:val="0"/>
      <w:divBdr>
        <w:top w:val="none" w:sz="0" w:space="0" w:color="auto"/>
        <w:left w:val="none" w:sz="0" w:space="0" w:color="auto"/>
        <w:bottom w:val="none" w:sz="0" w:space="0" w:color="auto"/>
        <w:right w:val="none" w:sz="0" w:space="0" w:color="auto"/>
      </w:divBdr>
    </w:div>
    <w:div w:id="1282691279">
      <w:bodyDiv w:val="1"/>
      <w:marLeft w:val="0"/>
      <w:marRight w:val="0"/>
      <w:marTop w:val="0"/>
      <w:marBottom w:val="0"/>
      <w:divBdr>
        <w:top w:val="none" w:sz="0" w:space="0" w:color="auto"/>
        <w:left w:val="none" w:sz="0" w:space="0" w:color="auto"/>
        <w:bottom w:val="none" w:sz="0" w:space="0" w:color="auto"/>
        <w:right w:val="none" w:sz="0" w:space="0" w:color="auto"/>
      </w:divBdr>
    </w:div>
    <w:div w:id="1300108909">
      <w:bodyDiv w:val="1"/>
      <w:marLeft w:val="0"/>
      <w:marRight w:val="0"/>
      <w:marTop w:val="0"/>
      <w:marBottom w:val="0"/>
      <w:divBdr>
        <w:top w:val="none" w:sz="0" w:space="0" w:color="auto"/>
        <w:left w:val="none" w:sz="0" w:space="0" w:color="auto"/>
        <w:bottom w:val="none" w:sz="0" w:space="0" w:color="auto"/>
        <w:right w:val="none" w:sz="0" w:space="0" w:color="auto"/>
      </w:divBdr>
    </w:div>
    <w:div w:id="1413428734">
      <w:bodyDiv w:val="1"/>
      <w:marLeft w:val="0"/>
      <w:marRight w:val="0"/>
      <w:marTop w:val="0"/>
      <w:marBottom w:val="0"/>
      <w:divBdr>
        <w:top w:val="none" w:sz="0" w:space="0" w:color="auto"/>
        <w:left w:val="none" w:sz="0" w:space="0" w:color="auto"/>
        <w:bottom w:val="none" w:sz="0" w:space="0" w:color="auto"/>
        <w:right w:val="none" w:sz="0" w:space="0" w:color="auto"/>
      </w:divBdr>
    </w:div>
    <w:div w:id="1449930057">
      <w:bodyDiv w:val="1"/>
      <w:marLeft w:val="0"/>
      <w:marRight w:val="0"/>
      <w:marTop w:val="0"/>
      <w:marBottom w:val="0"/>
      <w:divBdr>
        <w:top w:val="none" w:sz="0" w:space="0" w:color="auto"/>
        <w:left w:val="none" w:sz="0" w:space="0" w:color="auto"/>
        <w:bottom w:val="none" w:sz="0" w:space="0" w:color="auto"/>
        <w:right w:val="none" w:sz="0" w:space="0" w:color="auto"/>
      </w:divBdr>
    </w:div>
    <w:div w:id="1588999376">
      <w:bodyDiv w:val="1"/>
      <w:marLeft w:val="0"/>
      <w:marRight w:val="0"/>
      <w:marTop w:val="0"/>
      <w:marBottom w:val="0"/>
      <w:divBdr>
        <w:top w:val="none" w:sz="0" w:space="0" w:color="auto"/>
        <w:left w:val="none" w:sz="0" w:space="0" w:color="auto"/>
        <w:bottom w:val="none" w:sz="0" w:space="0" w:color="auto"/>
        <w:right w:val="none" w:sz="0" w:space="0" w:color="auto"/>
      </w:divBdr>
    </w:div>
    <w:div w:id="1591238263">
      <w:bodyDiv w:val="1"/>
      <w:marLeft w:val="0"/>
      <w:marRight w:val="0"/>
      <w:marTop w:val="0"/>
      <w:marBottom w:val="0"/>
      <w:divBdr>
        <w:top w:val="none" w:sz="0" w:space="0" w:color="auto"/>
        <w:left w:val="none" w:sz="0" w:space="0" w:color="auto"/>
        <w:bottom w:val="none" w:sz="0" w:space="0" w:color="auto"/>
        <w:right w:val="none" w:sz="0" w:space="0" w:color="auto"/>
      </w:divBdr>
    </w:div>
    <w:div w:id="1744915754">
      <w:bodyDiv w:val="1"/>
      <w:marLeft w:val="0"/>
      <w:marRight w:val="0"/>
      <w:marTop w:val="0"/>
      <w:marBottom w:val="0"/>
      <w:divBdr>
        <w:top w:val="none" w:sz="0" w:space="0" w:color="auto"/>
        <w:left w:val="none" w:sz="0" w:space="0" w:color="auto"/>
        <w:bottom w:val="none" w:sz="0" w:space="0" w:color="auto"/>
        <w:right w:val="none" w:sz="0" w:space="0" w:color="auto"/>
      </w:divBdr>
    </w:div>
    <w:div w:id="1787850810">
      <w:bodyDiv w:val="1"/>
      <w:marLeft w:val="0"/>
      <w:marRight w:val="0"/>
      <w:marTop w:val="0"/>
      <w:marBottom w:val="0"/>
      <w:divBdr>
        <w:top w:val="none" w:sz="0" w:space="0" w:color="auto"/>
        <w:left w:val="none" w:sz="0" w:space="0" w:color="auto"/>
        <w:bottom w:val="none" w:sz="0" w:space="0" w:color="auto"/>
        <w:right w:val="none" w:sz="0" w:space="0" w:color="auto"/>
      </w:divBdr>
    </w:div>
    <w:div w:id="2026010517">
      <w:bodyDiv w:val="1"/>
      <w:marLeft w:val="0"/>
      <w:marRight w:val="0"/>
      <w:marTop w:val="0"/>
      <w:marBottom w:val="0"/>
      <w:divBdr>
        <w:top w:val="none" w:sz="0" w:space="0" w:color="auto"/>
        <w:left w:val="none" w:sz="0" w:space="0" w:color="auto"/>
        <w:bottom w:val="none" w:sz="0" w:space="0" w:color="auto"/>
        <w:right w:val="none" w:sz="0" w:space="0" w:color="auto"/>
      </w:divBdr>
    </w:div>
    <w:div w:id="2076973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jpeg"/><Relationship Id="rId18" Type="http://schemas.openxmlformats.org/officeDocument/2006/relationships/image" Target="media/image7.png"/><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1.jpe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4.emf"/><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em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7E2DF553ABA9DC47B262FA41C7F3CCD7" ma:contentTypeVersion="0" ma:contentTypeDescription="Ein neues Dokument erstellen." ma:contentTypeScope="" ma:versionID="cdf204ea47b4e34f7c04a8026747e921">
  <xsd:schema xmlns:xsd="http://www.w3.org/2001/XMLSchema" xmlns:xs="http://www.w3.org/2001/XMLSchema" xmlns:p="http://schemas.microsoft.com/office/2006/metadata/properties" targetNamespace="http://schemas.microsoft.com/office/2006/metadata/properties" ma:root="true" ma:fieldsID="8c9f7a481ad152528333041a67e0cba9">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893A97-91DA-4150-8E3D-EF544C537DE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CA1E1701-4E34-4E05-AB3C-F3D093053B52}">
  <ds:schemaRefs>
    <ds:schemaRef ds:uri="http://schemas.microsoft.com/sharepoint/v3/contenttype/forms"/>
  </ds:schemaRefs>
</ds:datastoreItem>
</file>

<file path=customXml/itemProps3.xml><?xml version="1.0" encoding="utf-8"?>
<ds:datastoreItem xmlns:ds="http://schemas.openxmlformats.org/officeDocument/2006/customXml" ds:itemID="{AF178097-7295-4880-BE11-63052B999F6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3F08CE85-CA15-4CE6-B4CB-1C4CEDA83C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37764</Words>
  <Characters>237920</Characters>
  <Application>Microsoft Office Word</Application>
  <DocSecurity>0</DocSecurity>
  <Lines>1982</Lines>
  <Paragraphs>55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75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ika Sauter</dc:creator>
  <cp:keywords/>
  <dc:description/>
  <cp:lastModifiedBy>Luisa</cp:lastModifiedBy>
  <cp:revision>84</cp:revision>
  <cp:lastPrinted>2022-07-12T15:07:00Z</cp:lastPrinted>
  <dcterms:created xsi:type="dcterms:W3CDTF">2020-04-19T11:19:00Z</dcterms:created>
  <dcterms:modified xsi:type="dcterms:W3CDTF">2022-07-12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E2DF553ABA9DC47B262FA41C7F3CCD7</vt:lpwstr>
  </property>
</Properties>
</file>